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diagrams/data7.xml" ContentType="application/vnd.openxmlformats-officedocument.drawingml.diagramData+xml"/>
  <Override PartName="/word/diagrams/layout7.xml" ContentType="application/vnd.openxmlformats-officedocument.drawingml.diagramLayout+xml"/>
  <Override PartName="/word/diagrams/quickStyle7.xml" ContentType="application/vnd.openxmlformats-officedocument.drawingml.diagramStyle+xml"/>
  <Override PartName="/word/diagrams/colors7.xml" ContentType="application/vnd.openxmlformats-officedocument.drawingml.diagramColors+xml"/>
  <Override PartName="/word/diagrams/drawing7.xml" ContentType="application/vnd.ms-office.drawingml.diagramDrawing+xml"/>
  <Override PartName="/word/diagrams/data8.xml" ContentType="application/vnd.openxmlformats-officedocument.drawingml.diagramData+xml"/>
  <Override PartName="/word/diagrams/layout8.xml" ContentType="application/vnd.openxmlformats-officedocument.drawingml.diagramLayout+xml"/>
  <Override PartName="/word/diagrams/quickStyle8.xml" ContentType="application/vnd.openxmlformats-officedocument.drawingml.diagramStyle+xml"/>
  <Override PartName="/word/diagrams/colors8.xml" ContentType="application/vnd.openxmlformats-officedocument.drawingml.diagramColors+xml"/>
  <Override PartName="/word/diagrams/drawing8.xml" ContentType="application/vnd.ms-office.drawingml.diagramDrawing+xml"/>
  <Override PartName="/word/diagrams/data9.xml" ContentType="application/vnd.openxmlformats-officedocument.drawingml.diagramData+xml"/>
  <Override PartName="/word/diagrams/layout9.xml" ContentType="application/vnd.openxmlformats-officedocument.drawingml.diagramLayout+xml"/>
  <Override PartName="/word/diagrams/quickStyle9.xml" ContentType="application/vnd.openxmlformats-officedocument.drawingml.diagramStyle+xml"/>
  <Override PartName="/word/diagrams/colors9.xml" ContentType="application/vnd.openxmlformats-officedocument.drawingml.diagramColors+xml"/>
  <Override PartName="/word/diagrams/drawing9.xml" ContentType="application/vnd.ms-office.drawingml.diagramDrawing+xml"/>
  <Override PartName="/word/diagrams/data10.xml" ContentType="application/vnd.openxmlformats-officedocument.drawingml.diagramData+xml"/>
  <Override PartName="/word/diagrams/layout10.xml" ContentType="application/vnd.openxmlformats-officedocument.drawingml.diagramLayout+xml"/>
  <Override PartName="/word/diagrams/quickStyle10.xml" ContentType="application/vnd.openxmlformats-officedocument.drawingml.diagramStyle+xml"/>
  <Override PartName="/word/diagrams/colors10.xml" ContentType="application/vnd.openxmlformats-officedocument.drawingml.diagramColors+xml"/>
  <Override PartName="/word/diagrams/drawing10.xml" ContentType="application/vnd.ms-office.drawingml.diagramDrawing+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ackground w:color="5A5A5A" w:themeColor="text1" w:themeTint="A5"/>
  <w:body>
    <w:p w14:paraId="0221746C" w14:textId="77777777" w:rsidR="0040473D" w:rsidRPr="00C7210B" w:rsidRDefault="00B94489" w:rsidP="00606AFC">
      <w:pPr>
        <w:spacing w:before="0" w:after="0" w:line="480" w:lineRule="auto"/>
        <w:jc w:val="center"/>
        <w:rPr>
          <w:b/>
          <w:sz w:val="28"/>
          <w:szCs w:val="28"/>
          <w:lang w:val="id-ID"/>
        </w:rPr>
      </w:pPr>
      <w:bookmarkStart w:id="0" w:name="_Hlk66477784"/>
      <w:bookmarkStart w:id="1" w:name="_Toc505219814"/>
      <w:bookmarkEnd w:id="0"/>
      <w:r w:rsidRPr="00C7210B">
        <w:rPr>
          <w:b/>
          <w:sz w:val="28"/>
          <w:szCs w:val="28"/>
          <w:lang w:val="id-ID"/>
        </w:rPr>
        <w:t xml:space="preserve">&lt;CONTOH JUDUL: </w:t>
      </w:r>
      <w:r w:rsidR="00F60F8D" w:rsidRPr="00C7210B">
        <w:rPr>
          <w:b/>
          <w:sz w:val="28"/>
          <w:szCs w:val="28"/>
          <w:lang w:val="id-ID"/>
        </w:rPr>
        <w:t>PENGEMBANGAN SISTEM INFORMASI DI PUSKESMAS DAERAH PEDESAAN</w:t>
      </w:r>
      <w:r w:rsidRPr="00C7210B">
        <w:rPr>
          <w:b/>
          <w:sz w:val="28"/>
          <w:szCs w:val="28"/>
          <w:lang w:val="id-ID"/>
        </w:rPr>
        <w:t>&gt;</w:t>
      </w:r>
    </w:p>
    <w:p w14:paraId="587BF8EC" w14:textId="77777777" w:rsidR="0084027D" w:rsidRPr="00C7210B" w:rsidRDefault="0084027D" w:rsidP="00606AFC">
      <w:pPr>
        <w:spacing w:before="0" w:after="0"/>
        <w:rPr>
          <w:lang w:val="id-ID"/>
        </w:rPr>
      </w:pPr>
    </w:p>
    <w:p w14:paraId="27095D97" w14:textId="77777777" w:rsidR="00606AFC" w:rsidRPr="00C7210B" w:rsidRDefault="00606AFC" w:rsidP="00606AFC">
      <w:pPr>
        <w:spacing w:before="0" w:after="0"/>
        <w:rPr>
          <w:lang w:val="id-ID"/>
        </w:rPr>
      </w:pPr>
    </w:p>
    <w:p w14:paraId="2D582AE5" w14:textId="77777777" w:rsidR="0084027D" w:rsidRPr="00C7210B" w:rsidRDefault="0084027D" w:rsidP="00606AFC">
      <w:pPr>
        <w:spacing w:before="0" w:after="0"/>
        <w:rPr>
          <w:lang w:val="id-ID"/>
        </w:rPr>
      </w:pPr>
    </w:p>
    <w:p w14:paraId="2A726025" w14:textId="77777777" w:rsidR="0040473D" w:rsidRPr="00C7210B" w:rsidRDefault="00A65530" w:rsidP="00606AFC">
      <w:pPr>
        <w:spacing w:before="0" w:after="0"/>
        <w:jc w:val="center"/>
        <w:rPr>
          <w:b/>
          <w:sz w:val="28"/>
          <w:szCs w:val="28"/>
          <w:lang w:val="id-ID"/>
        </w:rPr>
      </w:pPr>
      <w:r w:rsidRPr="00C7210B">
        <w:rPr>
          <w:b/>
          <w:sz w:val="28"/>
          <w:szCs w:val="28"/>
          <w:lang w:val="id-ID"/>
        </w:rPr>
        <w:t>Laporan Tugas Akhir</w:t>
      </w:r>
    </w:p>
    <w:p w14:paraId="00DF33D4" w14:textId="77777777" w:rsidR="0084027D" w:rsidRPr="00C7210B" w:rsidRDefault="0084027D" w:rsidP="00606AFC">
      <w:pPr>
        <w:spacing w:before="0" w:after="0"/>
        <w:rPr>
          <w:lang w:val="id-ID"/>
        </w:rPr>
      </w:pPr>
    </w:p>
    <w:p w14:paraId="0DD3EAF7" w14:textId="77777777" w:rsidR="00D8184E" w:rsidRPr="00C7210B" w:rsidRDefault="00D8184E" w:rsidP="00606AFC">
      <w:pPr>
        <w:spacing w:before="0" w:after="0"/>
        <w:rPr>
          <w:lang w:val="id-ID"/>
        </w:rPr>
      </w:pPr>
    </w:p>
    <w:p w14:paraId="15E9B9E2" w14:textId="77777777" w:rsidR="0084027D" w:rsidRPr="00C7210B" w:rsidRDefault="0084027D" w:rsidP="00A65530">
      <w:pPr>
        <w:spacing w:before="0" w:after="0"/>
        <w:jc w:val="center"/>
        <w:rPr>
          <w:b/>
          <w:lang w:val="id-ID" w:eastAsia="en-US"/>
        </w:rPr>
      </w:pPr>
      <w:r w:rsidRPr="00C7210B">
        <w:rPr>
          <w:b/>
          <w:lang w:val="id-ID" w:eastAsia="en-US"/>
        </w:rPr>
        <w:t xml:space="preserve">Disusun sebagai syarat kelulusan </w:t>
      </w:r>
      <w:r w:rsidR="00CB5758" w:rsidRPr="00C7210B">
        <w:rPr>
          <w:b/>
          <w:lang w:val="id-ID" w:eastAsia="en-US"/>
        </w:rPr>
        <w:t xml:space="preserve">tingkat </w:t>
      </w:r>
      <w:r w:rsidR="00A65530" w:rsidRPr="00C7210B">
        <w:rPr>
          <w:b/>
          <w:lang w:val="id-ID" w:eastAsia="en-US"/>
        </w:rPr>
        <w:t>sarjana</w:t>
      </w:r>
    </w:p>
    <w:p w14:paraId="428CE243" w14:textId="77777777" w:rsidR="0084027D" w:rsidRPr="00C7210B" w:rsidRDefault="0084027D" w:rsidP="00606AFC">
      <w:pPr>
        <w:spacing w:before="0" w:after="0"/>
        <w:rPr>
          <w:lang w:val="id-ID"/>
        </w:rPr>
      </w:pPr>
    </w:p>
    <w:p w14:paraId="31D10DA7" w14:textId="77777777" w:rsidR="0084027D" w:rsidRPr="00C7210B" w:rsidRDefault="0084027D" w:rsidP="00606AFC">
      <w:pPr>
        <w:spacing w:before="0" w:after="0"/>
        <w:rPr>
          <w:lang w:val="id-ID"/>
        </w:rPr>
      </w:pPr>
    </w:p>
    <w:p w14:paraId="3C0591A4" w14:textId="77777777" w:rsidR="00A96D41" w:rsidRPr="00C7210B" w:rsidRDefault="00A96D41" w:rsidP="00606AFC">
      <w:pPr>
        <w:spacing w:before="0" w:after="0"/>
        <w:rPr>
          <w:lang w:val="id-ID"/>
        </w:rPr>
      </w:pPr>
    </w:p>
    <w:p w14:paraId="3CB10F7A" w14:textId="77777777" w:rsidR="00D8184E" w:rsidRPr="00C7210B" w:rsidRDefault="00D8184E" w:rsidP="00606AFC">
      <w:pPr>
        <w:spacing w:before="0" w:after="0"/>
        <w:rPr>
          <w:lang w:val="id-ID"/>
        </w:rPr>
      </w:pPr>
    </w:p>
    <w:p w14:paraId="6FAB9F6C" w14:textId="77777777" w:rsidR="00F60F8D" w:rsidRPr="00C7210B" w:rsidRDefault="00F60F8D" w:rsidP="00606AFC">
      <w:pPr>
        <w:spacing w:before="0" w:after="0"/>
        <w:jc w:val="center"/>
        <w:rPr>
          <w:b/>
          <w:lang w:val="id-ID"/>
        </w:rPr>
      </w:pPr>
      <w:r w:rsidRPr="00C7210B">
        <w:rPr>
          <w:b/>
          <w:lang w:val="id-ID"/>
        </w:rPr>
        <w:t>Oleh</w:t>
      </w:r>
    </w:p>
    <w:p w14:paraId="260FE5DA" w14:textId="77777777" w:rsidR="00F60F8D" w:rsidRPr="00C7210B" w:rsidRDefault="00B94489" w:rsidP="00606AFC">
      <w:pPr>
        <w:spacing w:before="0" w:after="0"/>
        <w:jc w:val="center"/>
        <w:rPr>
          <w:b/>
          <w:sz w:val="28"/>
          <w:szCs w:val="28"/>
          <w:lang w:val="id-ID"/>
        </w:rPr>
      </w:pPr>
      <w:r w:rsidRPr="00C7210B">
        <w:rPr>
          <w:b/>
          <w:sz w:val="28"/>
          <w:szCs w:val="28"/>
          <w:lang w:val="id-ID"/>
        </w:rPr>
        <w:t>&lt;NAMA MAHASISWA&gt;</w:t>
      </w:r>
    </w:p>
    <w:p w14:paraId="4AF19A29" w14:textId="77777777" w:rsidR="0027169D" w:rsidRPr="00C7210B" w:rsidRDefault="0027169D" w:rsidP="00606AFC">
      <w:pPr>
        <w:spacing w:before="0" w:after="0"/>
        <w:jc w:val="center"/>
        <w:rPr>
          <w:b/>
          <w:sz w:val="28"/>
          <w:szCs w:val="28"/>
          <w:lang w:val="id-ID"/>
        </w:rPr>
      </w:pPr>
      <w:r w:rsidRPr="00C7210B">
        <w:rPr>
          <w:b/>
          <w:sz w:val="28"/>
          <w:szCs w:val="28"/>
          <w:lang w:val="id-ID"/>
        </w:rPr>
        <w:t>NIM</w:t>
      </w:r>
      <w:r w:rsidR="0084027D" w:rsidRPr="00C7210B">
        <w:rPr>
          <w:b/>
          <w:sz w:val="28"/>
          <w:szCs w:val="28"/>
          <w:lang w:val="id-ID"/>
        </w:rPr>
        <w:t xml:space="preserve"> </w:t>
      </w:r>
      <w:r w:rsidRPr="00C7210B">
        <w:rPr>
          <w:b/>
          <w:sz w:val="28"/>
          <w:szCs w:val="28"/>
          <w:lang w:val="id-ID"/>
        </w:rPr>
        <w:t xml:space="preserve">: </w:t>
      </w:r>
      <w:r w:rsidR="00B94489" w:rsidRPr="00C7210B">
        <w:rPr>
          <w:b/>
          <w:sz w:val="28"/>
          <w:szCs w:val="28"/>
          <w:lang w:val="id-ID"/>
        </w:rPr>
        <w:t>&lt;NIM</w:t>
      </w:r>
      <w:r w:rsidR="0034160E" w:rsidRPr="00C7210B">
        <w:rPr>
          <w:b/>
          <w:sz w:val="28"/>
          <w:szCs w:val="28"/>
          <w:lang w:val="id-ID"/>
        </w:rPr>
        <w:t xml:space="preserve"> MAHASISWA</w:t>
      </w:r>
      <w:r w:rsidR="00B94489" w:rsidRPr="00C7210B">
        <w:rPr>
          <w:b/>
          <w:sz w:val="28"/>
          <w:szCs w:val="28"/>
          <w:lang w:val="id-ID"/>
        </w:rPr>
        <w:t>&gt;</w:t>
      </w:r>
    </w:p>
    <w:p w14:paraId="31B3F90D" w14:textId="77777777" w:rsidR="0040473D" w:rsidRPr="00C7210B" w:rsidRDefault="0040473D" w:rsidP="00606AFC">
      <w:pPr>
        <w:spacing w:before="0" w:after="0"/>
        <w:rPr>
          <w:lang w:val="id-ID"/>
        </w:rPr>
      </w:pPr>
    </w:p>
    <w:p w14:paraId="60663F9D" w14:textId="77777777" w:rsidR="00D8184E" w:rsidRPr="00C7210B" w:rsidRDefault="00D8184E" w:rsidP="00606AFC">
      <w:pPr>
        <w:spacing w:before="0" w:after="0"/>
        <w:rPr>
          <w:lang w:val="id-ID"/>
        </w:rPr>
      </w:pPr>
    </w:p>
    <w:p w14:paraId="4DA34659" w14:textId="77777777" w:rsidR="0040473D" w:rsidRPr="00C7210B" w:rsidRDefault="0040473D" w:rsidP="00606AFC">
      <w:pPr>
        <w:spacing w:before="0" w:after="0"/>
        <w:rPr>
          <w:lang w:val="id-ID"/>
        </w:rPr>
      </w:pPr>
    </w:p>
    <w:p w14:paraId="0BCE95C8" w14:textId="77777777" w:rsidR="0040473D" w:rsidRPr="00C7210B" w:rsidRDefault="00224105" w:rsidP="00606AFC">
      <w:pPr>
        <w:spacing w:before="0" w:after="0"/>
        <w:jc w:val="center"/>
        <w:rPr>
          <w:lang w:val="id-ID"/>
        </w:rPr>
      </w:pPr>
      <w:r w:rsidRPr="00C7210B">
        <w:rPr>
          <w:noProof/>
          <w:lang w:val="id-ID"/>
        </w:rPr>
        <w:drawing>
          <wp:inline distT="0" distB="0" distL="0" distR="0" wp14:anchorId="131A5E97" wp14:editId="75AB7409">
            <wp:extent cx="948000" cy="1260000"/>
            <wp:effectExtent l="19050" t="0" r="450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948000" cy="1260000"/>
                    </a:xfrm>
                    <a:prstGeom prst="rect">
                      <a:avLst/>
                    </a:prstGeom>
                    <a:noFill/>
                    <a:ln w="9525">
                      <a:noFill/>
                      <a:miter lim="800000"/>
                      <a:headEnd/>
                      <a:tailEnd/>
                    </a:ln>
                  </pic:spPr>
                </pic:pic>
              </a:graphicData>
            </a:graphic>
          </wp:inline>
        </w:drawing>
      </w:r>
    </w:p>
    <w:p w14:paraId="0F54DE25" w14:textId="77777777" w:rsidR="00D8184E" w:rsidRPr="00C7210B" w:rsidRDefault="00D8184E" w:rsidP="00606AFC">
      <w:pPr>
        <w:spacing w:before="0" w:after="0"/>
        <w:rPr>
          <w:lang w:val="id-ID"/>
        </w:rPr>
      </w:pPr>
    </w:p>
    <w:p w14:paraId="45DAE5AB" w14:textId="77777777" w:rsidR="00D8184E" w:rsidRPr="00C7210B" w:rsidRDefault="00D8184E" w:rsidP="00606AFC">
      <w:pPr>
        <w:spacing w:before="0" w:after="0"/>
        <w:rPr>
          <w:lang w:val="id-ID"/>
        </w:rPr>
      </w:pPr>
    </w:p>
    <w:p w14:paraId="79A99BBF" w14:textId="77777777" w:rsidR="00D8184E" w:rsidRPr="00C7210B" w:rsidRDefault="00D8184E" w:rsidP="00606AFC">
      <w:pPr>
        <w:spacing w:before="0" w:after="0"/>
        <w:rPr>
          <w:lang w:val="id-ID"/>
        </w:rPr>
      </w:pPr>
    </w:p>
    <w:p w14:paraId="7AC8EB4A" w14:textId="77777777" w:rsidR="0040473D" w:rsidRPr="00C7210B" w:rsidRDefault="0040473D" w:rsidP="00606AFC">
      <w:pPr>
        <w:spacing w:before="0" w:after="0"/>
        <w:jc w:val="center"/>
        <w:rPr>
          <w:b/>
          <w:sz w:val="28"/>
          <w:szCs w:val="28"/>
          <w:lang w:val="id-ID"/>
        </w:rPr>
      </w:pPr>
      <w:r w:rsidRPr="00C7210B">
        <w:rPr>
          <w:b/>
          <w:sz w:val="28"/>
          <w:szCs w:val="28"/>
          <w:lang w:val="id-ID"/>
        </w:rPr>
        <w:t>PROGRAM STUDI</w:t>
      </w:r>
      <w:r w:rsidR="00D138EF" w:rsidRPr="00C7210B">
        <w:rPr>
          <w:b/>
          <w:sz w:val="28"/>
          <w:szCs w:val="28"/>
          <w:lang w:val="id-ID"/>
        </w:rPr>
        <w:t xml:space="preserve"> TEKNIK</w:t>
      </w:r>
      <w:r w:rsidRPr="00C7210B">
        <w:rPr>
          <w:b/>
          <w:sz w:val="28"/>
          <w:szCs w:val="28"/>
          <w:lang w:val="id-ID"/>
        </w:rPr>
        <w:t xml:space="preserve"> INFORMATIKA</w:t>
      </w:r>
    </w:p>
    <w:p w14:paraId="08F76E4C" w14:textId="77777777" w:rsidR="0040473D" w:rsidRPr="00C7210B" w:rsidRDefault="00D138EF" w:rsidP="00606AFC">
      <w:pPr>
        <w:spacing w:before="0" w:after="0"/>
        <w:jc w:val="center"/>
        <w:rPr>
          <w:b/>
          <w:sz w:val="28"/>
          <w:szCs w:val="28"/>
          <w:lang w:val="id-ID"/>
        </w:rPr>
      </w:pPr>
      <w:r w:rsidRPr="00C7210B">
        <w:rPr>
          <w:b/>
          <w:sz w:val="28"/>
          <w:szCs w:val="28"/>
          <w:lang w:val="id-ID"/>
        </w:rPr>
        <w:t xml:space="preserve">SEKOLAH TEKNIK ELEKTRO </w:t>
      </w:r>
      <w:r w:rsidR="003E34CA" w:rsidRPr="00C7210B">
        <w:rPr>
          <w:b/>
          <w:sz w:val="28"/>
          <w:szCs w:val="28"/>
          <w:lang w:val="id-ID"/>
        </w:rPr>
        <w:t>DAN</w:t>
      </w:r>
      <w:r w:rsidRPr="00C7210B">
        <w:rPr>
          <w:b/>
          <w:sz w:val="28"/>
          <w:szCs w:val="28"/>
          <w:lang w:val="id-ID"/>
        </w:rPr>
        <w:t xml:space="preserve"> INFORMATIKA</w:t>
      </w:r>
    </w:p>
    <w:p w14:paraId="174F0931" w14:textId="77777777" w:rsidR="0040473D" w:rsidRPr="00C7210B" w:rsidRDefault="0040473D" w:rsidP="00606AFC">
      <w:pPr>
        <w:spacing w:before="0" w:after="0"/>
        <w:jc w:val="center"/>
        <w:rPr>
          <w:b/>
          <w:sz w:val="28"/>
          <w:szCs w:val="28"/>
          <w:lang w:val="id-ID"/>
        </w:rPr>
      </w:pPr>
      <w:r w:rsidRPr="00C7210B">
        <w:rPr>
          <w:b/>
          <w:sz w:val="28"/>
          <w:szCs w:val="28"/>
          <w:lang w:val="id-ID"/>
        </w:rPr>
        <w:t>INSTITUT TEKNOLOGI BANDUNG</w:t>
      </w:r>
    </w:p>
    <w:p w14:paraId="4E205D63" w14:textId="77777777" w:rsidR="0040473D" w:rsidRPr="00C7210B" w:rsidRDefault="00B94489" w:rsidP="00606AFC">
      <w:pPr>
        <w:spacing w:before="0" w:after="0"/>
        <w:jc w:val="center"/>
        <w:rPr>
          <w:lang w:val="id-ID"/>
        </w:rPr>
        <w:sectPr w:rsidR="0040473D" w:rsidRPr="00C7210B" w:rsidSect="006D6EC3">
          <w:footerReference w:type="even" r:id="rId9"/>
          <w:pgSz w:w="11907" w:h="16839" w:code="9"/>
          <w:pgMar w:top="1440" w:right="1800" w:bottom="1440" w:left="1800" w:header="720" w:footer="720" w:gutter="0"/>
          <w:pgNumType w:fmt="lowerRoman"/>
          <w:cols w:space="720"/>
          <w:docGrid w:linePitch="272"/>
        </w:sectPr>
      </w:pPr>
      <w:r w:rsidRPr="00C7210B">
        <w:rPr>
          <w:b/>
          <w:sz w:val="28"/>
          <w:szCs w:val="28"/>
          <w:lang w:val="id-ID"/>
        </w:rPr>
        <w:t>&lt;Bulan&gt;</w:t>
      </w:r>
      <w:r w:rsidR="00F220C1" w:rsidRPr="00C7210B">
        <w:rPr>
          <w:b/>
          <w:sz w:val="28"/>
          <w:szCs w:val="28"/>
          <w:lang w:val="id-ID"/>
        </w:rPr>
        <w:t xml:space="preserve"> </w:t>
      </w:r>
      <w:r w:rsidRPr="00C7210B">
        <w:rPr>
          <w:b/>
          <w:sz w:val="28"/>
          <w:szCs w:val="28"/>
          <w:lang w:val="id-ID"/>
        </w:rPr>
        <w:t>&lt;Tahun&gt;</w:t>
      </w:r>
    </w:p>
    <w:p w14:paraId="4AAB8ED5" w14:textId="77777777" w:rsidR="00896DED" w:rsidRPr="00C7210B" w:rsidRDefault="00896DED" w:rsidP="00896DED">
      <w:pPr>
        <w:spacing w:before="0" w:after="0" w:line="480" w:lineRule="auto"/>
        <w:jc w:val="center"/>
        <w:rPr>
          <w:b/>
          <w:sz w:val="28"/>
          <w:szCs w:val="28"/>
          <w:lang w:val="id-ID"/>
        </w:rPr>
      </w:pPr>
      <w:r w:rsidRPr="00C7210B">
        <w:rPr>
          <w:b/>
          <w:sz w:val="28"/>
          <w:szCs w:val="28"/>
          <w:lang w:val="id-ID"/>
        </w:rPr>
        <w:lastRenderedPageBreak/>
        <w:t>&lt;CONTOH JUDUL: PENGEMBANGAN SISTEM INFORMASI DI PUSKESMAS DAERAH PEDESAAN&gt;</w:t>
      </w:r>
    </w:p>
    <w:p w14:paraId="3293627D" w14:textId="77777777" w:rsidR="00896DED" w:rsidRPr="00C7210B" w:rsidRDefault="00896DED" w:rsidP="00896DED">
      <w:pPr>
        <w:spacing w:before="0" w:after="0"/>
        <w:rPr>
          <w:lang w:val="id-ID"/>
        </w:rPr>
      </w:pPr>
    </w:p>
    <w:p w14:paraId="5B361878" w14:textId="77777777" w:rsidR="00896DED" w:rsidRPr="00C7210B" w:rsidRDefault="00896DED" w:rsidP="00896DED">
      <w:pPr>
        <w:spacing w:before="0" w:after="0"/>
        <w:rPr>
          <w:lang w:val="id-ID"/>
        </w:rPr>
      </w:pPr>
    </w:p>
    <w:p w14:paraId="4555A33D" w14:textId="77777777" w:rsidR="00896DED" w:rsidRPr="00C7210B" w:rsidRDefault="00896DED" w:rsidP="00896DED">
      <w:pPr>
        <w:spacing w:before="0" w:after="0"/>
        <w:jc w:val="center"/>
        <w:rPr>
          <w:b/>
          <w:sz w:val="28"/>
          <w:szCs w:val="28"/>
          <w:lang w:val="id-ID"/>
        </w:rPr>
      </w:pPr>
      <w:r w:rsidRPr="00C7210B">
        <w:rPr>
          <w:b/>
          <w:sz w:val="28"/>
          <w:szCs w:val="28"/>
          <w:lang w:val="id-ID"/>
        </w:rPr>
        <w:t>Laporan Tugas Akhir</w:t>
      </w:r>
    </w:p>
    <w:p w14:paraId="0164275E" w14:textId="77777777" w:rsidR="00896DED" w:rsidRPr="00C7210B" w:rsidRDefault="00896DED" w:rsidP="00896DED">
      <w:pPr>
        <w:spacing w:before="0" w:after="0"/>
        <w:rPr>
          <w:lang w:val="id-ID"/>
        </w:rPr>
      </w:pPr>
    </w:p>
    <w:p w14:paraId="7A46EA35" w14:textId="77777777" w:rsidR="00896DED" w:rsidRPr="00C7210B" w:rsidRDefault="00896DED" w:rsidP="00896DED">
      <w:pPr>
        <w:spacing w:before="0" w:after="0"/>
        <w:rPr>
          <w:lang w:val="id-ID"/>
        </w:rPr>
      </w:pPr>
    </w:p>
    <w:p w14:paraId="0D93E1C7" w14:textId="77777777" w:rsidR="00896DED" w:rsidRPr="00C7210B" w:rsidRDefault="00896DED" w:rsidP="00896DED">
      <w:pPr>
        <w:spacing w:before="0" w:after="0"/>
        <w:jc w:val="center"/>
        <w:rPr>
          <w:b/>
          <w:lang w:val="id-ID"/>
        </w:rPr>
      </w:pPr>
      <w:r w:rsidRPr="00C7210B">
        <w:rPr>
          <w:b/>
          <w:lang w:val="id-ID"/>
        </w:rPr>
        <w:t>Oleh</w:t>
      </w:r>
    </w:p>
    <w:p w14:paraId="7D494B4F" w14:textId="77777777" w:rsidR="00896DED" w:rsidRPr="00C7210B" w:rsidRDefault="00896DED" w:rsidP="00896DED">
      <w:pPr>
        <w:spacing w:before="0" w:after="0"/>
        <w:jc w:val="center"/>
        <w:rPr>
          <w:b/>
          <w:sz w:val="28"/>
          <w:szCs w:val="28"/>
          <w:lang w:val="id-ID"/>
        </w:rPr>
      </w:pPr>
      <w:r w:rsidRPr="00C7210B">
        <w:rPr>
          <w:b/>
          <w:sz w:val="28"/>
          <w:szCs w:val="28"/>
          <w:lang w:val="id-ID"/>
        </w:rPr>
        <w:t>&lt;NAMA</w:t>
      </w:r>
      <w:r w:rsidR="0034160E" w:rsidRPr="00C7210B">
        <w:rPr>
          <w:b/>
          <w:sz w:val="28"/>
          <w:szCs w:val="28"/>
          <w:lang w:val="id-ID"/>
        </w:rPr>
        <w:t xml:space="preserve"> MAHASISWA</w:t>
      </w:r>
      <w:r w:rsidRPr="00C7210B">
        <w:rPr>
          <w:b/>
          <w:sz w:val="28"/>
          <w:szCs w:val="28"/>
          <w:lang w:val="id-ID"/>
        </w:rPr>
        <w:t>&gt;</w:t>
      </w:r>
    </w:p>
    <w:p w14:paraId="7FDB027E" w14:textId="77777777" w:rsidR="00896DED" w:rsidRPr="00C7210B" w:rsidRDefault="00896DED" w:rsidP="00896DED">
      <w:pPr>
        <w:spacing w:before="0" w:after="0"/>
        <w:jc w:val="center"/>
        <w:rPr>
          <w:b/>
          <w:sz w:val="28"/>
          <w:szCs w:val="28"/>
          <w:lang w:val="id-ID"/>
        </w:rPr>
      </w:pPr>
      <w:r w:rsidRPr="00C7210B">
        <w:rPr>
          <w:b/>
          <w:sz w:val="28"/>
          <w:szCs w:val="28"/>
          <w:lang w:val="id-ID"/>
        </w:rPr>
        <w:t>NIM : &lt;NIM</w:t>
      </w:r>
      <w:r w:rsidR="0034160E" w:rsidRPr="00C7210B">
        <w:rPr>
          <w:b/>
          <w:sz w:val="28"/>
          <w:szCs w:val="28"/>
          <w:lang w:val="id-ID"/>
        </w:rPr>
        <w:t xml:space="preserve"> MAHASISWA</w:t>
      </w:r>
      <w:r w:rsidRPr="00C7210B">
        <w:rPr>
          <w:b/>
          <w:sz w:val="28"/>
          <w:szCs w:val="28"/>
          <w:lang w:val="id-ID"/>
        </w:rPr>
        <w:t>&gt;</w:t>
      </w:r>
    </w:p>
    <w:p w14:paraId="0FFB9217" w14:textId="77777777" w:rsidR="00896DED" w:rsidRPr="00C7210B" w:rsidRDefault="00896DED" w:rsidP="00896DED">
      <w:pPr>
        <w:spacing w:before="0" w:after="0"/>
        <w:jc w:val="center"/>
        <w:rPr>
          <w:b/>
          <w:sz w:val="28"/>
          <w:szCs w:val="28"/>
          <w:lang w:val="id-ID"/>
        </w:rPr>
      </w:pPr>
      <w:r w:rsidRPr="00C7210B">
        <w:rPr>
          <w:b/>
          <w:sz w:val="28"/>
          <w:szCs w:val="28"/>
          <w:lang w:val="id-ID"/>
        </w:rPr>
        <w:t>Program Studi Teknik Informatika</w:t>
      </w:r>
    </w:p>
    <w:p w14:paraId="412028A3" w14:textId="77777777" w:rsidR="00896DED" w:rsidRPr="00C7210B" w:rsidRDefault="00896DED" w:rsidP="00896DED">
      <w:pPr>
        <w:spacing w:before="0" w:after="0"/>
        <w:jc w:val="center"/>
        <w:rPr>
          <w:lang w:val="id-ID"/>
        </w:rPr>
      </w:pPr>
      <w:r w:rsidRPr="00C7210B">
        <w:rPr>
          <w:lang w:val="id-ID"/>
        </w:rPr>
        <w:t>Sekolah Teknik Elektro dan Informatika</w:t>
      </w:r>
    </w:p>
    <w:p w14:paraId="09C3DC78" w14:textId="77777777" w:rsidR="00896DED" w:rsidRPr="00C7210B" w:rsidRDefault="00896DED" w:rsidP="00896DED">
      <w:pPr>
        <w:spacing w:before="0" w:after="0"/>
        <w:jc w:val="center"/>
        <w:rPr>
          <w:lang w:val="id-ID"/>
        </w:rPr>
      </w:pPr>
      <w:r w:rsidRPr="00C7210B">
        <w:rPr>
          <w:lang w:val="id-ID"/>
        </w:rPr>
        <w:t>Institut Teknologi Bandung</w:t>
      </w:r>
    </w:p>
    <w:p w14:paraId="39EDA69C" w14:textId="77777777" w:rsidR="00896DED" w:rsidRPr="00C7210B" w:rsidRDefault="00896DED" w:rsidP="00896DED">
      <w:pPr>
        <w:spacing w:before="0" w:after="0"/>
        <w:rPr>
          <w:lang w:val="id-ID"/>
        </w:rPr>
      </w:pPr>
    </w:p>
    <w:p w14:paraId="6D1D7F4B" w14:textId="77777777" w:rsidR="00896DED" w:rsidRPr="00C7210B" w:rsidRDefault="00896DED" w:rsidP="00896DED">
      <w:pPr>
        <w:spacing w:before="0" w:after="0"/>
        <w:rPr>
          <w:lang w:val="id-ID"/>
        </w:rPr>
      </w:pPr>
    </w:p>
    <w:p w14:paraId="1FA94B2C" w14:textId="77777777" w:rsidR="00896DED" w:rsidRPr="00C7210B" w:rsidRDefault="00896DED" w:rsidP="00896DED">
      <w:pPr>
        <w:spacing w:before="0" w:after="0"/>
        <w:rPr>
          <w:lang w:val="id-ID"/>
        </w:rPr>
      </w:pPr>
    </w:p>
    <w:p w14:paraId="3CB59241" w14:textId="77777777" w:rsidR="00896DED" w:rsidRPr="00C7210B" w:rsidRDefault="00896DED" w:rsidP="00896DED">
      <w:pPr>
        <w:spacing w:before="0" w:after="0"/>
        <w:jc w:val="center"/>
        <w:rPr>
          <w:lang w:val="id-ID"/>
        </w:rPr>
      </w:pPr>
      <w:r w:rsidRPr="00C7210B">
        <w:rPr>
          <w:lang w:val="id-ID"/>
        </w:rPr>
        <w:t xml:space="preserve">Telah disetujui dan disahkan sebagai Laporan Tugas Akhir </w:t>
      </w:r>
    </w:p>
    <w:p w14:paraId="1CB89517" w14:textId="77777777" w:rsidR="00896DED" w:rsidRPr="00C7210B" w:rsidRDefault="00896DED" w:rsidP="00896DED">
      <w:pPr>
        <w:spacing w:before="0" w:after="0"/>
        <w:jc w:val="center"/>
        <w:rPr>
          <w:lang w:val="id-ID"/>
        </w:rPr>
      </w:pPr>
      <w:r w:rsidRPr="00C7210B">
        <w:rPr>
          <w:lang w:val="id-ID"/>
        </w:rPr>
        <w:t>di Bandung, pada tanggal &lt;tanggal&gt;</w:t>
      </w:r>
    </w:p>
    <w:p w14:paraId="703C6626" w14:textId="77777777" w:rsidR="00896DED" w:rsidRPr="00C7210B" w:rsidRDefault="00896DED" w:rsidP="00896DED">
      <w:pPr>
        <w:spacing w:before="0" w:after="0"/>
        <w:jc w:val="center"/>
        <w:rPr>
          <w:lang w:val="id-ID"/>
        </w:rPr>
      </w:pPr>
    </w:p>
    <w:p w14:paraId="5827B4FE" w14:textId="77777777" w:rsidR="00896DED" w:rsidRPr="00C7210B" w:rsidRDefault="00896DED" w:rsidP="00896DED">
      <w:pPr>
        <w:spacing w:before="0" w:after="0"/>
        <w:jc w:val="center"/>
        <w:rPr>
          <w:lang w:val="id-ID"/>
        </w:rPr>
      </w:pPr>
    </w:p>
    <w:p w14:paraId="0657516A" w14:textId="77777777" w:rsidR="00896DED" w:rsidRPr="00C7210B" w:rsidRDefault="00896DED" w:rsidP="00896DED">
      <w:pPr>
        <w:spacing w:before="0" w:after="0"/>
        <w:jc w:val="center"/>
        <w:rPr>
          <w:lang w:val="id-ID"/>
        </w:rPr>
      </w:pPr>
    </w:p>
    <w:p w14:paraId="5EDAFA84" w14:textId="77777777" w:rsidR="00896DED" w:rsidRPr="00C7210B" w:rsidRDefault="00896DED" w:rsidP="00896DED">
      <w:pPr>
        <w:spacing w:before="0" w:after="0"/>
        <w:jc w:val="center"/>
        <w:rPr>
          <w:lang w:val="id-ID"/>
        </w:rPr>
      </w:pPr>
      <w:r w:rsidRPr="00C7210B">
        <w:rPr>
          <w:lang w:val="id-ID"/>
        </w:rPr>
        <w:t>Pembimbing,</w:t>
      </w:r>
    </w:p>
    <w:p w14:paraId="11C97DD6" w14:textId="77777777" w:rsidR="00896DED" w:rsidRPr="00C7210B" w:rsidRDefault="00896DED" w:rsidP="00896DED">
      <w:pPr>
        <w:spacing w:before="0" w:after="0"/>
        <w:jc w:val="center"/>
        <w:rPr>
          <w:lang w:val="id-ID"/>
        </w:rPr>
      </w:pPr>
    </w:p>
    <w:p w14:paraId="79ED3316" w14:textId="77777777" w:rsidR="00896DED" w:rsidRPr="00C7210B" w:rsidRDefault="00896DED" w:rsidP="00896DED">
      <w:pPr>
        <w:spacing w:before="0" w:after="0"/>
        <w:jc w:val="center"/>
        <w:rPr>
          <w:lang w:val="id-ID"/>
        </w:rPr>
      </w:pPr>
    </w:p>
    <w:p w14:paraId="1BCDC39D" w14:textId="77777777" w:rsidR="00896DED" w:rsidRPr="00C7210B" w:rsidRDefault="00896DED" w:rsidP="00896DED">
      <w:pPr>
        <w:spacing w:before="0" w:after="0"/>
        <w:jc w:val="center"/>
        <w:rPr>
          <w:lang w:val="id-ID"/>
        </w:rPr>
      </w:pPr>
    </w:p>
    <w:p w14:paraId="3FD611D0" w14:textId="77777777" w:rsidR="00896DED" w:rsidRPr="00C7210B" w:rsidRDefault="00896DED" w:rsidP="00896DED">
      <w:pPr>
        <w:spacing w:before="0" w:after="0"/>
        <w:jc w:val="center"/>
        <w:rPr>
          <w:lang w:val="id-ID"/>
        </w:rPr>
      </w:pPr>
    </w:p>
    <w:p w14:paraId="12761FBF" w14:textId="77777777" w:rsidR="00896DED" w:rsidRPr="00C7210B" w:rsidRDefault="00896DED" w:rsidP="00896DED">
      <w:pPr>
        <w:spacing w:before="0" w:after="0"/>
        <w:jc w:val="center"/>
        <w:rPr>
          <w:u w:val="single"/>
          <w:lang w:val="id-ID"/>
        </w:rPr>
      </w:pPr>
      <w:r w:rsidRPr="00C7210B">
        <w:rPr>
          <w:u w:val="single"/>
          <w:lang w:val="id-ID"/>
        </w:rPr>
        <w:t>&lt;Nama dan Gelar Pembimbing&gt;</w:t>
      </w:r>
    </w:p>
    <w:p w14:paraId="58ACAB4A" w14:textId="77777777" w:rsidR="00896DED" w:rsidRPr="00C7210B" w:rsidRDefault="004F0EA3" w:rsidP="00896DED">
      <w:pPr>
        <w:spacing w:before="0" w:after="0"/>
        <w:jc w:val="center"/>
        <w:rPr>
          <w:lang w:val="id-ID"/>
        </w:rPr>
      </w:pPr>
      <w:r w:rsidRPr="00C7210B">
        <w:rPr>
          <w:lang w:val="id-ID"/>
        </w:rPr>
        <w:t>NIP &lt;NIP Pembimbing</w:t>
      </w:r>
      <w:r w:rsidR="00896DED" w:rsidRPr="00C7210B">
        <w:rPr>
          <w:lang w:val="id-ID"/>
        </w:rPr>
        <w:t>&gt;</w:t>
      </w:r>
    </w:p>
    <w:p w14:paraId="73342BF8" w14:textId="77777777" w:rsidR="00896DED" w:rsidRPr="00C7210B" w:rsidRDefault="00896DED" w:rsidP="00896DED">
      <w:pPr>
        <w:spacing w:before="0" w:after="0"/>
        <w:rPr>
          <w:lang w:val="id-ID"/>
        </w:rPr>
      </w:pPr>
    </w:p>
    <w:p w14:paraId="3387AD20" w14:textId="77777777" w:rsidR="0084027D" w:rsidRPr="00C7210B" w:rsidRDefault="00896DED" w:rsidP="00606AFC">
      <w:pPr>
        <w:spacing w:before="0" w:after="0" w:line="480" w:lineRule="auto"/>
        <w:jc w:val="center"/>
        <w:rPr>
          <w:b/>
          <w:sz w:val="28"/>
          <w:szCs w:val="28"/>
          <w:lang w:val="id-ID"/>
        </w:rPr>
      </w:pPr>
      <w:r w:rsidRPr="00C7210B">
        <w:rPr>
          <w:b/>
          <w:sz w:val="28"/>
          <w:szCs w:val="28"/>
          <w:lang w:val="id-ID"/>
        </w:rPr>
        <w:lastRenderedPageBreak/>
        <w:t>&lt;</w:t>
      </w:r>
      <w:r w:rsidR="00B94489" w:rsidRPr="00C7210B">
        <w:rPr>
          <w:b/>
          <w:sz w:val="28"/>
          <w:szCs w:val="28"/>
          <w:lang w:val="id-ID"/>
        </w:rPr>
        <w:t xml:space="preserve">CONTOH JUDUL: </w:t>
      </w:r>
      <w:r w:rsidR="0084027D" w:rsidRPr="00C7210B">
        <w:rPr>
          <w:b/>
          <w:sz w:val="28"/>
          <w:szCs w:val="28"/>
          <w:lang w:val="id-ID"/>
        </w:rPr>
        <w:t>PENGEMBANGAN SISTEM INFORMASI DI PUSKESMAS DAERAH PEDESAAN</w:t>
      </w:r>
      <w:r w:rsidR="00B94489" w:rsidRPr="00C7210B">
        <w:rPr>
          <w:b/>
          <w:sz w:val="28"/>
          <w:szCs w:val="28"/>
          <w:lang w:val="id-ID"/>
        </w:rPr>
        <w:t>&gt;</w:t>
      </w:r>
    </w:p>
    <w:p w14:paraId="77096AFB" w14:textId="77777777" w:rsidR="0084027D" w:rsidRPr="00C7210B" w:rsidRDefault="0084027D" w:rsidP="00606AFC">
      <w:pPr>
        <w:spacing w:before="0" w:after="0"/>
        <w:rPr>
          <w:lang w:val="id-ID"/>
        </w:rPr>
      </w:pPr>
    </w:p>
    <w:p w14:paraId="3F5A0E87" w14:textId="77777777" w:rsidR="0084027D" w:rsidRPr="00C7210B" w:rsidRDefault="0084027D" w:rsidP="00606AFC">
      <w:pPr>
        <w:spacing w:before="0" w:after="0"/>
        <w:rPr>
          <w:lang w:val="id-ID"/>
        </w:rPr>
      </w:pPr>
    </w:p>
    <w:p w14:paraId="7CEC27E2" w14:textId="77777777" w:rsidR="0084027D" w:rsidRPr="00C7210B" w:rsidRDefault="0084027D" w:rsidP="00606AFC">
      <w:pPr>
        <w:spacing w:before="0" w:after="0"/>
        <w:jc w:val="center"/>
        <w:rPr>
          <w:b/>
          <w:sz w:val="28"/>
          <w:szCs w:val="28"/>
          <w:lang w:val="id-ID"/>
        </w:rPr>
      </w:pPr>
      <w:r w:rsidRPr="00C7210B">
        <w:rPr>
          <w:b/>
          <w:sz w:val="28"/>
          <w:szCs w:val="28"/>
          <w:lang w:val="id-ID"/>
        </w:rPr>
        <w:t>Laporan Tugas Akhir</w:t>
      </w:r>
    </w:p>
    <w:p w14:paraId="0AC2F6F3" w14:textId="77777777" w:rsidR="0084027D" w:rsidRPr="00C7210B" w:rsidRDefault="0084027D" w:rsidP="00606AFC">
      <w:pPr>
        <w:spacing w:before="0" w:after="0"/>
        <w:rPr>
          <w:lang w:val="id-ID"/>
        </w:rPr>
      </w:pPr>
    </w:p>
    <w:p w14:paraId="748886D7" w14:textId="77777777" w:rsidR="0084027D" w:rsidRPr="00C7210B" w:rsidRDefault="0084027D" w:rsidP="00606AFC">
      <w:pPr>
        <w:spacing w:before="0" w:after="0"/>
        <w:rPr>
          <w:lang w:val="id-ID"/>
        </w:rPr>
      </w:pPr>
    </w:p>
    <w:p w14:paraId="34A9D9A5" w14:textId="77777777" w:rsidR="0084027D" w:rsidRPr="00C7210B" w:rsidRDefault="0084027D" w:rsidP="00606AFC">
      <w:pPr>
        <w:spacing w:before="0" w:after="0"/>
        <w:jc w:val="center"/>
        <w:rPr>
          <w:b/>
          <w:lang w:val="id-ID"/>
        </w:rPr>
      </w:pPr>
      <w:r w:rsidRPr="00C7210B">
        <w:rPr>
          <w:b/>
          <w:lang w:val="id-ID"/>
        </w:rPr>
        <w:t>Oleh</w:t>
      </w:r>
    </w:p>
    <w:p w14:paraId="730F6C60" w14:textId="77777777" w:rsidR="0084027D" w:rsidRPr="00C7210B" w:rsidRDefault="00B94489" w:rsidP="00606AFC">
      <w:pPr>
        <w:spacing w:before="0" w:after="0"/>
        <w:jc w:val="center"/>
        <w:rPr>
          <w:b/>
          <w:sz w:val="28"/>
          <w:szCs w:val="28"/>
          <w:lang w:val="id-ID"/>
        </w:rPr>
      </w:pPr>
      <w:r w:rsidRPr="00C7210B">
        <w:rPr>
          <w:b/>
          <w:sz w:val="28"/>
          <w:szCs w:val="28"/>
          <w:lang w:val="id-ID"/>
        </w:rPr>
        <w:t>&lt;NAMA</w:t>
      </w:r>
      <w:r w:rsidR="0034160E" w:rsidRPr="00C7210B">
        <w:rPr>
          <w:b/>
          <w:sz w:val="28"/>
          <w:szCs w:val="28"/>
          <w:lang w:val="id-ID"/>
        </w:rPr>
        <w:t xml:space="preserve"> MAHASISWA</w:t>
      </w:r>
      <w:r w:rsidRPr="00C7210B">
        <w:rPr>
          <w:b/>
          <w:sz w:val="28"/>
          <w:szCs w:val="28"/>
          <w:lang w:val="id-ID"/>
        </w:rPr>
        <w:t>&gt;</w:t>
      </w:r>
    </w:p>
    <w:p w14:paraId="31BD8C1F" w14:textId="77777777" w:rsidR="0084027D" w:rsidRPr="00C7210B" w:rsidRDefault="0084027D" w:rsidP="00606AFC">
      <w:pPr>
        <w:spacing w:before="0" w:after="0"/>
        <w:jc w:val="center"/>
        <w:rPr>
          <w:b/>
          <w:sz w:val="28"/>
          <w:szCs w:val="28"/>
          <w:lang w:val="id-ID"/>
        </w:rPr>
      </w:pPr>
      <w:r w:rsidRPr="00C7210B">
        <w:rPr>
          <w:b/>
          <w:sz w:val="28"/>
          <w:szCs w:val="28"/>
          <w:lang w:val="id-ID"/>
        </w:rPr>
        <w:t xml:space="preserve">NIM : </w:t>
      </w:r>
      <w:r w:rsidR="00B94489" w:rsidRPr="00C7210B">
        <w:rPr>
          <w:b/>
          <w:sz w:val="28"/>
          <w:szCs w:val="28"/>
          <w:lang w:val="id-ID"/>
        </w:rPr>
        <w:t>&lt;NIM</w:t>
      </w:r>
      <w:r w:rsidR="0034160E" w:rsidRPr="00C7210B">
        <w:rPr>
          <w:b/>
          <w:sz w:val="28"/>
          <w:szCs w:val="28"/>
          <w:lang w:val="id-ID"/>
        </w:rPr>
        <w:t xml:space="preserve"> MAHASISWA</w:t>
      </w:r>
      <w:r w:rsidR="00B94489" w:rsidRPr="00C7210B">
        <w:rPr>
          <w:b/>
          <w:sz w:val="28"/>
          <w:szCs w:val="28"/>
          <w:lang w:val="id-ID"/>
        </w:rPr>
        <w:t>&gt;</w:t>
      </w:r>
    </w:p>
    <w:p w14:paraId="4FB554CE" w14:textId="77777777" w:rsidR="00C748DC" w:rsidRPr="00C7210B" w:rsidRDefault="00C748DC" w:rsidP="00606AFC">
      <w:pPr>
        <w:spacing w:before="0" w:after="0"/>
        <w:jc w:val="center"/>
        <w:rPr>
          <w:b/>
          <w:sz w:val="28"/>
          <w:szCs w:val="28"/>
          <w:lang w:val="id-ID"/>
        </w:rPr>
      </w:pPr>
      <w:r w:rsidRPr="00C7210B">
        <w:rPr>
          <w:b/>
          <w:sz w:val="28"/>
          <w:szCs w:val="28"/>
          <w:lang w:val="id-ID"/>
        </w:rPr>
        <w:t>Program Studi Teknik Informatika</w:t>
      </w:r>
    </w:p>
    <w:p w14:paraId="7A8350FA" w14:textId="77777777" w:rsidR="00C748DC" w:rsidRPr="00C7210B" w:rsidRDefault="00C748DC" w:rsidP="00606AFC">
      <w:pPr>
        <w:spacing w:before="0" w:after="0"/>
        <w:jc w:val="center"/>
        <w:rPr>
          <w:lang w:val="id-ID"/>
        </w:rPr>
      </w:pPr>
      <w:r w:rsidRPr="00C7210B">
        <w:rPr>
          <w:lang w:val="id-ID"/>
        </w:rPr>
        <w:t>Sekolah Teknik Elektro dan Informatika</w:t>
      </w:r>
    </w:p>
    <w:p w14:paraId="1AC6877A" w14:textId="77777777" w:rsidR="00C748DC" w:rsidRPr="00C7210B" w:rsidRDefault="00C748DC" w:rsidP="00606AFC">
      <w:pPr>
        <w:spacing w:before="0" w:after="0"/>
        <w:jc w:val="center"/>
        <w:rPr>
          <w:lang w:val="id-ID"/>
        </w:rPr>
      </w:pPr>
      <w:r w:rsidRPr="00C7210B">
        <w:rPr>
          <w:lang w:val="id-ID"/>
        </w:rPr>
        <w:t>Institut Teknologi Bandung</w:t>
      </w:r>
    </w:p>
    <w:p w14:paraId="4D480226" w14:textId="77777777" w:rsidR="0040473D" w:rsidRPr="00C7210B" w:rsidRDefault="0040473D" w:rsidP="00606AFC">
      <w:pPr>
        <w:spacing w:before="0" w:after="0"/>
        <w:rPr>
          <w:lang w:val="id-ID"/>
        </w:rPr>
      </w:pPr>
    </w:p>
    <w:p w14:paraId="5E8759CC" w14:textId="77777777" w:rsidR="0040473D" w:rsidRPr="00C7210B" w:rsidRDefault="0040473D" w:rsidP="00606AFC">
      <w:pPr>
        <w:spacing w:before="0" w:after="0"/>
        <w:rPr>
          <w:lang w:val="id-ID"/>
        </w:rPr>
      </w:pPr>
    </w:p>
    <w:p w14:paraId="098CD9D4" w14:textId="77777777" w:rsidR="0040473D" w:rsidRPr="00C7210B" w:rsidRDefault="0040473D" w:rsidP="00606AFC">
      <w:pPr>
        <w:spacing w:before="0" w:after="0"/>
        <w:rPr>
          <w:lang w:val="id-ID"/>
        </w:rPr>
      </w:pPr>
    </w:p>
    <w:p w14:paraId="7B8D5102" w14:textId="77777777" w:rsidR="00D31802" w:rsidRPr="00C7210B" w:rsidRDefault="0040473D" w:rsidP="00606AFC">
      <w:pPr>
        <w:spacing w:before="0" w:after="0"/>
        <w:jc w:val="center"/>
        <w:rPr>
          <w:lang w:val="id-ID"/>
        </w:rPr>
      </w:pPr>
      <w:r w:rsidRPr="00C7210B">
        <w:rPr>
          <w:lang w:val="id-ID"/>
        </w:rPr>
        <w:t xml:space="preserve">Telah disetujui dan disahkan sebagai </w:t>
      </w:r>
      <w:r w:rsidR="00C748DC" w:rsidRPr="00C7210B">
        <w:rPr>
          <w:lang w:val="id-ID"/>
        </w:rPr>
        <w:t>L</w:t>
      </w:r>
      <w:r w:rsidRPr="00C7210B">
        <w:rPr>
          <w:lang w:val="id-ID"/>
        </w:rPr>
        <w:t xml:space="preserve">aporan </w:t>
      </w:r>
      <w:r w:rsidR="00C748DC" w:rsidRPr="00C7210B">
        <w:rPr>
          <w:lang w:val="id-ID"/>
        </w:rPr>
        <w:t>T</w:t>
      </w:r>
      <w:r w:rsidRPr="00C7210B">
        <w:rPr>
          <w:lang w:val="id-ID"/>
        </w:rPr>
        <w:t xml:space="preserve">ugas </w:t>
      </w:r>
      <w:r w:rsidR="00C748DC" w:rsidRPr="00C7210B">
        <w:rPr>
          <w:lang w:val="id-ID"/>
        </w:rPr>
        <w:t>A</w:t>
      </w:r>
      <w:r w:rsidRPr="00C7210B">
        <w:rPr>
          <w:lang w:val="id-ID"/>
        </w:rPr>
        <w:t xml:space="preserve">khir </w:t>
      </w:r>
    </w:p>
    <w:p w14:paraId="7769C65D" w14:textId="77777777" w:rsidR="0040473D" w:rsidRPr="00C7210B" w:rsidRDefault="0040473D" w:rsidP="00606AFC">
      <w:pPr>
        <w:spacing w:before="0" w:after="0"/>
        <w:jc w:val="center"/>
        <w:rPr>
          <w:lang w:val="id-ID"/>
        </w:rPr>
      </w:pPr>
      <w:r w:rsidRPr="00C7210B">
        <w:rPr>
          <w:lang w:val="id-ID"/>
        </w:rPr>
        <w:t>di Bandung, pada tanggal &lt;tanggal&gt;</w:t>
      </w:r>
    </w:p>
    <w:p w14:paraId="2FEBDBBE" w14:textId="77777777" w:rsidR="0040473D" w:rsidRPr="00C7210B" w:rsidRDefault="0040473D" w:rsidP="00606AFC">
      <w:pPr>
        <w:spacing w:before="0" w:after="0"/>
        <w:rPr>
          <w:lang w:val="id-ID"/>
        </w:rPr>
      </w:pPr>
    </w:p>
    <w:p w14:paraId="0659C88A" w14:textId="77777777" w:rsidR="0040473D" w:rsidRPr="00C7210B" w:rsidRDefault="0040473D" w:rsidP="00606AFC">
      <w:pPr>
        <w:spacing w:before="0" w:after="0"/>
        <w:rPr>
          <w:lang w:val="id-ID"/>
        </w:rPr>
      </w:pPr>
    </w:p>
    <w:p w14:paraId="3D6F18AB" w14:textId="77777777" w:rsidR="003E34CA" w:rsidRPr="00C7210B" w:rsidRDefault="003E34CA" w:rsidP="00606AFC">
      <w:pPr>
        <w:spacing w:before="0" w:after="0"/>
        <w:rPr>
          <w:lang w:val="id-ID"/>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8"/>
        <w:gridCol w:w="3969"/>
      </w:tblGrid>
      <w:tr w:rsidR="003E34CA" w:rsidRPr="00C7210B" w14:paraId="40D3985C" w14:textId="77777777" w:rsidTr="003E34CA">
        <w:tc>
          <w:tcPr>
            <w:tcW w:w="4076" w:type="dxa"/>
          </w:tcPr>
          <w:p w14:paraId="6A123D59" w14:textId="77777777" w:rsidR="003E34CA" w:rsidRPr="00C7210B" w:rsidRDefault="003E34CA" w:rsidP="00595625">
            <w:pPr>
              <w:spacing w:before="0" w:after="0"/>
              <w:jc w:val="center"/>
              <w:rPr>
                <w:lang w:val="id-ID"/>
              </w:rPr>
            </w:pPr>
            <w:r w:rsidRPr="00C7210B">
              <w:rPr>
                <w:lang w:val="id-ID"/>
              </w:rPr>
              <w:t>Pembimbing I,</w:t>
            </w:r>
          </w:p>
          <w:p w14:paraId="58C86861" w14:textId="77777777" w:rsidR="003E34CA" w:rsidRPr="00C7210B" w:rsidRDefault="003E34CA" w:rsidP="00595625">
            <w:pPr>
              <w:spacing w:before="0" w:after="0"/>
              <w:jc w:val="center"/>
              <w:rPr>
                <w:lang w:val="id-ID"/>
              </w:rPr>
            </w:pPr>
          </w:p>
          <w:p w14:paraId="1B594468" w14:textId="77777777" w:rsidR="003E34CA" w:rsidRPr="00C7210B" w:rsidRDefault="003E34CA" w:rsidP="00595625">
            <w:pPr>
              <w:spacing w:before="0" w:after="0"/>
              <w:jc w:val="center"/>
              <w:rPr>
                <w:lang w:val="id-ID"/>
              </w:rPr>
            </w:pPr>
          </w:p>
          <w:p w14:paraId="4AA2043A" w14:textId="77777777" w:rsidR="003E34CA" w:rsidRPr="00C7210B" w:rsidRDefault="003E34CA" w:rsidP="00595625">
            <w:pPr>
              <w:spacing w:before="0" w:after="0"/>
              <w:jc w:val="center"/>
              <w:rPr>
                <w:lang w:val="id-ID"/>
              </w:rPr>
            </w:pPr>
          </w:p>
          <w:p w14:paraId="4488F29F" w14:textId="77777777" w:rsidR="003E34CA" w:rsidRPr="00C7210B" w:rsidRDefault="003E34CA" w:rsidP="00595625">
            <w:pPr>
              <w:spacing w:before="0" w:after="0"/>
              <w:jc w:val="center"/>
              <w:rPr>
                <w:lang w:val="id-ID"/>
              </w:rPr>
            </w:pPr>
          </w:p>
          <w:p w14:paraId="54D09786" w14:textId="77777777" w:rsidR="003E34CA" w:rsidRPr="00C7210B" w:rsidRDefault="003E34CA" w:rsidP="00595625">
            <w:pPr>
              <w:spacing w:before="0" w:after="0"/>
              <w:jc w:val="center"/>
              <w:rPr>
                <w:u w:val="single"/>
                <w:lang w:val="id-ID"/>
              </w:rPr>
            </w:pPr>
            <w:r w:rsidRPr="00C7210B">
              <w:rPr>
                <w:u w:val="single"/>
                <w:lang w:val="id-ID"/>
              </w:rPr>
              <w:t>&lt;Nama dan Gelar Pembimbing I&gt;</w:t>
            </w:r>
          </w:p>
          <w:p w14:paraId="6151E0BF" w14:textId="77777777" w:rsidR="003E34CA" w:rsidRPr="00C7210B" w:rsidRDefault="003E34CA" w:rsidP="00595625">
            <w:pPr>
              <w:spacing w:before="0" w:after="0"/>
              <w:jc w:val="center"/>
              <w:rPr>
                <w:lang w:val="id-ID"/>
              </w:rPr>
            </w:pPr>
            <w:r w:rsidRPr="00C7210B">
              <w:rPr>
                <w:lang w:val="id-ID"/>
              </w:rPr>
              <w:t>NIP &lt;NIP Pembimbing I&gt;</w:t>
            </w:r>
          </w:p>
        </w:tc>
        <w:tc>
          <w:tcPr>
            <w:tcW w:w="4077" w:type="dxa"/>
          </w:tcPr>
          <w:p w14:paraId="1D27DCE6" w14:textId="77777777" w:rsidR="003E34CA" w:rsidRPr="00C7210B" w:rsidRDefault="003E34CA" w:rsidP="00595625">
            <w:pPr>
              <w:spacing w:before="0" w:after="0"/>
              <w:jc w:val="center"/>
              <w:rPr>
                <w:lang w:val="id-ID"/>
              </w:rPr>
            </w:pPr>
            <w:r w:rsidRPr="00C7210B">
              <w:rPr>
                <w:lang w:val="id-ID"/>
              </w:rPr>
              <w:t>Pembimbing II,</w:t>
            </w:r>
          </w:p>
          <w:p w14:paraId="1D523168" w14:textId="77777777" w:rsidR="003E34CA" w:rsidRPr="00C7210B" w:rsidRDefault="003E34CA" w:rsidP="00595625">
            <w:pPr>
              <w:spacing w:before="0" w:after="0"/>
              <w:jc w:val="center"/>
              <w:rPr>
                <w:lang w:val="id-ID"/>
              </w:rPr>
            </w:pPr>
          </w:p>
          <w:p w14:paraId="753E320D" w14:textId="77777777" w:rsidR="003E34CA" w:rsidRPr="00C7210B" w:rsidRDefault="003E34CA" w:rsidP="00595625">
            <w:pPr>
              <w:spacing w:before="0" w:after="0"/>
              <w:jc w:val="center"/>
              <w:rPr>
                <w:lang w:val="id-ID"/>
              </w:rPr>
            </w:pPr>
          </w:p>
          <w:p w14:paraId="6E1323AB" w14:textId="77777777" w:rsidR="003E34CA" w:rsidRPr="00C7210B" w:rsidRDefault="003E34CA" w:rsidP="00595625">
            <w:pPr>
              <w:spacing w:before="0" w:after="0"/>
              <w:jc w:val="center"/>
              <w:rPr>
                <w:lang w:val="id-ID"/>
              </w:rPr>
            </w:pPr>
          </w:p>
          <w:p w14:paraId="6F4C3634" w14:textId="77777777" w:rsidR="003E34CA" w:rsidRPr="00C7210B" w:rsidRDefault="003E34CA" w:rsidP="00595625">
            <w:pPr>
              <w:spacing w:before="0" w:after="0"/>
              <w:jc w:val="center"/>
              <w:rPr>
                <w:lang w:val="id-ID"/>
              </w:rPr>
            </w:pPr>
          </w:p>
          <w:p w14:paraId="59C8560F" w14:textId="77777777" w:rsidR="003E34CA" w:rsidRPr="00C7210B" w:rsidRDefault="003E34CA" w:rsidP="00595625">
            <w:pPr>
              <w:spacing w:before="0" w:after="0"/>
              <w:jc w:val="center"/>
              <w:rPr>
                <w:u w:val="single"/>
                <w:lang w:val="id-ID"/>
              </w:rPr>
            </w:pPr>
            <w:r w:rsidRPr="00C7210B">
              <w:rPr>
                <w:u w:val="single"/>
                <w:lang w:val="id-ID"/>
              </w:rPr>
              <w:t>&lt;Nama dan Gelar Pembimbing II&gt;</w:t>
            </w:r>
          </w:p>
          <w:p w14:paraId="759A7050" w14:textId="77777777" w:rsidR="003E34CA" w:rsidRPr="00C7210B" w:rsidRDefault="003E34CA" w:rsidP="00595625">
            <w:pPr>
              <w:spacing w:before="0" w:after="0"/>
              <w:jc w:val="center"/>
              <w:rPr>
                <w:lang w:val="id-ID"/>
              </w:rPr>
            </w:pPr>
            <w:r w:rsidRPr="00C7210B">
              <w:rPr>
                <w:lang w:val="id-ID"/>
              </w:rPr>
              <w:t>NIP &lt;NIP Pembimbing II&gt;</w:t>
            </w:r>
          </w:p>
        </w:tc>
      </w:tr>
    </w:tbl>
    <w:p w14:paraId="1088DF76" w14:textId="77777777" w:rsidR="005F1CDB" w:rsidRPr="00C7210B" w:rsidRDefault="005F1CDB">
      <w:pPr>
        <w:spacing w:before="0" w:after="0" w:line="240" w:lineRule="auto"/>
        <w:jc w:val="left"/>
        <w:rPr>
          <w:b/>
          <w:sz w:val="28"/>
          <w:szCs w:val="28"/>
          <w:lang w:val="id-ID"/>
        </w:rPr>
      </w:pPr>
      <w:r w:rsidRPr="00C7210B">
        <w:rPr>
          <w:b/>
          <w:sz w:val="28"/>
          <w:szCs w:val="28"/>
          <w:lang w:val="id-ID"/>
        </w:rPr>
        <w:br w:type="page"/>
      </w:r>
    </w:p>
    <w:p w14:paraId="6DF163C4" w14:textId="77777777" w:rsidR="005F1CDB" w:rsidRPr="00C7210B" w:rsidRDefault="005F1CDB" w:rsidP="00824EFF">
      <w:pPr>
        <w:spacing w:before="0" w:after="0" w:line="480" w:lineRule="auto"/>
        <w:jc w:val="center"/>
        <w:rPr>
          <w:b/>
          <w:sz w:val="28"/>
          <w:szCs w:val="28"/>
          <w:lang w:val="id-ID"/>
        </w:rPr>
        <w:sectPr w:rsidR="005F1CDB" w:rsidRPr="00C7210B" w:rsidSect="00D8184E">
          <w:footerReference w:type="default" r:id="rId10"/>
          <w:pgSz w:w="11906" w:h="16838"/>
          <w:pgMar w:top="1701" w:right="1701" w:bottom="1701" w:left="2268" w:header="720" w:footer="1080" w:gutter="0"/>
          <w:pgNumType w:fmt="lowerRoman"/>
          <w:cols w:space="720"/>
        </w:sectPr>
      </w:pPr>
    </w:p>
    <w:p w14:paraId="608D555B" w14:textId="77777777" w:rsidR="00824EFF" w:rsidRPr="00C7210B" w:rsidRDefault="00824EFF" w:rsidP="00824EFF">
      <w:pPr>
        <w:spacing w:before="0" w:after="0" w:line="480" w:lineRule="auto"/>
        <w:jc w:val="center"/>
        <w:rPr>
          <w:b/>
          <w:sz w:val="28"/>
          <w:szCs w:val="28"/>
          <w:lang w:val="id-ID"/>
        </w:rPr>
      </w:pPr>
      <w:r w:rsidRPr="00C7210B">
        <w:rPr>
          <w:b/>
          <w:sz w:val="28"/>
          <w:szCs w:val="28"/>
          <w:lang w:val="id-ID"/>
        </w:rPr>
        <w:lastRenderedPageBreak/>
        <w:t>LEMBAR PERNYATAAN</w:t>
      </w:r>
    </w:p>
    <w:p w14:paraId="29106757" w14:textId="77777777" w:rsidR="00824EFF" w:rsidRPr="00C7210B" w:rsidRDefault="00824EFF" w:rsidP="00824EFF">
      <w:pPr>
        <w:rPr>
          <w:rFonts w:ascii="Arial" w:hAnsi="Arial" w:cs="Arial"/>
          <w:lang w:val="id-ID"/>
        </w:rPr>
      </w:pPr>
    </w:p>
    <w:p w14:paraId="755941EE" w14:textId="77777777" w:rsidR="00824EFF" w:rsidRPr="00C7210B" w:rsidRDefault="00824EFF" w:rsidP="00824EFF">
      <w:pPr>
        <w:rPr>
          <w:lang w:val="id-ID"/>
        </w:rPr>
      </w:pPr>
      <w:r w:rsidRPr="00C7210B">
        <w:rPr>
          <w:lang w:val="id-ID"/>
        </w:rPr>
        <w:t xml:space="preserve">Dengan ini saya menyatakan bahwa: </w:t>
      </w:r>
    </w:p>
    <w:p w14:paraId="7C4332AE" w14:textId="77777777" w:rsidR="00824EFF" w:rsidRPr="00C7210B" w:rsidRDefault="00824EFF" w:rsidP="00896DED">
      <w:pPr>
        <w:pStyle w:val="ListParagraph"/>
        <w:numPr>
          <w:ilvl w:val="0"/>
          <w:numId w:val="18"/>
        </w:numPr>
        <w:ind w:left="426" w:hanging="426"/>
        <w:rPr>
          <w:lang w:val="id-ID"/>
        </w:rPr>
      </w:pPr>
      <w:r w:rsidRPr="00C7210B">
        <w:rPr>
          <w:lang w:val="id-ID"/>
        </w:rPr>
        <w:t xml:space="preserve">Pengerjaan dan penulisan </w:t>
      </w:r>
      <w:r w:rsidR="006B0950" w:rsidRPr="00C7210B">
        <w:rPr>
          <w:lang w:val="id-ID"/>
        </w:rPr>
        <w:t>L</w:t>
      </w:r>
      <w:r w:rsidR="00896DED" w:rsidRPr="00C7210B">
        <w:rPr>
          <w:lang w:val="id-ID"/>
        </w:rPr>
        <w:t xml:space="preserve">aporan </w:t>
      </w:r>
      <w:r w:rsidR="006B0950" w:rsidRPr="00C7210B">
        <w:rPr>
          <w:lang w:val="id-ID"/>
        </w:rPr>
        <w:t>T</w:t>
      </w:r>
      <w:r w:rsidRPr="00C7210B">
        <w:rPr>
          <w:lang w:val="id-ID"/>
        </w:rPr>
        <w:t xml:space="preserve">ugas </w:t>
      </w:r>
      <w:r w:rsidR="006B0950" w:rsidRPr="00C7210B">
        <w:rPr>
          <w:lang w:val="id-ID"/>
        </w:rPr>
        <w:t>A</w:t>
      </w:r>
      <w:r w:rsidRPr="00C7210B">
        <w:rPr>
          <w:lang w:val="id-ID"/>
        </w:rPr>
        <w:t xml:space="preserve">khir ini dilakukan tanpa menggunakan bantuan yang tidak dibenarkan. </w:t>
      </w:r>
    </w:p>
    <w:p w14:paraId="38FC3AB7" w14:textId="77777777" w:rsidR="00824EFF" w:rsidRPr="00C7210B" w:rsidRDefault="00824EFF" w:rsidP="00896DED">
      <w:pPr>
        <w:pStyle w:val="ListParagraph"/>
        <w:numPr>
          <w:ilvl w:val="0"/>
          <w:numId w:val="18"/>
        </w:numPr>
        <w:ind w:left="426" w:hanging="426"/>
        <w:rPr>
          <w:lang w:val="id-ID"/>
        </w:rPr>
      </w:pPr>
      <w:r w:rsidRPr="00C7210B">
        <w:rPr>
          <w:lang w:val="id-ID"/>
        </w:rPr>
        <w:t xml:space="preserve">Segala bentuk kutipan dan acuan terhadap tulisan orang lain yang digunakan di dalam penyusunan </w:t>
      </w:r>
      <w:r w:rsidR="00896DED" w:rsidRPr="00C7210B">
        <w:rPr>
          <w:lang w:val="id-ID"/>
        </w:rPr>
        <w:t>l</w:t>
      </w:r>
      <w:r w:rsidRPr="00C7210B">
        <w:rPr>
          <w:lang w:val="id-ID"/>
        </w:rPr>
        <w:t xml:space="preserve">aporan </w:t>
      </w:r>
      <w:r w:rsidR="00896DED" w:rsidRPr="00C7210B">
        <w:rPr>
          <w:lang w:val="id-ID"/>
        </w:rPr>
        <w:t>t</w:t>
      </w:r>
      <w:r w:rsidRPr="00C7210B">
        <w:rPr>
          <w:lang w:val="id-ID"/>
        </w:rPr>
        <w:t xml:space="preserve">ugas </w:t>
      </w:r>
      <w:r w:rsidR="00896DED" w:rsidRPr="00C7210B">
        <w:rPr>
          <w:lang w:val="id-ID"/>
        </w:rPr>
        <w:t>a</w:t>
      </w:r>
      <w:r w:rsidRPr="00C7210B">
        <w:rPr>
          <w:lang w:val="id-ID"/>
        </w:rPr>
        <w:t>khir ini telah dituliskan dengan baik dan benar.</w:t>
      </w:r>
    </w:p>
    <w:p w14:paraId="3F6561E9" w14:textId="77777777" w:rsidR="00824EFF" w:rsidRPr="00C7210B" w:rsidRDefault="00896DED" w:rsidP="00896DED">
      <w:pPr>
        <w:pStyle w:val="ListParagraph"/>
        <w:numPr>
          <w:ilvl w:val="0"/>
          <w:numId w:val="18"/>
        </w:numPr>
        <w:ind w:left="426" w:hanging="426"/>
        <w:rPr>
          <w:lang w:val="id-ID"/>
        </w:rPr>
      </w:pPr>
      <w:r w:rsidRPr="00C7210B">
        <w:rPr>
          <w:lang w:val="id-ID"/>
        </w:rPr>
        <w:t xml:space="preserve">Laporan </w:t>
      </w:r>
      <w:r w:rsidR="006B0950" w:rsidRPr="00C7210B">
        <w:rPr>
          <w:lang w:val="id-ID"/>
        </w:rPr>
        <w:t>T</w:t>
      </w:r>
      <w:r w:rsidR="00824EFF" w:rsidRPr="00C7210B">
        <w:rPr>
          <w:lang w:val="id-ID"/>
        </w:rPr>
        <w:t xml:space="preserve">ugas </w:t>
      </w:r>
      <w:r w:rsidR="006B0950" w:rsidRPr="00C7210B">
        <w:rPr>
          <w:lang w:val="id-ID"/>
        </w:rPr>
        <w:t>A</w:t>
      </w:r>
      <w:r w:rsidR="00824EFF" w:rsidRPr="00C7210B">
        <w:rPr>
          <w:lang w:val="id-ID"/>
        </w:rPr>
        <w:t xml:space="preserve">khir ini belum pernah diajukan pada program pendidikan di perguruan tinggi mana pun. </w:t>
      </w:r>
    </w:p>
    <w:p w14:paraId="2F6A02E9" w14:textId="77777777" w:rsidR="00824EFF" w:rsidRPr="00C7210B" w:rsidRDefault="00824EFF" w:rsidP="00824EFF">
      <w:pPr>
        <w:rPr>
          <w:lang w:val="id-ID"/>
        </w:rPr>
      </w:pPr>
      <w:r w:rsidRPr="00C7210B">
        <w:rPr>
          <w:lang w:val="id-ID"/>
        </w:rPr>
        <w:t>Jika terbukti melanggar hal-hal di atas, saya bersedia dikenakan sanksi sesuai dengan Peraturan Akademik dan Kemahasiswa</w:t>
      </w:r>
      <w:r w:rsidR="00896DED" w:rsidRPr="00C7210B">
        <w:rPr>
          <w:lang w:val="id-ID"/>
        </w:rPr>
        <w:t>an</w:t>
      </w:r>
      <w:r w:rsidRPr="00C7210B">
        <w:rPr>
          <w:lang w:val="id-ID"/>
        </w:rPr>
        <w:t xml:space="preserve"> Institut Teknologi Bandung bagian Penegakan Norma Akademik dan Kemahasiswaan khususnya Pasal 2.1 dan Pasal 2.2.</w:t>
      </w:r>
    </w:p>
    <w:p w14:paraId="10FE6144" w14:textId="77777777" w:rsidR="00824EFF" w:rsidRPr="00C7210B" w:rsidRDefault="00824EFF" w:rsidP="00824EFF">
      <w:pPr>
        <w:rPr>
          <w:lang w:val="id-ID"/>
        </w:rPr>
      </w:pPr>
    </w:p>
    <w:p w14:paraId="09E61F29" w14:textId="77777777" w:rsidR="00824EFF" w:rsidRPr="00C7210B" w:rsidRDefault="00824EFF" w:rsidP="00824EFF">
      <w:pPr>
        <w:rPr>
          <w:lang w:val="id-ID"/>
        </w:rPr>
      </w:pPr>
      <w:r w:rsidRPr="00C7210B">
        <w:rPr>
          <w:lang w:val="id-ID"/>
        </w:rPr>
        <w:t xml:space="preserve">Bandung, &lt;tanggal&gt; </w:t>
      </w:r>
    </w:p>
    <w:p w14:paraId="5C4616E0" w14:textId="77777777" w:rsidR="00824EFF" w:rsidRPr="00C7210B" w:rsidRDefault="00824EFF" w:rsidP="00824EFF">
      <w:pPr>
        <w:rPr>
          <w:lang w:val="id-ID"/>
        </w:rPr>
      </w:pPr>
    </w:p>
    <w:p w14:paraId="07E864F2" w14:textId="77777777" w:rsidR="00824EFF" w:rsidRPr="00C7210B" w:rsidRDefault="00824EFF" w:rsidP="00824EFF">
      <w:pPr>
        <w:rPr>
          <w:lang w:val="id-ID"/>
        </w:rPr>
      </w:pPr>
    </w:p>
    <w:p w14:paraId="79755C05" w14:textId="77777777" w:rsidR="00DE52C6" w:rsidRPr="00C7210B" w:rsidRDefault="00DE52C6" w:rsidP="00824EFF">
      <w:pPr>
        <w:rPr>
          <w:lang w:val="id-ID"/>
        </w:rPr>
      </w:pPr>
    </w:p>
    <w:p w14:paraId="2658304B" w14:textId="77777777" w:rsidR="00824EFF" w:rsidRPr="00C7210B" w:rsidRDefault="00824EFF" w:rsidP="00824EFF">
      <w:pPr>
        <w:spacing w:before="0" w:after="0"/>
        <w:rPr>
          <w:u w:val="single"/>
          <w:lang w:val="id-ID"/>
        </w:rPr>
      </w:pPr>
      <w:r w:rsidRPr="00C7210B">
        <w:rPr>
          <w:u w:val="single"/>
          <w:lang w:val="id-ID"/>
        </w:rPr>
        <w:t>&lt;Mahasiswa&gt;</w:t>
      </w:r>
    </w:p>
    <w:p w14:paraId="2041661E" w14:textId="77777777" w:rsidR="00824EFF" w:rsidRPr="00C7210B" w:rsidRDefault="00824EFF" w:rsidP="00824EFF">
      <w:pPr>
        <w:spacing w:before="0" w:after="0"/>
        <w:rPr>
          <w:lang w:val="id-ID"/>
        </w:rPr>
      </w:pPr>
      <w:r w:rsidRPr="00C7210B">
        <w:rPr>
          <w:lang w:val="id-ID"/>
        </w:rPr>
        <w:t>NIM &lt;NIM&gt;</w:t>
      </w:r>
    </w:p>
    <w:p w14:paraId="07F76192" w14:textId="77777777" w:rsidR="00824EFF" w:rsidRPr="00C7210B" w:rsidRDefault="00824EFF">
      <w:pPr>
        <w:spacing w:before="0" w:after="0" w:line="240" w:lineRule="auto"/>
        <w:jc w:val="left"/>
        <w:rPr>
          <w:b/>
          <w:kern w:val="28"/>
          <w:sz w:val="28"/>
          <w:lang w:val="id-ID"/>
        </w:rPr>
      </w:pPr>
      <w:r w:rsidRPr="00C7210B">
        <w:rPr>
          <w:lang w:val="id-ID"/>
        </w:rPr>
        <w:br w:type="page"/>
      </w:r>
    </w:p>
    <w:p w14:paraId="3866DB42" w14:textId="77777777" w:rsidR="00A65530" w:rsidRPr="00C7210B" w:rsidRDefault="00A65530" w:rsidP="00A65530">
      <w:pPr>
        <w:pStyle w:val="Title"/>
        <w:rPr>
          <w:lang w:val="id-ID"/>
        </w:rPr>
      </w:pPr>
      <w:bookmarkStart w:id="2" w:name="_Toc75938800"/>
      <w:r w:rsidRPr="00C7210B">
        <w:rPr>
          <w:lang w:val="id-ID"/>
        </w:rPr>
        <w:lastRenderedPageBreak/>
        <w:t>ABSTRAK</w:t>
      </w:r>
      <w:bookmarkEnd w:id="2"/>
    </w:p>
    <w:p w14:paraId="5CF635D0" w14:textId="77777777" w:rsidR="00A65530" w:rsidRPr="00C7210B" w:rsidRDefault="00A65530" w:rsidP="00A65530">
      <w:pPr>
        <w:spacing w:before="0" w:after="0" w:line="480" w:lineRule="auto"/>
        <w:jc w:val="center"/>
        <w:rPr>
          <w:b/>
          <w:lang w:val="id-ID"/>
        </w:rPr>
      </w:pPr>
    </w:p>
    <w:p w14:paraId="6C7B474C" w14:textId="77777777" w:rsidR="00A65530" w:rsidRPr="00C7210B" w:rsidRDefault="00B94489" w:rsidP="00A65530">
      <w:pPr>
        <w:spacing w:before="0" w:after="0" w:line="480" w:lineRule="auto"/>
        <w:jc w:val="center"/>
        <w:rPr>
          <w:b/>
          <w:sz w:val="28"/>
          <w:szCs w:val="28"/>
          <w:lang w:val="id-ID"/>
        </w:rPr>
      </w:pPr>
      <w:r w:rsidRPr="00C7210B">
        <w:rPr>
          <w:b/>
          <w:sz w:val="28"/>
          <w:szCs w:val="28"/>
          <w:lang w:val="id-ID"/>
        </w:rPr>
        <w:t xml:space="preserve">&lt;CONTOH JUDUL: </w:t>
      </w:r>
      <w:r w:rsidR="00A65530" w:rsidRPr="00C7210B">
        <w:rPr>
          <w:b/>
          <w:sz w:val="28"/>
          <w:szCs w:val="28"/>
          <w:lang w:val="id-ID"/>
        </w:rPr>
        <w:t>PENGEMBANGAN SISTEM INFORMASI DI PUSKESMAS DAERAH PEDESAAN</w:t>
      </w:r>
      <w:r w:rsidRPr="00C7210B">
        <w:rPr>
          <w:b/>
          <w:sz w:val="28"/>
          <w:szCs w:val="28"/>
          <w:lang w:val="id-ID"/>
        </w:rPr>
        <w:t>&gt;</w:t>
      </w:r>
    </w:p>
    <w:p w14:paraId="506B2D8A" w14:textId="77777777" w:rsidR="00A65530" w:rsidRPr="00C7210B" w:rsidRDefault="00A65530" w:rsidP="00A65530">
      <w:pPr>
        <w:spacing w:before="0" w:after="0" w:line="480" w:lineRule="auto"/>
        <w:jc w:val="center"/>
        <w:rPr>
          <w:lang w:val="id-ID"/>
        </w:rPr>
      </w:pPr>
      <w:r w:rsidRPr="00C7210B">
        <w:rPr>
          <w:lang w:val="id-ID"/>
        </w:rPr>
        <w:t>Oleh</w:t>
      </w:r>
    </w:p>
    <w:p w14:paraId="3ABED595" w14:textId="77777777" w:rsidR="00A65530" w:rsidRPr="00C7210B" w:rsidRDefault="00B94489" w:rsidP="00A65530">
      <w:pPr>
        <w:spacing w:before="0" w:after="0" w:line="480" w:lineRule="auto"/>
        <w:jc w:val="center"/>
        <w:rPr>
          <w:lang w:val="id-ID"/>
        </w:rPr>
      </w:pPr>
      <w:r w:rsidRPr="00C7210B">
        <w:rPr>
          <w:lang w:val="id-ID"/>
        </w:rPr>
        <w:t>&lt;NAMA MAHASISWA&gt;</w:t>
      </w:r>
    </w:p>
    <w:p w14:paraId="461495C9" w14:textId="77777777" w:rsidR="00A65530" w:rsidRPr="00C7210B" w:rsidRDefault="00A65530" w:rsidP="00A65530">
      <w:pPr>
        <w:spacing w:before="0" w:after="0" w:line="480" w:lineRule="auto"/>
        <w:jc w:val="center"/>
        <w:rPr>
          <w:lang w:val="id-ID"/>
        </w:rPr>
      </w:pPr>
      <w:r w:rsidRPr="00C7210B">
        <w:rPr>
          <w:lang w:val="id-ID"/>
        </w:rPr>
        <w:t xml:space="preserve">NIM : </w:t>
      </w:r>
      <w:r w:rsidR="00B94489" w:rsidRPr="00C7210B">
        <w:rPr>
          <w:lang w:val="id-ID"/>
        </w:rPr>
        <w:t>&lt;NIM MAHASISWA&gt;</w:t>
      </w:r>
    </w:p>
    <w:p w14:paraId="1EC32600" w14:textId="77777777" w:rsidR="00A65530" w:rsidRPr="00C7210B" w:rsidRDefault="00A65530" w:rsidP="00A65530">
      <w:pPr>
        <w:pStyle w:val="ListNumber"/>
        <w:numPr>
          <w:ilvl w:val="0"/>
          <w:numId w:val="0"/>
        </w:numPr>
        <w:spacing w:before="0" w:after="0" w:line="240" w:lineRule="auto"/>
        <w:rPr>
          <w:lang w:val="id-ID"/>
        </w:rPr>
      </w:pPr>
      <w:r w:rsidRPr="00C7210B">
        <w:rPr>
          <w:lang w:val="id-ID"/>
        </w:rPr>
        <w:t xml:space="preserve">Abstrak berisi ringkasan apa yang telah dikerjakan dalam tugas akhir. Ada beberapa hal yang perlu diperhatikan dalam penulisan abstrak. Pertama, abstrak harus memuat permasalahan yang dikaji, metode/teknik yang digunakan untuk menyelesaikan masalah, hasil yang dicapai / evaluasi kajian, kesimpulan yang diperoleh, dan kata kunci.  Kedua, cara penulisannya harus padat dan terarah. Setiap kalimat harus dapat memberikan informasi sebanyak dan setepat mungkin, mudah dibaca dan dimengerti. Panjang ringkasan dibatasi maksimal 300 kata dan ditulis dengan satu spasi. </w:t>
      </w:r>
      <w:r w:rsidR="00896DED" w:rsidRPr="00C7210B">
        <w:rPr>
          <w:lang w:val="id-ID"/>
        </w:rPr>
        <w:t>Panjang ringkasan dibatasi maksimal 300 kata dan ditulis dengan satu spasi.</w:t>
      </w:r>
    </w:p>
    <w:p w14:paraId="3F9589A5" w14:textId="77777777" w:rsidR="00A65530" w:rsidRPr="00C7210B" w:rsidRDefault="00A65530" w:rsidP="00A65530">
      <w:pPr>
        <w:pStyle w:val="ListNumber"/>
        <w:numPr>
          <w:ilvl w:val="0"/>
          <w:numId w:val="0"/>
        </w:numPr>
        <w:spacing w:before="0" w:after="0" w:line="240" w:lineRule="auto"/>
        <w:rPr>
          <w:lang w:val="id-ID"/>
        </w:rPr>
      </w:pPr>
    </w:p>
    <w:p w14:paraId="66CE48E5" w14:textId="77777777" w:rsidR="00FF0DFD" w:rsidRPr="00C7210B" w:rsidRDefault="00A65530" w:rsidP="00A65530">
      <w:pPr>
        <w:pStyle w:val="ListNumber"/>
        <w:numPr>
          <w:ilvl w:val="0"/>
          <w:numId w:val="0"/>
        </w:numPr>
        <w:spacing w:before="0" w:after="0" w:line="240" w:lineRule="auto"/>
        <w:rPr>
          <w:lang w:val="id-ID"/>
        </w:rPr>
      </w:pPr>
      <w:r w:rsidRPr="00C7210B">
        <w:rPr>
          <w:lang w:val="id-ID"/>
        </w:rPr>
        <w:t>Kata kunci: ringkasan, singkat, padat.</w:t>
      </w:r>
    </w:p>
    <w:p w14:paraId="12CF5DC0" w14:textId="77777777" w:rsidR="00FF0DFD" w:rsidRPr="00C7210B" w:rsidRDefault="00FF0DFD">
      <w:pPr>
        <w:spacing w:before="0" w:after="0" w:line="240" w:lineRule="auto"/>
        <w:jc w:val="left"/>
        <w:rPr>
          <w:lang w:val="id-ID"/>
        </w:rPr>
      </w:pPr>
      <w:r w:rsidRPr="00C7210B">
        <w:rPr>
          <w:lang w:val="id-ID"/>
        </w:rPr>
        <w:br w:type="page"/>
      </w:r>
    </w:p>
    <w:p w14:paraId="384C3916" w14:textId="77777777" w:rsidR="00FF0DFD" w:rsidRPr="00C7210B" w:rsidRDefault="00FF0DFD" w:rsidP="00FF0DFD">
      <w:pPr>
        <w:pStyle w:val="Title"/>
        <w:rPr>
          <w:lang w:val="id-ID"/>
        </w:rPr>
      </w:pPr>
      <w:bookmarkStart w:id="3" w:name="_Toc75938801"/>
      <w:r w:rsidRPr="00C7210B">
        <w:rPr>
          <w:lang w:val="id-ID"/>
        </w:rPr>
        <w:lastRenderedPageBreak/>
        <w:t>KATA PENGANTAR</w:t>
      </w:r>
      <w:bookmarkEnd w:id="3"/>
    </w:p>
    <w:p w14:paraId="5F36CC85" w14:textId="77777777" w:rsidR="00FF0DFD" w:rsidRPr="00C7210B" w:rsidRDefault="00FF0DFD" w:rsidP="00FF0DFD">
      <w:pPr>
        <w:rPr>
          <w:lang w:val="id-ID"/>
        </w:rPr>
      </w:pPr>
    </w:p>
    <w:p w14:paraId="5450E7C0" w14:textId="77777777" w:rsidR="00FF0DFD" w:rsidRPr="00C7210B" w:rsidRDefault="00FF0DFD" w:rsidP="00FF0DFD">
      <w:pPr>
        <w:rPr>
          <w:lang w:val="id-ID"/>
        </w:rPr>
      </w:pPr>
      <w:r w:rsidRPr="00C7210B">
        <w:rPr>
          <w:lang w:val="id-ID"/>
        </w:rPr>
        <w:t xml:space="preserve">Gunakan bagian ini untuk memberikan ucapan terima kasih kepada semua pihak yang secara langsung atau tidak langsung membantu penyelesaian tugas akhir, termasuk pemberi beasiswa jika ada. </w:t>
      </w:r>
      <w:r w:rsidR="005F1CDB" w:rsidRPr="00C7210B">
        <w:rPr>
          <w:lang w:val="id-ID"/>
        </w:rPr>
        <w:t xml:space="preserve">Utamakan untuk memberikan ucapan terima kasih kepada tim pembimbing tugas akhir dan staf pengajar atau pihak program studi, bahkan sebelum mengucapkan terima kasih kepada keluarga. </w:t>
      </w:r>
      <w:r w:rsidRPr="00C7210B">
        <w:rPr>
          <w:lang w:val="id-ID"/>
        </w:rPr>
        <w:t xml:space="preserve">Ucapan terima kasih sebaiknya bukan hanya menyebutkan nama orang saja, tetapi juga memberikan penjelasan bagaimana bentuk bantuan/dukungan yang diberikan. Gunakan bahasa yang baik dan sopan serta memberikan kesan yang enak untuk dibaca. Sebagai contoh: “Tidak lupa saya ucapkan terima kasih kepada teman dekat saya, Tito, yang sejak satu tahun terakhir ini selalu memberikan semangat dan mengingatkan saya apabila lengah dalam mengerjakan Tugas Akhir ini. Tito juga banyak membantu mengoreksi format dan </w:t>
      </w:r>
      <w:proofErr w:type="spellStart"/>
      <w:r w:rsidRPr="00C7210B">
        <w:rPr>
          <w:i/>
          <w:lang w:val="id-ID"/>
        </w:rPr>
        <w:t>layout</w:t>
      </w:r>
      <w:proofErr w:type="spellEnd"/>
      <w:r w:rsidRPr="00C7210B">
        <w:rPr>
          <w:lang w:val="id-ID"/>
        </w:rPr>
        <w:t xml:space="preserve"> tulisan. Apresiasi saya sampaikan kepada pemberi beasiswa, Yayasan Beasiswa, yang telah memberikan bantuan dana kuliah dan biaya hidup selama dua tahun. Bantuan dana tersebut sangat membantu saya untuk dapat lebih fokus dalam menyelesaikan pendidikan saya. ....”. Ucapan </w:t>
      </w:r>
      <w:r w:rsidR="005F1CDB" w:rsidRPr="00C7210B">
        <w:rPr>
          <w:lang w:val="id-ID"/>
        </w:rPr>
        <w:t xml:space="preserve">permintaan maaf karena </w:t>
      </w:r>
      <w:proofErr w:type="spellStart"/>
      <w:r w:rsidR="005F1CDB" w:rsidRPr="00C7210B">
        <w:rPr>
          <w:lang w:val="id-ID"/>
        </w:rPr>
        <w:t>kekurangs</w:t>
      </w:r>
      <w:r w:rsidRPr="00C7210B">
        <w:rPr>
          <w:lang w:val="id-ID"/>
        </w:rPr>
        <w:t>empurnaan</w:t>
      </w:r>
      <w:proofErr w:type="spellEnd"/>
      <w:r w:rsidRPr="00C7210B">
        <w:rPr>
          <w:lang w:val="id-ID"/>
        </w:rPr>
        <w:t xml:space="preserve"> hasil Tugas Akhir tidak perlu ditulis.</w:t>
      </w:r>
    </w:p>
    <w:p w14:paraId="3ED79DFF" w14:textId="77777777" w:rsidR="00A65530" w:rsidRPr="00C7210B" w:rsidRDefault="00A65530" w:rsidP="00A65530">
      <w:pPr>
        <w:pStyle w:val="ListNumber"/>
        <w:numPr>
          <w:ilvl w:val="0"/>
          <w:numId w:val="0"/>
        </w:numPr>
        <w:spacing w:before="0" w:after="0" w:line="240" w:lineRule="auto"/>
        <w:rPr>
          <w:lang w:val="id-ID"/>
        </w:rPr>
      </w:pPr>
      <w:r w:rsidRPr="00C7210B">
        <w:rPr>
          <w:lang w:val="id-ID"/>
        </w:rPr>
        <w:t xml:space="preserve"> </w:t>
      </w:r>
    </w:p>
    <w:p w14:paraId="70D51307" w14:textId="77777777" w:rsidR="00A65530" w:rsidRPr="00C7210B" w:rsidRDefault="00A65530">
      <w:pPr>
        <w:spacing w:before="0" w:after="0" w:line="240" w:lineRule="auto"/>
        <w:jc w:val="left"/>
        <w:rPr>
          <w:b/>
          <w:sz w:val="28"/>
          <w:lang w:val="id-ID"/>
        </w:rPr>
      </w:pPr>
    </w:p>
    <w:p w14:paraId="3947FA1D" w14:textId="77777777" w:rsidR="00A65530" w:rsidRPr="00C7210B" w:rsidRDefault="00A65530">
      <w:pPr>
        <w:spacing w:before="0" w:after="0" w:line="240" w:lineRule="auto"/>
        <w:jc w:val="left"/>
        <w:rPr>
          <w:b/>
          <w:sz w:val="28"/>
          <w:lang w:val="id-ID"/>
        </w:rPr>
      </w:pPr>
      <w:r w:rsidRPr="00C7210B">
        <w:rPr>
          <w:lang w:val="id-ID"/>
        </w:rPr>
        <w:br w:type="page"/>
      </w:r>
    </w:p>
    <w:p w14:paraId="19530D12" w14:textId="77777777" w:rsidR="0040473D" w:rsidRPr="00C7210B" w:rsidRDefault="0040473D" w:rsidP="00476CBA">
      <w:pPr>
        <w:pStyle w:val="Title"/>
        <w:rPr>
          <w:kern w:val="0"/>
          <w:lang w:val="id-ID"/>
        </w:rPr>
      </w:pPr>
      <w:bookmarkStart w:id="4" w:name="_Toc75938802"/>
      <w:r w:rsidRPr="00C7210B">
        <w:rPr>
          <w:kern w:val="0"/>
          <w:lang w:val="id-ID"/>
        </w:rPr>
        <w:lastRenderedPageBreak/>
        <w:t>DAFTAR ISI</w:t>
      </w:r>
      <w:bookmarkEnd w:id="4"/>
    </w:p>
    <w:p w14:paraId="2229198C" w14:textId="77777777" w:rsidR="00640CC7" w:rsidRPr="00C7210B" w:rsidRDefault="00640CC7" w:rsidP="00640CC7">
      <w:pPr>
        <w:rPr>
          <w:lang w:val="id-ID"/>
        </w:rPr>
      </w:pPr>
    </w:p>
    <w:p w14:paraId="37B7FE72" w14:textId="6DE52CAE" w:rsidR="007B5DAD" w:rsidRPr="00C7210B" w:rsidRDefault="00896DED">
      <w:pPr>
        <w:pStyle w:val="TOC1"/>
        <w:tabs>
          <w:tab w:val="right" w:leader="dot" w:pos="7927"/>
        </w:tabs>
        <w:rPr>
          <w:rFonts w:asciiTheme="minorHAnsi" w:eastAsiaTheme="minorEastAsia" w:hAnsiTheme="minorHAnsi" w:cstheme="minorBidi"/>
          <w:b w:val="0"/>
          <w:noProof/>
          <w:sz w:val="22"/>
          <w:szCs w:val="22"/>
          <w:lang w:val="id-ID"/>
        </w:rPr>
      </w:pPr>
      <w:r w:rsidRPr="00C7210B">
        <w:rPr>
          <w:b w:val="0"/>
          <w:lang w:val="id-ID"/>
        </w:rPr>
        <w:fldChar w:fldCharType="begin"/>
      </w:r>
      <w:r w:rsidRPr="00C7210B">
        <w:rPr>
          <w:b w:val="0"/>
          <w:lang w:val="id-ID"/>
        </w:rPr>
        <w:instrText xml:space="preserve"> TOC \o "1-3" \h \z \t "Title;1" </w:instrText>
      </w:r>
      <w:r w:rsidRPr="00C7210B">
        <w:rPr>
          <w:b w:val="0"/>
          <w:lang w:val="id-ID"/>
        </w:rPr>
        <w:fldChar w:fldCharType="separate"/>
      </w:r>
      <w:hyperlink w:anchor="_Toc75938800" w:history="1">
        <w:r w:rsidR="007B5DAD" w:rsidRPr="00C7210B">
          <w:rPr>
            <w:rStyle w:val="Hyperlink"/>
            <w:noProof/>
            <w:lang w:val="id-ID"/>
          </w:rPr>
          <w:t>ABSTRAK</w:t>
        </w:r>
        <w:r w:rsidR="007B5DAD" w:rsidRPr="00C7210B">
          <w:rPr>
            <w:noProof/>
            <w:webHidden/>
            <w:lang w:val="id-ID"/>
          </w:rPr>
          <w:tab/>
        </w:r>
        <w:r w:rsidR="007B5DAD" w:rsidRPr="00C7210B">
          <w:rPr>
            <w:noProof/>
            <w:webHidden/>
            <w:lang w:val="id-ID"/>
          </w:rPr>
          <w:fldChar w:fldCharType="begin"/>
        </w:r>
        <w:r w:rsidR="007B5DAD" w:rsidRPr="00C7210B">
          <w:rPr>
            <w:noProof/>
            <w:webHidden/>
            <w:lang w:val="id-ID"/>
          </w:rPr>
          <w:instrText xml:space="preserve"> PAGEREF _Toc75938800 \h </w:instrText>
        </w:r>
        <w:r w:rsidR="007B5DAD" w:rsidRPr="00C7210B">
          <w:rPr>
            <w:noProof/>
            <w:webHidden/>
            <w:lang w:val="id-ID"/>
          </w:rPr>
        </w:r>
        <w:r w:rsidR="007B5DAD" w:rsidRPr="00C7210B">
          <w:rPr>
            <w:noProof/>
            <w:webHidden/>
            <w:lang w:val="id-ID"/>
          </w:rPr>
          <w:fldChar w:fldCharType="separate"/>
        </w:r>
        <w:r w:rsidR="00BB156C" w:rsidRPr="00C7210B">
          <w:rPr>
            <w:noProof/>
            <w:webHidden/>
            <w:lang w:val="id-ID"/>
          </w:rPr>
          <w:t>ii</w:t>
        </w:r>
        <w:r w:rsidR="007B5DAD" w:rsidRPr="00C7210B">
          <w:rPr>
            <w:noProof/>
            <w:webHidden/>
            <w:lang w:val="id-ID"/>
          </w:rPr>
          <w:fldChar w:fldCharType="end"/>
        </w:r>
      </w:hyperlink>
    </w:p>
    <w:p w14:paraId="28A91AF4" w14:textId="03F760AC" w:rsidR="007B5DAD" w:rsidRPr="00C7210B" w:rsidRDefault="00BE2871">
      <w:pPr>
        <w:pStyle w:val="TOC1"/>
        <w:tabs>
          <w:tab w:val="right" w:leader="dot" w:pos="7927"/>
        </w:tabs>
        <w:rPr>
          <w:rFonts w:asciiTheme="minorHAnsi" w:eastAsiaTheme="minorEastAsia" w:hAnsiTheme="minorHAnsi" w:cstheme="minorBidi"/>
          <w:b w:val="0"/>
          <w:noProof/>
          <w:sz w:val="22"/>
          <w:szCs w:val="22"/>
          <w:lang w:val="id-ID"/>
        </w:rPr>
      </w:pPr>
      <w:hyperlink w:anchor="_Toc75938801" w:history="1">
        <w:r w:rsidR="007B5DAD" w:rsidRPr="00C7210B">
          <w:rPr>
            <w:rStyle w:val="Hyperlink"/>
            <w:noProof/>
            <w:lang w:val="id-ID"/>
          </w:rPr>
          <w:t>KATA PENGANTAR</w:t>
        </w:r>
        <w:r w:rsidR="007B5DAD" w:rsidRPr="00C7210B">
          <w:rPr>
            <w:noProof/>
            <w:webHidden/>
            <w:lang w:val="id-ID"/>
          </w:rPr>
          <w:tab/>
        </w:r>
        <w:r w:rsidR="007B5DAD" w:rsidRPr="00C7210B">
          <w:rPr>
            <w:noProof/>
            <w:webHidden/>
            <w:lang w:val="id-ID"/>
          </w:rPr>
          <w:fldChar w:fldCharType="begin"/>
        </w:r>
        <w:r w:rsidR="007B5DAD" w:rsidRPr="00C7210B">
          <w:rPr>
            <w:noProof/>
            <w:webHidden/>
            <w:lang w:val="id-ID"/>
          </w:rPr>
          <w:instrText xml:space="preserve"> PAGEREF _Toc75938801 \h </w:instrText>
        </w:r>
        <w:r w:rsidR="007B5DAD" w:rsidRPr="00C7210B">
          <w:rPr>
            <w:noProof/>
            <w:webHidden/>
            <w:lang w:val="id-ID"/>
          </w:rPr>
        </w:r>
        <w:r w:rsidR="007B5DAD" w:rsidRPr="00C7210B">
          <w:rPr>
            <w:noProof/>
            <w:webHidden/>
            <w:lang w:val="id-ID"/>
          </w:rPr>
          <w:fldChar w:fldCharType="separate"/>
        </w:r>
        <w:r w:rsidR="00BB156C" w:rsidRPr="00C7210B">
          <w:rPr>
            <w:noProof/>
            <w:webHidden/>
            <w:lang w:val="id-ID"/>
          </w:rPr>
          <w:t>ii</w:t>
        </w:r>
        <w:r w:rsidR="007B5DAD" w:rsidRPr="00C7210B">
          <w:rPr>
            <w:noProof/>
            <w:webHidden/>
            <w:lang w:val="id-ID"/>
          </w:rPr>
          <w:fldChar w:fldCharType="end"/>
        </w:r>
      </w:hyperlink>
    </w:p>
    <w:p w14:paraId="7A7BDDAD" w14:textId="0FB187B8" w:rsidR="007B5DAD" w:rsidRPr="00C7210B" w:rsidRDefault="00BE2871">
      <w:pPr>
        <w:pStyle w:val="TOC1"/>
        <w:tabs>
          <w:tab w:val="right" w:leader="dot" w:pos="7927"/>
        </w:tabs>
        <w:rPr>
          <w:rFonts w:asciiTheme="minorHAnsi" w:eastAsiaTheme="minorEastAsia" w:hAnsiTheme="minorHAnsi" w:cstheme="minorBidi"/>
          <w:b w:val="0"/>
          <w:noProof/>
          <w:sz w:val="22"/>
          <w:szCs w:val="22"/>
          <w:lang w:val="id-ID"/>
        </w:rPr>
      </w:pPr>
      <w:hyperlink w:anchor="_Toc75938802" w:history="1">
        <w:r w:rsidR="007B5DAD" w:rsidRPr="00C7210B">
          <w:rPr>
            <w:rStyle w:val="Hyperlink"/>
            <w:noProof/>
            <w:lang w:val="id-ID"/>
          </w:rPr>
          <w:t>DAFTAR ISI</w:t>
        </w:r>
        <w:r w:rsidR="007B5DAD" w:rsidRPr="00C7210B">
          <w:rPr>
            <w:noProof/>
            <w:webHidden/>
            <w:lang w:val="id-ID"/>
          </w:rPr>
          <w:tab/>
        </w:r>
        <w:r w:rsidR="007B5DAD" w:rsidRPr="00C7210B">
          <w:rPr>
            <w:noProof/>
            <w:webHidden/>
            <w:lang w:val="id-ID"/>
          </w:rPr>
          <w:fldChar w:fldCharType="begin"/>
        </w:r>
        <w:r w:rsidR="007B5DAD" w:rsidRPr="00C7210B">
          <w:rPr>
            <w:noProof/>
            <w:webHidden/>
            <w:lang w:val="id-ID"/>
          </w:rPr>
          <w:instrText xml:space="preserve"> PAGEREF _Toc75938802 \h </w:instrText>
        </w:r>
        <w:r w:rsidR="007B5DAD" w:rsidRPr="00C7210B">
          <w:rPr>
            <w:noProof/>
            <w:webHidden/>
            <w:lang w:val="id-ID"/>
          </w:rPr>
        </w:r>
        <w:r w:rsidR="007B5DAD" w:rsidRPr="00C7210B">
          <w:rPr>
            <w:noProof/>
            <w:webHidden/>
            <w:lang w:val="id-ID"/>
          </w:rPr>
          <w:fldChar w:fldCharType="separate"/>
        </w:r>
        <w:r w:rsidR="00BB156C" w:rsidRPr="00C7210B">
          <w:rPr>
            <w:noProof/>
            <w:webHidden/>
            <w:lang w:val="id-ID"/>
          </w:rPr>
          <w:t>ii</w:t>
        </w:r>
        <w:r w:rsidR="007B5DAD" w:rsidRPr="00C7210B">
          <w:rPr>
            <w:noProof/>
            <w:webHidden/>
            <w:lang w:val="id-ID"/>
          </w:rPr>
          <w:fldChar w:fldCharType="end"/>
        </w:r>
      </w:hyperlink>
    </w:p>
    <w:p w14:paraId="7CF42A48" w14:textId="11D5C9D0" w:rsidR="007B5DAD" w:rsidRPr="00C7210B" w:rsidRDefault="00BE2871">
      <w:pPr>
        <w:pStyle w:val="TOC1"/>
        <w:tabs>
          <w:tab w:val="right" w:leader="dot" w:pos="7927"/>
        </w:tabs>
        <w:rPr>
          <w:rFonts w:asciiTheme="minorHAnsi" w:eastAsiaTheme="minorEastAsia" w:hAnsiTheme="minorHAnsi" w:cstheme="minorBidi"/>
          <w:b w:val="0"/>
          <w:noProof/>
          <w:sz w:val="22"/>
          <w:szCs w:val="22"/>
          <w:lang w:val="id-ID"/>
        </w:rPr>
      </w:pPr>
      <w:hyperlink w:anchor="_Toc75938803" w:history="1">
        <w:r w:rsidR="007B5DAD" w:rsidRPr="00C7210B">
          <w:rPr>
            <w:rStyle w:val="Hyperlink"/>
            <w:noProof/>
            <w:lang w:val="id-ID"/>
          </w:rPr>
          <w:t>DAFTAR LAMPIRAN</w:t>
        </w:r>
        <w:r w:rsidR="007B5DAD" w:rsidRPr="00C7210B">
          <w:rPr>
            <w:noProof/>
            <w:webHidden/>
            <w:lang w:val="id-ID"/>
          </w:rPr>
          <w:tab/>
        </w:r>
        <w:r w:rsidR="007B5DAD" w:rsidRPr="00C7210B">
          <w:rPr>
            <w:noProof/>
            <w:webHidden/>
            <w:lang w:val="id-ID"/>
          </w:rPr>
          <w:fldChar w:fldCharType="begin"/>
        </w:r>
        <w:r w:rsidR="007B5DAD" w:rsidRPr="00C7210B">
          <w:rPr>
            <w:noProof/>
            <w:webHidden/>
            <w:lang w:val="id-ID"/>
          </w:rPr>
          <w:instrText xml:space="preserve"> PAGEREF _Toc75938803 \h </w:instrText>
        </w:r>
        <w:r w:rsidR="007B5DAD" w:rsidRPr="00C7210B">
          <w:rPr>
            <w:noProof/>
            <w:webHidden/>
            <w:lang w:val="id-ID"/>
          </w:rPr>
        </w:r>
        <w:r w:rsidR="007B5DAD" w:rsidRPr="00C7210B">
          <w:rPr>
            <w:noProof/>
            <w:webHidden/>
            <w:lang w:val="id-ID"/>
          </w:rPr>
          <w:fldChar w:fldCharType="separate"/>
        </w:r>
        <w:r w:rsidR="00BB156C" w:rsidRPr="00C7210B">
          <w:rPr>
            <w:noProof/>
            <w:webHidden/>
            <w:lang w:val="id-ID"/>
          </w:rPr>
          <w:t>ii</w:t>
        </w:r>
        <w:r w:rsidR="007B5DAD" w:rsidRPr="00C7210B">
          <w:rPr>
            <w:noProof/>
            <w:webHidden/>
            <w:lang w:val="id-ID"/>
          </w:rPr>
          <w:fldChar w:fldCharType="end"/>
        </w:r>
      </w:hyperlink>
    </w:p>
    <w:p w14:paraId="3E0716D9" w14:textId="4D632242" w:rsidR="007B5DAD" w:rsidRPr="00C7210B" w:rsidRDefault="00BE2871">
      <w:pPr>
        <w:pStyle w:val="TOC1"/>
        <w:tabs>
          <w:tab w:val="right" w:leader="dot" w:pos="7927"/>
        </w:tabs>
        <w:rPr>
          <w:rFonts w:asciiTheme="minorHAnsi" w:eastAsiaTheme="minorEastAsia" w:hAnsiTheme="minorHAnsi" w:cstheme="minorBidi"/>
          <w:b w:val="0"/>
          <w:noProof/>
          <w:sz w:val="22"/>
          <w:szCs w:val="22"/>
          <w:lang w:val="id-ID"/>
        </w:rPr>
      </w:pPr>
      <w:hyperlink w:anchor="_Toc75938804" w:history="1">
        <w:r w:rsidR="007B5DAD" w:rsidRPr="00C7210B">
          <w:rPr>
            <w:rStyle w:val="Hyperlink"/>
            <w:noProof/>
            <w:lang w:val="id-ID"/>
          </w:rPr>
          <w:t>DAFTAR GAMBAR</w:t>
        </w:r>
        <w:r w:rsidR="007B5DAD" w:rsidRPr="00C7210B">
          <w:rPr>
            <w:noProof/>
            <w:webHidden/>
            <w:lang w:val="id-ID"/>
          </w:rPr>
          <w:tab/>
        </w:r>
        <w:r w:rsidR="007B5DAD" w:rsidRPr="00C7210B">
          <w:rPr>
            <w:noProof/>
            <w:webHidden/>
            <w:lang w:val="id-ID"/>
          </w:rPr>
          <w:fldChar w:fldCharType="begin"/>
        </w:r>
        <w:r w:rsidR="007B5DAD" w:rsidRPr="00C7210B">
          <w:rPr>
            <w:noProof/>
            <w:webHidden/>
            <w:lang w:val="id-ID"/>
          </w:rPr>
          <w:instrText xml:space="preserve"> PAGEREF _Toc75938804 \h </w:instrText>
        </w:r>
        <w:r w:rsidR="007B5DAD" w:rsidRPr="00C7210B">
          <w:rPr>
            <w:noProof/>
            <w:webHidden/>
            <w:lang w:val="id-ID"/>
          </w:rPr>
        </w:r>
        <w:r w:rsidR="007B5DAD" w:rsidRPr="00C7210B">
          <w:rPr>
            <w:noProof/>
            <w:webHidden/>
            <w:lang w:val="id-ID"/>
          </w:rPr>
          <w:fldChar w:fldCharType="separate"/>
        </w:r>
        <w:r w:rsidR="00BB156C" w:rsidRPr="00C7210B">
          <w:rPr>
            <w:noProof/>
            <w:webHidden/>
            <w:lang w:val="id-ID"/>
          </w:rPr>
          <w:t>ii</w:t>
        </w:r>
        <w:r w:rsidR="007B5DAD" w:rsidRPr="00C7210B">
          <w:rPr>
            <w:noProof/>
            <w:webHidden/>
            <w:lang w:val="id-ID"/>
          </w:rPr>
          <w:fldChar w:fldCharType="end"/>
        </w:r>
      </w:hyperlink>
    </w:p>
    <w:p w14:paraId="31046510" w14:textId="22B766BF" w:rsidR="007B5DAD" w:rsidRPr="00C7210B" w:rsidRDefault="00BE2871">
      <w:pPr>
        <w:pStyle w:val="TOC1"/>
        <w:tabs>
          <w:tab w:val="right" w:leader="dot" w:pos="7927"/>
        </w:tabs>
        <w:rPr>
          <w:rFonts w:asciiTheme="minorHAnsi" w:eastAsiaTheme="minorEastAsia" w:hAnsiTheme="minorHAnsi" w:cstheme="minorBidi"/>
          <w:b w:val="0"/>
          <w:noProof/>
          <w:sz w:val="22"/>
          <w:szCs w:val="22"/>
          <w:lang w:val="id-ID"/>
        </w:rPr>
      </w:pPr>
      <w:hyperlink w:anchor="_Toc75938805" w:history="1">
        <w:r w:rsidR="007B5DAD" w:rsidRPr="00C7210B">
          <w:rPr>
            <w:rStyle w:val="Hyperlink"/>
            <w:noProof/>
            <w:lang w:val="id-ID"/>
          </w:rPr>
          <w:t>DAFTAR TABEL</w:t>
        </w:r>
        <w:r w:rsidR="007B5DAD" w:rsidRPr="00C7210B">
          <w:rPr>
            <w:noProof/>
            <w:webHidden/>
            <w:lang w:val="id-ID"/>
          </w:rPr>
          <w:tab/>
        </w:r>
        <w:r w:rsidR="007B5DAD" w:rsidRPr="00C7210B">
          <w:rPr>
            <w:noProof/>
            <w:webHidden/>
            <w:lang w:val="id-ID"/>
          </w:rPr>
          <w:fldChar w:fldCharType="begin"/>
        </w:r>
        <w:r w:rsidR="007B5DAD" w:rsidRPr="00C7210B">
          <w:rPr>
            <w:noProof/>
            <w:webHidden/>
            <w:lang w:val="id-ID"/>
          </w:rPr>
          <w:instrText xml:space="preserve"> PAGEREF _Toc75938805 \h </w:instrText>
        </w:r>
        <w:r w:rsidR="007B5DAD" w:rsidRPr="00C7210B">
          <w:rPr>
            <w:noProof/>
            <w:webHidden/>
            <w:lang w:val="id-ID"/>
          </w:rPr>
        </w:r>
        <w:r w:rsidR="007B5DAD" w:rsidRPr="00C7210B">
          <w:rPr>
            <w:noProof/>
            <w:webHidden/>
            <w:lang w:val="id-ID"/>
          </w:rPr>
          <w:fldChar w:fldCharType="separate"/>
        </w:r>
        <w:r w:rsidR="00BB156C" w:rsidRPr="00C7210B">
          <w:rPr>
            <w:noProof/>
            <w:webHidden/>
            <w:lang w:val="id-ID"/>
          </w:rPr>
          <w:t>ii</w:t>
        </w:r>
        <w:r w:rsidR="007B5DAD" w:rsidRPr="00C7210B">
          <w:rPr>
            <w:noProof/>
            <w:webHidden/>
            <w:lang w:val="id-ID"/>
          </w:rPr>
          <w:fldChar w:fldCharType="end"/>
        </w:r>
      </w:hyperlink>
    </w:p>
    <w:p w14:paraId="10A5F5AD" w14:textId="62051DC7" w:rsidR="007B5DAD" w:rsidRPr="00C7210B" w:rsidRDefault="00BE2871">
      <w:pPr>
        <w:pStyle w:val="TOC1"/>
        <w:tabs>
          <w:tab w:val="right" w:leader="dot" w:pos="7927"/>
        </w:tabs>
        <w:rPr>
          <w:rFonts w:asciiTheme="minorHAnsi" w:eastAsiaTheme="minorEastAsia" w:hAnsiTheme="minorHAnsi" w:cstheme="minorBidi"/>
          <w:b w:val="0"/>
          <w:noProof/>
          <w:sz w:val="22"/>
          <w:szCs w:val="22"/>
          <w:lang w:val="id-ID"/>
        </w:rPr>
      </w:pPr>
      <w:hyperlink w:anchor="_Toc75938806" w:history="1">
        <w:r w:rsidR="007B5DAD" w:rsidRPr="00C7210B">
          <w:rPr>
            <w:rStyle w:val="Hyperlink"/>
            <w:noProof/>
            <w:lang w:val="id-ID"/>
          </w:rPr>
          <w:t>BAB I PENDAHULUAN</w:t>
        </w:r>
        <w:r w:rsidR="007B5DAD" w:rsidRPr="00C7210B">
          <w:rPr>
            <w:noProof/>
            <w:webHidden/>
            <w:lang w:val="id-ID"/>
          </w:rPr>
          <w:tab/>
        </w:r>
        <w:r w:rsidR="007B5DAD" w:rsidRPr="00C7210B">
          <w:rPr>
            <w:noProof/>
            <w:webHidden/>
            <w:lang w:val="id-ID"/>
          </w:rPr>
          <w:fldChar w:fldCharType="begin"/>
        </w:r>
        <w:r w:rsidR="007B5DAD" w:rsidRPr="00C7210B">
          <w:rPr>
            <w:noProof/>
            <w:webHidden/>
            <w:lang w:val="id-ID"/>
          </w:rPr>
          <w:instrText xml:space="preserve"> PAGEREF _Toc75938806 \h </w:instrText>
        </w:r>
        <w:r w:rsidR="007B5DAD" w:rsidRPr="00C7210B">
          <w:rPr>
            <w:noProof/>
            <w:webHidden/>
            <w:lang w:val="id-ID"/>
          </w:rPr>
        </w:r>
        <w:r w:rsidR="007B5DAD" w:rsidRPr="00C7210B">
          <w:rPr>
            <w:noProof/>
            <w:webHidden/>
            <w:lang w:val="id-ID"/>
          </w:rPr>
          <w:fldChar w:fldCharType="separate"/>
        </w:r>
        <w:r w:rsidR="00BB156C" w:rsidRPr="00C7210B">
          <w:rPr>
            <w:noProof/>
            <w:webHidden/>
            <w:lang w:val="id-ID"/>
          </w:rPr>
          <w:t>2</w:t>
        </w:r>
        <w:r w:rsidR="007B5DAD" w:rsidRPr="00C7210B">
          <w:rPr>
            <w:noProof/>
            <w:webHidden/>
            <w:lang w:val="id-ID"/>
          </w:rPr>
          <w:fldChar w:fldCharType="end"/>
        </w:r>
      </w:hyperlink>
    </w:p>
    <w:p w14:paraId="49CE9FAD" w14:textId="30531655" w:rsidR="007B5DAD" w:rsidRPr="00C7210B" w:rsidRDefault="00BE2871">
      <w:pPr>
        <w:pStyle w:val="TOC2"/>
        <w:tabs>
          <w:tab w:val="left" w:pos="800"/>
          <w:tab w:val="right" w:leader="dot" w:pos="7927"/>
        </w:tabs>
        <w:rPr>
          <w:rFonts w:asciiTheme="minorHAnsi" w:eastAsiaTheme="minorEastAsia" w:hAnsiTheme="minorHAnsi" w:cstheme="minorBidi"/>
          <w:noProof/>
          <w:sz w:val="22"/>
          <w:szCs w:val="22"/>
          <w:lang w:val="id-ID"/>
        </w:rPr>
      </w:pPr>
      <w:hyperlink w:anchor="_Toc75938807" w:history="1">
        <w:r w:rsidR="007B5DAD" w:rsidRPr="00C7210B">
          <w:rPr>
            <w:rStyle w:val="Hyperlink"/>
            <w:noProof/>
            <w:lang w:val="id-ID"/>
          </w:rPr>
          <w:t>I.1</w:t>
        </w:r>
        <w:r w:rsidR="007B5DAD" w:rsidRPr="00C7210B">
          <w:rPr>
            <w:rFonts w:asciiTheme="minorHAnsi" w:eastAsiaTheme="minorEastAsia" w:hAnsiTheme="minorHAnsi" w:cstheme="minorBidi"/>
            <w:noProof/>
            <w:sz w:val="22"/>
            <w:szCs w:val="22"/>
            <w:lang w:val="id-ID"/>
          </w:rPr>
          <w:tab/>
        </w:r>
        <w:r w:rsidR="007B5DAD" w:rsidRPr="00C7210B">
          <w:rPr>
            <w:rStyle w:val="Hyperlink"/>
            <w:noProof/>
            <w:lang w:val="id-ID"/>
          </w:rPr>
          <w:t>Latar Belakang</w:t>
        </w:r>
        <w:r w:rsidR="007B5DAD" w:rsidRPr="00C7210B">
          <w:rPr>
            <w:noProof/>
            <w:webHidden/>
            <w:lang w:val="id-ID"/>
          </w:rPr>
          <w:tab/>
        </w:r>
        <w:r w:rsidR="007B5DAD" w:rsidRPr="00C7210B">
          <w:rPr>
            <w:noProof/>
            <w:webHidden/>
            <w:lang w:val="id-ID"/>
          </w:rPr>
          <w:fldChar w:fldCharType="begin"/>
        </w:r>
        <w:r w:rsidR="007B5DAD" w:rsidRPr="00C7210B">
          <w:rPr>
            <w:noProof/>
            <w:webHidden/>
            <w:lang w:val="id-ID"/>
          </w:rPr>
          <w:instrText xml:space="preserve"> PAGEREF _Toc75938807 \h </w:instrText>
        </w:r>
        <w:r w:rsidR="007B5DAD" w:rsidRPr="00C7210B">
          <w:rPr>
            <w:noProof/>
            <w:webHidden/>
            <w:lang w:val="id-ID"/>
          </w:rPr>
        </w:r>
        <w:r w:rsidR="007B5DAD" w:rsidRPr="00C7210B">
          <w:rPr>
            <w:noProof/>
            <w:webHidden/>
            <w:lang w:val="id-ID"/>
          </w:rPr>
          <w:fldChar w:fldCharType="separate"/>
        </w:r>
        <w:r w:rsidR="00BB156C" w:rsidRPr="00C7210B">
          <w:rPr>
            <w:noProof/>
            <w:webHidden/>
            <w:lang w:val="id-ID"/>
          </w:rPr>
          <w:t>2</w:t>
        </w:r>
        <w:r w:rsidR="007B5DAD" w:rsidRPr="00C7210B">
          <w:rPr>
            <w:noProof/>
            <w:webHidden/>
            <w:lang w:val="id-ID"/>
          </w:rPr>
          <w:fldChar w:fldCharType="end"/>
        </w:r>
      </w:hyperlink>
    </w:p>
    <w:p w14:paraId="16D081AC" w14:textId="7112B572" w:rsidR="007B5DAD" w:rsidRPr="00C7210B" w:rsidRDefault="00BE2871">
      <w:pPr>
        <w:pStyle w:val="TOC2"/>
        <w:tabs>
          <w:tab w:val="left" w:pos="800"/>
          <w:tab w:val="right" w:leader="dot" w:pos="7927"/>
        </w:tabs>
        <w:rPr>
          <w:rFonts w:asciiTheme="minorHAnsi" w:eastAsiaTheme="minorEastAsia" w:hAnsiTheme="minorHAnsi" w:cstheme="minorBidi"/>
          <w:noProof/>
          <w:sz w:val="22"/>
          <w:szCs w:val="22"/>
          <w:lang w:val="id-ID"/>
        </w:rPr>
      </w:pPr>
      <w:hyperlink w:anchor="_Toc75938808" w:history="1">
        <w:r w:rsidR="007B5DAD" w:rsidRPr="00C7210B">
          <w:rPr>
            <w:rStyle w:val="Hyperlink"/>
            <w:noProof/>
            <w:lang w:val="id-ID"/>
          </w:rPr>
          <w:t>I.2</w:t>
        </w:r>
        <w:r w:rsidR="007B5DAD" w:rsidRPr="00C7210B">
          <w:rPr>
            <w:rFonts w:asciiTheme="minorHAnsi" w:eastAsiaTheme="minorEastAsia" w:hAnsiTheme="minorHAnsi" w:cstheme="minorBidi"/>
            <w:noProof/>
            <w:sz w:val="22"/>
            <w:szCs w:val="22"/>
            <w:lang w:val="id-ID"/>
          </w:rPr>
          <w:tab/>
        </w:r>
        <w:r w:rsidR="007B5DAD" w:rsidRPr="00C7210B">
          <w:rPr>
            <w:rStyle w:val="Hyperlink"/>
            <w:noProof/>
            <w:lang w:val="id-ID"/>
          </w:rPr>
          <w:t>Rumusan Masalah</w:t>
        </w:r>
        <w:r w:rsidR="007B5DAD" w:rsidRPr="00C7210B">
          <w:rPr>
            <w:noProof/>
            <w:webHidden/>
            <w:lang w:val="id-ID"/>
          </w:rPr>
          <w:tab/>
        </w:r>
        <w:r w:rsidR="007B5DAD" w:rsidRPr="00C7210B">
          <w:rPr>
            <w:noProof/>
            <w:webHidden/>
            <w:lang w:val="id-ID"/>
          </w:rPr>
          <w:fldChar w:fldCharType="begin"/>
        </w:r>
        <w:r w:rsidR="007B5DAD" w:rsidRPr="00C7210B">
          <w:rPr>
            <w:noProof/>
            <w:webHidden/>
            <w:lang w:val="id-ID"/>
          </w:rPr>
          <w:instrText xml:space="preserve"> PAGEREF _Toc75938808 \h </w:instrText>
        </w:r>
        <w:r w:rsidR="007B5DAD" w:rsidRPr="00C7210B">
          <w:rPr>
            <w:noProof/>
            <w:webHidden/>
            <w:lang w:val="id-ID"/>
          </w:rPr>
        </w:r>
        <w:r w:rsidR="007B5DAD" w:rsidRPr="00C7210B">
          <w:rPr>
            <w:noProof/>
            <w:webHidden/>
            <w:lang w:val="id-ID"/>
          </w:rPr>
          <w:fldChar w:fldCharType="separate"/>
        </w:r>
        <w:r w:rsidR="00BB156C" w:rsidRPr="00C7210B">
          <w:rPr>
            <w:noProof/>
            <w:webHidden/>
            <w:lang w:val="id-ID"/>
          </w:rPr>
          <w:t>2</w:t>
        </w:r>
        <w:r w:rsidR="007B5DAD" w:rsidRPr="00C7210B">
          <w:rPr>
            <w:noProof/>
            <w:webHidden/>
            <w:lang w:val="id-ID"/>
          </w:rPr>
          <w:fldChar w:fldCharType="end"/>
        </w:r>
      </w:hyperlink>
    </w:p>
    <w:p w14:paraId="580B6472" w14:textId="0CFA4EBD" w:rsidR="007B5DAD" w:rsidRPr="00C7210B" w:rsidRDefault="00BE2871">
      <w:pPr>
        <w:pStyle w:val="TOC2"/>
        <w:tabs>
          <w:tab w:val="left" w:pos="800"/>
          <w:tab w:val="right" w:leader="dot" w:pos="7927"/>
        </w:tabs>
        <w:rPr>
          <w:rFonts w:asciiTheme="minorHAnsi" w:eastAsiaTheme="minorEastAsia" w:hAnsiTheme="minorHAnsi" w:cstheme="minorBidi"/>
          <w:noProof/>
          <w:sz w:val="22"/>
          <w:szCs w:val="22"/>
          <w:lang w:val="id-ID"/>
        </w:rPr>
      </w:pPr>
      <w:hyperlink w:anchor="_Toc75938809" w:history="1">
        <w:r w:rsidR="007B5DAD" w:rsidRPr="00C7210B">
          <w:rPr>
            <w:rStyle w:val="Hyperlink"/>
            <w:noProof/>
            <w:lang w:val="id-ID"/>
          </w:rPr>
          <w:t>I.3</w:t>
        </w:r>
        <w:r w:rsidR="007B5DAD" w:rsidRPr="00C7210B">
          <w:rPr>
            <w:rFonts w:asciiTheme="minorHAnsi" w:eastAsiaTheme="minorEastAsia" w:hAnsiTheme="minorHAnsi" w:cstheme="minorBidi"/>
            <w:noProof/>
            <w:sz w:val="22"/>
            <w:szCs w:val="22"/>
            <w:lang w:val="id-ID"/>
          </w:rPr>
          <w:tab/>
        </w:r>
        <w:r w:rsidR="007B5DAD" w:rsidRPr="00C7210B">
          <w:rPr>
            <w:rStyle w:val="Hyperlink"/>
            <w:noProof/>
            <w:lang w:val="id-ID"/>
          </w:rPr>
          <w:t>Tujuan</w:t>
        </w:r>
        <w:r w:rsidR="007B5DAD" w:rsidRPr="00C7210B">
          <w:rPr>
            <w:noProof/>
            <w:webHidden/>
            <w:lang w:val="id-ID"/>
          </w:rPr>
          <w:tab/>
        </w:r>
        <w:r w:rsidR="007B5DAD" w:rsidRPr="00C7210B">
          <w:rPr>
            <w:noProof/>
            <w:webHidden/>
            <w:lang w:val="id-ID"/>
          </w:rPr>
          <w:fldChar w:fldCharType="begin"/>
        </w:r>
        <w:r w:rsidR="007B5DAD" w:rsidRPr="00C7210B">
          <w:rPr>
            <w:noProof/>
            <w:webHidden/>
            <w:lang w:val="id-ID"/>
          </w:rPr>
          <w:instrText xml:space="preserve"> PAGEREF _Toc75938809 \h </w:instrText>
        </w:r>
        <w:r w:rsidR="007B5DAD" w:rsidRPr="00C7210B">
          <w:rPr>
            <w:noProof/>
            <w:webHidden/>
            <w:lang w:val="id-ID"/>
          </w:rPr>
        </w:r>
        <w:r w:rsidR="007B5DAD" w:rsidRPr="00C7210B">
          <w:rPr>
            <w:noProof/>
            <w:webHidden/>
            <w:lang w:val="id-ID"/>
          </w:rPr>
          <w:fldChar w:fldCharType="separate"/>
        </w:r>
        <w:r w:rsidR="00BB156C" w:rsidRPr="00C7210B">
          <w:rPr>
            <w:noProof/>
            <w:webHidden/>
            <w:lang w:val="id-ID"/>
          </w:rPr>
          <w:t>2</w:t>
        </w:r>
        <w:r w:rsidR="007B5DAD" w:rsidRPr="00C7210B">
          <w:rPr>
            <w:noProof/>
            <w:webHidden/>
            <w:lang w:val="id-ID"/>
          </w:rPr>
          <w:fldChar w:fldCharType="end"/>
        </w:r>
      </w:hyperlink>
    </w:p>
    <w:p w14:paraId="481955C3" w14:textId="3CB88ADF" w:rsidR="007B5DAD" w:rsidRPr="00C7210B" w:rsidRDefault="00BE2871">
      <w:pPr>
        <w:pStyle w:val="TOC2"/>
        <w:tabs>
          <w:tab w:val="left" w:pos="800"/>
          <w:tab w:val="right" w:leader="dot" w:pos="7927"/>
        </w:tabs>
        <w:rPr>
          <w:rFonts w:asciiTheme="minorHAnsi" w:eastAsiaTheme="minorEastAsia" w:hAnsiTheme="minorHAnsi" w:cstheme="minorBidi"/>
          <w:noProof/>
          <w:sz w:val="22"/>
          <w:szCs w:val="22"/>
          <w:lang w:val="id-ID"/>
        </w:rPr>
      </w:pPr>
      <w:hyperlink w:anchor="_Toc75938810" w:history="1">
        <w:r w:rsidR="007B5DAD" w:rsidRPr="00C7210B">
          <w:rPr>
            <w:rStyle w:val="Hyperlink"/>
            <w:noProof/>
            <w:lang w:val="id-ID"/>
          </w:rPr>
          <w:t>I.4</w:t>
        </w:r>
        <w:r w:rsidR="007B5DAD" w:rsidRPr="00C7210B">
          <w:rPr>
            <w:rFonts w:asciiTheme="minorHAnsi" w:eastAsiaTheme="minorEastAsia" w:hAnsiTheme="minorHAnsi" w:cstheme="minorBidi"/>
            <w:noProof/>
            <w:sz w:val="22"/>
            <w:szCs w:val="22"/>
            <w:lang w:val="id-ID"/>
          </w:rPr>
          <w:tab/>
        </w:r>
        <w:r w:rsidR="007B5DAD" w:rsidRPr="00C7210B">
          <w:rPr>
            <w:rStyle w:val="Hyperlink"/>
            <w:noProof/>
            <w:lang w:val="id-ID"/>
          </w:rPr>
          <w:t>Batasan Masalah</w:t>
        </w:r>
        <w:r w:rsidR="007B5DAD" w:rsidRPr="00C7210B">
          <w:rPr>
            <w:noProof/>
            <w:webHidden/>
            <w:lang w:val="id-ID"/>
          </w:rPr>
          <w:tab/>
        </w:r>
        <w:r w:rsidR="007B5DAD" w:rsidRPr="00C7210B">
          <w:rPr>
            <w:noProof/>
            <w:webHidden/>
            <w:lang w:val="id-ID"/>
          </w:rPr>
          <w:fldChar w:fldCharType="begin"/>
        </w:r>
        <w:r w:rsidR="007B5DAD" w:rsidRPr="00C7210B">
          <w:rPr>
            <w:noProof/>
            <w:webHidden/>
            <w:lang w:val="id-ID"/>
          </w:rPr>
          <w:instrText xml:space="preserve"> PAGEREF _Toc75938810 \h </w:instrText>
        </w:r>
        <w:r w:rsidR="007B5DAD" w:rsidRPr="00C7210B">
          <w:rPr>
            <w:noProof/>
            <w:webHidden/>
            <w:lang w:val="id-ID"/>
          </w:rPr>
        </w:r>
        <w:r w:rsidR="007B5DAD" w:rsidRPr="00C7210B">
          <w:rPr>
            <w:noProof/>
            <w:webHidden/>
            <w:lang w:val="id-ID"/>
          </w:rPr>
          <w:fldChar w:fldCharType="separate"/>
        </w:r>
        <w:r w:rsidR="00BB156C" w:rsidRPr="00C7210B">
          <w:rPr>
            <w:noProof/>
            <w:webHidden/>
            <w:lang w:val="id-ID"/>
          </w:rPr>
          <w:t>2</w:t>
        </w:r>
        <w:r w:rsidR="007B5DAD" w:rsidRPr="00C7210B">
          <w:rPr>
            <w:noProof/>
            <w:webHidden/>
            <w:lang w:val="id-ID"/>
          </w:rPr>
          <w:fldChar w:fldCharType="end"/>
        </w:r>
      </w:hyperlink>
    </w:p>
    <w:p w14:paraId="0EFBE658" w14:textId="39FD0951" w:rsidR="007B5DAD" w:rsidRPr="00C7210B" w:rsidRDefault="00BE2871">
      <w:pPr>
        <w:pStyle w:val="TOC2"/>
        <w:tabs>
          <w:tab w:val="left" w:pos="800"/>
          <w:tab w:val="right" w:leader="dot" w:pos="7927"/>
        </w:tabs>
        <w:rPr>
          <w:rFonts w:asciiTheme="minorHAnsi" w:eastAsiaTheme="minorEastAsia" w:hAnsiTheme="minorHAnsi" w:cstheme="minorBidi"/>
          <w:noProof/>
          <w:sz w:val="22"/>
          <w:szCs w:val="22"/>
          <w:lang w:val="id-ID"/>
        </w:rPr>
      </w:pPr>
      <w:hyperlink w:anchor="_Toc75938811" w:history="1">
        <w:r w:rsidR="007B5DAD" w:rsidRPr="00C7210B">
          <w:rPr>
            <w:rStyle w:val="Hyperlink"/>
            <w:noProof/>
            <w:lang w:val="id-ID"/>
          </w:rPr>
          <w:t>I.5</w:t>
        </w:r>
        <w:r w:rsidR="007B5DAD" w:rsidRPr="00C7210B">
          <w:rPr>
            <w:rFonts w:asciiTheme="minorHAnsi" w:eastAsiaTheme="minorEastAsia" w:hAnsiTheme="minorHAnsi" w:cstheme="minorBidi"/>
            <w:noProof/>
            <w:sz w:val="22"/>
            <w:szCs w:val="22"/>
            <w:lang w:val="id-ID"/>
          </w:rPr>
          <w:tab/>
        </w:r>
        <w:r w:rsidR="007B5DAD" w:rsidRPr="00C7210B">
          <w:rPr>
            <w:rStyle w:val="Hyperlink"/>
            <w:noProof/>
            <w:lang w:val="id-ID"/>
          </w:rPr>
          <w:t>Metodologi</w:t>
        </w:r>
        <w:r w:rsidR="007B5DAD" w:rsidRPr="00C7210B">
          <w:rPr>
            <w:noProof/>
            <w:webHidden/>
            <w:lang w:val="id-ID"/>
          </w:rPr>
          <w:tab/>
        </w:r>
        <w:r w:rsidR="007B5DAD" w:rsidRPr="00C7210B">
          <w:rPr>
            <w:noProof/>
            <w:webHidden/>
            <w:lang w:val="id-ID"/>
          </w:rPr>
          <w:fldChar w:fldCharType="begin"/>
        </w:r>
        <w:r w:rsidR="007B5DAD" w:rsidRPr="00C7210B">
          <w:rPr>
            <w:noProof/>
            <w:webHidden/>
            <w:lang w:val="id-ID"/>
          </w:rPr>
          <w:instrText xml:space="preserve"> PAGEREF _Toc75938811 \h </w:instrText>
        </w:r>
        <w:r w:rsidR="007B5DAD" w:rsidRPr="00C7210B">
          <w:rPr>
            <w:noProof/>
            <w:webHidden/>
            <w:lang w:val="id-ID"/>
          </w:rPr>
        </w:r>
        <w:r w:rsidR="007B5DAD" w:rsidRPr="00C7210B">
          <w:rPr>
            <w:noProof/>
            <w:webHidden/>
            <w:lang w:val="id-ID"/>
          </w:rPr>
          <w:fldChar w:fldCharType="separate"/>
        </w:r>
        <w:r w:rsidR="00BB156C" w:rsidRPr="00C7210B">
          <w:rPr>
            <w:noProof/>
            <w:webHidden/>
            <w:lang w:val="id-ID"/>
          </w:rPr>
          <w:t>2</w:t>
        </w:r>
        <w:r w:rsidR="007B5DAD" w:rsidRPr="00C7210B">
          <w:rPr>
            <w:noProof/>
            <w:webHidden/>
            <w:lang w:val="id-ID"/>
          </w:rPr>
          <w:fldChar w:fldCharType="end"/>
        </w:r>
      </w:hyperlink>
    </w:p>
    <w:p w14:paraId="70C082E6" w14:textId="354F504B" w:rsidR="007B5DAD" w:rsidRPr="00C7210B" w:rsidRDefault="00BE2871">
      <w:pPr>
        <w:pStyle w:val="TOC2"/>
        <w:tabs>
          <w:tab w:val="left" w:pos="800"/>
          <w:tab w:val="right" w:leader="dot" w:pos="7927"/>
        </w:tabs>
        <w:rPr>
          <w:rFonts w:asciiTheme="minorHAnsi" w:eastAsiaTheme="minorEastAsia" w:hAnsiTheme="minorHAnsi" w:cstheme="minorBidi"/>
          <w:noProof/>
          <w:sz w:val="22"/>
          <w:szCs w:val="22"/>
          <w:lang w:val="id-ID"/>
        </w:rPr>
      </w:pPr>
      <w:hyperlink w:anchor="_Toc75938812" w:history="1">
        <w:r w:rsidR="007B5DAD" w:rsidRPr="00C7210B">
          <w:rPr>
            <w:rStyle w:val="Hyperlink"/>
            <w:noProof/>
            <w:lang w:val="id-ID"/>
          </w:rPr>
          <w:t>I.6</w:t>
        </w:r>
        <w:r w:rsidR="007B5DAD" w:rsidRPr="00C7210B">
          <w:rPr>
            <w:rFonts w:asciiTheme="minorHAnsi" w:eastAsiaTheme="minorEastAsia" w:hAnsiTheme="minorHAnsi" w:cstheme="minorBidi"/>
            <w:noProof/>
            <w:sz w:val="22"/>
            <w:szCs w:val="22"/>
            <w:lang w:val="id-ID"/>
          </w:rPr>
          <w:tab/>
        </w:r>
        <w:r w:rsidR="007B5DAD" w:rsidRPr="00C7210B">
          <w:rPr>
            <w:rStyle w:val="Hyperlink"/>
            <w:noProof/>
            <w:lang w:val="id-ID"/>
          </w:rPr>
          <w:t>Sistematika Pembahasan</w:t>
        </w:r>
        <w:r w:rsidR="007B5DAD" w:rsidRPr="00C7210B">
          <w:rPr>
            <w:noProof/>
            <w:webHidden/>
            <w:lang w:val="id-ID"/>
          </w:rPr>
          <w:tab/>
        </w:r>
        <w:r w:rsidR="007B5DAD" w:rsidRPr="00C7210B">
          <w:rPr>
            <w:noProof/>
            <w:webHidden/>
            <w:lang w:val="id-ID"/>
          </w:rPr>
          <w:fldChar w:fldCharType="begin"/>
        </w:r>
        <w:r w:rsidR="007B5DAD" w:rsidRPr="00C7210B">
          <w:rPr>
            <w:noProof/>
            <w:webHidden/>
            <w:lang w:val="id-ID"/>
          </w:rPr>
          <w:instrText xml:space="preserve"> PAGEREF _Toc75938812 \h </w:instrText>
        </w:r>
        <w:r w:rsidR="007B5DAD" w:rsidRPr="00C7210B">
          <w:rPr>
            <w:noProof/>
            <w:webHidden/>
            <w:lang w:val="id-ID"/>
          </w:rPr>
        </w:r>
        <w:r w:rsidR="007B5DAD" w:rsidRPr="00C7210B">
          <w:rPr>
            <w:noProof/>
            <w:webHidden/>
            <w:lang w:val="id-ID"/>
          </w:rPr>
          <w:fldChar w:fldCharType="separate"/>
        </w:r>
        <w:r w:rsidR="00BB156C" w:rsidRPr="00C7210B">
          <w:rPr>
            <w:noProof/>
            <w:webHidden/>
            <w:lang w:val="id-ID"/>
          </w:rPr>
          <w:t>2</w:t>
        </w:r>
        <w:r w:rsidR="007B5DAD" w:rsidRPr="00C7210B">
          <w:rPr>
            <w:noProof/>
            <w:webHidden/>
            <w:lang w:val="id-ID"/>
          </w:rPr>
          <w:fldChar w:fldCharType="end"/>
        </w:r>
      </w:hyperlink>
    </w:p>
    <w:p w14:paraId="246AB5F4" w14:textId="1CDE67B4" w:rsidR="007B5DAD" w:rsidRPr="00C7210B" w:rsidRDefault="00BE2871">
      <w:pPr>
        <w:pStyle w:val="TOC1"/>
        <w:tabs>
          <w:tab w:val="right" w:leader="dot" w:pos="7927"/>
        </w:tabs>
        <w:rPr>
          <w:rFonts w:asciiTheme="minorHAnsi" w:eastAsiaTheme="minorEastAsia" w:hAnsiTheme="minorHAnsi" w:cstheme="minorBidi"/>
          <w:b w:val="0"/>
          <w:noProof/>
          <w:sz w:val="22"/>
          <w:szCs w:val="22"/>
          <w:lang w:val="id-ID"/>
        </w:rPr>
      </w:pPr>
      <w:hyperlink w:anchor="_Toc75938813" w:history="1">
        <w:r w:rsidR="007B5DAD" w:rsidRPr="00C7210B">
          <w:rPr>
            <w:rStyle w:val="Hyperlink"/>
            <w:noProof/>
            <w:lang w:val="id-ID"/>
          </w:rPr>
          <w:t>BAB II STUDI LITERATUR</w:t>
        </w:r>
        <w:r w:rsidR="007B5DAD" w:rsidRPr="00C7210B">
          <w:rPr>
            <w:noProof/>
            <w:webHidden/>
            <w:lang w:val="id-ID"/>
          </w:rPr>
          <w:tab/>
        </w:r>
        <w:r w:rsidR="007B5DAD" w:rsidRPr="00C7210B">
          <w:rPr>
            <w:noProof/>
            <w:webHidden/>
            <w:lang w:val="id-ID"/>
          </w:rPr>
          <w:fldChar w:fldCharType="begin"/>
        </w:r>
        <w:r w:rsidR="007B5DAD" w:rsidRPr="00C7210B">
          <w:rPr>
            <w:noProof/>
            <w:webHidden/>
            <w:lang w:val="id-ID"/>
          </w:rPr>
          <w:instrText xml:space="preserve"> PAGEREF _Toc75938813 \h </w:instrText>
        </w:r>
        <w:r w:rsidR="007B5DAD" w:rsidRPr="00C7210B">
          <w:rPr>
            <w:noProof/>
            <w:webHidden/>
            <w:lang w:val="id-ID"/>
          </w:rPr>
        </w:r>
        <w:r w:rsidR="007B5DAD" w:rsidRPr="00C7210B">
          <w:rPr>
            <w:noProof/>
            <w:webHidden/>
            <w:lang w:val="id-ID"/>
          </w:rPr>
          <w:fldChar w:fldCharType="separate"/>
        </w:r>
        <w:r w:rsidR="00BB156C" w:rsidRPr="00C7210B">
          <w:rPr>
            <w:noProof/>
            <w:webHidden/>
            <w:lang w:val="id-ID"/>
          </w:rPr>
          <w:t>2</w:t>
        </w:r>
        <w:r w:rsidR="007B5DAD" w:rsidRPr="00C7210B">
          <w:rPr>
            <w:noProof/>
            <w:webHidden/>
            <w:lang w:val="id-ID"/>
          </w:rPr>
          <w:fldChar w:fldCharType="end"/>
        </w:r>
      </w:hyperlink>
    </w:p>
    <w:p w14:paraId="2CD329FC" w14:textId="1635FE5E" w:rsidR="007B5DAD" w:rsidRPr="00C7210B" w:rsidRDefault="00BE2871">
      <w:pPr>
        <w:pStyle w:val="TOC2"/>
        <w:tabs>
          <w:tab w:val="left" w:pos="800"/>
          <w:tab w:val="right" w:leader="dot" w:pos="7927"/>
        </w:tabs>
        <w:rPr>
          <w:rFonts w:asciiTheme="minorHAnsi" w:eastAsiaTheme="minorEastAsia" w:hAnsiTheme="minorHAnsi" w:cstheme="minorBidi"/>
          <w:noProof/>
          <w:sz w:val="22"/>
          <w:szCs w:val="22"/>
          <w:lang w:val="id-ID"/>
        </w:rPr>
      </w:pPr>
      <w:hyperlink w:anchor="_Toc75938814" w:history="1">
        <w:r w:rsidR="007B5DAD" w:rsidRPr="00C7210B">
          <w:rPr>
            <w:rStyle w:val="Hyperlink"/>
            <w:noProof/>
            <w:lang w:val="id-ID"/>
          </w:rPr>
          <w:t>II.1</w:t>
        </w:r>
        <w:r w:rsidR="007B5DAD" w:rsidRPr="00C7210B">
          <w:rPr>
            <w:rFonts w:asciiTheme="minorHAnsi" w:eastAsiaTheme="minorEastAsia" w:hAnsiTheme="minorHAnsi" w:cstheme="minorBidi"/>
            <w:noProof/>
            <w:sz w:val="22"/>
            <w:szCs w:val="22"/>
            <w:lang w:val="id-ID"/>
          </w:rPr>
          <w:tab/>
        </w:r>
        <w:r w:rsidR="007B5DAD" w:rsidRPr="00C7210B">
          <w:rPr>
            <w:rStyle w:val="Hyperlink"/>
            <w:noProof/>
            <w:lang w:val="id-ID"/>
          </w:rPr>
          <w:t>Liquid Haskell</w:t>
        </w:r>
        <w:r w:rsidR="007B5DAD" w:rsidRPr="00C7210B">
          <w:rPr>
            <w:noProof/>
            <w:webHidden/>
            <w:lang w:val="id-ID"/>
          </w:rPr>
          <w:tab/>
        </w:r>
        <w:r w:rsidR="007B5DAD" w:rsidRPr="00C7210B">
          <w:rPr>
            <w:noProof/>
            <w:webHidden/>
            <w:lang w:val="id-ID"/>
          </w:rPr>
          <w:fldChar w:fldCharType="begin"/>
        </w:r>
        <w:r w:rsidR="007B5DAD" w:rsidRPr="00C7210B">
          <w:rPr>
            <w:noProof/>
            <w:webHidden/>
            <w:lang w:val="id-ID"/>
          </w:rPr>
          <w:instrText xml:space="preserve"> PAGEREF _Toc75938814 \h </w:instrText>
        </w:r>
        <w:r w:rsidR="007B5DAD" w:rsidRPr="00C7210B">
          <w:rPr>
            <w:noProof/>
            <w:webHidden/>
            <w:lang w:val="id-ID"/>
          </w:rPr>
        </w:r>
        <w:r w:rsidR="007B5DAD" w:rsidRPr="00C7210B">
          <w:rPr>
            <w:noProof/>
            <w:webHidden/>
            <w:lang w:val="id-ID"/>
          </w:rPr>
          <w:fldChar w:fldCharType="separate"/>
        </w:r>
        <w:r w:rsidR="00BB156C" w:rsidRPr="00C7210B">
          <w:rPr>
            <w:noProof/>
            <w:webHidden/>
            <w:lang w:val="id-ID"/>
          </w:rPr>
          <w:t>2</w:t>
        </w:r>
        <w:r w:rsidR="007B5DAD" w:rsidRPr="00C7210B">
          <w:rPr>
            <w:noProof/>
            <w:webHidden/>
            <w:lang w:val="id-ID"/>
          </w:rPr>
          <w:fldChar w:fldCharType="end"/>
        </w:r>
      </w:hyperlink>
    </w:p>
    <w:p w14:paraId="3BFE61F1" w14:textId="407192D4" w:rsidR="007B5DAD" w:rsidRPr="00C7210B" w:rsidRDefault="00BE2871">
      <w:pPr>
        <w:pStyle w:val="TOC3"/>
        <w:tabs>
          <w:tab w:val="left" w:pos="1200"/>
          <w:tab w:val="right" w:leader="dot" w:pos="7927"/>
        </w:tabs>
        <w:rPr>
          <w:rFonts w:asciiTheme="minorHAnsi" w:eastAsiaTheme="minorEastAsia" w:hAnsiTheme="minorHAnsi" w:cstheme="minorBidi"/>
          <w:noProof/>
          <w:sz w:val="22"/>
          <w:szCs w:val="22"/>
          <w:lang w:val="id-ID"/>
        </w:rPr>
      </w:pPr>
      <w:hyperlink w:anchor="_Toc75938815" w:history="1">
        <w:r w:rsidR="007B5DAD" w:rsidRPr="00C7210B">
          <w:rPr>
            <w:rStyle w:val="Hyperlink"/>
            <w:noProof/>
            <w:lang w:val="id-ID"/>
          </w:rPr>
          <w:t>II.1.1</w:t>
        </w:r>
        <w:r w:rsidR="007B5DAD" w:rsidRPr="00C7210B">
          <w:rPr>
            <w:rFonts w:asciiTheme="minorHAnsi" w:eastAsiaTheme="minorEastAsia" w:hAnsiTheme="minorHAnsi" w:cstheme="minorBidi"/>
            <w:noProof/>
            <w:sz w:val="22"/>
            <w:szCs w:val="22"/>
            <w:lang w:val="id-ID"/>
          </w:rPr>
          <w:tab/>
        </w:r>
        <w:r w:rsidR="007B5DAD" w:rsidRPr="00C7210B">
          <w:rPr>
            <w:rStyle w:val="Hyperlink"/>
            <w:noProof/>
            <w:lang w:val="id-ID"/>
          </w:rPr>
          <w:t>Penggunaan Liquid Haskell</w:t>
        </w:r>
        <w:r w:rsidR="007B5DAD" w:rsidRPr="00C7210B">
          <w:rPr>
            <w:noProof/>
            <w:webHidden/>
            <w:lang w:val="id-ID"/>
          </w:rPr>
          <w:tab/>
        </w:r>
        <w:r w:rsidR="007B5DAD" w:rsidRPr="00C7210B">
          <w:rPr>
            <w:noProof/>
            <w:webHidden/>
            <w:lang w:val="id-ID"/>
          </w:rPr>
          <w:fldChar w:fldCharType="begin"/>
        </w:r>
        <w:r w:rsidR="007B5DAD" w:rsidRPr="00C7210B">
          <w:rPr>
            <w:noProof/>
            <w:webHidden/>
            <w:lang w:val="id-ID"/>
          </w:rPr>
          <w:instrText xml:space="preserve"> PAGEREF _Toc75938815 \h </w:instrText>
        </w:r>
        <w:r w:rsidR="007B5DAD" w:rsidRPr="00C7210B">
          <w:rPr>
            <w:noProof/>
            <w:webHidden/>
            <w:lang w:val="id-ID"/>
          </w:rPr>
        </w:r>
        <w:r w:rsidR="007B5DAD" w:rsidRPr="00C7210B">
          <w:rPr>
            <w:noProof/>
            <w:webHidden/>
            <w:lang w:val="id-ID"/>
          </w:rPr>
          <w:fldChar w:fldCharType="separate"/>
        </w:r>
        <w:r w:rsidR="00BB156C" w:rsidRPr="00C7210B">
          <w:rPr>
            <w:noProof/>
            <w:webHidden/>
            <w:lang w:val="id-ID"/>
          </w:rPr>
          <w:t>2</w:t>
        </w:r>
        <w:r w:rsidR="007B5DAD" w:rsidRPr="00C7210B">
          <w:rPr>
            <w:noProof/>
            <w:webHidden/>
            <w:lang w:val="id-ID"/>
          </w:rPr>
          <w:fldChar w:fldCharType="end"/>
        </w:r>
      </w:hyperlink>
    </w:p>
    <w:p w14:paraId="290039A3" w14:textId="76B90EAA" w:rsidR="007B5DAD" w:rsidRPr="00C7210B" w:rsidRDefault="00BE2871">
      <w:pPr>
        <w:pStyle w:val="TOC3"/>
        <w:tabs>
          <w:tab w:val="left" w:pos="1200"/>
          <w:tab w:val="right" w:leader="dot" w:pos="7927"/>
        </w:tabs>
        <w:rPr>
          <w:rFonts w:asciiTheme="minorHAnsi" w:eastAsiaTheme="minorEastAsia" w:hAnsiTheme="minorHAnsi" w:cstheme="minorBidi"/>
          <w:noProof/>
          <w:sz w:val="22"/>
          <w:szCs w:val="22"/>
          <w:lang w:val="id-ID"/>
        </w:rPr>
      </w:pPr>
      <w:hyperlink w:anchor="_Toc75938816" w:history="1">
        <w:r w:rsidR="007B5DAD" w:rsidRPr="00C7210B">
          <w:rPr>
            <w:rStyle w:val="Hyperlink"/>
            <w:noProof/>
            <w:lang w:val="id-ID"/>
          </w:rPr>
          <w:t>II.1.2</w:t>
        </w:r>
        <w:r w:rsidR="007B5DAD" w:rsidRPr="00C7210B">
          <w:rPr>
            <w:rFonts w:asciiTheme="minorHAnsi" w:eastAsiaTheme="minorEastAsia" w:hAnsiTheme="minorHAnsi" w:cstheme="minorBidi"/>
            <w:noProof/>
            <w:sz w:val="22"/>
            <w:szCs w:val="22"/>
            <w:lang w:val="id-ID"/>
          </w:rPr>
          <w:tab/>
        </w:r>
        <w:r w:rsidR="007B5DAD" w:rsidRPr="00C7210B">
          <w:rPr>
            <w:rStyle w:val="Hyperlink"/>
            <w:noProof/>
            <w:lang w:val="id-ID"/>
          </w:rPr>
          <w:t>Alur Kerja Liquid Haskell</w:t>
        </w:r>
        <w:r w:rsidR="007B5DAD" w:rsidRPr="00C7210B">
          <w:rPr>
            <w:noProof/>
            <w:webHidden/>
            <w:lang w:val="id-ID"/>
          </w:rPr>
          <w:tab/>
        </w:r>
        <w:r w:rsidR="007B5DAD" w:rsidRPr="00C7210B">
          <w:rPr>
            <w:noProof/>
            <w:webHidden/>
            <w:lang w:val="id-ID"/>
          </w:rPr>
          <w:fldChar w:fldCharType="begin"/>
        </w:r>
        <w:r w:rsidR="007B5DAD" w:rsidRPr="00C7210B">
          <w:rPr>
            <w:noProof/>
            <w:webHidden/>
            <w:lang w:val="id-ID"/>
          </w:rPr>
          <w:instrText xml:space="preserve"> PAGEREF _Toc75938816 \h </w:instrText>
        </w:r>
        <w:r w:rsidR="007B5DAD" w:rsidRPr="00C7210B">
          <w:rPr>
            <w:noProof/>
            <w:webHidden/>
            <w:lang w:val="id-ID"/>
          </w:rPr>
        </w:r>
        <w:r w:rsidR="007B5DAD" w:rsidRPr="00C7210B">
          <w:rPr>
            <w:noProof/>
            <w:webHidden/>
            <w:lang w:val="id-ID"/>
          </w:rPr>
          <w:fldChar w:fldCharType="separate"/>
        </w:r>
        <w:r w:rsidR="00BB156C" w:rsidRPr="00C7210B">
          <w:rPr>
            <w:noProof/>
            <w:webHidden/>
            <w:lang w:val="id-ID"/>
          </w:rPr>
          <w:t>2</w:t>
        </w:r>
        <w:r w:rsidR="007B5DAD" w:rsidRPr="00C7210B">
          <w:rPr>
            <w:noProof/>
            <w:webHidden/>
            <w:lang w:val="id-ID"/>
          </w:rPr>
          <w:fldChar w:fldCharType="end"/>
        </w:r>
      </w:hyperlink>
    </w:p>
    <w:p w14:paraId="08AFE8F3" w14:textId="7370C864" w:rsidR="007B5DAD" w:rsidRPr="00C7210B" w:rsidRDefault="00BE2871">
      <w:pPr>
        <w:pStyle w:val="TOC2"/>
        <w:tabs>
          <w:tab w:val="left" w:pos="800"/>
          <w:tab w:val="right" w:leader="dot" w:pos="7927"/>
        </w:tabs>
        <w:rPr>
          <w:rFonts w:asciiTheme="minorHAnsi" w:eastAsiaTheme="minorEastAsia" w:hAnsiTheme="minorHAnsi" w:cstheme="minorBidi"/>
          <w:noProof/>
          <w:sz w:val="22"/>
          <w:szCs w:val="22"/>
          <w:lang w:val="id-ID"/>
        </w:rPr>
      </w:pPr>
      <w:hyperlink w:anchor="_Toc75938817" w:history="1">
        <w:r w:rsidR="007B5DAD" w:rsidRPr="00C7210B">
          <w:rPr>
            <w:rStyle w:val="Hyperlink"/>
            <w:noProof/>
            <w:lang w:val="id-ID"/>
          </w:rPr>
          <w:t>II.2</w:t>
        </w:r>
        <w:r w:rsidR="007B5DAD" w:rsidRPr="00C7210B">
          <w:rPr>
            <w:rFonts w:asciiTheme="minorHAnsi" w:eastAsiaTheme="minorEastAsia" w:hAnsiTheme="minorHAnsi" w:cstheme="minorBidi"/>
            <w:noProof/>
            <w:sz w:val="22"/>
            <w:szCs w:val="22"/>
            <w:lang w:val="id-ID"/>
          </w:rPr>
          <w:tab/>
        </w:r>
        <w:r w:rsidR="007B5DAD" w:rsidRPr="00C7210B">
          <w:rPr>
            <w:rStyle w:val="Hyperlink"/>
            <w:noProof/>
            <w:lang w:val="id-ID"/>
          </w:rPr>
          <w:t>Pohon Merah-Hitam</w:t>
        </w:r>
        <w:r w:rsidR="007B5DAD" w:rsidRPr="00C7210B">
          <w:rPr>
            <w:noProof/>
            <w:webHidden/>
            <w:lang w:val="id-ID"/>
          </w:rPr>
          <w:tab/>
        </w:r>
        <w:r w:rsidR="007B5DAD" w:rsidRPr="00C7210B">
          <w:rPr>
            <w:noProof/>
            <w:webHidden/>
            <w:lang w:val="id-ID"/>
          </w:rPr>
          <w:fldChar w:fldCharType="begin"/>
        </w:r>
        <w:r w:rsidR="007B5DAD" w:rsidRPr="00C7210B">
          <w:rPr>
            <w:noProof/>
            <w:webHidden/>
            <w:lang w:val="id-ID"/>
          </w:rPr>
          <w:instrText xml:space="preserve"> PAGEREF _Toc75938817 \h </w:instrText>
        </w:r>
        <w:r w:rsidR="007B5DAD" w:rsidRPr="00C7210B">
          <w:rPr>
            <w:noProof/>
            <w:webHidden/>
            <w:lang w:val="id-ID"/>
          </w:rPr>
        </w:r>
        <w:r w:rsidR="007B5DAD" w:rsidRPr="00C7210B">
          <w:rPr>
            <w:noProof/>
            <w:webHidden/>
            <w:lang w:val="id-ID"/>
          </w:rPr>
          <w:fldChar w:fldCharType="separate"/>
        </w:r>
        <w:r w:rsidR="00BB156C" w:rsidRPr="00C7210B">
          <w:rPr>
            <w:noProof/>
            <w:webHidden/>
            <w:lang w:val="id-ID"/>
          </w:rPr>
          <w:t>2</w:t>
        </w:r>
        <w:r w:rsidR="007B5DAD" w:rsidRPr="00C7210B">
          <w:rPr>
            <w:noProof/>
            <w:webHidden/>
            <w:lang w:val="id-ID"/>
          </w:rPr>
          <w:fldChar w:fldCharType="end"/>
        </w:r>
      </w:hyperlink>
    </w:p>
    <w:p w14:paraId="5F8877BC" w14:textId="3AB7E96D" w:rsidR="007B5DAD" w:rsidRPr="00C7210B" w:rsidRDefault="00BE2871">
      <w:pPr>
        <w:pStyle w:val="TOC3"/>
        <w:tabs>
          <w:tab w:val="left" w:pos="1200"/>
          <w:tab w:val="right" w:leader="dot" w:pos="7927"/>
        </w:tabs>
        <w:rPr>
          <w:rFonts w:asciiTheme="minorHAnsi" w:eastAsiaTheme="minorEastAsia" w:hAnsiTheme="minorHAnsi" w:cstheme="minorBidi"/>
          <w:noProof/>
          <w:sz w:val="22"/>
          <w:szCs w:val="22"/>
          <w:lang w:val="id-ID"/>
        </w:rPr>
      </w:pPr>
      <w:hyperlink w:anchor="_Toc75938818" w:history="1">
        <w:r w:rsidR="007B5DAD" w:rsidRPr="00C7210B">
          <w:rPr>
            <w:rStyle w:val="Hyperlink"/>
            <w:noProof/>
            <w:lang w:val="id-ID"/>
          </w:rPr>
          <w:t>II.2.1</w:t>
        </w:r>
        <w:r w:rsidR="007B5DAD" w:rsidRPr="00C7210B">
          <w:rPr>
            <w:rFonts w:asciiTheme="minorHAnsi" w:eastAsiaTheme="minorEastAsia" w:hAnsiTheme="minorHAnsi" w:cstheme="minorBidi"/>
            <w:noProof/>
            <w:sz w:val="22"/>
            <w:szCs w:val="22"/>
            <w:lang w:val="id-ID"/>
          </w:rPr>
          <w:tab/>
        </w:r>
        <w:r w:rsidR="007B5DAD" w:rsidRPr="00C7210B">
          <w:rPr>
            <w:rStyle w:val="Hyperlink"/>
            <w:noProof/>
            <w:lang w:val="id-ID"/>
          </w:rPr>
          <w:t>Objek-Objek Teori Graf</w:t>
        </w:r>
        <w:r w:rsidR="007B5DAD" w:rsidRPr="00C7210B">
          <w:rPr>
            <w:noProof/>
            <w:webHidden/>
            <w:lang w:val="id-ID"/>
          </w:rPr>
          <w:tab/>
        </w:r>
        <w:r w:rsidR="007B5DAD" w:rsidRPr="00C7210B">
          <w:rPr>
            <w:noProof/>
            <w:webHidden/>
            <w:lang w:val="id-ID"/>
          </w:rPr>
          <w:fldChar w:fldCharType="begin"/>
        </w:r>
        <w:r w:rsidR="007B5DAD" w:rsidRPr="00C7210B">
          <w:rPr>
            <w:noProof/>
            <w:webHidden/>
            <w:lang w:val="id-ID"/>
          </w:rPr>
          <w:instrText xml:space="preserve"> PAGEREF _Toc75938818 \h </w:instrText>
        </w:r>
        <w:r w:rsidR="007B5DAD" w:rsidRPr="00C7210B">
          <w:rPr>
            <w:noProof/>
            <w:webHidden/>
            <w:lang w:val="id-ID"/>
          </w:rPr>
        </w:r>
        <w:r w:rsidR="007B5DAD" w:rsidRPr="00C7210B">
          <w:rPr>
            <w:noProof/>
            <w:webHidden/>
            <w:lang w:val="id-ID"/>
          </w:rPr>
          <w:fldChar w:fldCharType="separate"/>
        </w:r>
        <w:r w:rsidR="00BB156C" w:rsidRPr="00C7210B">
          <w:rPr>
            <w:noProof/>
            <w:webHidden/>
            <w:lang w:val="id-ID"/>
          </w:rPr>
          <w:t>2</w:t>
        </w:r>
        <w:r w:rsidR="007B5DAD" w:rsidRPr="00C7210B">
          <w:rPr>
            <w:noProof/>
            <w:webHidden/>
            <w:lang w:val="id-ID"/>
          </w:rPr>
          <w:fldChar w:fldCharType="end"/>
        </w:r>
      </w:hyperlink>
    </w:p>
    <w:p w14:paraId="11664FC0" w14:textId="03223298" w:rsidR="007B5DAD" w:rsidRPr="00C7210B" w:rsidRDefault="00BE2871">
      <w:pPr>
        <w:pStyle w:val="TOC3"/>
        <w:tabs>
          <w:tab w:val="left" w:pos="1200"/>
          <w:tab w:val="right" w:leader="dot" w:pos="7927"/>
        </w:tabs>
        <w:rPr>
          <w:rFonts w:asciiTheme="minorHAnsi" w:eastAsiaTheme="minorEastAsia" w:hAnsiTheme="minorHAnsi" w:cstheme="minorBidi"/>
          <w:noProof/>
          <w:sz w:val="22"/>
          <w:szCs w:val="22"/>
          <w:lang w:val="id-ID"/>
        </w:rPr>
      </w:pPr>
      <w:hyperlink w:anchor="_Toc75938819" w:history="1">
        <w:r w:rsidR="007B5DAD" w:rsidRPr="00C7210B">
          <w:rPr>
            <w:rStyle w:val="Hyperlink"/>
            <w:noProof/>
            <w:lang w:val="id-ID"/>
          </w:rPr>
          <w:t>II.2.2</w:t>
        </w:r>
        <w:r w:rsidR="007B5DAD" w:rsidRPr="00C7210B">
          <w:rPr>
            <w:rFonts w:asciiTheme="minorHAnsi" w:eastAsiaTheme="minorEastAsia" w:hAnsiTheme="minorHAnsi" w:cstheme="minorBidi"/>
            <w:noProof/>
            <w:sz w:val="22"/>
            <w:szCs w:val="22"/>
            <w:lang w:val="id-ID"/>
          </w:rPr>
          <w:tab/>
        </w:r>
        <w:r w:rsidR="007B5DAD" w:rsidRPr="00C7210B">
          <w:rPr>
            <w:rStyle w:val="Hyperlink"/>
            <w:noProof/>
            <w:lang w:val="id-ID"/>
          </w:rPr>
          <w:t>Pohon Pencarian Biner</w:t>
        </w:r>
        <w:r w:rsidR="007B5DAD" w:rsidRPr="00C7210B">
          <w:rPr>
            <w:noProof/>
            <w:webHidden/>
            <w:lang w:val="id-ID"/>
          </w:rPr>
          <w:tab/>
        </w:r>
        <w:r w:rsidR="007B5DAD" w:rsidRPr="00C7210B">
          <w:rPr>
            <w:noProof/>
            <w:webHidden/>
            <w:lang w:val="id-ID"/>
          </w:rPr>
          <w:fldChar w:fldCharType="begin"/>
        </w:r>
        <w:r w:rsidR="007B5DAD" w:rsidRPr="00C7210B">
          <w:rPr>
            <w:noProof/>
            <w:webHidden/>
            <w:lang w:val="id-ID"/>
          </w:rPr>
          <w:instrText xml:space="preserve"> PAGEREF _Toc75938819 \h </w:instrText>
        </w:r>
        <w:r w:rsidR="007B5DAD" w:rsidRPr="00C7210B">
          <w:rPr>
            <w:noProof/>
            <w:webHidden/>
            <w:lang w:val="id-ID"/>
          </w:rPr>
        </w:r>
        <w:r w:rsidR="007B5DAD" w:rsidRPr="00C7210B">
          <w:rPr>
            <w:noProof/>
            <w:webHidden/>
            <w:lang w:val="id-ID"/>
          </w:rPr>
          <w:fldChar w:fldCharType="separate"/>
        </w:r>
        <w:r w:rsidR="00BB156C" w:rsidRPr="00C7210B">
          <w:rPr>
            <w:noProof/>
            <w:webHidden/>
            <w:lang w:val="id-ID"/>
          </w:rPr>
          <w:t>2</w:t>
        </w:r>
        <w:r w:rsidR="007B5DAD" w:rsidRPr="00C7210B">
          <w:rPr>
            <w:noProof/>
            <w:webHidden/>
            <w:lang w:val="id-ID"/>
          </w:rPr>
          <w:fldChar w:fldCharType="end"/>
        </w:r>
      </w:hyperlink>
    </w:p>
    <w:p w14:paraId="1D0E342C" w14:textId="3F23643E" w:rsidR="007B5DAD" w:rsidRPr="00C7210B" w:rsidRDefault="00BE2871">
      <w:pPr>
        <w:pStyle w:val="TOC3"/>
        <w:tabs>
          <w:tab w:val="left" w:pos="1200"/>
          <w:tab w:val="right" w:leader="dot" w:pos="7927"/>
        </w:tabs>
        <w:rPr>
          <w:rFonts w:asciiTheme="minorHAnsi" w:eastAsiaTheme="minorEastAsia" w:hAnsiTheme="minorHAnsi" w:cstheme="minorBidi"/>
          <w:noProof/>
          <w:sz w:val="22"/>
          <w:szCs w:val="22"/>
          <w:lang w:val="id-ID"/>
        </w:rPr>
      </w:pPr>
      <w:hyperlink w:anchor="_Toc75938820" w:history="1">
        <w:r w:rsidR="007B5DAD" w:rsidRPr="00C7210B">
          <w:rPr>
            <w:rStyle w:val="Hyperlink"/>
            <w:noProof/>
            <w:lang w:val="id-ID"/>
          </w:rPr>
          <w:t>II.2.3</w:t>
        </w:r>
        <w:r w:rsidR="007B5DAD" w:rsidRPr="00C7210B">
          <w:rPr>
            <w:rFonts w:asciiTheme="minorHAnsi" w:eastAsiaTheme="minorEastAsia" w:hAnsiTheme="minorHAnsi" w:cstheme="minorBidi"/>
            <w:noProof/>
            <w:sz w:val="22"/>
            <w:szCs w:val="22"/>
            <w:lang w:val="id-ID"/>
          </w:rPr>
          <w:tab/>
        </w:r>
        <w:r w:rsidR="007B5DAD" w:rsidRPr="00C7210B">
          <w:rPr>
            <w:rStyle w:val="Hyperlink"/>
            <w:noProof/>
            <w:lang w:val="id-ID"/>
          </w:rPr>
          <w:t>Pohon Merah-Hitam</w:t>
        </w:r>
        <w:r w:rsidR="007B5DAD" w:rsidRPr="00C7210B">
          <w:rPr>
            <w:noProof/>
            <w:webHidden/>
            <w:lang w:val="id-ID"/>
          </w:rPr>
          <w:tab/>
        </w:r>
        <w:r w:rsidR="007B5DAD" w:rsidRPr="00C7210B">
          <w:rPr>
            <w:noProof/>
            <w:webHidden/>
            <w:lang w:val="id-ID"/>
          </w:rPr>
          <w:fldChar w:fldCharType="begin"/>
        </w:r>
        <w:r w:rsidR="007B5DAD" w:rsidRPr="00C7210B">
          <w:rPr>
            <w:noProof/>
            <w:webHidden/>
            <w:lang w:val="id-ID"/>
          </w:rPr>
          <w:instrText xml:space="preserve"> PAGEREF _Toc75938820 \h </w:instrText>
        </w:r>
        <w:r w:rsidR="007B5DAD" w:rsidRPr="00C7210B">
          <w:rPr>
            <w:noProof/>
            <w:webHidden/>
            <w:lang w:val="id-ID"/>
          </w:rPr>
        </w:r>
        <w:r w:rsidR="007B5DAD" w:rsidRPr="00C7210B">
          <w:rPr>
            <w:noProof/>
            <w:webHidden/>
            <w:lang w:val="id-ID"/>
          </w:rPr>
          <w:fldChar w:fldCharType="separate"/>
        </w:r>
        <w:r w:rsidR="00BB156C" w:rsidRPr="00C7210B">
          <w:rPr>
            <w:noProof/>
            <w:webHidden/>
            <w:lang w:val="id-ID"/>
          </w:rPr>
          <w:t>2</w:t>
        </w:r>
        <w:r w:rsidR="007B5DAD" w:rsidRPr="00C7210B">
          <w:rPr>
            <w:noProof/>
            <w:webHidden/>
            <w:lang w:val="id-ID"/>
          </w:rPr>
          <w:fldChar w:fldCharType="end"/>
        </w:r>
      </w:hyperlink>
    </w:p>
    <w:p w14:paraId="44F43109" w14:textId="0A69217B" w:rsidR="007B5DAD" w:rsidRPr="00C7210B" w:rsidRDefault="00BE2871">
      <w:pPr>
        <w:pStyle w:val="TOC3"/>
        <w:tabs>
          <w:tab w:val="left" w:pos="1200"/>
          <w:tab w:val="right" w:leader="dot" w:pos="7927"/>
        </w:tabs>
        <w:rPr>
          <w:rFonts w:asciiTheme="minorHAnsi" w:eastAsiaTheme="minorEastAsia" w:hAnsiTheme="minorHAnsi" w:cstheme="minorBidi"/>
          <w:noProof/>
          <w:sz w:val="22"/>
          <w:szCs w:val="22"/>
          <w:lang w:val="id-ID"/>
        </w:rPr>
      </w:pPr>
      <w:hyperlink w:anchor="_Toc75938821" w:history="1">
        <w:r w:rsidR="007B5DAD" w:rsidRPr="00C7210B">
          <w:rPr>
            <w:rStyle w:val="Hyperlink"/>
            <w:noProof/>
            <w:lang w:val="id-ID"/>
          </w:rPr>
          <w:t>II.2.4</w:t>
        </w:r>
        <w:r w:rsidR="007B5DAD" w:rsidRPr="00C7210B">
          <w:rPr>
            <w:rFonts w:asciiTheme="minorHAnsi" w:eastAsiaTheme="minorEastAsia" w:hAnsiTheme="minorHAnsi" w:cstheme="minorBidi"/>
            <w:noProof/>
            <w:sz w:val="22"/>
            <w:szCs w:val="22"/>
            <w:lang w:val="id-ID"/>
          </w:rPr>
          <w:tab/>
        </w:r>
        <w:r w:rsidR="007B5DAD" w:rsidRPr="00C7210B">
          <w:rPr>
            <w:rStyle w:val="Hyperlink"/>
            <w:noProof/>
            <w:lang w:val="id-ID"/>
          </w:rPr>
          <w:t>Algoritma penambahan Okasaki</w:t>
        </w:r>
        <w:r w:rsidR="007B5DAD" w:rsidRPr="00C7210B">
          <w:rPr>
            <w:noProof/>
            <w:webHidden/>
            <w:lang w:val="id-ID"/>
          </w:rPr>
          <w:tab/>
        </w:r>
        <w:r w:rsidR="007B5DAD" w:rsidRPr="00C7210B">
          <w:rPr>
            <w:noProof/>
            <w:webHidden/>
            <w:lang w:val="id-ID"/>
          </w:rPr>
          <w:fldChar w:fldCharType="begin"/>
        </w:r>
        <w:r w:rsidR="007B5DAD" w:rsidRPr="00C7210B">
          <w:rPr>
            <w:noProof/>
            <w:webHidden/>
            <w:lang w:val="id-ID"/>
          </w:rPr>
          <w:instrText xml:space="preserve"> PAGEREF _Toc75938821 \h </w:instrText>
        </w:r>
        <w:r w:rsidR="007B5DAD" w:rsidRPr="00C7210B">
          <w:rPr>
            <w:noProof/>
            <w:webHidden/>
            <w:lang w:val="id-ID"/>
          </w:rPr>
        </w:r>
        <w:r w:rsidR="007B5DAD" w:rsidRPr="00C7210B">
          <w:rPr>
            <w:noProof/>
            <w:webHidden/>
            <w:lang w:val="id-ID"/>
          </w:rPr>
          <w:fldChar w:fldCharType="separate"/>
        </w:r>
        <w:r w:rsidR="00BB156C" w:rsidRPr="00C7210B">
          <w:rPr>
            <w:noProof/>
            <w:webHidden/>
            <w:lang w:val="id-ID"/>
          </w:rPr>
          <w:t>2</w:t>
        </w:r>
        <w:r w:rsidR="007B5DAD" w:rsidRPr="00C7210B">
          <w:rPr>
            <w:noProof/>
            <w:webHidden/>
            <w:lang w:val="id-ID"/>
          </w:rPr>
          <w:fldChar w:fldCharType="end"/>
        </w:r>
      </w:hyperlink>
    </w:p>
    <w:p w14:paraId="6709F0D2" w14:textId="7B50D0D7" w:rsidR="007B5DAD" w:rsidRPr="00C7210B" w:rsidRDefault="00BE2871">
      <w:pPr>
        <w:pStyle w:val="TOC3"/>
        <w:tabs>
          <w:tab w:val="left" w:pos="1200"/>
          <w:tab w:val="right" w:leader="dot" w:pos="7927"/>
        </w:tabs>
        <w:rPr>
          <w:rFonts w:asciiTheme="minorHAnsi" w:eastAsiaTheme="minorEastAsia" w:hAnsiTheme="minorHAnsi" w:cstheme="minorBidi"/>
          <w:noProof/>
          <w:sz w:val="22"/>
          <w:szCs w:val="22"/>
          <w:lang w:val="id-ID"/>
        </w:rPr>
      </w:pPr>
      <w:hyperlink w:anchor="_Toc75938822" w:history="1">
        <w:r w:rsidR="007B5DAD" w:rsidRPr="00C7210B">
          <w:rPr>
            <w:rStyle w:val="Hyperlink"/>
            <w:noProof/>
            <w:lang w:val="id-ID"/>
          </w:rPr>
          <w:t>II.2.5</w:t>
        </w:r>
        <w:r w:rsidR="007B5DAD" w:rsidRPr="00C7210B">
          <w:rPr>
            <w:rFonts w:asciiTheme="minorHAnsi" w:eastAsiaTheme="minorEastAsia" w:hAnsiTheme="minorHAnsi" w:cstheme="minorBidi"/>
            <w:noProof/>
            <w:sz w:val="22"/>
            <w:szCs w:val="22"/>
            <w:lang w:val="id-ID"/>
          </w:rPr>
          <w:tab/>
        </w:r>
        <w:r w:rsidR="007B5DAD" w:rsidRPr="00C7210B">
          <w:rPr>
            <w:rStyle w:val="Hyperlink"/>
            <w:noProof/>
            <w:lang w:val="id-ID"/>
          </w:rPr>
          <w:t>Algoritma penghapusan Matt Might</w:t>
        </w:r>
        <w:r w:rsidR="007B5DAD" w:rsidRPr="00C7210B">
          <w:rPr>
            <w:noProof/>
            <w:webHidden/>
            <w:lang w:val="id-ID"/>
          </w:rPr>
          <w:tab/>
        </w:r>
        <w:r w:rsidR="007B5DAD" w:rsidRPr="00C7210B">
          <w:rPr>
            <w:noProof/>
            <w:webHidden/>
            <w:lang w:val="id-ID"/>
          </w:rPr>
          <w:fldChar w:fldCharType="begin"/>
        </w:r>
        <w:r w:rsidR="007B5DAD" w:rsidRPr="00C7210B">
          <w:rPr>
            <w:noProof/>
            <w:webHidden/>
            <w:lang w:val="id-ID"/>
          </w:rPr>
          <w:instrText xml:space="preserve"> PAGEREF _Toc75938822 \h </w:instrText>
        </w:r>
        <w:r w:rsidR="007B5DAD" w:rsidRPr="00C7210B">
          <w:rPr>
            <w:noProof/>
            <w:webHidden/>
            <w:lang w:val="id-ID"/>
          </w:rPr>
        </w:r>
        <w:r w:rsidR="007B5DAD" w:rsidRPr="00C7210B">
          <w:rPr>
            <w:noProof/>
            <w:webHidden/>
            <w:lang w:val="id-ID"/>
          </w:rPr>
          <w:fldChar w:fldCharType="separate"/>
        </w:r>
        <w:r w:rsidR="00BB156C" w:rsidRPr="00C7210B">
          <w:rPr>
            <w:noProof/>
            <w:webHidden/>
            <w:lang w:val="id-ID"/>
          </w:rPr>
          <w:t>2</w:t>
        </w:r>
        <w:r w:rsidR="007B5DAD" w:rsidRPr="00C7210B">
          <w:rPr>
            <w:noProof/>
            <w:webHidden/>
            <w:lang w:val="id-ID"/>
          </w:rPr>
          <w:fldChar w:fldCharType="end"/>
        </w:r>
      </w:hyperlink>
    </w:p>
    <w:p w14:paraId="03689E3B" w14:textId="5EBC3AB8" w:rsidR="007B5DAD" w:rsidRPr="00C7210B" w:rsidRDefault="00BE2871">
      <w:pPr>
        <w:pStyle w:val="TOC2"/>
        <w:tabs>
          <w:tab w:val="left" w:pos="800"/>
          <w:tab w:val="right" w:leader="dot" w:pos="7927"/>
        </w:tabs>
        <w:rPr>
          <w:rFonts w:asciiTheme="minorHAnsi" w:eastAsiaTheme="minorEastAsia" w:hAnsiTheme="minorHAnsi" w:cstheme="minorBidi"/>
          <w:noProof/>
          <w:sz w:val="22"/>
          <w:szCs w:val="22"/>
          <w:lang w:val="id-ID"/>
        </w:rPr>
      </w:pPr>
      <w:hyperlink w:anchor="_Toc75938823" w:history="1">
        <w:r w:rsidR="007B5DAD" w:rsidRPr="00C7210B">
          <w:rPr>
            <w:rStyle w:val="Hyperlink"/>
            <w:noProof/>
            <w:lang w:val="id-ID"/>
          </w:rPr>
          <w:t>II.3</w:t>
        </w:r>
        <w:r w:rsidR="007B5DAD" w:rsidRPr="00C7210B">
          <w:rPr>
            <w:rFonts w:asciiTheme="minorHAnsi" w:eastAsiaTheme="minorEastAsia" w:hAnsiTheme="minorHAnsi" w:cstheme="minorBidi"/>
            <w:noProof/>
            <w:sz w:val="22"/>
            <w:szCs w:val="22"/>
            <w:lang w:val="id-ID"/>
          </w:rPr>
          <w:tab/>
        </w:r>
        <w:r w:rsidR="007B5DAD" w:rsidRPr="00C7210B">
          <w:rPr>
            <w:rStyle w:val="Hyperlink"/>
            <w:noProof/>
            <w:lang w:val="id-ID"/>
          </w:rPr>
          <w:t>Implementasi Pohon Merah-Hitam dan Verifikasi</w:t>
        </w:r>
        <w:r w:rsidR="007B5DAD" w:rsidRPr="00C7210B">
          <w:rPr>
            <w:noProof/>
            <w:webHidden/>
            <w:lang w:val="id-ID"/>
          </w:rPr>
          <w:tab/>
        </w:r>
        <w:r w:rsidR="007B5DAD" w:rsidRPr="00C7210B">
          <w:rPr>
            <w:noProof/>
            <w:webHidden/>
            <w:lang w:val="id-ID"/>
          </w:rPr>
          <w:fldChar w:fldCharType="begin"/>
        </w:r>
        <w:r w:rsidR="007B5DAD" w:rsidRPr="00C7210B">
          <w:rPr>
            <w:noProof/>
            <w:webHidden/>
            <w:lang w:val="id-ID"/>
          </w:rPr>
          <w:instrText xml:space="preserve"> PAGEREF _Toc75938823 \h </w:instrText>
        </w:r>
        <w:r w:rsidR="007B5DAD" w:rsidRPr="00C7210B">
          <w:rPr>
            <w:noProof/>
            <w:webHidden/>
            <w:lang w:val="id-ID"/>
          </w:rPr>
        </w:r>
        <w:r w:rsidR="007B5DAD" w:rsidRPr="00C7210B">
          <w:rPr>
            <w:noProof/>
            <w:webHidden/>
            <w:lang w:val="id-ID"/>
          </w:rPr>
          <w:fldChar w:fldCharType="separate"/>
        </w:r>
        <w:r w:rsidR="00BB156C" w:rsidRPr="00C7210B">
          <w:rPr>
            <w:noProof/>
            <w:webHidden/>
            <w:lang w:val="id-ID"/>
          </w:rPr>
          <w:t>2</w:t>
        </w:r>
        <w:r w:rsidR="007B5DAD" w:rsidRPr="00C7210B">
          <w:rPr>
            <w:noProof/>
            <w:webHidden/>
            <w:lang w:val="id-ID"/>
          </w:rPr>
          <w:fldChar w:fldCharType="end"/>
        </w:r>
      </w:hyperlink>
    </w:p>
    <w:p w14:paraId="5F8AED29" w14:textId="182EE91A" w:rsidR="007B5DAD" w:rsidRPr="00C7210B" w:rsidRDefault="00BE2871">
      <w:pPr>
        <w:pStyle w:val="TOC3"/>
        <w:tabs>
          <w:tab w:val="left" w:pos="1200"/>
          <w:tab w:val="right" w:leader="dot" w:pos="7927"/>
        </w:tabs>
        <w:rPr>
          <w:rFonts w:asciiTheme="minorHAnsi" w:eastAsiaTheme="minorEastAsia" w:hAnsiTheme="minorHAnsi" w:cstheme="minorBidi"/>
          <w:noProof/>
          <w:sz w:val="22"/>
          <w:szCs w:val="22"/>
          <w:lang w:val="id-ID"/>
        </w:rPr>
      </w:pPr>
      <w:hyperlink w:anchor="_Toc75938824" w:history="1">
        <w:r w:rsidR="007B5DAD" w:rsidRPr="00C7210B">
          <w:rPr>
            <w:rStyle w:val="Hyperlink"/>
            <w:noProof/>
            <w:lang w:val="id-ID"/>
          </w:rPr>
          <w:t>II.3.1</w:t>
        </w:r>
        <w:r w:rsidR="007B5DAD" w:rsidRPr="00C7210B">
          <w:rPr>
            <w:rFonts w:asciiTheme="minorHAnsi" w:eastAsiaTheme="minorEastAsia" w:hAnsiTheme="minorHAnsi" w:cstheme="minorBidi"/>
            <w:noProof/>
            <w:sz w:val="22"/>
            <w:szCs w:val="22"/>
            <w:lang w:val="id-ID"/>
          </w:rPr>
          <w:tab/>
        </w:r>
        <w:r w:rsidR="007B5DAD" w:rsidRPr="00C7210B">
          <w:rPr>
            <w:rStyle w:val="Hyperlink"/>
            <w:noProof/>
            <w:lang w:val="id-ID"/>
          </w:rPr>
          <w:t>Implementasi RBT Might dalam Bahasa Haskell</w:t>
        </w:r>
        <w:r w:rsidR="007B5DAD" w:rsidRPr="00C7210B">
          <w:rPr>
            <w:noProof/>
            <w:webHidden/>
            <w:lang w:val="id-ID"/>
          </w:rPr>
          <w:tab/>
        </w:r>
        <w:r w:rsidR="007B5DAD" w:rsidRPr="00C7210B">
          <w:rPr>
            <w:noProof/>
            <w:webHidden/>
            <w:lang w:val="id-ID"/>
          </w:rPr>
          <w:fldChar w:fldCharType="begin"/>
        </w:r>
        <w:r w:rsidR="007B5DAD" w:rsidRPr="00C7210B">
          <w:rPr>
            <w:noProof/>
            <w:webHidden/>
            <w:lang w:val="id-ID"/>
          </w:rPr>
          <w:instrText xml:space="preserve"> PAGEREF _Toc75938824 \h </w:instrText>
        </w:r>
        <w:r w:rsidR="007B5DAD" w:rsidRPr="00C7210B">
          <w:rPr>
            <w:noProof/>
            <w:webHidden/>
            <w:lang w:val="id-ID"/>
          </w:rPr>
        </w:r>
        <w:r w:rsidR="007B5DAD" w:rsidRPr="00C7210B">
          <w:rPr>
            <w:noProof/>
            <w:webHidden/>
            <w:lang w:val="id-ID"/>
          </w:rPr>
          <w:fldChar w:fldCharType="separate"/>
        </w:r>
        <w:r w:rsidR="00BB156C" w:rsidRPr="00C7210B">
          <w:rPr>
            <w:noProof/>
            <w:webHidden/>
            <w:lang w:val="id-ID"/>
          </w:rPr>
          <w:t>2</w:t>
        </w:r>
        <w:r w:rsidR="007B5DAD" w:rsidRPr="00C7210B">
          <w:rPr>
            <w:noProof/>
            <w:webHidden/>
            <w:lang w:val="id-ID"/>
          </w:rPr>
          <w:fldChar w:fldCharType="end"/>
        </w:r>
      </w:hyperlink>
    </w:p>
    <w:p w14:paraId="6FB932C8" w14:textId="5DE909A9" w:rsidR="007B5DAD" w:rsidRPr="00C7210B" w:rsidRDefault="00BE2871">
      <w:pPr>
        <w:pStyle w:val="TOC3"/>
        <w:tabs>
          <w:tab w:val="left" w:pos="1200"/>
          <w:tab w:val="right" w:leader="dot" w:pos="7927"/>
        </w:tabs>
        <w:rPr>
          <w:rFonts w:asciiTheme="minorHAnsi" w:eastAsiaTheme="minorEastAsia" w:hAnsiTheme="minorHAnsi" w:cstheme="minorBidi"/>
          <w:noProof/>
          <w:sz w:val="22"/>
          <w:szCs w:val="22"/>
          <w:lang w:val="id-ID"/>
        </w:rPr>
      </w:pPr>
      <w:hyperlink w:anchor="_Toc75938825" w:history="1">
        <w:r w:rsidR="007B5DAD" w:rsidRPr="00C7210B">
          <w:rPr>
            <w:rStyle w:val="Hyperlink"/>
            <w:noProof/>
            <w:lang w:val="id-ID"/>
          </w:rPr>
          <w:t>II.3.2</w:t>
        </w:r>
        <w:r w:rsidR="007B5DAD" w:rsidRPr="00C7210B">
          <w:rPr>
            <w:rFonts w:asciiTheme="minorHAnsi" w:eastAsiaTheme="minorEastAsia" w:hAnsiTheme="minorHAnsi" w:cstheme="minorBidi"/>
            <w:noProof/>
            <w:sz w:val="22"/>
            <w:szCs w:val="22"/>
            <w:lang w:val="id-ID"/>
          </w:rPr>
          <w:tab/>
        </w:r>
        <w:r w:rsidR="007B5DAD" w:rsidRPr="00C7210B">
          <w:rPr>
            <w:rStyle w:val="Hyperlink"/>
            <w:noProof/>
            <w:lang w:val="id-ID"/>
          </w:rPr>
          <w:t>Usaha Verifikasi Sebelumnya terhadap Program</w:t>
        </w:r>
        <w:r w:rsidR="007B5DAD" w:rsidRPr="00C7210B">
          <w:rPr>
            <w:noProof/>
            <w:webHidden/>
            <w:lang w:val="id-ID"/>
          </w:rPr>
          <w:tab/>
        </w:r>
        <w:r w:rsidR="007B5DAD" w:rsidRPr="00C7210B">
          <w:rPr>
            <w:noProof/>
            <w:webHidden/>
            <w:lang w:val="id-ID"/>
          </w:rPr>
          <w:fldChar w:fldCharType="begin"/>
        </w:r>
        <w:r w:rsidR="007B5DAD" w:rsidRPr="00C7210B">
          <w:rPr>
            <w:noProof/>
            <w:webHidden/>
            <w:lang w:val="id-ID"/>
          </w:rPr>
          <w:instrText xml:space="preserve"> PAGEREF _Toc75938825 \h </w:instrText>
        </w:r>
        <w:r w:rsidR="007B5DAD" w:rsidRPr="00C7210B">
          <w:rPr>
            <w:noProof/>
            <w:webHidden/>
            <w:lang w:val="id-ID"/>
          </w:rPr>
        </w:r>
        <w:r w:rsidR="007B5DAD" w:rsidRPr="00C7210B">
          <w:rPr>
            <w:noProof/>
            <w:webHidden/>
            <w:lang w:val="id-ID"/>
          </w:rPr>
          <w:fldChar w:fldCharType="separate"/>
        </w:r>
        <w:r w:rsidR="00BB156C" w:rsidRPr="00C7210B">
          <w:rPr>
            <w:noProof/>
            <w:webHidden/>
            <w:lang w:val="id-ID"/>
          </w:rPr>
          <w:t>2</w:t>
        </w:r>
        <w:r w:rsidR="007B5DAD" w:rsidRPr="00C7210B">
          <w:rPr>
            <w:noProof/>
            <w:webHidden/>
            <w:lang w:val="id-ID"/>
          </w:rPr>
          <w:fldChar w:fldCharType="end"/>
        </w:r>
      </w:hyperlink>
    </w:p>
    <w:p w14:paraId="2EDE0A49" w14:textId="25838854" w:rsidR="007B5DAD" w:rsidRPr="00C7210B" w:rsidRDefault="00BE2871">
      <w:pPr>
        <w:pStyle w:val="TOC1"/>
        <w:tabs>
          <w:tab w:val="right" w:leader="dot" w:pos="7927"/>
        </w:tabs>
        <w:rPr>
          <w:rFonts w:asciiTheme="minorHAnsi" w:eastAsiaTheme="minorEastAsia" w:hAnsiTheme="minorHAnsi" w:cstheme="minorBidi"/>
          <w:b w:val="0"/>
          <w:noProof/>
          <w:sz w:val="22"/>
          <w:szCs w:val="22"/>
          <w:lang w:val="id-ID"/>
        </w:rPr>
      </w:pPr>
      <w:hyperlink w:anchor="_Toc75938826" w:history="1">
        <w:r w:rsidR="007B5DAD" w:rsidRPr="00C7210B">
          <w:rPr>
            <w:rStyle w:val="Hyperlink"/>
            <w:noProof/>
            <w:lang w:val="id-ID"/>
          </w:rPr>
          <w:t>BAB III &lt;DESKRIPSI SOLUSI&gt;</w:t>
        </w:r>
        <w:r w:rsidR="007B5DAD" w:rsidRPr="00C7210B">
          <w:rPr>
            <w:noProof/>
            <w:webHidden/>
            <w:lang w:val="id-ID"/>
          </w:rPr>
          <w:tab/>
        </w:r>
        <w:r w:rsidR="007B5DAD" w:rsidRPr="00C7210B">
          <w:rPr>
            <w:noProof/>
            <w:webHidden/>
            <w:lang w:val="id-ID"/>
          </w:rPr>
          <w:fldChar w:fldCharType="begin"/>
        </w:r>
        <w:r w:rsidR="007B5DAD" w:rsidRPr="00C7210B">
          <w:rPr>
            <w:noProof/>
            <w:webHidden/>
            <w:lang w:val="id-ID"/>
          </w:rPr>
          <w:instrText xml:space="preserve"> PAGEREF _Toc75938826 \h </w:instrText>
        </w:r>
        <w:r w:rsidR="007B5DAD" w:rsidRPr="00C7210B">
          <w:rPr>
            <w:noProof/>
            <w:webHidden/>
            <w:lang w:val="id-ID"/>
          </w:rPr>
        </w:r>
        <w:r w:rsidR="007B5DAD" w:rsidRPr="00C7210B">
          <w:rPr>
            <w:noProof/>
            <w:webHidden/>
            <w:lang w:val="id-ID"/>
          </w:rPr>
          <w:fldChar w:fldCharType="separate"/>
        </w:r>
        <w:r w:rsidR="00BB156C" w:rsidRPr="00C7210B">
          <w:rPr>
            <w:noProof/>
            <w:webHidden/>
            <w:lang w:val="id-ID"/>
          </w:rPr>
          <w:t>2</w:t>
        </w:r>
        <w:r w:rsidR="007B5DAD" w:rsidRPr="00C7210B">
          <w:rPr>
            <w:noProof/>
            <w:webHidden/>
            <w:lang w:val="id-ID"/>
          </w:rPr>
          <w:fldChar w:fldCharType="end"/>
        </w:r>
      </w:hyperlink>
    </w:p>
    <w:p w14:paraId="173D4E17" w14:textId="3CDD63D3" w:rsidR="007B5DAD" w:rsidRPr="00C7210B" w:rsidRDefault="00BE2871">
      <w:pPr>
        <w:pStyle w:val="TOC2"/>
        <w:tabs>
          <w:tab w:val="left" w:pos="1000"/>
          <w:tab w:val="right" w:leader="dot" w:pos="7927"/>
        </w:tabs>
        <w:rPr>
          <w:rFonts w:asciiTheme="minorHAnsi" w:eastAsiaTheme="minorEastAsia" w:hAnsiTheme="minorHAnsi" w:cstheme="minorBidi"/>
          <w:noProof/>
          <w:sz w:val="22"/>
          <w:szCs w:val="22"/>
          <w:lang w:val="id-ID"/>
        </w:rPr>
      </w:pPr>
      <w:hyperlink w:anchor="_Toc75938827" w:history="1">
        <w:r w:rsidR="007B5DAD" w:rsidRPr="00C7210B">
          <w:rPr>
            <w:rStyle w:val="Hyperlink"/>
            <w:noProof/>
            <w:lang w:val="id-ID"/>
          </w:rPr>
          <w:t>III.1</w:t>
        </w:r>
        <w:r w:rsidR="007B5DAD" w:rsidRPr="00C7210B">
          <w:rPr>
            <w:rFonts w:asciiTheme="minorHAnsi" w:eastAsiaTheme="minorEastAsia" w:hAnsiTheme="minorHAnsi" w:cstheme="minorBidi"/>
            <w:noProof/>
            <w:sz w:val="22"/>
            <w:szCs w:val="22"/>
            <w:lang w:val="id-ID"/>
          </w:rPr>
          <w:tab/>
        </w:r>
        <w:r w:rsidR="007B5DAD" w:rsidRPr="00C7210B">
          <w:rPr>
            <w:rStyle w:val="Hyperlink"/>
            <w:noProof/>
            <w:lang w:val="id-ID"/>
          </w:rPr>
          <w:t>Analisis Spesifikasi/Kebutuhan</w:t>
        </w:r>
        <w:r w:rsidR="007B5DAD" w:rsidRPr="00C7210B">
          <w:rPr>
            <w:noProof/>
            <w:webHidden/>
            <w:lang w:val="id-ID"/>
          </w:rPr>
          <w:tab/>
        </w:r>
        <w:r w:rsidR="007B5DAD" w:rsidRPr="00C7210B">
          <w:rPr>
            <w:noProof/>
            <w:webHidden/>
            <w:lang w:val="id-ID"/>
          </w:rPr>
          <w:fldChar w:fldCharType="begin"/>
        </w:r>
        <w:r w:rsidR="007B5DAD" w:rsidRPr="00C7210B">
          <w:rPr>
            <w:noProof/>
            <w:webHidden/>
            <w:lang w:val="id-ID"/>
          </w:rPr>
          <w:instrText xml:space="preserve"> PAGEREF _Toc75938827 \h </w:instrText>
        </w:r>
        <w:r w:rsidR="007B5DAD" w:rsidRPr="00C7210B">
          <w:rPr>
            <w:noProof/>
            <w:webHidden/>
            <w:lang w:val="id-ID"/>
          </w:rPr>
        </w:r>
        <w:r w:rsidR="007B5DAD" w:rsidRPr="00C7210B">
          <w:rPr>
            <w:noProof/>
            <w:webHidden/>
            <w:lang w:val="id-ID"/>
          </w:rPr>
          <w:fldChar w:fldCharType="separate"/>
        </w:r>
        <w:r w:rsidR="00BB156C" w:rsidRPr="00C7210B">
          <w:rPr>
            <w:noProof/>
            <w:webHidden/>
            <w:lang w:val="id-ID"/>
          </w:rPr>
          <w:t>2</w:t>
        </w:r>
        <w:r w:rsidR="007B5DAD" w:rsidRPr="00C7210B">
          <w:rPr>
            <w:noProof/>
            <w:webHidden/>
            <w:lang w:val="id-ID"/>
          </w:rPr>
          <w:fldChar w:fldCharType="end"/>
        </w:r>
      </w:hyperlink>
    </w:p>
    <w:p w14:paraId="25E98B58" w14:textId="2B911700" w:rsidR="007B5DAD" w:rsidRPr="00C7210B" w:rsidRDefault="00BE2871">
      <w:pPr>
        <w:pStyle w:val="TOC3"/>
        <w:tabs>
          <w:tab w:val="left" w:pos="1400"/>
          <w:tab w:val="right" w:leader="dot" w:pos="7927"/>
        </w:tabs>
        <w:rPr>
          <w:rFonts w:asciiTheme="minorHAnsi" w:eastAsiaTheme="minorEastAsia" w:hAnsiTheme="minorHAnsi" w:cstheme="minorBidi"/>
          <w:noProof/>
          <w:sz w:val="22"/>
          <w:szCs w:val="22"/>
          <w:lang w:val="id-ID"/>
        </w:rPr>
      </w:pPr>
      <w:hyperlink w:anchor="_Toc75938828" w:history="1">
        <w:r w:rsidR="007B5DAD" w:rsidRPr="00C7210B">
          <w:rPr>
            <w:rStyle w:val="Hyperlink"/>
            <w:noProof/>
            <w:lang w:val="id-ID"/>
          </w:rPr>
          <w:t>III.1.1</w:t>
        </w:r>
        <w:r w:rsidR="007B5DAD" w:rsidRPr="00C7210B">
          <w:rPr>
            <w:rFonts w:asciiTheme="minorHAnsi" w:eastAsiaTheme="minorEastAsia" w:hAnsiTheme="minorHAnsi" w:cstheme="minorBidi"/>
            <w:noProof/>
            <w:sz w:val="22"/>
            <w:szCs w:val="22"/>
            <w:lang w:val="id-ID"/>
          </w:rPr>
          <w:tab/>
        </w:r>
        <w:r w:rsidR="007B5DAD" w:rsidRPr="00C7210B">
          <w:rPr>
            <w:rStyle w:val="Hyperlink"/>
            <w:noProof/>
            <w:lang w:val="id-ID"/>
          </w:rPr>
          <w:t xml:space="preserve">Penanganan </w:t>
        </w:r>
        <w:r w:rsidR="007B5DAD" w:rsidRPr="00C7210B">
          <w:rPr>
            <w:rStyle w:val="Hyperlink"/>
            <w:i/>
            <w:iCs/>
            <w:noProof/>
            <w:lang w:val="id-ID"/>
          </w:rPr>
          <w:t>exception</w:t>
        </w:r>
        <w:r w:rsidR="007B5DAD" w:rsidRPr="00C7210B">
          <w:rPr>
            <w:rStyle w:val="Hyperlink"/>
            <w:noProof/>
            <w:lang w:val="id-ID"/>
          </w:rPr>
          <w:t>/</w:t>
        </w:r>
        <w:r w:rsidR="007B5DAD" w:rsidRPr="00C7210B">
          <w:rPr>
            <w:rStyle w:val="Hyperlink"/>
            <w:rFonts w:ascii="Courier New" w:hAnsi="Courier New" w:cs="Courier New"/>
            <w:noProof/>
            <w:lang w:val="id-ID"/>
          </w:rPr>
          <w:t>error</w:t>
        </w:r>
        <w:r w:rsidR="007B5DAD" w:rsidRPr="00C7210B">
          <w:rPr>
            <w:noProof/>
            <w:webHidden/>
            <w:lang w:val="id-ID"/>
          </w:rPr>
          <w:tab/>
        </w:r>
        <w:r w:rsidR="007B5DAD" w:rsidRPr="00C7210B">
          <w:rPr>
            <w:noProof/>
            <w:webHidden/>
            <w:lang w:val="id-ID"/>
          </w:rPr>
          <w:fldChar w:fldCharType="begin"/>
        </w:r>
        <w:r w:rsidR="007B5DAD" w:rsidRPr="00C7210B">
          <w:rPr>
            <w:noProof/>
            <w:webHidden/>
            <w:lang w:val="id-ID"/>
          </w:rPr>
          <w:instrText xml:space="preserve"> PAGEREF _Toc75938828 \h </w:instrText>
        </w:r>
        <w:r w:rsidR="007B5DAD" w:rsidRPr="00C7210B">
          <w:rPr>
            <w:noProof/>
            <w:webHidden/>
            <w:lang w:val="id-ID"/>
          </w:rPr>
        </w:r>
        <w:r w:rsidR="007B5DAD" w:rsidRPr="00C7210B">
          <w:rPr>
            <w:noProof/>
            <w:webHidden/>
            <w:lang w:val="id-ID"/>
          </w:rPr>
          <w:fldChar w:fldCharType="separate"/>
        </w:r>
        <w:r w:rsidR="00BB156C" w:rsidRPr="00C7210B">
          <w:rPr>
            <w:noProof/>
            <w:webHidden/>
            <w:lang w:val="id-ID"/>
          </w:rPr>
          <w:t>2</w:t>
        </w:r>
        <w:r w:rsidR="007B5DAD" w:rsidRPr="00C7210B">
          <w:rPr>
            <w:noProof/>
            <w:webHidden/>
            <w:lang w:val="id-ID"/>
          </w:rPr>
          <w:fldChar w:fldCharType="end"/>
        </w:r>
      </w:hyperlink>
    </w:p>
    <w:p w14:paraId="0B937149" w14:textId="5172BF1B" w:rsidR="007B5DAD" w:rsidRPr="00C7210B" w:rsidRDefault="00BE2871">
      <w:pPr>
        <w:pStyle w:val="TOC3"/>
        <w:tabs>
          <w:tab w:val="left" w:pos="1400"/>
          <w:tab w:val="right" w:leader="dot" w:pos="7927"/>
        </w:tabs>
        <w:rPr>
          <w:rFonts w:asciiTheme="minorHAnsi" w:eastAsiaTheme="minorEastAsia" w:hAnsiTheme="minorHAnsi" w:cstheme="minorBidi"/>
          <w:noProof/>
          <w:sz w:val="22"/>
          <w:szCs w:val="22"/>
          <w:lang w:val="id-ID"/>
        </w:rPr>
      </w:pPr>
      <w:hyperlink w:anchor="_Toc75938829" w:history="1">
        <w:r w:rsidR="007B5DAD" w:rsidRPr="00C7210B">
          <w:rPr>
            <w:rStyle w:val="Hyperlink"/>
            <w:noProof/>
            <w:lang w:val="id-ID"/>
          </w:rPr>
          <w:t>III.1.2</w:t>
        </w:r>
        <w:r w:rsidR="007B5DAD" w:rsidRPr="00C7210B">
          <w:rPr>
            <w:rFonts w:asciiTheme="minorHAnsi" w:eastAsiaTheme="minorEastAsia" w:hAnsiTheme="minorHAnsi" w:cstheme="minorBidi"/>
            <w:noProof/>
            <w:sz w:val="22"/>
            <w:szCs w:val="22"/>
            <w:lang w:val="id-ID"/>
          </w:rPr>
          <w:tab/>
        </w:r>
        <w:r w:rsidR="007B5DAD" w:rsidRPr="00C7210B">
          <w:rPr>
            <w:rStyle w:val="Hyperlink"/>
            <w:noProof/>
            <w:lang w:val="id-ID"/>
          </w:rPr>
          <w:t>Tiga Properti RBT</w:t>
        </w:r>
        <w:r w:rsidR="007B5DAD" w:rsidRPr="00C7210B">
          <w:rPr>
            <w:noProof/>
            <w:webHidden/>
            <w:lang w:val="id-ID"/>
          </w:rPr>
          <w:tab/>
        </w:r>
        <w:r w:rsidR="007B5DAD" w:rsidRPr="00C7210B">
          <w:rPr>
            <w:noProof/>
            <w:webHidden/>
            <w:lang w:val="id-ID"/>
          </w:rPr>
          <w:fldChar w:fldCharType="begin"/>
        </w:r>
        <w:r w:rsidR="007B5DAD" w:rsidRPr="00C7210B">
          <w:rPr>
            <w:noProof/>
            <w:webHidden/>
            <w:lang w:val="id-ID"/>
          </w:rPr>
          <w:instrText xml:space="preserve"> PAGEREF _Toc75938829 \h </w:instrText>
        </w:r>
        <w:r w:rsidR="007B5DAD" w:rsidRPr="00C7210B">
          <w:rPr>
            <w:noProof/>
            <w:webHidden/>
            <w:lang w:val="id-ID"/>
          </w:rPr>
        </w:r>
        <w:r w:rsidR="007B5DAD" w:rsidRPr="00C7210B">
          <w:rPr>
            <w:noProof/>
            <w:webHidden/>
            <w:lang w:val="id-ID"/>
          </w:rPr>
          <w:fldChar w:fldCharType="separate"/>
        </w:r>
        <w:r w:rsidR="00BB156C" w:rsidRPr="00C7210B">
          <w:rPr>
            <w:noProof/>
            <w:webHidden/>
            <w:lang w:val="id-ID"/>
          </w:rPr>
          <w:t>2</w:t>
        </w:r>
        <w:r w:rsidR="007B5DAD" w:rsidRPr="00C7210B">
          <w:rPr>
            <w:noProof/>
            <w:webHidden/>
            <w:lang w:val="id-ID"/>
          </w:rPr>
          <w:fldChar w:fldCharType="end"/>
        </w:r>
      </w:hyperlink>
    </w:p>
    <w:p w14:paraId="326DA77B" w14:textId="1F9540A2" w:rsidR="007B5DAD" w:rsidRPr="00C7210B" w:rsidRDefault="00BE2871">
      <w:pPr>
        <w:pStyle w:val="TOC3"/>
        <w:tabs>
          <w:tab w:val="left" w:pos="1400"/>
          <w:tab w:val="right" w:leader="dot" w:pos="7927"/>
        </w:tabs>
        <w:rPr>
          <w:rFonts w:asciiTheme="minorHAnsi" w:eastAsiaTheme="minorEastAsia" w:hAnsiTheme="minorHAnsi" w:cstheme="minorBidi"/>
          <w:noProof/>
          <w:sz w:val="22"/>
          <w:szCs w:val="22"/>
          <w:lang w:val="id-ID"/>
        </w:rPr>
      </w:pPr>
      <w:hyperlink w:anchor="_Toc75938830" w:history="1">
        <w:r w:rsidR="007B5DAD" w:rsidRPr="00C7210B">
          <w:rPr>
            <w:rStyle w:val="Hyperlink"/>
            <w:noProof/>
            <w:lang w:val="id-ID"/>
          </w:rPr>
          <w:t>III.1.3</w:t>
        </w:r>
        <w:r w:rsidR="007B5DAD" w:rsidRPr="00C7210B">
          <w:rPr>
            <w:rFonts w:asciiTheme="minorHAnsi" w:eastAsiaTheme="minorEastAsia" w:hAnsiTheme="minorHAnsi" w:cstheme="minorBidi"/>
            <w:noProof/>
            <w:sz w:val="22"/>
            <w:szCs w:val="22"/>
            <w:lang w:val="id-ID"/>
          </w:rPr>
          <w:tab/>
        </w:r>
        <w:r w:rsidR="007B5DAD" w:rsidRPr="00C7210B">
          <w:rPr>
            <w:rStyle w:val="Hyperlink"/>
            <w:noProof/>
            <w:lang w:val="id-ID"/>
          </w:rPr>
          <w:t>Spesifikasi untuk Fungsi yang digunakan oleh Fungsi Lain</w:t>
        </w:r>
        <w:r w:rsidR="007B5DAD" w:rsidRPr="00C7210B">
          <w:rPr>
            <w:noProof/>
            <w:webHidden/>
            <w:lang w:val="id-ID"/>
          </w:rPr>
          <w:tab/>
        </w:r>
        <w:r w:rsidR="007B5DAD" w:rsidRPr="00C7210B">
          <w:rPr>
            <w:noProof/>
            <w:webHidden/>
            <w:lang w:val="id-ID"/>
          </w:rPr>
          <w:fldChar w:fldCharType="begin"/>
        </w:r>
        <w:r w:rsidR="007B5DAD" w:rsidRPr="00C7210B">
          <w:rPr>
            <w:noProof/>
            <w:webHidden/>
            <w:lang w:val="id-ID"/>
          </w:rPr>
          <w:instrText xml:space="preserve"> PAGEREF _Toc75938830 \h </w:instrText>
        </w:r>
        <w:r w:rsidR="007B5DAD" w:rsidRPr="00C7210B">
          <w:rPr>
            <w:noProof/>
            <w:webHidden/>
            <w:lang w:val="id-ID"/>
          </w:rPr>
        </w:r>
        <w:r w:rsidR="007B5DAD" w:rsidRPr="00C7210B">
          <w:rPr>
            <w:noProof/>
            <w:webHidden/>
            <w:lang w:val="id-ID"/>
          </w:rPr>
          <w:fldChar w:fldCharType="separate"/>
        </w:r>
        <w:r w:rsidR="00BB156C" w:rsidRPr="00C7210B">
          <w:rPr>
            <w:noProof/>
            <w:webHidden/>
            <w:lang w:val="id-ID"/>
          </w:rPr>
          <w:t>2</w:t>
        </w:r>
        <w:r w:rsidR="007B5DAD" w:rsidRPr="00C7210B">
          <w:rPr>
            <w:noProof/>
            <w:webHidden/>
            <w:lang w:val="id-ID"/>
          </w:rPr>
          <w:fldChar w:fldCharType="end"/>
        </w:r>
      </w:hyperlink>
    </w:p>
    <w:p w14:paraId="33BEE8BC" w14:textId="30B1BE96" w:rsidR="007B5DAD" w:rsidRPr="00C7210B" w:rsidRDefault="00BE2871">
      <w:pPr>
        <w:pStyle w:val="TOC3"/>
        <w:tabs>
          <w:tab w:val="left" w:pos="1400"/>
          <w:tab w:val="right" w:leader="dot" w:pos="7927"/>
        </w:tabs>
        <w:rPr>
          <w:rFonts w:asciiTheme="minorHAnsi" w:eastAsiaTheme="minorEastAsia" w:hAnsiTheme="minorHAnsi" w:cstheme="minorBidi"/>
          <w:noProof/>
          <w:sz w:val="22"/>
          <w:szCs w:val="22"/>
          <w:lang w:val="id-ID"/>
        </w:rPr>
      </w:pPr>
      <w:hyperlink w:anchor="_Toc75938831" w:history="1">
        <w:r w:rsidR="007B5DAD" w:rsidRPr="00C7210B">
          <w:rPr>
            <w:rStyle w:val="Hyperlink"/>
            <w:noProof/>
            <w:lang w:val="id-ID"/>
          </w:rPr>
          <w:t>III.1.4</w:t>
        </w:r>
        <w:r w:rsidR="007B5DAD" w:rsidRPr="00C7210B">
          <w:rPr>
            <w:rFonts w:asciiTheme="minorHAnsi" w:eastAsiaTheme="minorEastAsia" w:hAnsiTheme="minorHAnsi" w:cstheme="minorBidi"/>
            <w:noProof/>
            <w:sz w:val="22"/>
            <w:szCs w:val="22"/>
            <w:lang w:val="id-ID"/>
          </w:rPr>
          <w:tab/>
        </w:r>
        <w:r w:rsidR="007B5DAD" w:rsidRPr="00C7210B">
          <w:rPr>
            <w:rStyle w:val="Hyperlink"/>
            <w:noProof/>
            <w:lang w:val="id-ID"/>
          </w:rPr>
          <w:t>Pembuktian Kerja Fungsi Utama</w:t>
        </w:r>
        <w:r w:rsidR="007B5DAD" w:rsidRPr="00C7210B">
          <w:rPr>
            <w:noProof/>
            <w:webHidden/>
            <w:lang w:val="id-ID"/>
          </w:rPr>
          <w:tab/>
        </w:r>
        <w:r w:rsidR="007B5DAD" w:rsidRPr="00C7210B">
          <w:rPr>
            <w:noProof/>
            <w:webHidden/>
            <w:lang w:val="id-ID"/>
          </w:rPr>
          <w:fldChar w:fldCharType="begin"/>
        </w:r>
        <w:r w:rsidR="007B5DAD" w:rsidRPr="00C7210B">
          <w:rPr>
            <w:noProof/>
            <w:webHidden/>
            <w:lang w:val="id-ID"/>
          </w:rPr>
          <w:instrText xml:space="preserve"> PAGEREF _Toc75938831 \h </w:instrText>
        </w:r>
        <w:r w:rsidR="007B5DAD" w:rsidRPr="00C7210B">
          <w:rPr>
            <w:noProof/>
            <w:webHidden/>
            <w:lang w:val="id-ID"/>
          </w:rPr>
        </w:r>
        <w:r w:rsidR="007B5DAD" w:rsidRPr="00C7210B">
          <w:rPr>
            <w:noProof/>
            <w:webHidden/>
            <w:lang w:val="id-ID"/>
          </w:rPr>
          <w:fldChar w:fldCharType="separate"/>
        </w:r>
        <w:r w:rsidR="00BB156C" w:rsidRPr="00C7210B">
          <w:rPr>
            <w:noProof/>
            <w:webHidden/>
            <w:lang w:val="id-ID"/>
          </w:rPr>
          <w:t>2</w:t>
        </w:r>
        <w:r w:rsidR="007B5DAD" w:rsidRPr="00C7210B">
          <w:rPr>
            <w:noProof/>
            <w:webHidden/>
            <w:lang w:val="id-ID"/>
          </w:rPr>
          <w:fldChar w:fldCharType="end"/>
        </w:r>
      </w:hyperlink>
    </w:p>
    <w:p w14:paraId="3DF33FFA" w14:textId="6A2A5858" w:rsidR="007B5DAD" w:rsidRPr="00C7210B" w:rsidRDefault="00BE2871">
      <w:pPr>
        <w:pStyle w:val="TOC2"/>
        <w:tabs>
          <w:tab w:val="left" w:pos="1000"/>
          <w:tab w:val="right" w:leader="dot" w:pos="7927"/>
        </w:tabs>
        <w:rPr>
          <w:rFonts w:asciiTheme="minorHAnsi" w:eastAsiaTheme="minorEastAsia" w:hAnsiTheme="minorHAnsi" w:cstheme="minorBidi"/>
          <w:noProof/>
          <w:sz w:val="22"/>
          <w:szCs w:val="22"/>
          <w:lang w:val="id-ID"/>
        </w:rPr>
      </w:pPr>
      <w:hyperlink w:anchor="_Toc75938832" w:history="1">
        <w:r w:rsidR="007B5DAD" w:rsidRPr="00C7210B">
          <w:rPr>
            <w:rStyle w:val="Hyperlink"/>
            <w:noProof/>
            <w:lang w:val="id-ID"/>
          </w:rPr>
          <w:t>III.2</w:t>
        </w:r>
        <w:r w:rsidR="007B5DAD" w:rsidRPr="00C7210B">
          <w:rPr>
            <w:rFonts w:asciiTheme="minorHAnsi" w:eastAsiaTheme="minorEastAsia" w:hAnsiTheme="minorHAnsi" w:cstheme="minorBidi"/>
            <w:noProof/>
            <w:sz w:val="22"/>
            <w:szCs w:val="22"/>
            <w:lang w:val="id-ID"/>
          </w:rPr>
          <w:tab/>
        </w:r>
        <w:r w:rsidR="007B5DAD" w:rsidRPr="00C7210B">
          <w:rPr>
            <w:rStyle w:val="Hyperlink"/>
            <w:noProof/>
            <w:lang w:val="id-ID"/>
          </w:rPr>
          <w:t>Spesifikasi untuk Setiap Fungsi</w:t>
        </w:r>
        <w:r w:rsidR="007B5DAD" w:rsidRPr="00C7210B">
          <w:rPr>
            <w:noProof/>
            <w:webHidden/>
            <w:lang w:val="id-ID"/>
          </w:rPr>
          <w:tab/>
        </w:r>
        <w:r w:rsidR="007B5DAD" w:rsidRPr="00C7210B">
          <w:rPr>
            <w:noProof/>
            <w:webHidden/>
            <w:lang w:val="id-ID"/>
          </w:rPr>
          <w:fldChar w:fldCharType="begin"/>
        </w:r>
        <w:r w:rsidR="007B5DAD" w:rsidRPr="00C7210B">
          <w:rPr>
            <w:noProof/>
            <w:webHidden/>
            <w:lang w:val="id-ID"/>
          </w:rPr>
          <w:instrText xml:space="preserve"> PAGEREF _Toc75938832 \h </w:instrText>
        </w:r>
        <w:r w:rsidR="007B5DAD" w:rsidRPr="00C7210B">
          <w:rPr>
            <w:noProof/>
            <w:webHidden/>
            <w:lang w:val="id-ID"/>
          </w:rPr>
        </w:r>
        <w:r w:rsidR="007B5DAD" w:rsidRPr="00C7210B">
          <w:rPr>
            <w:noProof/>
            <w:webHidden/>
            <w:lang w:val="id-ID"/>
          </w:rPr>
          <w:fldChar w:fldCharType="separate"/>
        </w:r>
        <w:r w:rsidR="00BB156C" w:rsidRPr="00C7210B">
          <w:rPr>
            <w:noProof/>
            <w:webHidden/>
            <w:lang w:val="id-ID"/>
          </w:rPr>
          <w:t>2</w:t>
        </w:r>
        <w:r w:rsidR="007B5DAD" w:rsidRPr="00C7210B">
          <w:rPr>
            <w:noProof/>
            <w:webHidden/>
            <w:lang w:val="id-ID"/>
          </w:rPr>
          <w:fldChar w:fldCharType="end"/>
        </w:r>
      </w:hyperlink>
    </w:p>
    <w:p w14:paraId="37EA1ED5" w14:textId="1B83C1F4" w:rsidR="007B5DAD" w:rsidRPr="00C7210B" w:rsidRDefault="00BE2871">
      <w:pPr>
        <w:pStyle w:val="TOC3"/>
        <w:tabs>
          <w:tab w:val="left" w:pos="1400"/>
          <w:tab w:val="right" w:leader="dot" w:pos="7927"/>
        </w:tabs>
        <w:rPr>
          <w:rFonts w:asciiTheme="minorHAnsi" w:eastAsiaTheme="minorEastAsia" w:hAnsiTheme="minorHAnsi" w:cstheme="minorBidi"/>
          <w:noProof/>
          <w:sz w:val="22"/>
          <w:szCs w:val="22"/>
          <w:lang w:val="id-ID"/>
        </w:rPr>
      </w:pPr>
      <w:hyperlink w:anchor="_Toc75938833" w:history="1">
        <w:r w:rsidR="007B5DAD" w:rsidRPr="00C7210B">
          <w:rPr>
            <w:rStyle w:val="Hyperlink"/>
            <w:noProof/>
            <w:lang w:val="id-ID"/>
          </w:rPr>
          <w:t>III.2.1</w:t>
        </w:r>
        <w:r w:rsidR="007B5DAD" w:rsidRPr="00C7210B">
          <w:rPr>
            <w:rFonts w:asciiTheme="minorHAnsi" w:eastAsiaTheme="minorEastAsia" w:hAnsiTheme="minorHAnsi" w:cstheme="minorBidi"/>
            <w:noProof/>
            <w:sz w:val="22"/>
            <w:szCs w:val="22"/>
            <w:lang w:val="id-ID"/>
          </w:rPr>
          <w:tab/>
        </w:r>
        <w:r w:rsidR="007B5DAD" w:rsidRPr="00C7210B">
          <w:rPr>
            <w:rStyle w:val="Hyperlink"/>
            <w:noProof/>
            <w:lang w:val="id-ID"/>
          </w:rPr>
          <w:t xml:space="preserve">Fungsi-fungsi yang memiliki fungsi </w:t>
        </w:r>
        <w:r w:rsidR="007B5DAD" w:rsidRPr="00C7210B">
          <w:rPr>
            <w:rStyle w:val="Hyperlink"/>
            <w:rFonts w:ascii="Courier New" w:hAnsi="Courier New" w:cs="Courier New"/>
            <w:noProof/>
            <w:lang w:val="id-ID"/>
          </w:rPr>
          <w:t>error</w:t>
        </w:r>
        <w:r w:rsidR="007B5DAD" w:rsidRPr="00C7210B">
          <w:rPr>
            <w:noProof/>
            <w:webHidden/>
            <w:lang w:val="id-ID"/>
          </w:rPr>
          <w:tab/>
        </w:r>
        <w:r w:rsidR="007B5DAD" w:rsidRPr="00C7210B">
          <w:rPr>
            <w:noProof/>
            <w:webHidden/>
            <w:lang w:val="id-ID"/>
          </w:rPr>
          <w:fldChar w:fldCharType="begin"/>
        </w:r>
        <w:r w:rsidR="007B5DAD" w:rsidRPr="00C7210B">
          <w:rPr>
            <w:noProof/>
            <w:webHidden/>
            <w:lang w:val="id-ID"/>
          </w:rPr>
          <w:instrText xml:space="preserve"> PAGEREF _Toc75938833 \h </w:instrText>
        </w:r>
        <w:r w:rsidR="007B5DAD" w:rsidRPr="00C7210B">
          <w:rPr>
            <w:noProof/>
            <w:webHidden/>
            <w:lang w:val="id-ID"/>
          </w:rPr>
        </w:r>
        <w:r w:rsidR="007B5DAD" w:rsidRPr="00C7210B">
          <w:rPr>
            <w:noProof/>
            <w:webHidden/>
            <w:lang w:val="id-ID"/>
          </w:rPr>
          <w:fldChar w:fldCharType="separate"/>
        </w:r>
        <w:r w:rsidR="00BB156C" w:rsidRPr="00C7210B">
          <w:rPr>
            <w:noProof/>
            <w:webHidden/>
            <w:lang w:val="id-ID"/>
          </w:rPr>
          <w:t>2</w:t>
        </w:r>
        <w:r w:rsidR="007B5DAD" w:rsidRPr="00C7210B">
          <w:rPr>
            <w:noProof/>
            <w:webHidden/>
            <w:lang w:val="id-ID"/>
          </w:rPr>
          <w:fldChar w:fldCharType="end"/>
        </w:r>
      </w:hyperlink>
    </w:p>
    <w:p w14:paraId="2BAD9005" w14:textId="2E00EAEA" w:rsidR="007B5DAD" w:rsidRPr="00C7210B" w:rsidRDefault="00BE2871">
      <w:pPr>
        <w:pStyle w:val="TOC3"/>
        <w:tabs>
          <w:tab w:val="left" w:pos="1400"/>
          <w:tab w:val="right" w:leader="dot" w:pos="7927"/>
        </w:tabs>
        <w:rPr>
          <w:rFonts w:asciiTheme="minorHAnsi" w:eastAsiaTheme="minorEastAsia" w:hAnsiTheme="minorHAnsi" w:cstheme="minorBidi"/>
          <w:noProof/>
          <w:sz w:val="22"/>
          <w:szCs w:val="22"/>
          <w:lang w:val="id-ID"/>
        </w:rPr>
      </w:pPr>
      <w:hyperlink w:anchor="_Toc75938834" w:history="1">
        <w:r w:rsidR="007B5DAD" w:rsidRPr="00C7210B">
          <w:rPr>
            <w:rStyle w:val="Hyperlink"/>
            <w:noProof/>
            <w:lang w:val="id-ID"/>
          </w:rPr>
          <w:t>III.2.2</w:t>
        </w:r>
        <w:r w:rsidR="007B5DAD" w:rsidRPr="00C7210B">
          <w:rPr>
            <w:rFonts w:asciiTheme="minorHAnsi" w:eastAsiaTheme="minorEastAsia" w:hAnsiTheme="minorHAnsi" w:cstheme="minorBidi"/>
            <w:noProof/>
            <w:sz w:val="22"/>
            <w:szCs w:val="22"/>
            <w:lang w:val="id-ID"/>
          </w:rPr>
          <w:tab/>
        </w:r>
        <w:r w:rsidR="007B5DAD" w:rsidRPr="00C7210B">
          <w:rPr>
            <w:rStyle w:val="Hyperlink"/>
            <w:noProof/>
            <w:lang w:val="id-ID"/>
          </w:rPr>
          <w:t>Penyesuaian Spesifikasi Tiga Properti RBT dalam Makalah Vazou</w:t>
        </w:r>
        <w:r w:rsidR="007B5DAD" w:rsidRPr="00C7210B">
          <w:rPr>
            <w:noProof/>
            <w:webHidden/>
            <w:lang w:val="id-ID"/>
          </w:rPr>
          <w:tab/>
        </w:r>
        <w:r w:rsidR="007B5DAD" w:rsidRPr="00C7210B">
          <w:rPr>
            <w:noProof/>
            <w:webHidden/>
            <w:lang w:val="id-ID"/>
          </w:rPr>
          <w:fldChar w:fldCharType="begin"/>
        </w:r>
        <w:r w:rsidR="007B5DAD" w:rsidRPr="00C7210B">
          <w:rPr>
            <w:noProof/>
            <w:webHidden/>
            <w:lang w:val="id-ID"/>
          </w:rPr>
          <w:instrText xml:space="preserve"> PAGEREF _Toc75938834 \h </w:instrText>
        </w:r>
        <w:r w:rsidR="007B5DAD" w:rsidRPr="00C7210B">
          <w:rPr>
            <w:noProof/>
            <w:webHidden/>
            <w:lang w:val="id-ID"/>
          </w:rPr>
        </w:r>
        <w:r w:rsidR="007B5DAD" w:rsidRPr="00C7210B">
          <w:rPr>
            <w:noProof/>
            <w:webHidden/>
            <w:lang w:val="id-ID"/>
          </w:rPr>
          <w:fldChar w:fldCharType="separate"/>
        </w:r>
        <w:r w:rsidR="00BB156C" w:rsidRPr="00C7210B">
          <w:rPr>
            <w:noProof/>
            <w:webHidden/>
            <w:lang w:val="id-ID"/>
          </w:rPr>
          <w:t>2</w:t>
        </w:r>
        <w:r w:rsidR="007B5DAD" w:rsidRPr="00C7210B">
          <w:rPr>
            <w:noProof/>
            <w:webHidden/>
            <w:lang w:val="id-ID"/>
          </w:rPr>
          <w:fldChar w:fldCharType="end"/>
        </w:r>
      </w:hyperlink>
    </w:p>
    <w:p w14:paraId="3C7AE3F6" w14:textId="75308786" w:rsidR="007B5DAD" w:rsidRPr="00C7210B" w:rsidRDefault="00BE2871">
      <w:pPr>
        <w:pStyle w:val="TOC2"/>
        <w:tabs>
          <w:tab w:val="left" w:pos="1000"/>
          <w:tab w:val="right" w:leader="dot" w:pos="7927"/>
        </w:tabs>
        <w:rPr>
          <w:rFonts w:asciiTheme="minorHAnsi" w:eastAsiaTheme="minorEastAsia" w:hAnsiTheme="minorHAnsi" w:cstheme="minorBidi"/>
          <w:noProof/>
          <w:sz w:val="22"/>
          <w:szCs w:val="22"/>
          <w:lang w:val="id-ID"/>
        </w:rPr>
      </w:pPr>
      <w:hyperlink w:anchor="_Toc75938835" w:history="1">
        <w:r w:rsidR="007B5DAD" w:rsidRPr="00C7210B">
          <w:rPr>
            <w:rStyle w:val="Hyperlink"/>
            <w:noProof/>
            <w:lang w:val="id-ID"/>
          </w:rPr>
          <w:t>III.3</w:t>
        </w:r>
        <w:r w:rsidR="007B5DAD" w:rsidRPr="00C7210B">
          <w:rPr>
            <w:rFonts w:asciiTheme="minorHAnsi" w:eastAsiaTheme="minorEastAsia" w:hAnsiTheme="minorHAnsi" w:cstheme="minorBidi"/>
            <w:noProof/>
            <w:sz w:val="22"/>
            <w:szCs w:val="22"/>
            <w:lang w:val="id-ID"/>
          </w:rPr>
          <w:tab/>
        </w:r>
        <w:r w:rsidR="007B5DAD" w:rsidRPr="00C7210B">
          <w:rPr>
            <w:rStyle w:val="Hyperlink"/>
            <w:noProof/>
            <w:lang w:val="id-ID"/>
          </w:rPr>
          <w:t>Rencana Pelaksanaan Verifikasi</w:t>
        </w:r>
        <w:r w:rsidR="007B5DAD" w:rsidRPr="00C7210B">
          <w:rPr>
            <w:noProof/>
            <w:webHidden/>
            <w:lang w:val="id-ID"/>
          </w:rPr>
          <w:tab/>
        </w:r>
        <w:r w:rsidR="007B5DAD" w:rsidRPr="00C7210B">
          <w:rPr>
            <w:noProof/>
            <w:webHidden/>
            <w:lang w:val="id-ID"/>
          </w:rPr>
          <w:fldChar w:fldCharType="begin"/>
        </w:r>
        <w:r w:rsidR="007B5DAD" w:rsidRPr="00C7210B">
          <w:rPr>
            <w:noProof/>
            <w:webHidden/>
            <w:lang w:val="id-ID"/>
          </w:rPr>
          <w:instrText xml:space="preserve"> PAGEREF _Toc75938835 \h </w:instrText>
        </w:r>
        <w:r w:rsidR="007B5DAD" w:rsidRPr="00C7210B">
          <w:rPr>
            <w:noProof/>
            <w:webHidden/>
            <w:lang w:val="id-ID"/>
          </w:rPr>
        </w:r>
        <w:r w:rsidR="007B5DAD" w:rsidRPr="00C7210B">
          <w:rPr>
            <w:noProof/>
            <w:webHidden/>
            <w:lang w:val="id-ID"/>
          </w:rPr>
          <w:fldChar w:fldCharType="separate"/>
        </w:r>
        <w:r w:rsidR="00BB156C" w:rsidRPr="00C7210B">
          <w:rPr>
            <w:noProof/>
            <w:webHidden/>
            <w:lang w:val="id-ID"/>
          </w:rPr>
          <w:t>2</w:t>
        </w:r>
        <w:r w:rsidR="007B5DAD" w:rsidRPr="00C7210B">
          <w:rPr>
            <w:noProof/>
            <w:webHidden/>
            <w:lang w:val="id-ID"/>
          </w:rPr>
          <w:fldChar w:fldCharType="end"/>
        </w:r>
      </w:hyperlink>
    </w:p>
    <w:p w14:paraId="51882D88" w14:textId="6F1DF0C7" w:rsidR="007B5DAD" w:rsidRPr="00C7210B" w:rsidRDefault="00BE2871">
      <w:pPr>
        <w:pStyle w:val="TOC1"/>
        <w:tabs>
          <w:tab w:val="right" w:leader="dot" w:pos="7927"/>
        </w:tabs>
        <w:rPr>
          <w:rFonts w:asciiTheme="minorHAnsi" w:eastAsiaTheme="minorEastAsia" w:hAnsiTheme="minorHAnsi" w:cstheme="minorBidi"/>
          <w:b w:val="0"/>
          <w:noProof/>
          <w:sz w:val="22"/>
          <w:szCs w:val="22"/>
          <w:lang w:val="id-ID"/>
        </w:rPr>
      </w:pPr>
      <w:hyperlink w:anchor="_Toc75938836" w:history="1">
        <w:r w:rsidR="007B5DAD" w:rsidRPr="00C7210B">
          <w:rPr>
            <w:rStyle w:val="Hyperlink"/>
            <w:noProof/>
            <w:lang w:val="id-ID"/>
          </w:rPr>
          <w:t>BAB IV &lt;EVALUASI&gt;</w:t>
        </w:r>
        <w:r w:rsidR="007B5DAD" w:rsidRPr="00C7210B">
          <w:rPr>
            <w:noProof/>
            <w:webHidden/>
            <w:lang w:val="id-ID"/>
          </w:rPr>
          <w:tab/>
        </w:r>
        <w:r w:rsidR="007B5DAD" w:rsidRPr="00C7210B">
          <w:rPr>
            <w:noProof/>
            <w:webHidden/>
            <w:lang w:val="id-ID"/>
          </w:rPr>
          <w:fldChar w:fldCharType="begin"/>
        </w:r>
        <w:r w:rsidR="007B5DAD" w:rsidRPr="00C7210B">
          <w:rPr>
            <w:noProof/>
            <w:webHidden/>
            <w:lang w:val="id-ID"/>
          </w:rPr>
          <w:instrText xml:space="preserve"> PAGEREF _Toc75938836 \h </w:instrText>
        </w:r>
        <w:r w:rsidR="007B5DAD" w:rsidRPr="00C7210B">
          <w:rPr>
            <w:noProof/>
            <w:webHidden/>
            <w:lang w:val="id-ID"/>
          </w:rPr>
        </w:r>
        <w:r w:rsidR="007B5DAD" w:rsidRPr="00C7210B">
          <w:rPr>
            <w:noProof/>
            <w:webHidden/>
            <w:lang w:val="id-ID"/>
          </w:rPr>
          <w:fldChar w:fldCharType="separate"/>
        </w:r>
        <w:r w:rsidR="00BB156C" w:rsidRPr="00C7210B">
          <w:rPr>
            <w:noProof/>
            <w:webHidden/>
            <w:lang w:val="id-ID"/>
          </w:rPr>
          <w:t>2</w:t>
        </w:r>
        <w:r w:rsidR="007B5DAD" w:rsidRPr="00C7210B">
          <w:rPr>
            <w:noProof/>
            <w:webHidden/>
            <w:lang w:val="id-ID"/>
          </w:rPr>
          <w:fldChar w:fldCharType="end"/>
        </w:r>
      </w:hyperlink>
    </w:p>
    <w:p w14:paraId="70479A16" w14:textId="3A63D84D" w:rsidR="007B5DAD" w:rsidRPr="00C7210B" w:rsidRDefault="00BE2871">
      <w:pPr>
        <w:pStyle w:val="TOC1"/>
        <w:tabs>
          <w:tab w:val="right" w:leader="dot" w:pos="7927"/>
        </w:tabs>
        <w:rPr>
          <w:rFonts w:asciiTheme="minorHAnsi" w:eastAsiaTheme="minorEastAsia" w:hAnsiTheme="minorHAnsi" w:cstheme="minorBidi"/>
          <w:b w:val="0"/>
          <w:noProof/>
          <w:sz w:val="22"/>
          <w:szCs w:val="22"/>
          <w:lang w:val="id-ID"/>
        </w:rPr>
      </w:pPr>
      <w:hyperlink w:anchor="_Toc75938837" w:history="1">
        <w:r w:rsidR="007B5DAD" w:rsidRPr="00C7210B">
          <w:rPr>
            <w:rStyle w:val="Hyperlink"/>
            <w:noProof/>
            <w:lang w:val="id-ID"/>
          </w:rPr>
          <w:t>BAB V KESIMPULAN DAN SARAN</w:t>
        </w:r>
        <w:r w:rsidR="007B5DAD" w:rsidRPr="00C7210B">
          <w:rPr>
            <w:noProof/>
            <w:webHidden/>
            <w:lang w:val="id-ID"/>
          </w:rPr>
          <w:tab/>
        </w:r>
        <w:r w:rsidR="007B5DAD" w:rsidRPr="00C7210B">
          <w:rPr>
            <w:noProof/>
            <w:webHidden/>
            <w:lang w:val="id-ID"/>
          </w:rPr>
          <w:fldChar w:fldCharType="begin"/>
        </w:r>
        <w:r w:rsidR="007B5DAD" w:rsidRPr="00C7210B">
          <w:rPr>
            <w:noProof/>
            <w:webHidden/>
            <w:lang w:val="id-ID"/>
          </w:rPr>
          <w:instrText xml:space="preserve"> PAGEREF _Toc75938837 \h </w:instrText>
        </w:r>
        <w:r w:rsidR="007B5DAD" w:rsidRPr="00C7210B">
          <w:rPr>
            <w:noProof/>
            <w:webHidden/>
            <w:lang w:val="id-ID"/>
          </w:rPr>
        </w:r>
        <w:r w:rsidR="007B5DAD" w:rsidRPr="00C7210B">
          <w:rPr>
            <w:noProof/>
            <w:webHidden/>
            <w:lang w:val="id-ID"/>
          </w:rPr>
          <w:fldChar w:fldCharType="separate"/>
        </w:r>
        <w:r w:rsidR="00BB156C" w:rsidRPr="00C7210B">
          <w:rPr>
            <w:noProof/>
            <w:webHidden/>
            <w:lang w:val="id-ID"/>
          </w:rPr>
          <w:t>2</w:t>
        </w:r>
        <w:r w:rsidR="007B5DAD" w:rsidRPr="00C7210B">
          <w:rPr>
            <w:noProof/>
            <w:webHidden/>
            <w:lang w:val="id-ID"/>
          </w:rPr>
          <w:fldChar w:fldCharType="end"/>
        </w:r>
      </w:hyperlink>
    </w:p>
    <w:p w14:paraId="05EF3C7A" w14:textId="45ED4AE2" w:rsidR="007B5DAD" w:rsidRPr="00C7210B" w:rsidRDefault="00BE2871">
      <w:pPr>
        <w:pStyle w:val="TOC1"/>
        <w:tabs>
          <w:tab w:val="right" w:leader="dot" w:pos="7927"/>
        </w:tabs>
        <w:rPr>
          <w:rFonts w:asciiTheme="minorHAnsi" w:eastAsiaTheme="minorEastAsia" w:hAnsiTheme="minorHAnsi" w:cstheme="minorBidi"/>
          <w:b w:val="0"/>
          <w:noProof/>
          <w:sz w:val="22"/>
          <w:szCs w:val="22"/>
          <w:lang w:val="id-ID"/>
        </w:rPr>
      </w:pPr>
      <w:hyperlink w:anchor="_Toc75938838" w:history="1">
        <w:r w:rsidR="007B5DAD" w:rsidRPr="00C7210B">
          <w:rPr>
            <w:rStyle w:val="Hyperlink"/>
            <w:noProof/>
            <w:lang w:val="id-ID"/>
          </w:rPr>
          <w:t>DAFTAR REFERENSI</w:t>
        </w:r>
        <w:r w:rsidR="007B5DAD" w:rsidRPr="00C7210B">
          <w:rPr>
            <w:noProof/>
            <w:webHidden/>
            <w:lang w:val="id-ID"/>
          </w:rPr>
          <w:tab/>
        </w:r>
        <w:r w:rsidR="007B5DAD" w:rsidRPr="00C7210B">
          <w:rPr>
            <w:noProof/>
            <w:webHidden/>
            <w:lang w:val="id-ID"/>
          </w:rPr>
          <w:fldChar w:fldCharType="begin"/>
        </w:r>
        <w:r w:rsidR="007B5DAD" w:rsidRPr="00C7210B">
          <w:rPr>
            <w:noProof/>
            <w:webHidden/>
            <w:lang w:val="id-ID"/>
          </w:rPr>
          <w:instrText xml:space="preserve"> PAGEREF _Toc75938838 \h </w:instrText>
        </w:r>
        <w:r w:rsidR="007B5DAD" w:rsidRPr="00C7210B">
          <w:rPr>
            <w:noProof/>
            <w:webHidden/>
            <w:lang w:val="id-ID"/>
          </w:rPr>
        </w:r>
        <w:r w:rsidR="007B5DAD" w:rsidRPr="00C7210B">
          <w:rPr>
            <w:noProof/>
            <w:webHidden/>
            <w:lang w:val="id-ID"/>
          </w:rPr>
          <w:fldChar w:fldCharType="separate"/>
        </w:r>
        <w:r w:rsidR="00BB156C" w:rsidRPr="00C7210B">
          <w:rPr>
            <w:noProof/>
            <w:webHidden/>
            <w:lang w:val="id-ID"/>
          </w:rPr>
          <w:t>2</w:t>
        </w:r>
        <w:r w:rsidR="007B5DAD" w:rsidRPr="00C7210B">
          <w:rPr>
            <w:noProof/>
            <w:webHidden/>
            <w:lang w:val="id-ID"/>
          </w:rPr>
          <w:fldChar w:fldCharType="end"/>
        </w:r>
      </w:hyperlink>
    </w:p>
    <w:p w14:paraId="1542C651" w14:textId="45EFB8CF" w:rsidR="00640CC7" w:rsidRPr="00C7210B" w:rsidRDefault="00896DED" w:rsidP="00640CC7">
      <w:pPr>
        <w:rPr>
          <w:lang w:val="id-ID"/>
        </w:rPr>
      </w:pPr>
      <w:r w:rsidRPr="00C7210B">
        <w:rPr>
          <w:b/>
          <w:lang w:val="id-ID"/>
        </w:rPr>
        <w:fldChar w:fldCharType="end"/>
      </w:r>
    </w:p>
    <w:p w14:paraId="3DBEBF35" w14:textId="77777777" w:rsidR="0040473D" w:rsidRPr="00C7210B" w:rsidRDefault="0040473D" w:rsidP="00476CBA">
      <w:pPr>
        <w:rPr>
          <w:lang w:val="id-ID"/>
        </w:rPr>
      </w:pPr>
    </w:p>
    <w:p w14:paraId="59BA2D6B" w14:textId="77777777" w:rsidR="0040473D" w:rsidRPr="00C7210B" w:rsidRDefault="0040473D" w:rsidP="00476CBA">
      <w:pPr>
        <w:pStyle w:val="Title"/>
        <w:rPr>
          <w:lang w:val="id-ID"/>
        </w:rPr>
      </w:pPr>
      <w:bookmarkStart w:id="5" w:name="_Toc35414442"/>
      <w:bookmarkStart w:id="6" w:name="_Toc35414636"/>
      <w:r w:rsidRPr="00C7210B">
        <w:rPr>
          <w:kern w:val="0"/>
          <w:lang w:val="id-ID"/>
        </w:rPr>
        <w:br w:type="page"/>
      </w:r>
      <w:bookmarkStart w:id="7" w:name="_Toc75938803"/>
      <w:r w:rsidRPr="00C7210B">
        <w:rPr>
          <w:lang w:val="id-ID"/>
        </w:rPr>
        <w:lastRenderedPageBreak/>
        <w:t xml:space="preserve">DAFTAR </w:t>
      </w:r>
      <w:r w:rsidR="00D15E4A" w:rsidRPr="00C7210B">
        <w:rPr>
          <w:lang w:val="id-ID"/>
        </w:rPr>
        <w:t>LAMPIRAN</w:t>
      </w:r>
      <w:bookmarkEnd w:id="7"/>
    </w:p>
    <w:p w14:paraId="566D418E" w14:textId="77777777" w:rsidR="00D15E4A" w:rsidRPr="00C7210B" w:rsidRDefault="00D15E4A" w:rsidP="00D15E4A">
      <w:pPr>
        <w:rPr>
          <w:lang w:val="id-ID"/>
        </w:rPr>
      </w:pPr>
    </w:p>
    <w:p w14:paraId="704D33DD" w14:textId="35D220F3" w:rsidR="007B5DAD" w:rsidRPr="00C7210B" w:rsidRDefault="00332BFB">
      <w:pPr>
        <w:pStyle w:val="TOC1"/>
        <w:tabs>
          <w:tab w:val="right" w:leader="dot" w:pos="7927"/>
        </w:tabs>
        <w:rPr>
          <w:rFonts w:asciiTheme="minorHAnsi" w:eastAsiaTheme="minorEastAsia" w:hAnsiTheme="minorHAnsi" w:cstheme="minorBidi"/>
          <w:b w:val="0"/>
          <w:noProof/>
          <w:sz w:val="22"/>
          <w:szCs w:val="22"/>
          <w:lang w:val="id-ID"/>
        </w:rPr>
      </w:pPr>
      <w:r w:rsidRPr="00C7210B">
        <w:rPr>
          <w:lang w:val="id-ID"/>
        </w:rPr>
        <w:fldChar w:fldCharType="begin"/>
      </w:r>
      <w:r w:rsidRPr="00C7210B">
        <w:rPr>
          <w:lang w:val="id-ID"/>
        </w:rPr>
        <w:instrText xml:space="preserve"> TOC \h \z \t "Lampiran1;1;Lampiran2;2;Lampiran3;3" </w:instrText>
      </w:r>
      <w:r w:rsidRPr="00C7210B">
        <w:rPr>
          <w:lang w:val="id-ID"/>
        </w:rPr>
        <w:fldChar w:fldCharType="separate"/>
      </w:r>
      <w:hyperlink w:anchor="_Toc75938839" w:history="1">
        <w:r w:rsidR="007B5DAD" w:rsidRPr="00C7210B">
          <w:rPr>
            <w:rStyle w:val="Hyperlink"/>
            <w:noProof/>
            <w:lang w:val="id-ID"/>
          </w:rPr>
          <w:t>Lampiran A. Contoh Judul Lampiran</w:t>
        </w:r>
        <w:r w:rsidR="007B5DAD" w:rsidRPr="00C7210B">
          <w:rPr>
            <w:noProof/>
            <w:webHidden/>
            <w:lang w:val="id-ID"/>
          </w:rPr>
          <w:tab/>
        </w:r>
        <w:r w:rsidR="007B5DAD" w:rsidRPr="00C7210B">
          <w:rPr>
            <w:noProof/>
            <w:webHidden/>
            <w:lang w:val="id-ID"/>
          </w:rPr>
          <w:fldChar w:fldCharType="begin"/>
        </w:r>
        <w:r w:rsidR="007B5DAD" w:rsidRPr="00C7210B">
          <w:rPr>
            <w:noProof/>
            <w:webHidden/>
            <w:lang w:val="id-ID"/>
          </w:rPr>
          <w:instrText xml:space="preserve"> PAGEREF _Toc75938839 \h </w:instrText>
        </w:r>
        <w:r w:rsidR="007B5DAD" w:rsidRPr="00C7210B">
          <w:rPr>
            <w:noProof/>
            <w:webHidden/>
            <w:lang w:val="id-ID"/>
          </w:rPr>
        </w:r>
        <w:r w:rsidR="007B5DAD" w:rsidRPr="00C7210B">
          <w:rPr>
            <w:noProof/>
            <w:webHidden/>
            <w:lang w:val="id-ID"/>
          </w:rPr>
          <w:fldChar w:fldCharType="separate"/>
        </w:r>
        <w:r w:rsidR="00BB156C" w:rsidRPr="00C7210B">
          <w:rPr>
            <w:noProof/>
            <w:webHidden/>
            <w:lang w:val="id-ID"/>
          </w:rPr>
          <w:t>2</w:t>
        </w:r>
        <w:r w:rsidR="007B5DAD" w:rsidRPr="00C7210B">
          <w:rPr>
            <w:noProof/>
            <w:webHidden/>
            <w:lang w:val="id-ID"/>
          </w:rPr>
          <w:fldChar w:fldCharType="end"/>
        </w:r>
      </w:hyperlink>
    </w:p>
    <w:p w14:paraId="5CCB9095" w14:textId="0DC73A4D" w:rsidR="007B5DAD" w:rsidRPr="00C7210B" w:rsidRDefault="00BE2871">
      <w:pPr>
        <w:pStyle w:val="TOC2"/>
        <w:tabs>
          <w:tab w:val="left" w:pos="800"/>
          <w:tab w:val="right" w:leader="dot" w:pos="7927"/>
        </w:tabs>
        <w:rPr>
          <w:rFonts w:asciiTheme="minorHAnsi" w:eastAsiaTheme="minorEastAsia" w:hAnsiTheme="minorHAnsi" w:cstheme="minorBidi"/>
          <w:noProof/>
          <w:sz w:val="22"/>
          <w:szCs w:val="22"/>
          <w:lang w:val="id-ID"/>
        </w:rPr>
      </w:pPr>
      <w:hyperlink w:anchor="_Toc75938840" w:history="1">
        <w:r w:rsidR="007B5DAD" w:rsidRPr="00C7210B">
          <w:rPr>
            <w:rStyle w:val="Hyperlink"/>
            <w:noProof/>
            <w:lang w:val="id-ID"/>
          </w:rPr>
          <w:t>A.1</w:t>
        </w:r>
        <w:r w:rsidR="007B5DAD" w:rsidRPr="00C7210B">
          <w:rPr>
            <w:rFonts w:asciiTheme="minorHAnsi" w:eastAsiaTheme="minorEastAsia" w:hAnsiTheme="minorHAnsi" w:cstheme="minorBidi"/>
            <w:noProof/>
            <w:sz w:val="22"/>
            <w:szCs w:val="22"/>
            <w:lang w:val="id-ID"/>
          </w:rPr>
          <w:tab/>
        </w:r>
        <w:r w:rsidR="007B5DAD" w:rsidRPr="00C7210B">
          <w:rPr>
            <w:rStyle w:val="Hyperlink"/>
            <w:noProof/>
            <w:lang w:val="id-ID"/>
          </w:rPr>
          <w:t>Contoh Judul Anak Lampiran</w:t>
        </w:r>
        <w:r w:rsidR="007B5DAD" w:rsidRPr="00C7210B">
          <w:rPr>
            <w:noProof/>
            <w:webHidden/>
            <w:lang w:val="id-ID"/>
          </w:rPr>
          <w:tab/>
        </w:r>
        <w:r w:rsidR="007B5DAD" w:rsidRPr="00C7210B">
          <w:rPr>
            <w:noProof/>
            <w:webHidden/>
            <w:lang w:val="id-ID"/>
          </w:rPr>
          <w:fldChar w:fldCharType="begin"/>
        </w:r>
        <w:r w:rsidR="007B5DAD" w:rsidRPr="00C7210B">
          <w:rPr>
            <w:noProof/>
            <w:webHidden/>
            <w:lang w:val="id-ID"/>
          </w:rPr>
          <w:instrText xml:space="preserve"> PAGEREF _Toc75938840 \h </w:instrText>
        </w:r>
        <w:r w:rsidR="007B5DAD" w:rsidRPr="00C7210B">
          <w:rPr>
            <w:noProof/>
            <w:webHidden/>
            <w:lang w:val="id-ID"/>
          </w:rPr>
        </w:r>
        <w:r w:rsidR="007B5DAD" w:rsidRPr="00C7210B">
          <w:rPr>
            <w:noProof/>
            <w:webHidden/>
            <w:lang w:val="id-ID"/>
          </w:rPr>
          <w:fldChar w:fldCharType="separate"/>
        </w:r>
        <w:r w:rsidR="00BB156C" w:rsidRPr="00C7210B">
          <w:rPr>
            <w:noProof/>
            <w:webHidden/>
            <w:lang w:val="id-ID"/>
          </w:rPr>
          <w:t>2</w:t>
        </w:r>
        <w:r w:rsidR="007B5DAD" w:rsidRPr="00C7210B">
          <w:rPr>
            <w:noProof/>
            <w:webHidden/>
            <w:lang w:val="id-ID"/>
          </w:rPr>
          <w:fldChar w:fldCharType="end"/>
        </w:r>
      </w:hyperlink>
    </w:p>
    <w:p w14:paraId="1D3805F9" w14:textId="0876822B" w:rsidR="00D15E4A" w:rsidRPr="00C7210B" w:rsidRDefault="00332BFB" w:rsidP="00D15E4A">
      <w:pPr>
        <w:rPr>
          <w:lang w:val="id-ID"/>
        </w:rPr>
      </w:pPr>
      <w:r w:rsidRPr="00C7210B">
        <w:rPr>
          <w:lang w:val="id-ID"/>
        </w:rPr>
        <w:fldChar w:fldCharType="end"/>
      </w:r>
    </w:p>
    <w:p w14:paraId="0949E712" w14:textId="77777777" w:rsidR="0040473D" w:rsidRPr="00C7210B" w:rsidRDefault="0040473D" w:rsidP="00476CBA">
      <w:pPr>
        <w:rPr>
          <w:lang w:val="id-ID"/>
        </w:rPr>
      </w:pPr>
    </w:p>
    <w:p w14:paraId="73324732" w14:textId="77777777" w:rsidR="00027C44" w:rsidRPr="00C7210B" w:rsidRDefault="00027C44" w:rsidP="00476CBA">
      <w:pPr>
        <w:rPr>
          <w:lang w:val="id-ID"/>
        </w:rPr>
      </w:pPr>
    </w:p>
    <w:p w14:paraId="6AE24910" w14:textId="77777777" w:rsidR="0040473D" w:rsidRPr="00C7210B" w:rsidRDefault="0040473D" w:rsidP="00476CBA">
      <w:pPr>
        <w:pStyle w:val="guidelines"/>
        <w:rPr>
          <w:lang w:val="id-ID"/>
        </w:rPr>
      </w:pPr>
    </w:p>
    <w:p w14:paraId="0619ED6B" w14:textId="77777777" w:rsidR="008362FF" w:rsidRPr="00C7210B" w:rsidRDefault="0040473D" w:rsidP="00476CBA">
      <w:pPr>
        <w:pStyle w:val="Title"/>
        <w:rPr>
          <w:lang w:val="id-ID"/>
        </w:rPr>
      </w:pPr>
      <w:r w:rsidRPr="00C7210B">
        <w:rPr>
          <w:kern w:val="0"/>
          <w:lang w:val="id-ID"/>
        </w:rPr>
        <w:br w:type="page"/>
      </w:r>
      <w:bookmarkStart w:id="8" w:name="_Toc75938804"/>
      <w:r w:rsidR="008362FF" w:rsidRPr="00C7210B">
        <w:rPr>
          <w:lang w:val="id-ID"/>
        </w:rPr>
        <w:lastRenderedPageBreak/>
        <w:t xml:space="preserve">DAFTAR </w:t>
      </w:r>
      <w:r w:rsidR="00D15E4A" w:rsidRPr="00C7210B">
        <w:rPr>
          <w:lang w:val="id-ID"/>
        </w:rPr>
        <w:t>GAMBAR</w:t>
      </w:r>
      <w:bookmarkEnd w:id="8"/>
    </w:p>
    <w:p w14:paraId="2BB5C610" w14:textId="77777777" w:rsidR="00D15E4A" w:rsidRPr="00C7210B" w:rsidRDefault="00D15E4A" w:rsidP="00D15E4A">
      <w:pPr>
        <w:rPr>
          <w:sz w:val="28"/>
          <w:lang w:val="id-ID"/>
        </w:rPr>
      </w:pPr>
    </w:p>
    <w:p w14:paraId="15181CE7" w14:textId="396C7E1F" w:rsidR="007B5DAD" w:rsidRPr="00C7210B" w:rsidRDefault="009A31A8">
      <w:pPr>
        <w:pStyle w:val="TableofFigures"/>
        <w:tabs>
          <w:tab w:val="right" w:leader="dot" w:pos="7927"/>
        </w:tabs>
        <w:rPr>
          <w:rFonts w:asciiTheme="minorHAnsi" w:eastAsiaTheme="minorEastAsia" w:hAnsiTheme="minorHAnsi" w:cstheme="minorBidi"/>
          <w:noProof/>
          <w:sz w:val="22"/>
          <w:szCs w:val="22"/>
          <w:lang w:val="id-ID"/>
        </w:rPr>
      </w:pPr>
      <w:r w:rsidRPr="00C7210B">
        <w:rPr>
          <w:sz w:val="28"/>
          <w:lang w:val="id-ID"/>
        </w:rPr>
        <w:fldChar w:fldCharType="begin"/>
      </w:r>
      <w:r w:rsidRPr="00C7210B">
        <w:rPr>
          <w:sz w:val="28"/>
          <w:lang w:val="id-ID"/>
        </w:rPr>
        <w:instrText xml:space="preserve"> TOC \h \z \c "Bagan" </w:instrText>
      </w:r>
      <w:r w:rsidRPr="00C7210B">
        <w:rPr>
          <w:sz w:val="28"/>
          <w:lang w:val="id-ID"/>
        </w:rPr>
        <w:fldChar w:fldCharType="separate"/>
      </w:r>
      <w:hyperlink w:anchor="_Toc75938841" w:history="1">
        <w:r w:rsidR="007B5DAD" w:rsidRPr="00C7210B">
          <w:rPr>
            <w:rStyle w:val="Hyperlink"/>
            <w:noProof/>
            <w:lang w:val="id-ID"/>
          </w:rPr>
          <w:t>Gambar II.1. Sintaksis Liquid Haskell (Rondon et al., 2008)</w:t>
        </w:r>
        <w:r w:rsidR="007B5DAD" w:rsidRPr="00C7210B">
          <w:rPr>
            <w:noProof/>
            <w:webHidden/>
            <w:lang w:val="id-ID"/>
          </w:rPr>
          <w:tab/>
        </w:r>
        <w:r w:rsidR="007B5DAD" w:rsidRPr="00C7210B">
          <w:rPr>
            <w:noProof/>
            <w:webHidden/>
            <w:lang w:val="id-ID"/>
          </w:rPr>
          <w:fldChar w:fldCharType="begin"/>
        </w:r>
        <w:r w:rsidR="007B5DAD" w:rsidRPr="00C7210B">
          <w:rPr>
            <w:noProof/>
            <w:webHidden/>
            <w:lang w:val="id-ID"/>
          </w:rPr>
          <w:instrText xml:space="preserve"> PAGEREF _Toc75938841 \h </w:instrText>
        </w:r>
        <w:r w:rsidR="007B5DAD" w:rsidRPr="00C7210B">
          <w:rPr>
            <w:noProof/>
            <w:webHidden/>
            <w:lang w:val="id-ID"/>
          </w:rPr>
        </w:r>
        <w:r w:rsidR="007B5DAD" w:rsidRPr="00C7210B">
          <w:rPr>
            <w:noProof/>
            <w:webHidden/>
            <w:lang w:val="id-ID"/>
          </w:rPr>
          <w:fldChar w:fldCharType="separate"/>
        </w:r>
        <w:r w:rsidR="00BB156C" w:rsidRPr="00C7210B">
          <w:rPr>
            <w:noProof/>
            <w:webHidden/>
            <w:lang w:val="id-ID"/>
          </w:rPr>
          <w:t>2</w:t>
        </w:r>
        <w:r w:rsidR="007B5DAD" w:rsidRPr="00C7210B">
          <w:rPr>
            <w:noProof/>
            <w:webHidden/>
            <w:lang w:val="id-ID"/>
          </w:rPr>
          <w:fldChar w:fldCharType="end"/>
        </w:r>
      </w:hyperlink>
    </w:p>
    <w:p w14:paraId="591978BF" w14:textId="3ACB447F" w:rsidR="007B5DAD" w:rsidRPr="00C7210B" w:rsidRDefault="00BE2871">
      <w:pPr>
        <w:pStyle w:val="TableofFigures"/>
        <w:tabs>
          <w:tab w:val="right" w:leader="dot" w:pos="7927"/>
        </w:tabs>
        <w:rPr>
          <w:rFonts w:asciiTheme="minorHAnsi" w:eastAsiaTheme="minorEastAsia" w:hAnsiTheme="minorHAnsi" w:cstheme="minorBidi"/>
          <w:noProof/>
          <w:sz w:val="22"/>
          <w:szCs w:val="22"/>
          <w:lang w:val="id-ID"/>
        </w:rPr>
      </w:pPr>
      <w:hyperlink w:anchor="_Toc75938842" w:history="1">
        <w:r w:rsidR="007B5DAD" w:rsidRPr="00C7210B">
          <w:rPr>
            <w:rStyle w:val="Hyperlink"/>
            <w:noProof/>
            <w:lang w:val="id-ID"/>
          </w:rPr>
          <w:t xml:space="preserve">Gambar II.2. Liquid Haskell </w:t>
        </w:r>
        <w:r w:rsidR="007B5DAD" w:rsidRPr="00C7210B">
          <w:rPr>
            <w:rStyle w:val="Hyperlink"/>
            <w:i/>
            <w:iCs/>
            <w:noProof/>
            <w:lang w:val="id-ID"/>
          </w:rPr>
          <w:t>Workflow</w:t>
        </w:r>
        <w:r w:rsidR="007B5DAD" w:rsidRPr="00C7210B">
          <w:rPr>
            <w:rStyle w:val="Hyperlink"/>
            <w:noProof/>
            <w:lang w:val="id-ID"/>
          </w:rPr>
          <w:t xml:space="preserve"> (Vazou et al., 2014)</w:t>
        </w:r>
        <w:r w:rsidR="007B5DAD" w:rsidRPr="00C7210B">
          <w:rPr>
            <w:noProof/>
            <w:webHidden/>
            <w:lang w:val="id-ID"/>
          </w:rPr>
          <w:tab/>
        </w:r>
        <w:r w:rsidR="007B5DAD" w:rsidRPr="00C7210B">
          <w:rPr>
            <w:noProof/>
            <w:webHidden/>
            <w:lang w:val="id-ID"/>
          </w:rPr>
          <w:fldChar w:fldCharType="begin"/>
        </w:r>
        <w:r w:rsidR="007B5DAD" w:rsidRPr="00C7210B">
          <w:rPr>
            <w:noProof/>
            <w:webHidden/>
            <w:lang w:val="id-ID"/>
          </w:rPr>
          <w:instrText xml:space="preserve"> PAGEREF _Toc75938842 \h </w:instrText>
        </w:r>
        <w:r w:rsidR="007B5DAD" w:rsidRPr="00C7210B">
          <w:rPr>
            <w:noProof/>
            <w:webHidden/>
            <w:lang w:val="id-ID"/>
          </w:rPr>
        </w:r>
        <w:r w:rsidR="007B5DAD" w:rsidRPr="00C7210B">
          <w:rPr>
            <w:noProof/>
            <w:webHidden/>
            <w:lang w:val="id-ID"/>
          </w:rPr>
          <w:fldChar w:fldCharType="separate"/>
        </w:r>
        <w:r w:rsidR="00BB156C" w:rsidRPr="00C7210B">
          <w:rPr>
            <w:noProof/>
            <w:webHidden/>
            <w:lang w:val="id-ID"/>
          </w:rPr>
          <w:t>2</w:t>
        </w:r>
        <w:r w:rsidR="007B5DAD" w:rsidRPr="00C7210B">
          <w:rPr>
            <w:noProof/>
            <w:webHidden/>
            <w:lang w:val="id-ID"/>
          </w:rPr>
          <w:fldChar w:fldCharType="end"/>
        </w:r>
      </w:hyperlink>
    </w:p>
    <w:p w14:paraId="413A2562" w14:textId="27DCAACA" w:rsidR="007B5DAD" w:rsidRPr="00C7210B" w:rsidRDefault="00BE2871">
      <w:pPr>
        <w:pStyle w:val="TableofFigures"/>
        <w:tabs>
          <w:tab w:val="right" w:leader="dot" w:pos="7927"/>
        </w:tabs>
        <w:rPr>
          <w:rFonts w:asciiTheme="minorHAnsi" w:eastAsiaTheme="minorEastAsia" w:hAnsiTheme="minorHAnsi" w:cstheme="minorBidi"/>
          <w:noProof/>
          <w:sz w:val="22"/>
          <w:szCs w:val="22"/>
          <w:lang w:val="id-ID"/>
        </w:rPr>
      </w:pPr>
      <w:hyperlink w:anchor="_Toc75938843" w:history="1">
        <w:r w:rsidR="007B5DAD" w:rsidRPr="00C7210B">
          <w:rPr>
            <w:rStyle w:val="Hyperlink"/>
            <w:noProof/>
            <w:lang w:val="id-ID"/>
          </w:rPr>
          <w:t xml:space="preserve">Gambar II.3. Aturan Pengecekan </w:t>
        </w:r>
        <w:r w:rsidR="007B5DAD" w:rsidRPr="00C7210B">
          <w:rPr>
            <w:rStyle w:val="Hyperlink"/>
            <w:i/>
            <w:iCs/>
            <w:noProof/>
            <w:lang w:val="id-ID"/>
          </w:rPr>
          <w:t xml:space="preserve">Liquid Type </w:t>
        </w:r>
        <w:r w:rsidR="007B5DAD" w:rsidRPr="00C7210B">
          <w:rPr>
            <w:rStyle w:val="Hyperlink"/>
            <w:iCs/>
            <w:noProof/>
            <w:lang w:val="id-ID"/>
          </w:rPr>
          <w:t>(Rondon et al., 2008)</w:t>
        </w:r>
        <w:r w:rsidR="007B5DAD" w:rsidRPr="00C7210B">
          <w:rPr>
            <w:noProof/>
            <w:webHidden/>
            <w:lang w:val="id-ID"/>
          </w:rPr>
          <w:tab/>
        </w:r>
        <w:r w:rsidR="007B5DAD" w:rsidRPr="00C7210B">
          <w:rPr>
            <w:noProof/>
            <w:webHidden/>
            <w:lang w:val="id-ID"/>
          </w:rPr>
          <w:fldChar w:fldCharType="begin"/>
        </w:r>
        <w:r w:rsidR="007B5DAD" w:rsidRPr="00C7210B">
          <w:rPr>
            <w:noProof/>
            <w:webHidden/>
            <w:lang w:val="id-ID"/>
          </w:rPr>
          <w:instrText xml:space="preserve"> PAGEREF _Toc75938843 \h </w:instrText>
        </w:r>
        <w:r w:rsidR="007B5DAD" w:rsidRPr="00C7210B">
          <w:rPr>
            <w:noProof/>
            <w:webHidden/>
            <w:lang w:val="id-ID"/>
          </w:rPr>
        </w:r>
        <w:r w:rsidR="007B5DAD" w:rsidRPr="00C7210B">
          <w:rPr>
            <w:noProof/>
            <w:webHidden/>
            <w:lang w:val="id-ID"/>
          </w:rPr>
          <w:fldChar w:fldCharType="separate"/>
        </w:r>
        <w:r w:rsidR="00BB156C" w:rsidRPr="00C7210B">
          <w:rPr>
            <w:noProof/>
            <w:webHidden/>
            <w:lang w:val="id-ID"/>
          </w:rPr>
          <w:t>2</w:t>
        </w:r>
        <w:r w:rsidR="007B5DAD" w:rsidRPr="00C7210B">
          <w:rPr>
            <w:noProof/>
            <w:webHidden/>
            <w:lang w:val="id-ID"/>
          </w:rPr>
          <w:fldChar w:fldCharType="end"/>
        </w:r>
      </w:hyperlink>
    </w:p>
    <w:p w14:paraId="6EB8ECF3" w14:textId="66B95774" w:rsidR="007B5DAD" w:rsidRPr="00C7210B" w:rsidRDefault="00BE2871">
      <w:pPr>
        <w:pStyle w:val="TableofFigures"/>
        <w:tabs>
          <w:tab w:val="right" w:leader="dot" w:pos="7927"/>
        </w:tabs>
        <w:rPr>
          <w:rFonts w:asciiTheme="minorHAnsi" w:eastAsiaTheme="minorEastAsia" w:hAnsiTheme="minorHAnsi" w:cstheme="minorBidi"/>
          <w:noProof/>
          <w:sz w:val="22"/>
          <w:szCs w:val="22"/>
          <w:lang w:val="id-ID"/>
        </w:rPr>
      </w:pPr>
      <w:hyperlink w:anchor="_Toc75938844" w:history="1">
        <w:r w:rsidR="007B5DAD" w:rsidRPr="00C7210B">
          <w:rPr>
            <w:rStyle w:val="Hyperlink"/>
            <w:noProof/>
            <w:lang w:val="id-ID"/>
          </w:rPr>
          <w:t xml:space="preserve">Gambar II.4. Algoritma </w:t>
        </w:r>
        <w:r w:rsidR="007B5DAD" w:rsidRPr="00C7210B">
          <w:rPr>
            <w:rStyle w:val="Hyperlink"/>
            <w:i/>
            <w:iCs/>
            <w:noProof/>
            <w:lang w:val="id-ID"/>
          </w:rPr>
          <w:t xml:space="preserve">Liquid Type Inference </w:t>
        </w:r>
        <w:r w:rsidR="007B5DAD" w:rsidRPr="00C7210B">
          <w:rPr>
            <w:rStyle w:val="Hyperlink"/>
            <w:iCs/>
            <w:noProof/>
            <w:lang w:val="id-ID"/>
          </w:rPr>
          <w:t>(Rondon et al., 2008)</w:t>
        </w:r>
        <w:r w:rsidR="007B5DAD" w:rsidRPr="00C7210B">
          <w:rPr>
            <w:noProof/>
            <w:webHidden/>
            <w:lang w:val="id-ID"/>
          </w:rPr>
          <w:tab/>
        </w:r>
        <w:r w:rsidR="007B5DAD" w:rsidRPr="00C7210B">
          <w:rPr>
            <w:noProof/>
            <w:webHidden/>
            <w:lang w:val="id-ID"/>
          </w:rPr>
          <w:fldChar w:fldCharType="begin"/>
        </w:r>
        <w:r w:rsidR="007B5DAD" w:rsidRPr="00C7210B">
          <w:rPr>
            <w:noProof/>
            <w:webHidden/>
            <w:lang w:val="id-ID"/>
          </w:rPr>
          <w:instrText xml:space="preserve"> PAGEREF _Toc75938844 \h </w:instrText>
        </w:r>
        <w:r w:rsidR="007B5DAD" w:rsidRPr="00C7210B">
          <w:rPr>
            <w:noProof/>
            <w:webHidden/>
            <w:lang w:val="id-ID"/>
          </w:rPr>
        </w:r>
        <w:r w:rsidR="007B5DAD" w:rsidRPr="00C7210B">
          <w:rPr>
            <w:noProof/>
            <w:webHidden/>
            <w:lang w:val="id-ID"/>
          </w:rPr>
          <w:fldChar w:fldCharType="separate"/>
        </w:r>
        <w:r w:rsidR="00BB156C" w:rsidRPr="00C7210B">
          <w:rPr>
            <w:noProof/>
            <w:webHidden/>
            <w:lang w:val="id-ID"/>
          </w:rPr>
          <w:t>2</w:t>
        </w:r>
        <w:r w:rsidR="007B5DAD" w:rsidRPr="00C7210B">
          <w:rPr>
            <w:noProof/>
            <w:webHidden/>
            <w:lang w:val="id-ID"/>
          </w:rPr>
          <w:fldChar w:fldCharType="end"/>
        </w:r>
      </w:hyperlink>
    </w:p>
    <w:p w14:paraId="47672A00" w14:textId="5ADAC862" w:rsidR="007B5DAD" w:rsidRPr="00C7210B" w:rsidRDefault="00BE2871">
      <w:pPr>
        <w:pStyle w:val="TableofFigures"/>
        <w:tabs>
          <w:tab w:val="right" w:leader="dot" w:pos="7927"/>
        </w:tabs>
        <w:rPr>
          <w:rFonts w:asciiTheme="minorHAnsi" w:eastAsiaTheme="minorEastAsia" w:hAnsiTheme="minorHAnsi" w:cstheme="minorBidi"/>
          <w:noProof/>
          <w:sz w:val="22"/>
          <w:szCs w:val="22"/>
          <w:lang w:val="id-ID"/>
        </w:rPr>
      </w:pPr>
      <w:hyperlink w:anchor="_Toc75938845" w:history="1">
        <w:r w:rsidR="007B5DAD" w:rsidRPr="00C7210B">
          <w:rPr>
            <w:rStyle w:val="Hyperlink"/>
            <w:noProof/>
            <w:lang w:val="id-ID"/>
          </w:rPr>
          <w:t>Gambar II.5. Contoh Pohon Pencarian Biner.</w:t>
        </w:r>
        <w:r w:rsidR="007B5DAD" w:rsidRPr="00C7210B">
          <w:rPr>
            <w:noProof/>
            <w:webHidden/>
            <w:lang w:val="id-ID"/>
          </w:rPr>
          <w:tab/>
        </w:r>
        <w:r w:rsidR="007B5DAD" w:rsidRPr="00C7210B">
          <w:rPr>
            <w:noProof/>
            <w:webHidden/>
            <w:lang w:val="id-ID"/>
          </w:rPr>
          <w:fldChar w:fldCharType="begin"/>
        </w:r>
        <w:r w:rsidR="007B5DAD" w:rsidRPr="00C7210B">
          <w:rPr>
            <w:noProof/>
            <w:webHidden/>
            <w:lang w:val="id-ID"/>
          </w:rPr>
          <w:instrText xml:space="preserve"> PAGEREF _Toc75938845 \h </w:instrText>
        </w:r>
        <w:r w:rsidR="007B5DAD" w:rsidRPr="00C7210B">
          <w:rPr>
            <w:noProof/>
            <w:webHidden/>
            <w:lang w:val="id-ID"/>
          </w:rPr>
        </w:r>
        <w:r w:rsidR="007B5DAD" w:rsidRPr="00C7210B">
          <w:rPr>
            <w:noProof/>
            <w:webHidden/>
            <w:lang w:val="id-ID"/>
          </w:rPr>
          <w:fldChar w:fldCharType="separate"/>
        </w:r>
        <w:r w:rsidR="00BB156C" w:rsidRPr="00C7210B">
          <w:rPr>
            <w:noProof/>
            <w:webHidden/>
            <w:lang w:val="id-ID"/>
          </w:rPr>
          <w:t>2</w:t>
        </w:r>
        <w:r w:rsidR="007B5DAD" w:rsidRPr="00C7210B">
          <w:rPr>
            <w:noProof/>
            <w:webHidden/>
            <w:lang w:val="id-ID"/>
          </w:rPr>
          <w:fldChar w:fldCharType="end"/>
        </w:r>
      </w:hyperlink>
    </w:p>
    <w:p w14:paraId="5BC3286D" w14:textId="21E2DFAF" w:rsidR="007B5DAD" w:rsidRPr="00C7210B" w:rsidRDefault="00BE2871">
      <w:pPr>
        <w:pStyle w:val="TableofFigures"/>
        <w:tabs>
          <w:tab w:val="right" w:leader="dot" w:pos="7927"/>
        </w:tabs>
        <w:rPr>
          <w:rFonts w:asciiTheme="minorHAnsi" w:eastAsiaTheme="minorEastAsia" w:hAnsiTheme="minorHAnsi" w:cstheme="minorBidi"/>
          <w:noProof/>
          <w:sz w:val="22"/>
          <w:szCs w:val="22"/>
          <w:lang w:val="id-ID"/>
        </w:rPr>
      </w:pPr>
      <w:hyperlink w:anchor="_Toc75938846" w:history="1">
        <w:r w:rsidR="007B5DAD" w:rsidRPr="00C7210B">
          <w:rPr>
            <w:rStyle w:val="Hyperlink"/>
            <w:noProof/>
            <w:lang w:val="id-ID"/>
          </w:rPr>
          <w:t>Gambar II.6. Gambar II.5 yang diubah menjadi RBT.</w:t>
        </w:r>
        <w:r w:rsidR="007B5DAD" w:rsidRPr="00C7210B">
          <w:rPr>
            <w:noProof/>
            <w:webHidden/>
            <w:lang w:val="id-ID"/>
          </w:rPr>
          <w:tab/>
        </w:r>
        <w:r w:rsidR="007B5DAD" w:rsidRPr="00C7210B">
          <w:rPr>
            <w:noProof/>
            <w:webHidden/>
            <w:lang w:val="id-ID"/>
          </w:rPr>
          <w:fldChar w:fldCharType="begin"/>
        </w:r>
        <w:r w:rsidR="007B5DAD" w:rsidRPr="00C7210B">
          <w:rPr>
            <w:noProof/>
            <w:webHidden/>
            <w:lang w:val="id-ID"/>
          </w:rPr>
          <w:instrText xml:space="preserve"> PAGEREF _Toc75938846 \h </w:instrText>
        </w:r>
        <w:r w:rsidR="007B5DAD" w:rsidRPr="00C7210B">
          <w:rPr>
            <w:noProof/>
            <w:webHidden/>
            <w:lang w:val="id-ID"/>
          </w:rPr>
        </w:r>
        <w:r w:rsidR="007B5DAD" w:rsidRPr="00C7210B">
          <w:rPr>
            <w:noProof/>
            <w:webHidden/>
            <w:lang w:val="id-ID"/>
          </w:rPr>
          <w:fldChar w:fldCharType="separate"/>
        </w:r>
        <w:r w:rsidR="00BB156C" w:rsidRPr="00C7210B">
          <w:rPr>
            <w:noProof/>
            <w:webHidden/>
            <w:lang w:val="id-ID"/>
          </w:rPr>
          <w:t>2</w:t>
        </w:r>
        <w:r w:rsidR="007B5DAD" w:rsidRPr="00C7210B">
          <w:rPr>
            <w:noProof/>
            <w:webHidden/>
            <w:lang w:val="id-ID"/>
          </w:rPr>
          <w:fldChar w:fldCharType="end"/>
        </w:r>
      </w:hyperlink>
    </w:p>
    <w:p w14:paraId="68F2C30C" w14:textId="3E6F02FE" w:rsidR="007B5DAD" w:rsidRPr="00C7210B" w:rsidRDefault="00BE2871">
      <w:pPr>
        <w:pStyle w:val="TableofFigures"/>
        <w:tabs>
          <w:tab w:val="right" w:leader="dot" w:pos="7927"/>
        </w:tabs>
        <w:rPr>
          <w:rFonts w:asciiTheme="minorHAnsi" w:eastAsiaTheme="minorEastAsia" w:hAnsiTheme="minorHAnsi" w:cstheme="minorBidi"/>
          <w:noProof/>
          <w:sz w:val="22"/>
          <w:szCs w:val="22"/>
          <w:lang w:val="id-ID"/>
        </w:rPr>
      </w:pPr>
      <w:hyperlink w:anchor="_Toc75938847" w:history="1">
        <w:r w:rsidR="007B5DAD" w:rsidRPr="00C7210B">
          <w:rPr>
            <w:rStyle w:val="Hyperlink"/>
            <w:noProof/>
            <w:lang w:val="id-ID"/>
          </w:rPr>
          <w:t>Gambar II.7. Empat kasus pelanggaran properti warna</w:t>
        </w:r>
        <w:r w:rsidR="007B5DAD" w:rsidRPr="00C7210B">
          <w:rPr>
            <w:noProof/>
            <w:webHidden/>
            <w:lang w:val="id-ID"/>
          </w:rPr>
          <w:tab/>
        </w:r>
        <w:r w:rsidR="007B5DAD" w:rsidRPr="00C7210B">
          <w:rPr>
            <w:noProof/>
            <w:webHidden/>
            <w:lang w:val="id-ID"/>
          </w:rPr>
          <w:fldChar w:fldCharType="begin"/>
        </w:r>
        <w:r w:rsidR="007B5DAD" w:rsidRPr="00C7210B">
          <w:rPr>
            <w:noProof/>
            <w:webHidden/>
            <w:lang w:val="id-ID"/>
          </w:rPr>
          <w:instrText xml:space="preserve"> PAGEREF _Toc75938847 \h </w:instrText>
        </w:r>
        <w:r w:rsidR="007B5DAD" w:rsidRPr="00C7210B">
          <w:rPr>
            <w:noProof/>
            <w:webHidden/>
            <w:lang w:val="id-ID"/>
          </w:rPr>
        </w:r>
        <w:r w:rsidR="007B5DAD" w:rsidRPr="00C7210B">
          <w:rPr>
            <w:noProof/>
            <w:webHidden/>
            <w:lang w:val="id-ID"/>
          </w:rPr>
          <w:fldChar w:fldCharType="separate"/>
        </w:r>
        <w:r w:rsidR="00BB156C" w:rsidRPr="00C7210B">
          <w:rPr>
            <w:noProof/>
            <w:webHidden/>
            <w:lang w:val="id-ID"/>
          </w:rPr>
          <w:t>2</w:t>
        </w:r>
        <w:r w:rsidR="007B5DAD" w:rsidRPr="00C7210B">
          <w:rPr>
            <w:noProof/>
            <w:webHidden/>
            <w:lang w:val="id-ID"/>
          </w:rPr>
          <w:fldChar w:fldCharType="end"/>
        </w:r>
      </w:hyperlink>
    </w:p>
    <w:p w14:paraId="4431A150" w14:textId="02A9C151" w:rsidR="007B5DAD" w:rsidRPr="00C7210B" w:rsidRDefault="00BE2871">
      <w:pPr>
        <w:pStyle w:val="TableofFigures"/>
        <w:tabs>
          <w:tab w:val="right" w:leader="dot" w:pos="7927"/>
        </w:tabs>
        <w:rPr>
          <w:rFonts w:asciiTheme="minorHAnsi" w:eastAsiaTheme="minorEastAsia" w:hAnsiTheme="minorHAnsi" w:cstheme="minorBidi"/>
          <w:noProof/>
          <w:sz w:val="22"/>
          <w:szCs w:val="22"/>
          <w:lang w:val="id-ID"/>
        </w:rPr>
      </w:pPr>
      <w:hyperlink w:anchor="_Toc75938848" w:history="1">
        <w:r w:rsidR="007B5DAD" w:rsidRPr="00C7210B">
          <w:rPr>
            <w:rStyle w:val="Hyperlink"/>
            <w:noProof/>
            <w:lang w:val="id-ID"/>
          </w:rPr>
          <w:t>Gambar II.8. Pohon hasil penyeimbangan</w:t>
        </w:r>
        <w:r w:rsidR="007B5DAD" w:rsidRPr="00C7210B">
          <w:rPr>
            <w:noProof/>
            <w:webHidden/>
            <w:lang w:val="id-ID"/>
          </w:rPr>
          <w:tab/>
        </w:r>
        <w:r w:rsidR="007B5DAD" w:rsidRPr="00C7210B">
          <w:rPr>
            <w:noProof/>
            <w:webHidden/>
            <w:lang w:val="id-ID"/>
          </w:rPr>
          <w:fldChar w:fldCharType="begin"/>
        </w:r>
        <w:r w:rsidR="007B5DAD" w:rsidRPr="00C7210B">
          <w:rPr>
            <w:noProof/>
            <w:webHidden/>
            <w:lang w:val="id-ID"/>
          </w:rPr>
          <w:instrText xml:space="preserve"> PAGEREF _Toc75938848 \h </w:instrText>
        </w:r>
        <w:r w:rsidR="007B5DAD" w:rsidRPr="00C7210B">
          <w:rPr>
            <w:noProof/>
            <w:webHidden/>
            <w:lang w:val="id-ID"/>
          </w:rPr>
        </w:r>
        <w:r w:rsidR="007B5DAD" w:rsidRPr="00C7210B">
          <w:rPr>
            <w:noProof/>
            <w:webHidden/>
            <w:lang w:val="id-ID"/>
          </w:rPr>
          <w:fldChar w:fldCharType="separate"/>
        </w:r>
        <w:r w:rsidR="00BB156C" w:rsidRPr="00C7210B">
          <w:rPr>
            <w:noProof/>
            <w:webHidden/>
            <w:lang w:val="id-ID"/>
          </w:rPr>
          <w:t>2</w:t>
        </w:r>
        <w:r w:rsidR="007B5DAD" w:rsidRPr="00C7210B">
          <w:rPr>
            <w:noProof/>
            <w:webHidden/>
            <w:lang w:val="id-ID"/>
          </w:rPr>
          <w:fldChar w:fldCharType="end"/>
        </w:r>
      </w:hyperlink>
    </w:p>
    <w:p w14:paraId="3F0660DD" w14:textId="0A40934E" w:rsidR="007B5DAD" w:rsidRPr="00C7210B" w:rsidRDefault="00BE2871">
      <w:pPr>
        <w:pStyle w:val="TableofFigures"/>
        <w:tabs>
          <w:tab w:val="right" w:leader="dot" w:pos="7927"/>
        </w:tabs>
        <w:rPr>
          <w:rFonts w:asciiTheme="minorHAnsi" w:eastAsiaTheme="minorEastAsia" w:hAnsiTheme="minorHAnsi" w:cstheme="minorBidi"/>
          <w:noProof/>
          <w:sz w:val="22"/>
          <w:szCs w:val="22"/>
          <w:lang w:val="id-ID"/>
        </w:rPr>
      </w:pPr>
      <w:hyperlink w:anchor="_Toc75938849" w:history="1">
        <w:r w:rsidR="007B5DAD" w:rsidRPr="00C7210B">
          <w:rPr>
            <w:rStyle w:val="Hyperlink"/>
            <w:noProof/>
            <w:lang w:val="id-ID"/>
          </w:rPr>
          <w:t>Gambar II.9. Enam pohon yang memiliki simpul berwarna BB</w:t>
        </w:r>
        <w:r w:rsidR="007B5DAD" w:rsidRPr="00C7210B">
          <w:rPr>
            <w:noProof/>
            <w:webHidden/>
            <w:lang w:val="id-ID"/>
          </w:rPr>
          <w:tab/>
        </w:r>
        <w:r w:rsidR="007B5DAD" w:rsidRPr="00C7210B">
          <w:rPr>
            <w:noProof/>
            <w:webHidden/>
            <w:lang w:val="id-ID"/>
          </w:rPr>
          <w:fldChar w:fldCharType="begin"/>
        </w:r>
        <w:r w:rsidR="007B5DAD" w:rsidRPr="00C7210B">
          <w:rPr>
            <w:noProof/>
            <w:webHidden/>
            <w:lang w:val="id-ID"/>
          </w:rPr>
          <w:instrText xml:space="preserve"> PAGEREF _Toc75938849 \h </w:instrText>
        </w:r>
        <w:r w:rsidR="007B5DAD" w:rsidRPr="00C7210B">
          <w:rPr>
            <w:noProof/>
            <w:webHidden/>
            <w:lang w:val="id-ID"/>
          </w:rPr>
        </w:r>
        <w:r w:rsidR="007B5DAD" w:rsidRPr="00C7210B">
          <w:rPr>
            <w:noProof/>
            <w:webHidden/>
            <w:lang w:val="id-ID"/>
          </w:rPr>
          <w:fldChar w:fldCharType="separate"/>
        </w:r>
        <w:r w:rsidR="00BB156C" w:rsidRPr="00C7210B">
          <w:rPr>
            <w:noProof/>
            <w:webHidden/>
            <w:lang w:val="id-ID"/>
          </w:rPr>
          <w:t>2</w:t>
        </w:r>
        <w:r w:rsidR="007B5DAD" w:rsidRPr="00C7210B">
          <w:rPr>
            <w:noProof/>
            <w:webHidden/>
            <w:lang w:val="id-ID"/>
          </w:rPr>
          <w:fldChar w:fldCharType="end"/>
        </w:r>
      </w:hyperlink>
    </w:p>
    <w:p w14:paraId="72BEE037" w14:textId="7A756264" w:rsidR="007B5DAD" w:rsidRPr="00C7210B" w:rsidRDefault="00BE2871">
      <w:pPr>
        <w:pStyle w:val="TableofFigures"/>
        <w:tabs>
          <w:tab w:val="right" w:leader="dot" w:pos="7927"/>
        </w:tabs>
        <w:rPr>
          <w:rFonts w:asciiTheme="minorHAnsi" w:eastAsiaTheme="minorEastAsia" w:hAnsiTheme="minorHAnsi" w:cstheme="minorBidi"/>
          <w:noProof/>
          <w:sz w:val="22"/>
          <w:szCs w:val="22"/>
          <w:lang w:val="id-ID"/>
        </w:rPr>
      </w:pPr>
      <w:hyperlink w:anchor="_Toc75938850" w:history="1">
        <w:r w:rsidR="007B5DAD" w:rsidRPr="00C7210B">
          <w:rPr>
            <w:rStyle w:val="Hyperlink"/>
            <w:noProof/>
            <w:lang w:val="id-ID"/>
          </w:rPr>
          <w:t xml:space="preserve">Gambar II.10. Hasil operasi fungsi </w:t>
        </w:r>
        <w:r w:rsidR="007B5DAD" w:rsidRPr="00C7210B">
          <w:rPr>
            <w:rStyle w:val="Hyperlink"/>
            <w:i/>
            <w:iCs/>
            <w:noProof/>
            <w:lang w:val="id-ID"/>
          </w:rPr>
          <w:t>bubble</w:t>
        </w:r>
        <w:r w:rsidR="007B5DAD" w:rsidRPr="00C7210B">
          <w:rPr>
            <w:noProof/>
            <w:webHidden/>
            <w:lang w:val="id-ID"/>
          </w:rPr>
          <w:tab/>
        </w:r>
        <w:r w:rsidR="007B5DAD" w:rsidRPr="00C7210B">
          <w:rPr>
            <w:noProof/>
            <w:webHidden/>
            <w:lang w:val="id-ID"/>
          </w:rPr>
          <w:fldChar w:fldCharType="begin"/>
        </w:r>
        <w:r w:rsidR="007B5DAD" w:rsidRPr="00C7210B">
          <w:rPr>
            <w:noProof/>
            <w:webHidden/>
            <w:lang w:val="id-ID"/>
          </w:rPr>
          <w:instrText xml:space="preserve"> PAGEREF _Toc75938850 \h </w:instrText>
        </w:r>
        <w:r w:rsidR="007B5DAD" w:rsidRPr="00C7210B">
          <w:rPr>
            <w:noProof/>
            <w:webHidden/>
            <w:lang w:val="id-ID"/>
          </w:rPr>
        </w:r>
        <w:r w:rsidR="007B5DAD" w:rsidRPr="00C7210B">
          <w:rPr>
            <w:noProof/>
            <w:webHidden/>
            <w:lang w:val="id-ID"/>
          </w:rPr>
          <w:fldChar w:fldCharType="separate"/>
        </w:r>
        <w:r w:rsidR="00BB156C" w:rsidRPr="00C7210B">
          <w:rPr>
            <w:noProof/>
            <w:webHidden/>
            <w:lang w:val="id-ID"/>
          </w:rPr>
          <w:t>2</w:t>
        </w:r>
        <w:r w:rsidR="007B5DAD" w:rsidRPr="00C7210B">
          <w:rPr>
            <w:noProof/>
            <w:webHidden/>
            <w:lang w:val="id-ID"/>
          </w:rPr>
          <w:fldChar w:fldCharType="end"/>
        </w:r>
      </w:hyperlink>
    </w:p>
    <w:p w14:paraId="1FAC8755" w14:textId="09688EE2" w:rsidR="007B5DAD" w:rsidRPr="00C7210B" w:rsidRDefault="00BE2871">
      <w:pPr>
        <w:pStyle w:val="TableofFigures"/>
        <w:tabs>
          <w:tab w:val="right" w:leader="dot" w:pos="7927"/>
        </w:tabs>
        <w:rPr>
          <w:rFonts w:asciiTheme="minorHAnsi" w:eastAsiaTheme="minorEastAsia" w:hAnsiTheme="minorHAnsi" w:cstheme="minorBidi"/>
          <w:noProof/>
          <w:sz w:val="22"/>
          <w:szCs w:val="22"/>
          <w:lang w:val="id-ID"/>
        </w:rPr>
      </w:pPr>
      <w:hyperlink w:anchor="_Toc75938851" w:history="1">
        <w:r w:rsidR="007B5DAD" w:rsidRPr="00C7210B">
          <w:rPr>
            <w:rStyle w:val="Hyperlink"/>
            <w:noProof/>
            <w:lang w:val="id-ID"/>
          </w:rPr>
          <w:t>Gambar II.11. Pohon dengan simpul berwarna BB dan NB</w:t>
        </w:r>
        <w:r w:rsidR="007B5DAD" w:rsidRPr="00C7210B">
          <w:rPr>
            <w:noProof/>
            <w:webHidden/>
            <w:lang w:val="id-ID"/>
          </w:rPr>
          <w:tab/>
        </w:r>
        <w:r w:rsidR="007B5DAD" w:rsidRPr="00C7210B">
          <w:rPr>
            <w:noProof/>
            <w:webHidden/>
            <w:lang w:val="id-ID"/>
          </w:rPr>
          <w:fldChar w:fldCharType="begin"/>
        </w:r>
        <w:r w:rsidR="007B5DAD" w:rsidRPr="00C7210B">
          <w:rPr>
            <w:noProof/>
            <w:webHidden/>
            <w:lang w:val="id-ID"/>
          </w:rPr>
          <w:instrText xml:space="preserve"> PAGEREF _Toc75938851 \h </w:instrText>
        </w:r>
        <w:r w:rsidR="007B5DAD" w:rsidRPr="00C7210B">
          <w:rPr>
            <w:noProof/>
            <w:webHidden/>
            <w:lang w:val="id-ID"/>
          </w:rPr>
        </w:r>
        <w:r w:rsidR="007B5DAD" w:rsidRPr="00C7210B">
          <w:rPr>
            <w:noProof/>
            <w:webHidden/>
            <w:lang w:val="id-ID"/>
          </w:rPr>
          <w:fldChar w:fldCharType="separate"/>
        </w:r>
        <w:r w:rsidR="00BB156C" w:rsidRPr="00C7210B">
          <w:rPr>
            <w:noProof/>
            <w:webHidden/>
            <w:lang w:val="id-ID"/>
          </w:rPr>
          <w:t>2</w:t>
        </w:r>
        <w:r w:rsidR="007B5DAD" w:rsidRPr="00C7210B">
          <w:rPr>
            <w:noProof/>
            <w:webHidden/>
            <w:lang w:val="id-ID"/>
          </w:rPr>
          <w:fldChar w:fldCharType="end"/>
        </w:r>
      </w:hyperlink>
    </w:p>
    <w:p w14:paraId="38D08A57" w14:textId="6B6FBFB3" w:rsidR="007B5DAD" w:rsidRPr="00C7210B" w:rsidRDefault="00BE2871">
      <w:pPr>
        <w:pStyle w:val="TableofFigures"/>
        <w:tabs>
          <w:tab w:val="right" w:leader="dot" w:pos="7927"/>
        </w:tabs>
        <w:rPr>
          <w:rFonts w:asciiTheme="minorHAnsi" w:eastAsiaTheme="minorEastAsia" w:hAnsiTheme="minorHAnsi" w:cstheme="minorBidi"/>
          <w:noProof/>
          <w:sz w:val="22"/>
          <w:szCs w:val="22"/>
          <w:lang w:val="id-ID"/>
        </w:rPr>
      </w:pPr>
      <w:hyperlink w:anchor="_Toc75938852" w:history="1">
        <w:r w:rsidR="007B5DAD" w:rsidRPr="00C7210B">
          <w:rPr>
            <w:rStyle w:val="Hyperlink"/>
            <w:noProof/>
            <w:lang w:val="id-ID"/>
          </w:rPr>
          <w:t>Gambar II.12. Pohon hasil penyeimbangan</w:t>
        </w:r>
        <w:r w:rsidR="007B5DAD" w:rsidRPr="00C7210B">
          <w:rPr>
            <w:noProof/>
            <w:webHidden/>
            <w:lang w:val="id-ID"/>
          </w:rPr>
          <w:tab/>
        </w:r>
        <w:r w:rsidR="007B5DAD" w:rsidRPr="00C7210B">
          <w:rPr>
            <w:noProof/>
            <w:webHidden/>
            <w:lang w:val="id-ID"/>
          </w:rPr>
          <w:fldChar w:fldCharType="begin"/>
        </w:r>
        <w:r w:rsidR="007B5DAD" w:rsidRPr="00C7210B">
          <w:rPr>
            <w:noProof/>
            <w:webHidden/>
            <w:lang w:val="id-ID"/>
          </w:rPr>
          <w:instrText xml:space="preserve"> PAGEREF _Toc75938852 \h </w:instrText>
        </w:r>
        <w:r w:rsidR="007B5DAD" w:rsidRPr="00C7210B">
          <w:rPr>
            <w:noProof/>
            <w:webHidden/>
            <w:lang w:val="id-ID"/>
          </w:rPr>
        </w:r>
        <w:r w:rsidR="007B5DAD" w:rsidRPr="00C7210B">
          <w:rPr>
            <w:noProof/>
            <w:webHidden/>
            <w:lang w:val="id-ID"/>
          </w:rPr>
          <w:fldChar w:fldCharType="separate"/>
        </w:r>
        <w:r w:rsidR="00BB156C" w:rsidRPr="00C7210B">
          <w:rPr>
            <w:noProof/>
            <w:webHidden/>
            <w:lang w:val="id-ID"/>
          </w:rPr>
          <w:t>2</w:t>
        </w:r>
        <w:r w:rsidR="007B5DAD" w:rsidRPr="00C7210B">
          <w:rPr>
            <w:noProof/>
            <w:webHidden/>
            <w:lang w:val="id-ID"/>
          </w:rPr>
          <w:fldChar w:fldCharType="end"/>
        </w:r>
      </w:hyperlink>
    </w:p>
    <w:p w14:paraId="7066630E" w14:textId="335809DE" w:rsidR="00D15E4A" w:rsidRPr="00C7210B" w:rsidRDefault="009A31A8" w:rsidP="00D15E4A">
      <w:pPr>
        <w:rPr>
          <w:sz w:val="28"/>
          <w:lang w:val="id-ID"/>
        </w:rPr>
      </w:pPr>
      <w:r w:rsidRPr="00C7210B">
        <w:rPr>
          <w:sz w:val="28"/>
          <w:lang w:val="id-ID"/>
        </w:rPr>
        <w:fldChar w:fldCharType="end"/>
      </w:r>
    </w:p>
    <w:p w14:paraId="22F3050D" w14:textId="77777777" w:rsidR="00D15E4A" w:rsidRPr="00C7210B" w:rsidRDefault="00D15E4A">
      <w:pPr>
        <w:spacing w:before="0" w:after="0" w:line="240" w:lineRule="auto"/>
        <w:jc w:val="left"/>
        <w:rPr>
          <w:b/>
          <w:kern w:val="28"/>
          <w:sz w:val="28"/>
          <w:lang w:val="id-ID"/>
        </w:rPr>
      </w:pPr>
      <w:r w:rsidRPr="00C7210B">
        <w:rPr>
          <w:lang w:val="id-ID"/>
        </w:rPr>
        <w:br w:type="page"/>
      </w:r>
    </w:p>
    <w:p w14:paraId="60158C07" w14:textId="77777777" w:rsidR="00D15E4A" w:rsidRPr="00C7210B" w:rsidRDefault="00D15E4A" w:rsidP="00D15E4A">
      <w:pPr>
        <w:pStyle w:val="Title"/>
        <w:rPr>
          <w:lang w:val="id-ID"/>
        </w:rPr>
      </w:pPr>
      <w:bookmarkStart w:id="9" w:name="_Toc75938805"/>
      <w:r w:rsidRPr="00C7210B">
        <w:rPr>
          <w:lang w:val="id-ID"/>
        </w:rPr>
        <w:lastRenderedPageBreak/>
        <w:t>DAFTAR TABEL</w:t>
      </w:r>
      <w:bookmarkEnd w:id="9"/>
    </w:p>
    <w:p w14:paraId="35A9CD3F" w14:textId="77777777" w:rsidR="00D15E4A" w:rsidRPr="00C7210B" w:rsidRDefault="00D15E4A" w:rsidP="00D15E4A">
      <w:pPr>
        <w:rPr>
          <w:lang w:val="id-ID"/>
        </w:rPr>
      </w:pPr>
    </w:p>
    <w:p w14:paraId="33A07FF7" w14:textId="1D6447EE" w:rsidR="007E3F49" w:rsidRPr="00C7210B" w:rsidRDefault="0082183B" w:rsidP="00D15E4A">
      <w:pPr>
        <w:rPr>
          <w:lang w:val="id-ID"/>
        </w:rPr>
        <w:sectPr w:rsidR="007E3F49" w:rsidRPr="00C7210B" w:rsidSect="00D8184E">
          <w:footerReference w:type="default" r:id="rId11"/>
          <w:pgSz w:w="11906" w:h="16838"/>
          <w:pgMar w:top="1701" w:right="1701" w:bottom="1701" w:left="2268" w:header="720" w:footer="1080" w:gutter="0"/>
          <w:pgNumType w:fmt="lowerRoman"/>
          <w:cols w:space="720"/>
        </w:sectPr>
      </w:pPr>
      <w:r w:rsidRPr="00C7210B">
        <w:rPr>
          <w:lang w:val="id-ID"/>
        </w:rPr>
        <w:fldChar w:fldCharType="begin"/>
      </w:r>
      <w:r w:rsidRPr="00C7210B">
        <w:rPr>
          <w:lang w:val="id-ID"/>
        </w:rPr>
        <w:instrText xml:space="preserve"> TOC \h \z \c "Tabel" </w:instrText>
      </w:r>
      <w:r w:rsidRPr="00C7210B">
        <w:rPr>
          <w:lang w:val="id-ID"/>
        </w:rPr>
        <w:fldChar w:fldCharType="separate"/>
      </w:r>
      <w:r w:rsidR="007B5DAD" w:rsidRPr="00C7210B">
        <w:rPr>
          <w:b/>
          <w:bCs/>
          <w:noProof/>
          <w:lang w:val="id-ID"/>
        </w:rPr>
        <w:t>No table of figures entries found.</w:t>
      </w:r>
      <w:r w:rsidRPr="00C7210B">
        <w:rPr>
          <w:lang w:val="id-ID"/>
        </w:rPr>
        <w:fldChar w:fldCharType="end"/>
      </w:r>
    </w:p>
    <w:p w14:paraId="2F5A04EB" w14:textId="77777777" w:rsidR="006658B7" w:rsidRPr="00C7210B" w:rsidRDefault="00F76F65" w:rsidP="00285BCF">
      <w:pPr>
        <w:pStyle w:val="Heading1"/>
        <w:rPr>
          <w:lang w:val="id-ID"/>
        </w:rPr>
      </w:pPr>
      <w:bookmarkStart w:id="10" w:name="_Toc40514135"/>
      <w:r w:rsidRPr="00C7210B">
        <w:rPr>
          <w:lang w:val="id-ID"/>
        </w:rPr>
        <w:lastRenderedPageBreak/>
        <w:br/>
      </w:r>
      <w:bookmarkStart w:id="11" w:name="_Toc75938806"/>
      <w:r w:rsidR="0040473D" w:rsidRPr="00C7210B">
        <w:rPr>
          <w:lang w:val="id-ID"/>
        </w:rPr>
        <w:t>PENDAHULUAN</w:t>
      </w:r>
      <w:bookmarkEnd w:id="1"/>
      <w:bookmarkEnd w:id="5"/>
      <w:bookmarkEnd w:id="6"/>
      <w:bookmarkEnd w:id="10"/>
      <w:bookmarkEnd w:id="11"/>
    </w:p>
    <w:p w14:paraId="38CCC72A" w14:textId="72D77B3B" w:rsidR="004810AC" w:rsidRPr="00C7210B" w:rsidRDefault="004810AC" w:rsidP="00476CBA">
      <w:pPr>
        <w:rPr>
          <w:lang w:val="id-ID"/>
        </w:rPr>
      </w:pPr>
      <w:r w:rsidRPr="00C7210B">
        <w:rPr>
          <w:lang w:val="id-ID"/>
        </w:rPr>
        <w:t>.</w:t>
      </w:r>
    </w:p>
    <w:p w14:paraId="23017A37" w14:textId="77777777" w:rsidR="0040473D" w:rsidRPr="00C7210B" w:rsidRDefault="0040473D" w:rsidP="004855DF">
      <w:pPr>
        <w:pStyle w:val="Heading2"/>
        <w:rPr>
          <w:lang w:val="id-ID"/>
        </w:rPr>
      </w:pPr>
      <w:bookmarkStart w:id="12" w:name="_Toc35414443"/>
      <w:bookmarkStart w:id="13" w:name="_Toc35414637"/>
      <w:bookmarkStart w:id="14" w:name="_Toc40514136"/>
      <w:bookmarkStart w:id="15" w:name="_Toc75938807"/>
      <w:r w:rsidRPr="00C7210B">
        <w:rPr>
          <w:lang w:val="id-ID"/>
        </w:rPr>
        <w:t>Latar Belakang</w:t>
      </w:r>
      <w:bookmarkEnd w:id="12"/>
      <w:bookmarkEnd w:id="13"/>
      <w:bookmarkEnd w:id="14"/>
      <w:bookmarkEnd w:id="15"/>
    </w:p>
    <w:p w14:paraId="38EC2D9D" w14:textId="2AB628F4" w:rsidR="00657A93" w:rsidRPr="00C7210B" w:rsidRDefault="00657A93" w:rsidP="00A04EBA">
      <w:pPr>
        <w:rPr>
          <w:lang w:val="id-ID"/>
        </w:rPr>
      </w:pPr>
      <w:r w:rsidRPr="00C7210B">
        <w:rPr>
          <w:lang w:val="id-ID"/>
        </w:rPr>
        <w:t xml:space="preserve">Seorang pemrogram menginginkan programnya bebas dari kesalahan. Banyak waktu yang sudah terhabiskan oleh berbagai perusahaan teknologi untuk memastikan bahwa produk yang mereka rilis tidak memiliki kecacatan berarti yang mungkin saja bisa menelan korban jiwa. Kesalahan atau </w:t>
      </w:r>
      <w:proofErr w:type="spellStart"/>
      <w:r w:rsidRPr="00C7210B">
        <w:rPr>
          <w:i/>
          <w:iCs/>
          <w:lang w:val="id-ID"/>
        </w:rPr>
        <w:t>bug</w:t>
      </w:r>
      <w:proofErr w:type="spellEnd"/>
      <w:r w:rsidRPr="00C7210B">
        <w:rPr>
          <w:lang w:val="id-ID"/>
        </w:rPr>
        <w:t xml:space="preserve"> yang bisa ditangkap di awal proses pengembangan sebuah program bisa diatasi dengan lebih mudah daripada </w:t>
      </w:r>
      <w:proofErr w:type="spellStart"/>
      <w:r w:rsidRPr="00C7210B">
        <w:rPr>
          <w:i/>
          <w:iCs/>
          <w:lang w:val="id-ID"/>
        </w:rPr>
        <w:t>bug</w:t>
      </w:r>
      <w:proofErr w:type="spellEnd"/>
      <w:r w:rsidRPr="00C7210B">
        <w:rPr>
          <w:lang w:val="id-ID"/>
        </w:rPr>
        <w:t xml:space="preserve"> yang hanya disadari jauh dalam sebuah proses pengembangan. </w:t>
      </w:r>
    </w:p>
    <w:p w14:paraId="579EBA2C" w14:textId="77777777" w:rsidR="00657A93" w:rsidRPr="00C7210B" w:rsidRDefault="00657A93" w:rsidP="00657A93">
      <w:pPr>
        <w:rPr>
          <w:lang w:val="id-ID"/>
        </w:rPr>
      </w:pPr>
      <w:r w:rsidRPr="00C7210B">
        <w:rPr>
          <w:lang w:val="id-ID"/>
        </w:rPr>
        <w:t xml:space="preserve">Beberapa program untuk verifikasi membutuhkan kode untuk diverifikasi dituliskan kembali secara terpisah dalam bahasa pemrograman khusus tertentu. Pada program-program ini, pengguna harus memastikan bahwa kode yang dituliskan untuk program verifikasi merupakan program yang ekuivalen dengan program yang sebenarnya dengan usahanya sendiri. Beberapa program verifikasi lain tidak membutuhkan penulisan ulang kode program dalam bahasa terpisah yang khusus sehingga tidak perlu ada usaha tambahan untuk melakukan hal tersebut. Salah satu perangkat lunak yang dikembangkan untuk tujuan tersebut adalah </w:t>
      </w:r>
      <w:proofErr w:type="spellStart"/>
      <w:r w:rsidRPr="00C7210B">
        <w:rPr>
          <w:lang w:val="id-ID"/>
        </w:rPr>
        <w:t>Liquid</w:t>
      </w:r>
      <w:proofErr w:type="spellEnd"/>
      <w:r w:rsidRPr="00C7210B">
        <w:rPr>
          <w:lang w:val="id-ID"/>
        </w:rPr>
        <w:t xml:space="preserve"> </w:t>
      </w:r>
      <w:proofErr w:type="spellStart"/>
      <w:r w:rsidRPr="00C7210B">
        <w:rPr>
          <w:lang w:val="id-ID"/>
        </w:rPr>
        <w:t>Haskell</w:t>
      </w:r>
      <w:proofErr w:type="spellEnd"/>
      <w:r w:rsidRPr="00C7210B">
        <w:rPr>
          <w:lang w:val="id-ID"/>
        </w:rPr>
        <w:t xml:space="preserve"> untuk bahasa pemrograman </w:t>
      </w:r>
      <w:proofErr w:type="spellStart"/>
      <w:r w:rsidRPr="00C7210B">
        <w:rPr>
          <w:lang w:val="id-ID"/>
        </w:rPr>
        <w:t>Haskell</w:t>
      </w:r>
      <w:proofErr w:type="spellEnd"/>
      <w:r w:rsidRPr="00C7210B">
        <w:rPr>
          <w:lang w:val="id-ID"/>
        </w:rPr>
        <w:t xml:space="preserve">. Pada dasarnya bahasa pemrograman berparadigma fungsional sudah mengalami keunggulan untuk pengaplikasian Metode Formal karena sifat bahasa tersebut yang transparan dan tidak menghasilkan “efek samping” saat mengeksekusi suatu fungsi sehingga seorang analis bisa dengan mudah melihat efek dari interaksi antara berbagai fungsi tanpa harus mempertimbangkan bahwa hasil dari interaksi tersebut mungkin berbeda dengan masukan yang sama; sama seperti sebuah fungsi matematika yang konvensional. Karena itu </w:t>
      </w:r>
      <w:proofErr w:type="spellStart"/>
      <w:r w:rsidRPr="00C7210B">
        <w:rPr>
          <w:lang w:val="id-ID"/>
        </w:rPr>
        <w:t>Haskell</w:t>
      </w:r>
      <w:proofErr w:type="spellEnd"/>
      <w:r w:rsidRPr="00C7210B">
        <w:rPr>
          <w:lang w:val="id-ID"/>
        </w:rPr>
        <w:t xml:space="preserve"> sebagai sebuah bahasa fungsional murni juga memungkinkan kemudahan pengaplikasian Metode Formal pada program yang dituliskan pada bahasa tersebut. </w:t>
      </w:r>
      <w:proofErr w:type="spellStart"/>
      <w:r w:rsidRPr="00C7210B">
        <w:rPr>
          <w:lang w:val="id-ID"/>
        </w:rPr>
        <w:t>Liquid</w:t>
      </w:r>
      <w:proofErr w:type="spellEnd"/>
      <w:r w:rsidRPr="00C7210B">
        <w:rPr>
          <w:lang w:val="id-ID"/>
        </w:rPr>
        <w:t xml:space="preserve"> </w:t>
      </w:r>
      <w:proofErr w:type="spellStart"/>
      <w:r w:rsidRPr="00C7210B">
        <w:rPr>
          <w:lang w:val="id-ID"/>
        </w:rPr>
        <w:t>Haskell</w:t>
      </w:r>
      <w:proofErr w:type="spellEnd"/>
      <w:r w:rsidRPr="00C7210B">
        <w:rPr>
          <w:lang w:val="id-ID"/>
        </w:rPr>
        <w:t xml:space="preserve"> memanfaatkan kemudahan ini </w:t>
      </w:r>
      <w:r w:rsidRPr="00C7210B">
        <w:rPr>
          <w:lang w:val="id-ID"/>
        </w:rPr>
        <w:lastRenderedPageBreak/>
        <w:t xml:space="preserve">dengan mengintegrasikan </w:t>
      </w:r>
      <w:r w:rsidRPr="00C7210B">
        <w:rPr>
          <w:i/>
          <w:iCs/>
          <w:lang w:val="id-ID"/>
        </w:rPr>
        <w:t xml:space="preserve">SMT </w:t>
      </w:r>
      <w:proofErr w:type="spellStart"/>
      <w:r w:rsidRPr="00C7210B">
        <w:rPr>
          <w:i/>
          <w:iCs/>
          <w:lang w:val="id-ID"/>
        </w:rPr>
        <w:t>Solver</w:t>
      </w:r>
      <w:proofErr w:type="spellEnd"/>
      <w:r w:rsidRPr="00C7210B">
        <w:rPr>
          <w:lang w:val="id-ID"/>
        </w:rPr>
        <w:t xml:space="preserve"> seperti Z3 atau CVC4 dan memanfaatkan perangkat tersebut untuk melakukan verifikasi pada program yang dibuat pada </w:t>
      </w:r>
      <w:proofErr w:type="spellStart"/>
      <w:r w:rsidRPr="00C7210B">
        <w:rPr>
          <w:lang w:val="id-ID"/>
        </w:rPr>
        <w:t>Haskell</w:t>
      </w:r>
      <w:proofErr w:type="spellEnd"/>
      <w:r w:rsidRPr="00C7210B">
        <w:rPr>
          <w:lang w:val="id-ID"/>
        </w:rPr>
        <w:t xml:space="preserve"> secara otomatis. Hal ini memungkinkan spesifikasi dituliskan langsung pada program. Kemudian dilakukan verifikasi otomatis program terhadap spesifikasi yang sudah tertulis yang membuat proses Metode Formal menjadi lauh lebih mudah dibandingkan dengan verifikasi yang dilakukan secara manual.</w:t>
      </w:r>
    </w:p>
    <w:p w14:paraId="7F591787" w14:textId="77777777" w:rsidR="00657A93" w:rsidRPr="00C7210B" w:rsidRDefault="00657A93" w:rsidP="00657A93">
      <w:pPr>
        <w:rPr>
          <w:lang w:val="id-ID"/>
        </w:rPr>
      </w:pPr>
      <w:r w:rsidRPr="00C7210B">
        <w:rPr>
          <w:lang w:val="id-ID"/>
        </w:rPr>
        <w:t xml:space="preserve">Namun kemudian timbul pertanyaan apakah </w:t>
      </w:r>
      <w:proofErr w:type="spellStart"/>
      <w:r w:rsidRPr="00C7210B">
        <w:rPr>
          <w:lang w:val="id-ID"/>
        </w:rPr>
        <w:t>Liquid</w:t>
      </w:r>
      <w:proofErr w:type="spellEnd"/>
      <w:r w:rsidRPr="00C7210B">
        <w:rPr>
          <w:lang w:val="id-ID"/>
        </w:rPr>
        <w:t xml:space="preserve"> </w:t>
      </w:r>
      <w:proofErr w:type="spellStart"/>
      <w:r w:rsidRPr="00C7210B">
        <w:rPr>
          <w:lang w:val="id-ID"/>
        </w:rPr>
        <w:t>Haskell</w:t>
      </w:r>
      <w:proofErr w:type="spellEnd"/>
      <w:r w:rsidRPr="00C7210B">
        <w:rPr>
          <w:lang w:val="id-ID"/>
        </w:rPr>
        <w:t xml:space="preserve"> benar-benar bisa memverifikasi semua program yang dituliskan dalam bahasa </w:t>
      </w:r>
      <w:proofErr w:type="spellStart"/>
      <w:r w:rsidRPr="00C7210B">
        <w:rPr>
          <w:lang w:val="id-ID"/>
        </w:rPr>
        <w:t>Haskell</w:t>
      </w:r>
      <w:proofErr w:type="spellEnd"/>
      <w:r w:rsidRPr="00C7210B">
        <w:rPr>
          <w:lang w:val="id-ID"/>
        </w:rPr>
        <w:t xml:space="preserve">. Dibutuhkan berbagai percobaan untuk memastikan bahwa </w:t>
      </w:r>
      <w:proofErr w:type="spellStart"/>
      <w:r w:rsidRPr="00C7210B">
        <w:rPr>
          <w:lang w:val="id-ID"/>
        </w:rPr>
        <w:t>Liquid</w:t>
      </w:r>
      <w:proofErr w:type="spellEnd"/>
      <w:r w:rsidRPr="00C7210B">
        <w:rPr>
          <w:lang w:val="id-ID"/>
        </w:rPr>
        <w:t xml:space="preserve"> </w:t>
      </w:r>
      <w:proofErr w:type="spellStart"/>
      <w:r w:rsidRPr="00C7210B">
        <w:rPr>
          <w:lang w:val="id-ID"/>
        </w:rPr>
        <w:t>Haskell</w:t>
      </w:r>
      <w:proofErr w:type="spellEnd"/>
      <w:r w:rsidRPr="00C7210B">
        <w:rPr>
          <w:lang w:val="id-ID"/>
        </w:rPr>
        <w:t xml:space="preserve"> bisa langsung digunakan untuk mengecek bahwa program yang sudah dituliskan oleh seseorang sudah memenuhi spesifikasi yang ditetapkan. </w:t>
      </w:r>
    </w:p>
    <w:p w14:paraId="17E88550" w14:textId="77777777" w:rsidR="00657A93" w:rsidRPr="00C7210B" w:rsidRDefault="00657A93" w:rsidP="00657A93">
      <w:pPr>
        <w:rPr>
          <w:lang w:val="id-ID"/>
        </w:rPr>
      </w:pPr>
      <w:r w:rsidRPr="00C7210B">
        <w:rPr>
          <w:lang w:val="id-ID"/>
        </w:rPr>
        <w:t xml:space="preserve">Salah satu kasus yang sangat umum dijadikan contoh untuk mempelajari metode formal adalah kasus verifikasi struktur data </w:t>
      </w:r>
      <w:r w:rsidRPr="00C7210B">
        <w:rPr>
          <w:i/>
          <w:iCs/>
          <w:lang w:val="id-ID"/>
        </w:rPr>
        <w:t xml:space="preserve">Red-Black Tree </w:t>
      </w:r>
      <w:r w:rsidRPr="00C7210B">
        <w:rPr>
          <w:lang w:val="id-ID"/>
        </w:rPr>
        <w:t xml:space="preserve">atau Pohon Merah-Hitam (RBT). Struktur data ini merupakan struktur data yang sederhana dan memiliki spesifikasi yang sangat jelas dan mudah dituliskan. Bahkan, struktur data ini sudah disebutkan dalam artikel jurnal yang dituliskan oleh Nikki </w:t>
      </w:r>
      <w:proofErr w:type="spellStart"/>
      <w:r w:rsidRPr="00C7210B">
        <w:rPr>
          <w:lang w:val="id-ID"/>
        </w:rPr>
        <w:t>Vazou</w:t>
      </w:r>
      <w:proofErr w:type="spellEnd"/>
      <w:r w:rsidRPr="00C7210B">
        <w:rPr>
          <w:lang w:val="id-ID"/>
        </w:rPr>
        <w:t xml:space="preserve"> yang membicarakan pengaplikasian </w:t>
      </w:r>
      <w:proofErr w:type="spellStart"/>
      <w:r w:rsidRPr="00C7210B">
        <w:rPr>
          <w:lang w:val="id-ID"/>
        </w:rPr>
        <w:t>Liquid</w:t>
      </w:r>
      <w:proofErr w:type="spellEnd"/>
      <w:r w:rsidRPr="00C7210B">
        <w:rPr>
          <w:lang w:val="id-ID"/>
        </w:rPr>
        <w:t xml:space="preserve"> </w:t>
      </w:r>
      <w:proofErr w:type="spellStart"/>
      <w:r w:rsidRPr="00C7210B">
        <w:rPr>
          <w:lang w:val="id-ID"/>
        </w:rPr>
        <w:t>Haskell</w:t>
      </w:r>
      <w:proofErr w:type="spellEnd"/>
      <w:r w:rsidRPr="00C7210B">
        <w:rPr>
          <w:lang w:val="id-ID"/>
        </w:rPr>
        <w:t xml:space="preserve"> di dunia nyata </w:t>
      </w:r>
      <w:r w:rsidRPr="00C7210B">
        <w:rPr>
          <w:lang w:val="id-ID"/>
        </w:rPr>
        <w:fldChar w:fldCharType="begin" w:fldLock="1"/>
      </w:r>
      <w:r w:rsidRPr="00C7210B">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Pr="00C7210B">
        <w:rPr>
          <w:lang w:val="id-ID"/>
        </w:rPr>
        <w:fldChar w:fldCharType="separate"/>
      </w:r>
      <w:r w:rsidRPr="00C7210B">
        <w:rPr>
          <w:noProof/>
          <w:lang w:val="id-ID"/>
        </w:rPr>
        <w:t>(Vazou et al., 2014)</w:t>
      </w:r>
      <w:r w:rsidRPr="00C7210B">
        <w:rPr>
          <w:lang w:val="id-ID"/>
        </w:rPr>
        <w:fldChar w:fldCharType="end"/>
      </w:r>
      <w:r w:rsidRPr="00C7210B">
        <w:rPr>
          <w:lang w:val="id-ID"/>
        </w:rPr>
        <w:t xml:space="preserve">. Namun, kasus yang disebutkan merupakan sebuah kasus abstrak sebagai contoh teoretis mengenai solusi untuk memverifikasi sebuah program RBT yang ada di dunia nyata. Masih timbul pertanyaan apakah </w:t>
      </w:r>
      <w:proofErr w:type="spellStart"/>
      <w:r w:rsidRPr="00C7210B">
        <w:rPr>
          <w:lang w:val="id-ID"/>
        </w:rPr>
        <w:t>Liquid</w:t>
      </w:r>
      <w:proofErr w:type="spellEnd"/>
      <w:r w:rsidRPr="00C7210B">
        <w:rPr>
          <w:lang w:val="id-ID"/>
        </w:rPr>
        <w:t xml:space="preserve"> </w:t>
      </w:r>
      <w:proofErr w:type="spellStart"/>
      <w:r w:rsidRPr="00C7210B">
        <w:rPr>
          <w:lang w:val="id-ID"/>
        </w:rPr>
        <w:t>Haskell</w:t>
      </w:r>
      <w:proofErr w:type="spellEnd"/>
      <w:r w:rsidRPr="00C7210B">
        <w:rPr>
          <w:lang w:val="id-ID"/>
        </w:rPr>
        <w:t xml:space="preserve"> mampu memverifikasi program RBT yang tidak sepenuhnya sesuai dengan contoh teoretis yang disebutkan.</w:t>
      </w:r>
    </w:p>
    <w:p w14:paraId="4E4F1DDC" w14:textId="32C70417" w:rsidR="00657A93" w:rsidRPr="00C7210B" w:rsidRDefault="00657A93" w:rsidP="00657A93">
      <w:pPr>
        <w:rPr>
          <w:lang w:val="id-ID"/>
        </w:rPr>
      </w:pPr>
      <w:r w:rsidRPr="00C7210B">
        <w:rPr>
          <w:lang w:val="id-ID"/>
        </w:rPr>
        <w:t xml:space="preserve">Pada 2010, Matthew </w:t>
      </w:r>
      <w:proofErr w:type="spellStart"/>
      <w:r w:rsidRPr="00C7210B">
        <w:rPr>
          <w:lang w:val="id-ID"/>
        </w:rPr>
        <w:t>Might</w:t>
      </w:r>
      <w:proofErr w:type="spellEnd"/>
      <w:r w:rsidRPr="00C7210B">
        <w:rPr>
          <w:lang w:val="id-ID"/>
        </w:rPr>
        <w:t xml:space="preserve"> </w:t>
      </w:r>
      <w:r w:rsidRPr="00C7210B">
        <w:rPr>
          <w:lang w:val="id-ID"/>
        </w:rPr>
        <w:fldChar w:fldCharType="begin" w:fldLock="1"/>
      </w:r>
      <w:r w:rsidR="00C053BB" w:rsidRPr="00C7210B">
        <w:rPr>
          <w:lang w:val="id-ID"/>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C7210B">
        <w:rPr>
          <w:lang w:val="id-ID"/>
        </w:rPr>
        <w:fldChar w:fldCharType="separate"/>
      </w:r>
      <w:r w:rsidR="00DF40DF" w:rsidRPr="00C7210B">
        <w:rPr>
          <w:noProof/>
          <w:lang w:val="id-ID"/>
        </w:rPr>
        <w:t>(Might, 2010)</w:t>
      </w:r>
      <w:r w:rsidRPr="00C7210B">
        <w:rPr>
          <w:lang w:val="id-ID"/>
        </w:rPr>
        <w:fldChar w:fldCharType="end"/>
      </w:r>
      <w:r w:rsidRPr="00C7210B">
        <w:rPr>
          <w:lang w:val="id-ID"/>
        </w:rPr>
        <w:t xml:space="preserve"> membuat sebuah modifikasi terhadap struktur data RBT dengan tujuan untuk membuat sebuah algoritma penghapusan yang lebih elegan daripada algoritma yang sudah dituliskan sebelumnya. Hal ini dilakukan dengan menambahkan 2 buah warna </w:t>
      </w:r>
      <w:proofErr w:type="spellStart"/>
      <w:r w:rsidRPr="00C7210B">
        <w:rPr>
          <w:i/>
          <w:iCs/>
          <w:lang w:val="id-ID"/>
        </w:rPr>
        <w:t>Double</w:t>
      </w:r>
      <w:proofErr w:type="spellEnd"/>
      <w:r w:rsidRPr="00C7210B">
        <w:rPr>
          <w:i/>
          <w:iCs/>
          <w:lang w:val="id-ID"/>
        </w:rPr>
        <w:t xml:space="preserve"> Black </w:t>
      </w:r>
      <w:r w:rsidRPr="00C7210B">
        <w:rPr>
          <w:lang w:val="id-ID"/>
        </w:rPr>
        <w:t xml:space="preserve">(BB) dan </w:t>
      </w:r>
      <w:proofErr w:type="spellStart"/>
      <w:r w:rsidRPr="00C7210B">
        <w:rPr>
          <w:i/>
          <w:iCs/>
          <w:lang w:val="id-ID"/>
        </w:rPr>
        <w:t>Negative</w:t>
      </w:r>
      <w:proofErr w:type="spellEnd"/>
      <w:r w:rsidRPr="00C7210B">
        <w:rPr>
          <w:i/>
          <w:iCs/>
          <w:lang w:val="id-ID"/>
        </w:rPr>
        <w:t xml:space="preserve"> Black </w:t>
      </w:r>
      <w:r w:rsidRPr="00C7210B">
        <w:rPr>
          <w:lang w:val="id-ID"/>
        </w:rPr>
        <w:t xml:space="preserve">(NB) untuk memudahkan jalan kerja algoritma. Dalam artikel selanjutnya dia mencoba untuk memverifikasi programnya dengan menggunakan </w:t>
      </w:r>
      <w:proofErr w:type="spellStart"/>
      <w:r w:rsidRPr="00C7210B">
        <w:rPr>
          <w:i/>
          <w:iCs/>
          <w:lang w:val="id-ID"/>
        </w:rPr>
        <w:t>library</w:t>
      </w:r>
      <w:proofErr w:type="spellEnd"/>
      <w:r w:rsidRPr="00C7210B">
        <w:rPr>
          <w:i/>
          <w:iCs/>
          <w:lang w:val="id-ID"/>
        </w:rPr>
        <w:t xml:space="preserve"> </w:t>
      </w:r>
      <w:proofErr w:type="spellStart"/>
      <w:r w:rsidRPr="00C7210B">
        <w:rPr>
          <w:lang w:val="id-ID"/>
        </w:rPr>
        <w:t>QuickCheck</w:t>
      </w:r>
      <w:proofErr w:type="spellEnd"/>
      <w:r w:rsidRPr="00C7210B">
        <w:rPr>
          <w:lang w:val="id-ID"/>
        </w:rPr>
        <w:t xml:space="preserve"> dalam </w:t>
      </w:r>
      <w:proofErr w:type="spellStart"/>
      <w:r w:rsidRPr="00C7210B">
        <w:rPr>
          <w:lang w:val="id-ID"/>
        </w:rPr>
        <w:t>Haskell</w:t>
      </w:r>
      <w:proofErr w:type="spellEnd"/>
      <w:r w:rsidRPr="00C7210B">
        <w:rPr>
          <w:lang w:val="id-ID"/>
        </w:rPr>
        <w:t xml:space="preserve">. Kemudian pada tahun 2014, Stephanie </w:t>
      </w:r>
      <w:proofErr w:type="spellStart"/>
      <w:r w:rsidRPr="00C7210B">
        <w:rPr>
          <w:lang w:val="id-ID"/>
        </w:rPr>
        <w:t>Weirich</w:t>
      </w:r>
      <w:proofErr w:type="spellEnd"/>
      <w:r w:rsidRPr="00C7210B">
        <w:rPr>
          <w:lang w:val="id-ID"/>
        </w:rPr>
        <w:t xml:space="preserve"> </w:t>
      </w:r>
      <w:r w:rsidRPr="00C7210B">
        <w:rPr>
          <w:lang w:val="id-ID"/>
        </w:rPr>
        <w:fldChar w:fldCharType="begin" w:fldLock="1"/>
      </w:r>
      <w:r w:rsidRPr="00C7210B">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Pr="00C7210B">
        <w:rPr>
          <w:lang w:val="id-ID"/>
        </w:rPr>
        <w:fldChar w:fldCharType="separate"/>
      </w:r>
      <w:r w:rsidRPr="00C7210B">
        <w:rPr>
          <w:noProof/>
          <w:lang w:val="id-ID"/>
        </w:rPr>
        <w:t>(Weirich, 2014)</w:t>
      </w:r>
      <w:r w:rsidRPr="00C7210B">
        <w:rPr>
          <w:lang w:val="id-ID"/>
        </w:rPr>
        <w:fldChar w:fldCharType="end"/>
      </w:r>
      <w:r w:rsidRPr="00C7210B">
        <w:rPr>
          <w:lang w:val="id-ID"/>
        </w:rPr>
        <w:t xml:space="preserve"> menggunakan sistem tipe </w:t>
      </w:r>
      <w:proofErr w:type="spellStart"/>
      <w:r w:rsidRPr="00C7210B">
        <w:rPr>
          <w:lang w:val="id-ID"/>
        </w:rPr>
        <w:t>Haskell</w:t>
      </w:r>
      <w:proofErr w:type="spellEnd"/>
      <w:r w:rsidRPr="00C7210B">
        <w:rPr>
          <w:lang w:val="id-ID"/>
        </w:rPr>
        <w:t xml:space="preserve"> yang sangat ketat bernama </w:t>
      </w:r>
      <w:r w:rsidRPr="00C7210B">
        <w:rPr>
          <w:lang w:val="id-ID"/>
        </w:rPr>
        <w:lastRenderedPageBreak/>
        <w:t>GADT (</w:t>
      </w:r>
      <w:proofErr w:type="spellStart"/>
      <w:r w:rsidRPr="00C7210B">
        <w:rPr>
          <w:i/>
          <w:iCs/>
          <w:lang w:val="id-ID"/>
        </w:rPr>
        <w:t>Generalized</w:t>
      </w:r>
      <w:proofErr w:type="spellEnd"/>
      <w:r w:rsidRPr="00C7210B">
        <w:rPr>
          <w:i/>
          <w:iCs/>
          <w:lang w:val="id-ID"/>
        </w:rPr>
        <w:t xml:space="preserve"> </w:t>
      </w:r>
      <w:proofErr w:type="spellStart"/>
      <w:r w:rsidRPr="00C7210B">
        <w:rPr>
          <w:i/>
          <w:iCs/>
          <w:lang w:val="id-ID"/>
        </w:rPr>
        <w:t>Algebraic</w:t>
      </w:r>
      <w:proofErr w:type="spellEnd"/>
      <w:r w:rsidRPr="00C7210B">
        <w:rPr>
          <w:i/>
          <w:iCs/>
          <w:lang w:val="id-ID"/>
        </w:rPr>
        <w:t xml:space="preserve"> </w:t>
      </w:r>
      <w:proofErr w:type="spellStart"/>
      <w:r w:rsidRPr="00C7210B">
        <w:rPr>
          <w:i/>
          <w:iCs/>
          <w:lang w:val="id-ID"/>
        </w:rPr>
        <w:t>Datatype</w:t>
      </w:r>
      <w:proofErr w:type="spellEnd"/>
      <w:r w:rsidRPr="00C7210B">
        <w:rPr>
          <w:lang w:val="id-ID"/>
        </w:rPr>
        <w:t xml:space="preserve">) untuk memastikan bahwa algoritma tersebut benar-benar sesuai dengan spesifikasi yang dikodifikasi dalam tipe-tipe masukan dan keluaran dalam setiap fungsi dalam program. Melihat usaha-usaha sebelumnya dalam memverifikasi algoritma ini, algoritma ini bisa menjadi target yang tepat untuk membuktikan apakah </w:t>
      </w:r>
      <w:proofErr w:type="spellStart"/>
      <w:r w:rsidRPr="00C7210B">
        <w:rPr>
          <w:lang w:val="id-ID"/>
        </w:rPr>
        <w:t>Liquid</w:t>
      </w:r>
      <w:proofErr w:type="spellEnd"/>
      <w:r w:rsidRPr="00C7210B">
        <w:rPr>
          <w:lang w:val="id-ID"/>
        </w:rPr>
        <w:t xml:space="preserve"> </w:t>
      </w:r>
      <w:proofErr w:type="spellStart"/>
      <w:r w:rsidRPr="00C7210B">
        <w:rPr>
          <w:lang w:val="id-ID"/>
        </w:rPr>
        <w:t>Haskell</w:t>
      </w:r>
      <w:proofErr w:type="spellEnd"/>
      <w:r w:rsidRPr="00C7210B">
        <w:rPr>
          <w:lang w:val="id-ID"/>
        </w:rPr>
        <w:t xml:space="preserve"> bisa memverifikasi kode yang sudah ditulis oleh orang lain di dunia nyata.</w:t>
      </w:r>
    </w:p>
    <w:p w14:paraId="2880DCBE" w14:textId="77777777" w:rsidR="004810AC" w:rsidRPr="00C7210B" w:rsidRDefault="004810AC" w:rsidP="00476CBA">
      <w:pPr>
        <w:pStyle w:val="Heading2"/>
        <w:rPr>
          <w:lang w:val="id-ID"/>
        </w:rPr>
      </w:pPr>
      <w:bookmarkStart w:id="16" w:name="_Toc75938808"/>
      <w:r w:rsidRPr="00C7210B">
        <w:rPr>
          <w:lang w:val="id-ID"/>
        </w:rPr>
        <w:t>Rumusan Masalah</w:t>
      </w:r>
      <w:bookmarkEnd w:id="16"/>
    </w:p>
    <w:p w14:paraId="72A13F76" w14:textId="77777777" w:rsidR="004810AC" w:rsidRPr="00C7210B" w:rsidRDefault="004810AC" w:rsidP="00D31802">
      <w:pPr>
        <w:pStyle w:val="ListNumber"/>
        <w:numPr>
          <w:ilvl w:val="0"/>
          <w:numId w:val="0"/>
        </w:numPr>
        <w:rPr>
          <w:lang w:val="id-ID"/>
        </w:rPr>
      </w:pPr>
      <w:r w:rsidRPr="00C7210B">
        <w:rPr>
          <w:lang w:val="id-ID"/>
        </w:rPr>
        <w:t xml:space="preserve">Rumusan Masalah berisi masalah utama </w:t>
      </w:r>
      <w:r w:rsidR="00D31802" w:rsidRPr="00C7210B">
        <w:rPr>
          <w:lang w:val="id-ID"/>
        </w:rPr>
        <w:t xml:space="preserve">yang dibahas dalam tugas akhir. </w:t>
      </w:r>
      <w:r w:rsidRPr="00C7210B">
        <w:rPr>
          <w:lang w:val="id-ID"/>
        </w:rPr>
        <w:t>Rumusan masalah yang baik memiliki struktur sebagai berikut:</w:t>
      </w:r>
    </w:p>
    <w:p w14:paraId="2F0C74EC" w14:textId="77777777" w:rsidR="00332BFB" w:rsidRPr="00C7210B" w:rsidRDefault="00332BFB" w:rsidP="00332BFB">
      <w:pPr>
        <w:pStyle w:val="ListNumber"/>
        <w:rPr>
          <w:lang w:val="id-ID"/>
        </w:rPr>
      </w:pPr>
      <w:r w:rsidRPr="00C7210B">
        <w:rPr>
          <w:lang w:val="id-ID"/>
        </w:rPr>
        <w:t>Penjelasan ringkas tentang kondisi/situasi yang ada sekarang terkait dengan topik utama yang dibahas Tugas Akhir.</w:t>
      </w:r>
    </w:p>
    <w:p w14:paraId="0BEE60AC" w14:textId="77777777" w:rsidR="00332BFB" w:rsidRPr="00C7210B" w:rsidRDefault="00332BFB" w:rsidP="00332BFB">
      <w:pPr>
        <w:pStyle w:val="ListNumber"/>
        <w:rPr>
          <w:lang w:val="id-ID"/>
        </w:rPr>
      </w:pPr>
      <w:r w:rsidRPr="00C7210B">
        <w:rPr>
          <w:lang w:val="id-ID"/>
        </w:rPr>
        <w:t xml:space="preserve">Pokok persoalan dari kondisi/situasi yang ada, dapat dilihat dari kelemahan atau kekurangannya. </w:t>
      </w:r>
      <w:r w:rsidRPr="00C7210B">
        <w:rPr>
          <w:rFonts w:ascii="Times-Bold" w:hAnsi="Times-Bold" w:cs="Times-Bold"/>
          <w:b/>
          <w:bCs/>
          <w:lang w:val="id-ID"/>
        </w:rPr>
        <w:t>Bagian ini merupakan inti dari rumusan masalah</w:t>
      </w:r>
      <w:r w:rsidRPr="00C7210B">
        <w:rPr>
          <w:lang w:val="id-ID"/>
        </w:rPr>
        <w:t>.</w:t>
      </w:r>
    </w:p>
    <w:p w14:paraId="52FF5F47" w14:textId="77777777" w:rsidR="00332BFB" w:rsidRPr="00C7210B" w:rsidRDefault="00332BFB" w:rsidP="00332BFB">
      <w:pPr>
        <w:pStyle w:val="ListNumber"/>
        <w:rPr>
          <w:lang w:val="id-ID"/>
        </w:rPr>
      </w:pPr>
      <w:r w:rsidRPr="00C7210B">
        <w:rPr>
          <w:lang w:val="id-ID"/>
        </w:rPr>
        <w:t>Elaborasi lebih lanjut yang menekankan pentingnya untuk menyelesaikan pokok persoalan tersebut.</w:t>
      </w:r>
    </w:p>
    <w:p w14:paraId="29F71ADC" w14:textId="77777777" w:rsidR="00332BFB" w:rsidRPr="00C7210B" w:rsidRDefault="00332BFB" w:rsidP="00332BFB">
      <w:pPr>
        <w:pStyle w:val="ListNumber"/>
        <w:rPr>
          <w:lang w:val="id-ID"/>
        </w:rPr>
      </w:pPr>
      <w:r w:rsidRPr="00C7210B">
        <w:rPr>
          <w:lang w:val="id-ID"/>
        </w:rPr>
        <w:t>Usulan singkat terkait dengan solusi yang ditawarkan untuk menyelesaikan persoalan.</w:t>
      </w:r>
    </w:p>
    <w:p w14:paraId="07CE2B43" w14:textId="77777777" w:rsidR="00332BFB" w:rsidRPr="00C7210B" w:rsidRDefault="00332BFB" w:rsidP="00332BFB">
      <w:pPr>
        <w:pStyle w:val="ListNumber"/>
        <w:numPr>
          <w:ilvl w:val="0"/>
          <w:numId w:val="0"/>
        </w:numPr>
        <w:rPr>
          <w:lang w:val="id-ID"/>
        </w:rPr>
      </w:pPr>
      <w:r w:rsidRPr="00C7210B">
        <w:rPr>
          <w:lang w:val="id-ID"/>
        </w:rPr>
        <w:t>Penting untuk diperhatikan bahwa persoalan yang dideskripsikan pada subbab ini akan dipertanggungjawabkan di bab Evaluasi apakah terselesaikan atau tidak.</w:t>
      </w:r>
    </w:p>
    <w:p w14:paraId="0B5E6BCE" w14:textId="77777777" w:rsidR="00332BFB" w:rsidRPr="00C7210B" w:rsidRDefault="00332BFB" w:rsidP="00332BFB">
      <w:pPr>
        <w:pStyle w:val="Heading2"/>
        <w:rPr>
          <w:lang w:val="id-ID"/>
        </w:rPr>
      </w:pPr>
      <w:bookmarkStart w:id="17" w:name="_Toc406869920"/>
      <w:bookmarkStart w:id="18" w:name="_Toc75938809"/>
      <w:r w:rsidRPr="00C7210B">
        <w:rPr>
          <w:lang w:val="id-ID"/>
        </w:rPr>
        <w:t>Tujuan</w:t>
      </w:r>
      <w:bookmarkEnd w:id="17"/>
      <w:bookmarkEnd w:id="18"/>
    </w:p>
    <w:p w14:paraId="405A75BC" w14:textId="77777777" w:rsidR="00332BFB" w:rsidRPr="00C7210B" w:rsidRDefault="00332BFB" w:rsidP="00332BFB">
      <w:pPr>
        <w:pStyle w:val="ListNumber"/>
        <w:numPr>
          <w:ilvl w:val="0"/>
          <w:numId w:val="0"/>
        </w:numPr>
        <w:rPr>
          <w:lang w:val="id-ID"/>
        </w:rPr>
      </w:pPr>
      <w:r w:rsidRPr="00C7210B">
        <w:rPr>
          <w:lang w:val="id-ID"/>
        </w:rPr>
        <w:t xml:space="preserve">Tuliskan tujuan utama dan/atau tujuan </w:t>
      </w:r>
      <w:proofErr w:type="spellStart"/>
      <w:r w:rsidRPr="00C7210B">
        <w:rPr>
          <w:lang w:val="id-ID"/>
        </w:rPr>
        <w:t>detil</w:t>
      </w:r>
      <w:proofErr w:type="spellEnd"/>
      <w:r w:rsidRPr="00C7210B">
        <w:rPr>
          <w:lang w:val="id-ID"/>
        </w:rPr>
        <w:t xml:space="preserve"> yang akan dicapai dalam pelaksanaan tugas akhir. Fokuskan pada hasil akhir yang ingin diperoleh setelah tugas akhir diselesaikan, terkait dengan penyelesaian persoalan pada rumusan masalah. Penting untuk diperhatikan bahwa tujuan yang dideskripsikan pada subbab ini akan dipertanggungjawabkan di akhir pelaksanaan tugas akhir apakah tercapai atau tidak.</w:t>
      </w:r>
    </w:p>
    <w:p w14:paraId="6963741A" w14:textId="77777777" w:rsidR="00332BFB" w:rsidRPr="00C7210B" w:rsidRDefault="00332BFB" w:rsidP="00332BFB">
      <w:pPr>
        <w:pStyle w:val="Heading2"/>
        <w:rPr>
          <w:lang w:val="id-ID"/>
        </w:rPr>
      </w:pPr>
      <w:bookmarkStart w:id="19" w:name="_Toc406869921"/>
      <w:bookmarkStart w:id="20" w:name="_Toc75938810"/>
      <w:r w:rsidRPr="00C7210B">
        <w:rPr>
          <w:lang w:val="id-ID"/>
        </w:rPr>
        <w:lastRenderedPageBreak/>
        <w:t>Batasan Masalah</w:t>
      </w:r>
      <w:bookmarkEnd w:id="19"/>
      <w:bookmarkEnd w:id="20"/>
    </w:p>
    <w:p w14:paraId="2769FC3D" w14:textId="77777777" w:rsidR="00332BFB" w:rsidRPr="00C7210B" w:rsidRDefault="00332BFB" w:rsidP="00332BFB">
      <w:pPr>
        <w:pStyle w:val="ListNumber"/>
        <w:numPr>
          <w:ilvl w:val="0"/>
          <w:numId w:val="0"/>
        </w:numPr>
        <w:rPr>
          <w:lang w:val="id-ID"/>
        </w:rPr>
      </w:pPr>
      <w:r w:rsidRPr="00C7210B">
        <w:rPr>
          <w:lang w:val="id-ID"/>
        </w:rPr>
        <w:t>Tuliskan batasan-batasan yang diambil dalam pelaksanaan tugas akhir. Batasan ini dapat dihindari (tidak perlu ada) jika topik/judul tugas akhir dibuat cukup spesifik.</w:t>
      </w:r>
    </w:p>
    <w:p w14:paraId="27FE6E21" w14:textId="77777777" w:rsidR="00332BFB" w:rsidRPr="00C7210B" w:rsidRDefault="00332BFB" w:rsidP="00332BFB">
      <w:pPr>
        <w:pStyle w:val="Heading2"/>
        <w:rPr>
          <w:lang w:val="id-ID"/>
        </w:rPr>
      </w:pPr>
      <w:bookmarkStart w:id="21" w:name="_Toc406869922"/>
      <w:bookmarkStart w:id="22" w:name="_Toc75938811"/>
      <w:r w:rsidRPr="00C7210B">
        <w:rPr>
          <w:lang w:val="id-ID"/>
        </w:rPr>
        <w:t>Metodologi</w:t>
      </w:r>
      <w:bookmarkEnd w:id="21"/>
      <w:bookmarkEnd w:id="22"/>
    </w:p>
    <w:p w14:paraId="66D3A3C7" w14:textId="77777777" w:rsidR="00332BFB" w:rsidRPr="00C7210B" w:rsidRDefault="00332BFB" w:rsidP="00332BFB">
      <w:pPr>
        <w:pStyle w:val="ListNumber"/>
        <w:numPr>
          <w:ilvl w:val="0"/>
          <w:numId w:val="0"/>
        </w:numPr>
        <w:rPr>
          <w:lang w:val="id-ID"/>
        </w:rPr>
      </w:pPr>
      <w:r w:rsidRPr="00C7210B">
        <w:rPr>
          <w:lang w:val="id-ID"/>
        </w:rPr>
        <w:t>Tuliskan semua tahapan yang akan dilalui selama pelaksanaan tugas akhir. Tahapan ini spesifik untuk menyelesaikan persoalan tugas akhir. Tahapan studi literatur tidak perlu dituliskan karena ini adalah pekerjaan yang harus Anda lakukan selama proses pelaksanaan tugas akhir.</w:t>
      </w:r>
    </w:p>
    <w:p w14:paraId="603F078C" w14:textId="77777777" w:rsidR="00332BFB" w:rsidRPr="00C7210B" w:rsidRDefault="00332BFB" w:rsidP="00332BFB">
      <w:pPr>
        <w:pStyle w:val="Heading2"/>
        <w:rPr>
          <w:lang w:val="id-ID"/>
        </w:rPr>
      </w:pPr>
      <w:bookmarkStart w:id="23" w:name="_Toc75938812"/>
      <w:r w:rsidRPr="00C7210B">
        <w:rPr>
          <w:lang w:val="id-ID"/>
        </w:rPr>
        <w:t>Sistematika Pembahasan</w:t>
      </w:r>
      <w:bookmarkEnd w:id="23"/>
    </w:p>
    <w:p w14:paraId="6D11622B" w14:textId="77777777" w:rsidR="00A028A7" w:rsidRPr="00C7210B" w:rsidRDefault="00332BFB" w:rsidP="00332BFB">
      <w:pPr>
        <w:rPr>
          <w:lang w:val="id-ID"/>
        </w:rPr>
      </w:pPr>
      <w:r w:rsidRPr="00C7210B">
        <w:rPr>
          <w:lang w:val="id-ID"/>
        </w:rPr>
        <w:t>Subbab ini berisi penjelasan ringkas isi per bab. Penjelasan ditulis satu paragraf per bab buku.</w:t>
      </w:r>
    </w:p>
    <w:p w14:paraId="4EF0036E" w14:textId="77777777" w:rsidR="00A028A7" w:rsidRPr="00C7210B" w:rsidRDefault="00A028A7">
      <w:pPr>
        <w:spacing w:before="0" w:after="0" w:line="240" w:lineRule="auto"/>
        <w:jc w:val="left"/>
        <w:rPr>
          <w:lang w:val="id-ID"/>
        </w:rPr>
      </w:pPr>
      <w:r w:rsidRPr="00C7210B">
        <w:rPr>
          <w:lang w:val="id-ID"/>
        </w:rPr>
        <w:br w:type="page"/>
      </w:r>
    </w:p>
    <w:p w14:paraId="68C07DE2" w14:textId="77777777" w:rsidR="00A028A7" w:rsidRPr="00C7210B" w:rsidRDefault="00A028A7" w:rsidP="00285BCF">
      <w:pPr>
        <w:pStyle w:val="Heading1"/>
        <w:rPr>
          <w:lang w:val="id-ID"/>
        </w:rPr>
      </w:pPr>
      <w:r w:rsidRPr="00C7210B">
        <w:rPr>
          <w:lang w:val="id-ID"/>
        </w:rPr>
        <w:lastRenderedPageBreak/>
        <w:br/>
      </w:r>
      <w:bookmarkStart w:id="24" w:name="_Toc406869924"/>
      <w:bookmarkStart w:id="25" w:name="_Toc75938813"/>
      <w:r w:rsidRPr="00C7210B">
        <w:rPr>
          <w:lang w:val="id-ID"/>
        </w:rPr>
        <w:t>STUDI LITERATUR</w:t>
      </w:r>
      <w:bookmarkEnd w:id="24"/>
      <w:bookmarkEnd w:id="25"/>
    </w:p>
    <w:p w14:paraId="22D0D189" w14:textId="4F53A387" w:rsidR="00A028A7" w:rsidRPr="00C7210B" w:rsidRDefault="00A028A7" w:rsidP="004572F4">
      <w:pPr>
        <w:rPr>
          <w:lang w:val="id-ID"/>
        </w:rPr>
      </w:pPr>
    </w:p>
    <w:p w14:paraId="40033B5A" w14:textId="06EC6374" w:rsidR="00A028A7" w:rsidRPr="00C7210B" w:rsidRDefault="004572F4" w:rsidP="00A028A7">
      <w:pPr>
        <w:pStyle w:val="Heading2"/>
        <w:rPr>
          <w:lang w:val="id-ID"/>
        </w:rPr>
      </w:pPr>
      <w:bookmarkStart w:id="26" w:name="_Toc75938814"/>
      <w:proofErr w:type="spellStart"/>
      <w:r w:rsidRPr="00C7210B">
        <w:rPr>
          <w:lang w:val="id-ID"/>
        </w:rPr>
        <w:t>Liquid</w:t>
      </w:r>
      <w:proofErr w:type="spellEnd"/>
      <w:r w:rsidRPr="00C7210B">
        <w:rPr>
          <w:lang w:val="id-ID"/>
        </w:rPr>
        <w:t xml:space="preserve"> </w:t>
      </w:r>
      <w:proofErr w:type="spellStart"/>
      <w:r w:rsidRPr="00C7210B">
        <w:rPr>
          <w:lang w:val="id-ID"/>
        </w:rPr>
        <w:t>Haskell</w:t>
      </w:r>
      <w:bookmarkEnd w:id="26"/>
      <w:proofErr w:type="spellEnd"/>
    </w:p>
    <w:p w14:paraId="2BB9D870" w14:textId="389AEDB8" w:rsidR="00B71C0D" w:rsidRPr="00C7210B" w:rsidRDefault="001164E7" w:rsidP="009E6456">
      <w:pPr>
        <w:rPr>
          <w:lang w:val="id-ID"/>
        </w:rPr>
      </w:pPr>
      <w:proofErr w:type="spellStart"/>
      <w:r w:rsidRPr="00C7210B">
        <w:rPr>
          <w:lang w:val="id-ID"/>
        </w:rPr>
        <w:t>Liquid</w:t>
      </w:r>
      <w:proofErr w:type="spellEnd"/>
      <w:r w:rsidRPr="00C7210B">
        <w:rPr>
          <w:lang w:val="id-ID"/>
        </w:rPr>
        <w:t xml:space="preserve"> </w:t>
      </w:r>
      <w:proofErr w:type="spellStart"/>
      <w:r w:rsidRPr="00C7210B">
        <w:rPr>
          <w:lang w:val="id-ID"/>
        </w:rPr>
        <w:t>Haskell</w:t>
      </w:r>
      <w:proofErr w:type="spellEnd"/>
      <w:r w:rsidRPr="00C7210B">
        <w:rPr>
          <w:lang w:val="id-ID"/>
        </w:rPr>
        <w:t xml:space="preserve"> adalah </w:t>
      </w:r>
      <w:r w:rsidR="005E1D4D" w:rsidRPr="00C7210B">
        <w:rPr>
          <w:lang w:val="id-ID"/>
        </w:rPr>
        <w:t xml:space="preserve">implementasi </w:t>
      </w:r>
      <w:r w:rsidRPr="00C7210B">
        <w:rPr>
          <w:lang w:val="id-ID"/>
        </w:rPr>
        <w:t xml:space="preserve">teknologi </w:t>
      </w:r>
      <w:proofErr w:type="spellStart"/>
      <w:r w:rsidRPr="00C7210B">
        <w:rPr>
          <w:i/>
          <w:iCs/>
          <w:lang w:val="id-ID"/>
        </w:rPr>
        <w:t>Liquid</w:t>
      </w:r>
      <w:proofErr w:type="spellEnd"/>
      <w:r w:rsidRPr="00C7210B">
        <w:rPr>
          <w:i/>
          <w:iCs/>
          <w:lang w:val="id-ID"/>
        </w:rPr>
        <w:t xml:space="preserve"> </w:t>
      </w:r>
      <w:proofErr w:type="spellStart"/>
      <w:r w:rsidRPr="00C7210B">
        <w:rPr>
          <w:i/>
          <w:iCs/>
          <w:lang w:val="id-ID"/>
        </w:rPr>
        <w:t>Types</w:t>
      </w:r>
      <w:proofErr w:type="spellEnd"/>
      <w:r w:rsidRPr="00C7210B">
        <w:rPr>
          <w:i/>
          <w:iCs/>
          <w:lang w:val="id-ID"/>
        </w:rPr>
        <w:t xml:space="preserve"> </w:t>
      </w:r>
      <w:r w:rsidRPr="00C7210B">
        <w:rPr>
          <w:i/>
          <w:iCs/>
          <w:lang w:val="id-ID"/>
        </w:rPr>
        <w:fldChar w:fldCharType="begin" w:fldLock="1"/>
      </w:r>
      <w:r w:rsidR="009633CB" w:rsidRPr="00C7210B">
        <w:rPr>
          <w:i/>
          <w:iCs/>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properties":{"noteIndex":0},"schema":"https://github.com/citation-style-language/schema/raw/master/csl-citation.json"}</w:instrText>
      </w:r>
      <w:r w:rsidRPr="00C7210B">
        <w:rPr>
          <w:i/>
          <w:iCs/>
          <w:lang w:val="id-ID"/>
        </w:rPr>
        <w:fldChar w:fldCharType="separate"/>
      </w:r>
      <w:r w:rsidR="00801CAA" w:rsidRPr="00C7210B">
        <w:rPr>
          <w:iCs/>
          <w:noProof/>
          <w:lang w:val="id-ID"/>
        </w:rPr>
        <w:t>(Rondon et al., 2008)</w:t>
      </w:r>
      <w:r w:rsidRPr="00C7210B">
        <w:rPr>
          <w:i/>
          <w:iCs/>
          <w:lang w:val="id-ID"/>
        </w:rPr>
        <w:fldChar w:fldCharType="end"/>
      </w:r>
      <w:r w:rsidRPr="00C7210B">
        <w:rPr>
          <w:i/>
          <w:iCs/>
          <w:lang w:val="id-ID"/>
        </w:rPr>
        <w:t xml:space="preserve"> </w:t>
      </w:r>
      <w:r w:rsidR="005E1D4D" w:rsidRPr="00C7210B">
        <w:rPr>
          <w:lang w:val="id-ID"/>
        </w:rPr>
        <w:t xml:space="preserve">yang digunakan </w:t>
      </w:r>
      <w:r w:rsidRPr="00C7210B">
        <w:rPr>
          <w:lang w:val="id-ID"/>
        </w:rPr>
        <w:t xml:space="preserve">untuk membantu </w:t>
      </w:r>
      <w:r w:rsidR="009053CB" w:rsidRPr="00C7210B">
        <w:rPr>
          <w:lang w:val="id-ID"/>
        </w:rPr>
        <w:t>memverifikasi</w:t>
      </w:r>
      <w:r w:rsidRPr="00C7210B">
        <w:rPr>
          <w:lang w:val="id-ID"/>
        </w:rPr>
        <w:t xml:space="preserve"> sebuah program berbahasa </w:t>
      </w:r>
      <w:proofErr w:type="spellStart"/>
      <w:r w:rsidRPr="00C7210B">
        <w:rPr>
          <w:lang w:val="id-ID"/>
        </w:rPr>
        <w:t>Haskell</w:t>
      </w:r>
      <w:proofErr w:type="spellEnd"/>
      <w:r w:rsidRPr="00C7210B">
        <w:rPr>
          <w:lang w:val="id-ID"/>
        </w:rPr>
        <w:t xml:space="preserve"> </w:t>
      </w:r>
      <w:r w:rsidRPr="00C7210B">
        <w:rPr>
          <w:lang w:val="id-ID"/>
        </w:rPr>
        <w:fldChar w:fldCharType="begin" w:fldLock="1"/>
      </w:r>
      <w:r w:rsidR="003D6928" w:rsidRPr="00C7210B">
        <w:rPr>
          <w:lang w:val="id-ID"/>
        </w:rPr>
        <w:instrText>ADDIN CSL_CITATION {"citationItems":[{"id":"ITEM-1","itemData":{"DOI":"10.4204/EPTCS.237.5","ISSN":"20752180","abstract":"This paper is a tutorial introducing the underlying technology and the use of the tool Liquid Haskell, a type-checker for the functional language Haskell that can help programmers to verify non-trivial properties of their programs with a low effort. The first sections introduce the technology of Liquid Types by explaining its principles and summarizing how its type inference algorithm manages to prove properties. The remaining sections present a selection of Haskell examples and show the kind of properties that can be proved with the system.","author":[{"dropping-particle":"","family":"Peña","given":"Ricardo","non-dropping-particle":"","parse-names":false,"suffix":""}],"container-title":"Electronic Proceedings in Theoretical Computer Science, EPTCS","id":"ITEM-1","issued":{"date-parts":[["2017"]]},"page":"68-80","title":"An introduction to liquid Haskell","type":"paper-conference","volume":"237"},"uris":["http://www.mendeley.com/documents/?uuid=011bbfd3-0815-463e-9e3e-cca40de82110"]}],"mendeley":{"formattedCitation":"(Peña, 2017)","plainTextFormattedCitation":"(Peña, 2017)","previouslyFormattedCitation":"(Peña, 2017)"},"properties":{"noteIndex":0},"schema":"https://github.com/citation-style-language/schema/raw/master/csl-citation.json"}</w:instrText>
      </w:r>
      <w:r w:rsidRPr="00C7210B">
        <w:rPr>
          <w:lang w:val="id-ID"/>
        </w:rPr>
        <w:fldChar w:fldCharType="separate"/>
      </w:r>
      <w:r w:rsidRPr="00C7210B">
        <w:rPr>
          <w:noProof/>
          <w:lang w:val="id-ID"/>
        </w:rPr>
        <w:t>(Peña, 2017)</w:t>
      </w:r>
      <w:r w:rsidRPr="00C7210B">
        <w:rPr>
          <w:lang w:val="id-ID"/>
        </w:rPr>
        <w:fldChar w:fldCharType="end"/>
      </w:r>
      <w:r w:rsidRPr="00C7210B">
        <w:rPr>
          <w:lang w:val="id-ID"/>
        </w:rPr>
        <w:t>.</w:t>
      </w:r>
      <w:r w:rsidR="005E1D4D" w:rsidRPr="00C7210B">
        <w:rPr>
          <w:lang w:val="id-ID"/>
        </w:rPr>
        <w:t xml:space="preserve"> </w:t>
      </w:r>
      <w:proofErr w:type="spellStart"/>
      <w:r w:rsidR="00B351FF" w:rsidRPr="00C7210B">
        <w:rPr>
          <w:i/>
          <w:iCs/>
          <w:lang w:val="id-ID"/>
        </w:rPr>
        <w:t>Liquid</w:t>
      </w:r>
      <w:proofErr w:type="spellEnd"/>
      <w:r w:rsidR="00B351FF" w:rsidRPr="00C7210B">
        <w:rPr>
          <w:i/>
          <w:iCs/>
          <w:lang w:val="id-ID"/>
        </w:rPr>
        <w:t xml:space="preserve"> </w:t>
      </w:r>
      <w:proofErr w:type="spellStart"/>
      <w:r w:rsidR="00B351FF" w:rsidRPr="00C7210B">
        <w:rPr>
          <w:i/>
          <w:iCs/>
          <w:lang w:val="id-ID"/>
        </w:rPr>
        <w:t>Types</w:t>
      </w:r>
      <w:proofErr w:type="spellEnd"/>
      <w:r w:rsidR="00B351FF" w:rsidRPr="00C7210B">
        <w:rPr>
          <w:i/>
          <w:iCs/>
          <w:lang w:val="id-ID"/>
        </w:rPr>
        <w:t xml:space="preserve"> </w:t>
      </w:r>
      <w:r w:rsidR="00B351FF" w:rsidRPr="00C7210B">
        <w:rPr>
          <w:lang w:val="id-ID"/>
        </w:rPr>
        <w:t xml:space="preserve">atau </w:t>
      </w:r>
      <w:proofErr w:type="spellStart"/>
      <w:r w:rsidR="00B351FF" w:rsidRPr="00C7210B">
        <w:rPr>
          <w:i/>
          <w:iCs/>
          <w:lang w:val="id-ID"/>
        </w:rPr>
        <w:t>Logically</w:t>
      </w:r>
      <w:proofErr w:type="spellEnd"/>
      <w:r w:rsidR="00B351FF" w:rsidRPr="00C7210B">
        <w:rPr>
          <w:i/>
          <w:iCs/>
          <w:lang w:val="id-ID"/>
        </w:rPr>
        <w:t xml:space="preserve"> </w:t>
      </w:r>
      <w:proofErr w:type="spellStart"/>
      <w:r w:rsidR="00B351FF" w:rsidRPr="00C7210B">
        <w:rPr>
          <w:i/>
          <w:iCs/>
          <w:lang w:val="id-ID"/>
        </w:rPr>
        <w:t>Qualified</w:t>
      </w:r>
      <w:proofErr w:type="spellEnd"/>
      <w:r w:rsidR="00B351FF" w:rsidRPr="00C7210B">
        <w:rPr>
          <w:i/>
          <w:iCs/>
          <w:lang w:val="id-ID"/>
        </w:rPr>
        <w:t xml:space="preserve"> Data </w:t>
      </w:r>
      <w:proofErr w:type="spellStart"/>
      <w:r w:rsidR="00B351FF" w:rsidRPr="00C7210B">
        <w:rPr>
          <w:i/>
          <w:iCs/>
          <w:lang w:val="id-ID"/>
        </w:rPr>
        <w:t>Types</w:t>
      </w:r>
      <w:proofErr w:type="spellEnd"/>
      <w:r w:rsidR="00B351FF" w:rsidRPr="00C7210B">
        <w:rPr>
          <w:i/>
          <w:iCs/>
          <w:lang w:val="id-ID"/>
        </w:rPr>
        <w:t xml:space="preserve"> </w:t>
      </w:r>
      <w:r w:rsidR="00582B79" w:rsidRPr="00C7210B">
        <w:rPr>
          <w:lang w:val="id-ID"/>
        </w:rPr>
        <w:t xml:space="preserve">adalah sebuah sistem yang </w:t>
      </w:r>
      <w:r w:rsidR="002F5FCB" w:rsidRPr="00C7210B">
        <w:rPr>
          <w:lang w:val="id-ID"/>
        </w:rPr>
        <w:t>mengombinasikan</w:t>
      </w:r>
      <w:r w:rsidR="00582B79" w:rsidRPr="00C7210B">
        <w:rPr>
          <w:lang w:val="id-ID"/>
        </w:rPr>
        <w:t xml:space="preserve"> inferensi tipe </w:t>
      </w:r>
      <w:proofErr w:type="spellStart"/>
      <w:r w:rsidR="00582B79" w:rsidRPr="00C7210B">
        <w:rPr>
          <w:i/>
          <w:iCs/>
          <w:lang w:val="id-ID"/>
        </w:rPr>
        <w:t>Hindley-Milner</w:t>
      </w:r>
      <w:proofErr w:type="spellEnd"/>
      <w:r w:rsidR="00582B79" w:rsidRPr="00C7210B">
        <w:rPr>
          <w:i/>
          <w:iCs/>
          <w:lang w:val="id-ID"/>
        </w:rPr>
        <w:t xml:space="preserve"> </w:t>
      </w:r>
      <w:r w:rsidR="00582B79" w:rsidRPr="00C7210B">
        <w:rPr>
          <w:lang w:val="id-ID"/>
        </w:rPr>
        <w:t xml:space="preserve">dengan </w:t>
      </w:r>
      <w:proofErr w:type="spellStart"/>
      <w:r w:rsidR="00582B79" w:rsidRPr="00C7210B">
        <w:rPr>
          <w:i/>
          <w:iCs/>
          <w:lang w:val="id-ID"/>
        </w:rPr>
        <w:t>Predicate</w:t>
      </w:r>
      <w:proofErr w:type="spellEnd"/>
      <w:r w:rsidR="00582B79" w:rsidRPr="00C7210B">
        <w:rPr>
          <w:i/>
          <w:iCs/>
          <w:lang w:val="id-ID"/>
        </w:rPr>
        <w:t xml:space="preserve"> </w:t>
      </w:r>
      <w:proofErr w:type="spellStart"/>
      <w:r w:rsidR="00582B79" w:rsidRPr="00C7210B">
        <w:rPr>
          <w:i/>
          <w:iCs/>
          <w:lang w:val="id-ID"/>
        </w:rPr>
        <w:t>Abstraction</w:t>
      </w:r>
      <w:proofErr w:type="spellEnd"/>
      <w:r w:rsidR="00582B79" w:rsidRPr="00C7210B">
        <w:rPr>
          <w:i/>
          <w:iCs/>
          <w:lang w:val="id-ID"/>
        </w:rPr>
        <w:t xml:space="preserve"> </w:t>
      </w:r>
      <w:r w:rsidR="00582B79" w:rsidRPr="00C7210B">
        <w:rPr>
          <w:lang w:val="id-ID"/>
        </w:rPr>
        <w:t xml:space="preserve">untuk menghasilkan secara inferensi tipe secara otomatis yang bisa dicek secara mudah oleh </w:t>
      </w:r>
      <w:r w:rsidR="00582B79" w:rsidRPr="00C7210B">
        <w:rPr>
          <w:i/>
          <w:iCs/>
          <w:lang w:val="id-ID"/>
        </w:rPr>
        <w:t xml:space="preserve">SMT </w:t>
      </w:r>
      <w:proofErr w:type="spellStart"/>
      <w:r w:rsidR="00582B79" w:rsidRPr="00C7210B">
        <w:rPr>
          <w:i/>
          <w:iCs/>
          <w:lang w:val="id-ID"/>
        </w:rPr>
        <w:t>Solver</w:t>
      </w:r>
      <w:proofErr w:type="spellEnd"/>
      <w:r w:rsidR="00582B79" w:rsidRPr="00C7210B">
        <w:rPr>
          <w:i/>
          <w:iCs/>
          <w:lang w:val="id-ID"/>
        </w:rPr>
        <w:t xml:space="preserve"> </w:t>
      </w:r>
      <w:r w:rsidR="00582B79" w:rsidRPr="00C7210B">
        <w:rPr>
          <w:lang w:val="id-ID"/>
        </w:rPr>
        <w:t>otomatis</w:t>
      </w:r>
      <w:r w:rsidR="00582B79" w:rsidRPr="00C7210B">
        <w:rPr>
          <w:i/>
          <w:iCs/>
          <w:lang w:val="id-ID"/>
        </w:rPr>
        <w:t xml:space="preserve"> </w:t>
      </w:r>
      <w:r w:rsidR="00582B79" w:rsidRPr="00C7210B">
        <w:rPr>
          <w:lang w:val="id-ID"/>
        </w:rPr>
        <w:t xml:space="preserve">seperti Z3 atau CVC4. </w:t>
      </w:r>
      <w:proofErr w:type="spellStart"/>
      <w:r w:rsidR="002F5FCB" w:rsidRPr="00C7210B">
        <w:rPr>
          <w:lang w:val="id-ID"/>
        </w:rPr>
        <w:t>Liquid</w:t>
      </w:r>
      <w:proofErr w:type="spellEnd"/>
      <w:r w:rsidR="002F5FCB" w:rsidRPr="00C7210B">
        <w:rPr>
          <w:lang w:val="id-ID"/>
        </w:rPr>
        <w:t xml:space="preserve"> </w:t>
      </w:r>
      <w:proofErr w:type="spellStart"/>
      <w:r w:rsidR="002F5FCB" w:rsidRPr="00C7210B">
        <w:rPr>
          <w:lang w:val="id-ID"/>
        </w:rPr>
        <w:t>Haskell</w:t>
      </w:r>
      <w:proofErr w:type="spellEnd"/>
      <w:r w:rsidR="002F5FCB" w:rsidRPr="00C7210B">
        <w:rPr>
          <w:lang w:val="id-ID"/>
        </w:rPr>
        <w:t xml:space="preserve"> pada dasarnya melakukan konversi sebuah program </w:t>
      </w:r>
      <w:proofErr w:type="spellStart"/>
      <w:r w:rsidR="002F5FCB" w:rsidRPr="00C7210B">
        <w:rPr>
          <w:lang w:val="id-ID"/>
        </w:rPr>
        <w:t>Haskell</w:t>
      </w:r>
      <w:proofErr w:type="spellEnd"/>
      <w:r w:rsidR="002F5FCB" w:rsidRPr="00C7210B">
        <w:rPr>
          <w:lang w:val="id-ID"/>
        </w:rPr>
        <w:t xml:space="preserve"> menjadi </w:t>
      </w:r>
      <w:proofErr w:type="spellStart"/>
      <w:r w:rsidR="002F5FCB" w:rsidRPr="00C7210B">
        <w:rPr>
          <w:i/>
          <w:iCs/>
          <w:lang w:val="id-ID"/>
        </w:rPr>
        <w:t>Liquid</w:t>
      </w:r>
      <w:proofErr w:type="spellEnd"/>
      <w:r w:rsidR="002F5FCB" w:rsidRPr="00C7210B">
        <w:rPr>
          <w:i/>
          <w:iCs/>
          <w:lang w:val="id-ID"/>
        </w:rPr>
        <w:t xml:space="preserve"> </w:t>
      </w:r>
      <w:proofErr w:type="spellStart"/>
      <w:r w:rsidR="002F5FCB" w:rsidRPr="00C7210B">
        <w:rPr>
          <w:i/>
          <w:iCs/>
          <w:lang w:val="id-ID"/>
        </w:rPr>
        <w:t>Types</w:t>
      </w:r>
      <w:proofErr w:type="spellEnd"/>
      <w:r w:rsidR="002F5FCB" w:rsidRPr="00C7210B">
        <w:rPr>
          <w:i/>
          <w:iCs/>
          <w:lang w:val="id-ID"/>
        </w:rPr>
        <w:t xml:space="preserve"> </w:t>
      </w:r>
      <w:r w:rsidR="002F5FCB" w:rsidRPr="00C7210B">
        <w:rPr>
          <w:lang w:val="id-ID"/>
        </w:rPr>
        <w:t xml:space="preserve">yang sesuai dengan karakteristik program untuk kemudian diberikan pada </w:t>
      </w:r>
      <w:r w:rsidR="002F5FCB" w:rsidRPr="00C7210B">
        <w:rPr>
          <w:i/>
          <w:iCs/>
          <w:lang w:val="id-ID"/>
        </w:rPr>
        <w:t xml:space="preserve">SMT </w:t>
      </w:r>
      <w:proofErr w:type="spellStart"/>
      <w:r w:rsidR="002F5FCB" w:rsidRPr="00C7210B">
        <w:rPr>
          <w:i/>
          <w:iCs/>
          <w:lang w:val="id-ID"/>
        </w:rPr>
        <w:t>Solver</w:t>
      </w:r>
      <w:proofErr w:type="spellEnd"/>
      <w:r w:rsidR="002F5FCB" w:rsidRPr="00C7210B">
        <w:rPr>
          <w:i/>
          <w:iCs/>
          <w:lang w:val="id-ID"/>
        </w:rPr>
        <w:t xml:space="preserve"> </w:t>
      </w:r>
      <w:r w:rsidR="002F5FCB" w:rsidRPr="00C7210B">
        <w:rPr>
          <w:lang w:val="id-ID"/>
        </w:rPr>
        <w:t xml:space="preserve">untuk dicek kebenarannya. Jika terjadi inkonsistensi pada </w:t>
      </w:r>
      <w:proofErr w:type="spellStart"/>
      <w:r w:rsidR="002F5FCB" w:rsidRPr="00C7210B">
        <w:rPr>
          <w:i/>
          <w:iCs/>
          <w:lang w:val="id-ID"/>
        </w:rPr>
        <w:t>Liquid</w:t>
      </w:r>
      <w:proofErr w:type="spellEnd"/>
      <w:r w:rsidR="002F5FCB" w:rsidRPr="00C7210B">
        <w:rPr>
          <w:i/>
          <w:iCs/>
          <w:lang w:val="id-ID"/>
        </w:rPr>
        <w:t xml:space="preserve"> </w:t>
      </w:r>
      <w:proofErr w:type="spellStart"/>
      <w:r w:rsidR="002F5FCB" w:rsidRPr="00C7210B">
        <w:rPr>
          <w:i/>
          <w:iCs/>
          <w:lang w:val="id-ID"/>
        </w:rPr>
        <w:t>Types</w:t>
      </w:r>
      <w:proofErr w:type="spellEnd"/>
      <w:r w:rsidR="002F5FCB" w:rsidRPr="00C7210B">
        <w:rPr>
          <w:i/>
          <w:iCs/>
          <w:lang w:val="id-ID"/>
        </w:rPr>
        <w:t xml:space="preserve"> </w:t>
      </w:r>
      <w:r w:rsidR="002F5FCB" w:rsidRPr="00C7210B">
        <w:rPr>
          <w:lang w:val="id-ID"/>
        </w:rPr>
        <w:t xml:space="preserve">yang diterima maka bisa diputuskan bahwa program </w:t>
      </w:r>
      <w:proofErr w:type="spellStart"/>
      <w:r w:rsidR="002F5FCB" w:rsidRPr="00C7210B">
        <w:rPr>
          <w:lang w:val="id-ID"/>
        </w:rPr>
        <w:t>Haskell</w:t>
      </w:r>
      <w:proofErr w:type="spellEnd"/>
      <w:r w:rsidR="002F5FCB" w:rsidRPr="00C7210B">
        <w:rPr>
          <w:lang w:val="id-ID"/>
        </w:rPr>
        <w:t xml:space="preserve"> yang diberikan memiliki </w:t>
      </w:r>
      <w:proofErr w:type="spellStart"/>
      <w:r w:rsidR="002F5FCB" w:rsidRPr="00C7210B">
        <w:rPr>
          <w:i/>
          <w:iCs/>
          <w:lang w:val="id-ID"/>
        </w:rPr>
        <w:t>bug</w:t>
      </w:r>
      <w:proofErr w:type="spellEnd"/>
      <w:r w:rsidR="002F5FCB" w:rsidRPr="00C7210B">
        <w:rPr>
          <w:i/>
          <w:iCs/>
          <w:lang w:val="id-ID"/>
        </w:rPr>
        <w:t xml:space="preserve"> </w:t>
      </w:r>
      <w:r w:rsidR="002F5FCB" w:rsidRPr="00C7210B">
        <w:rPr>
          <w:lang w:val="id-ID"/>
        </w:rPr>
        <w:t>yang mampu merusak konsistensi program.</w:t>
      </w:r>
    </w:p>
    <w:p w14:paraId="0DA29B02" w14:textId="1B2DDC1F" w:rsidR="00CE3A0B" w:rsidRPr="00C7210B" w:rsidRDefault="00801CAA" w:rsidP="00CE3A0B">
      <w:pPr>
        <w:pStyle w:val="Heading3"/>
        <w:rPr>
          <w:lang w:val="id-ID"/>
        </w:rPr>
      </w:pPr>
      <w:bookmarkStart w:id="27" w:name="_Toc75938815"/>
      <w:r w:rsidRPr="00C7210B">
        <w:rPr>
          <w:lang w:val="id-ID"/>
        </w:rPr>
        <w:t xml:space="preserve">Penggunaan </w:t>
      </w:r>
      <w:proofErr w:type="spellStart"/>
      <w:r w:rsidRPr="00C7210B">
        <w:rPr>
          <w:lang w:val="id-ID"/>
        </w:rPr>
        <w:t>Liquid</w:t>
      </w:r>
      <w:proofErr w:type="spellEnd"/>
      <w:r w:rsidRPr="00C7210B">
        <w:rPr>
          <w:lang w:val="id-ID"/>
        </w:rPr>
        <w:t xml:space="preserve"> </w:t>
      </w:r>
      <w:proofErr w:type="spellStart"/>
      <w:r w:rsidRPr="00C7210B">
        <w:rPr>
          <w:lang w:val="id-ID"/>
        </w:rPr>
        <w:t>Haskell</w:t>
      </w:r>
      <w:bookmarkEnd w:id="27"/>
      <w:proofErr w:type="spellEnd"/>
    </w:p>
    <w:p w14:paraId="55587174" w14:textId="77777777" w:rsidR="00801CAA" w:rsidRPr="00C7210B" w:rsidRDefault="00801CAA" w:rsidP="00801CAA">
      <w:pPr>
        <w:pStyle w:val="Heading4"/>
        <w:rPr>
          <w:lang w:val="id-ID"/>
        </w:rPr>
      </w:pPr>
      <w:bookmarkStart w:id="28" w:name="_Toc62038655"/>
      <w:bookmarkStart w:id="29" w:name="_Ref74852871"/>
      <w:bookmarkStart w:id="30" w:name="_Ref74852892"/>
      <w:bookmarkStart w:id="31" w:name="_Ref74853556"/>
      <w:r w:rsidRPr="00C7210B">
        <w:rPr>
          <w:lang w:val="id-ID"/>
        </w:rPr>
        <w:t>Penulisan Spesifikasi</w:t>
      </w:r>
      <w:bookmarkEnd w:id="28"/>
      <w:bookmarkEnd w:id="29"/>
      <w:bookmarkEnd w:id="30"/>
      <w:bookmarkEnd w:id="31"/>
    </w:p>
    <w:p w14:paraId="3D0559FD" w14:textId="77777777" w:rsidR="00801CAA" w:rsidRPr="00C7210B" w:rsidRDefault="00801CAA" w:rsidP="00801CAA">
      <w:pPr>
        <w:rPr>
          <w:lang w:val="id-ID"/>
        </w:rPr>
      </w:pPr>
      <w:proofErr w:type="spellStart"/>
      <w:r w:rsidRPr="00C7210B">
        <w:rPr>
          <w:lang w:val="id-ID"/>
        </w:rPr>
        <w:t>Liquid</w:t>
      </w:r>
      <w:proofErr w:type="spellEnd"/>
      <w:r w:rsidRPr="00C7210B">
        <w:rPr>
          <w:lang w:val="id-ID"/>
        </w:rPr>
        <w:t xml:space="preserve"> </w:t>
      </w:r>
      <w:proofErr w:type="spellStart"/>
      <w:r w:rsidRPr="00C7210B">
        <w:rPr>
          <w:lang w:val="id-ID"/>
        </w:rPr>
        <w:t>Haskell</w:t>
      </w:r>
      <w:proofErr w:type="spellEnd"/>
      <w:r w:rsidRPr="00C7210B">
        <w:rPr>
          <w:lang w:val="id-ID"/>
        </w:rPr>
        <w:t xml:space="preserve"> melakukan verifikasi dengan mengecek spesifikasi yang ditulis dengan bahasa khusus kemudian membandingkannya dengan fungsi yang berkaitan dengan spesifikasi tersebut. Spesifikasi dituliskan dengan menggunakan bahasa </w:t>
      </w:r>
      <w:proofErr w:type="spellStart"/>
      <w:r w:rsidRPr="00C7210B">
        <w:rPr>
          <w:lang w:val="id-ID"/>
        </w:rPr>
        <w:t>Haskell</w:t>
      </w:r>
      <w:proofErr w:type="spellEnd"/>
      <w:r w:rsidRPr="00C7210B">
        <w:rPr>
          <w:lang w:val="id-ID"/>
        </w:rPr>
        <w:t xml:space="preserve"> yang dimodifikasi. </w:t>
      </w:r>
    </w:p>
    <w:p w14:paraId="115A1980" w14:textId="77777777" w:rsidR="00801CAA" w:rsidRPr="00C7210B" w:rsidRDefault="00801CAA" w:rsidP="00801CAA">
      <w:pPr>
        <w:rPr>
          <w:lang w:val="id-ID"/>
        </w:rPr>
      </w:pPr>
      <w:r w:rsidRPr="00C7210B">
        <w:rPr>
          <w:lang w:val="id-ID"/>
        </w:rPr>
        <w:t xml:space="preserve">Setiap spesifikasi dituliskan dalam blok komentar </w:t>
      </w:r>
      <w:r w:rsidRPr="00C7210B">
        <w:rPr>
          <w:rFonts w:ascii="Courier New" w:hAnsi="Courier New" w:cs="Courier New"/>
          <w:lang w:val="id-ID"/>
        </w:rPr>
        <w:t>{-@ @-}</w:t>
      </w:r>
      <w:r w:rsidRPr="00C7210B">
        <w:rPr>
          <w:lang w:val="id-ID"/>
        </w:rPr>
        <w:t xml:space="preserve">. Blok komentar ini tidak akan dibaca oleh </w:t>
      </w:r>
      <w:proofErr w:type="spellStart"/>
      <w:r w:rsidRPr="00C7210B">
        <w:rPr>
          <w:i/>
          <w:iCs/>
          <w:lang w:val="id-ID"/>
        </w:rPr>
        <w:t>compiler</w:t>
      </w:r>
      <w:proofErr w:type="spellEnd"/>
      <w:r w:rsidRPr="00C7210B">
        <w:rPr>
          <w:lang w:val="id-ID"/>
        </w:rPr>
        <w:t xml:space="preserve"> </w:t>
      </w:r>
      <w:proofErr w:type="spellStart"/>
      <w:r w:rsidRPr="00C7210B">
        <w:rPr>
          <w:lang w:val="id-ID"/>
        </w:rPr>
        <w:t>Haskell</w:t>
      </w:r>
      <w:proofErr w:type="spellEnd"/>
      <w:r w:rsidRPr="00C7210B">
        <w:rPr>
          <w:lang w:val="id-ID"/>
        </w:rPr>
        <w:t xml:space="preserve"> sehingga penulisan spesifikasi ini tidak akan mengubah kompilasi program sama sekali. Namun, </w:t>
      </w:r>
      <w:proofErr w:type="spellStart"/>
      <w:r w:rsidRPr="00C7210B">
        <w:rPr>
          <w:lang w:val="id-ID"/>
        </w:rPr>
        <w:t>Liquid</w:t>
      </w:r>
      <w:proofErr w:type="spellEnd"/>
      <w:r w:rsidRPr="00C7210B">
        <w:rPr>
          <w:lang w:val="id-ID"/>
        </w:rPr>
        <w:t xml:space="preserve"> </w:t>
      </w:r>
      <w:proofErr w:type="spellStart"/>
      <w:r w:rsidRPr="00C7210B">
        <w:rPr>
          <w:lang w:val="id-ID"/>
        </w:rPr>
        <w:t>Haskell</w:t>
      </w:r>
      <w:proofErr w:type="spellEnd"/>
      <w:r w:rsidRPr="00C7210B">
        <w:rPr>
          <w:lang w:val="id-ID"/>
        </w:rPr>
        <w:t xml:space="preserve"> akan membaca blok-blok komentar itu saat proses verifikasi.</w:t>
      </w:r>
    </w:p>
    <w:p w14:paraId="48910E21" w14:textId="77777777" w:rsidR="00801CAA" w:rsidRPr="00C7210B" w:rsidRDefault="00801CAA" w:rsidP="00801CAA">
      <w:pPr>
        <w:rPr>
          <w:lang w:val="id-ID"/>
        </w:rPr>
      </w:pPr>
      <w:r w:rsidRPr="00C7210B">
        <w:rPr>
          <w:lang w:val="id-ID"/>
        </w:rPr>
        <w:lastRenderedPageBreak/>
        <w:t xml:space="preserve">Spesifikasi dituliskan seperti </w:t>
      </w:r>
      <w:proofErr w:type="spellStart"/>
      <w:r w:rsidRPr="00C7210B">
        <w:rPr>
          <w:i/>
          <w:iCs/>
          <w:lang w:val="id-ID"/>
        </w:rPr>
        <w:t>signature</w:t>
      </w:r>
      <w:proofErr w:type="spellEnd"/>
      <w:r w:rsidRPr="00C7210B">
        <w:rPr>
          <w:i/>
          <w:iCs/>
          <w:lang w:val="id-ID"/>
        </w:rPr>
        <w:t xml:space="preserve"> </w:t>
      </w:r>
      <w:proofErr w:type="spellStart"/>
      <w:r w:rsidRPr="00C7210B">
        <w:rPr>
          <w:i/>
          <w:iCs/>
          <w:lang w:val="id-ID"/>
        </w:rPr>
        <w:t>type</w:t>
      </w:r>
      <w:proofErr w:type="spellEnd"/>
      <w:r w:rsidRPr="00C7210B">
        <w:rPr>
          <w:i/>
          <w:iCs/>
          <w:lang w:val="id-ID"/>
        </w:rPr>
        <w:t xml:space="preserve"> </w:t>
      </w:r>
      <w:r w:rsidRPr="00C7210B">
        <w:rPr>
          <w:lang w:val="id-ID"/>
        </w:rPr>
        <w:t xml:space="preserve">yang sudah biasa dituliskan untuk setiap fungsi dalam </w:t>
      </w:r>
      <w:proofErr w:type="spellStart"/>
      <w:r w:rsidRPr="00C7210B">
        <w:rPr>
          <w:lang w:val="id-ID"/>
        </w:rPr>
        <w:t>Haskell</w:t>
      </w:r>
      <w:proofErr w:type="spellEnd"/>
      <w:r w:rsidRPr="00C7210B">
        <w:rPr>
          <w:lang w:val="id-ID"/>
        </w:rPr>
        <w:t xml:space="preserve"> namun dengan tipe masing-masing yang diubah. Format penulisan tipe tersebut adalah </w:t>
      </w:r>
    </w:p>
    <w:p w14:paraId="7FD7DE87" w14:textId="77777777" w:rsidR="00801CAA" w:rsidRPr="00C7210B" w:rsidRDefault="00801CAA" w:rsidP="00801CAA">
      <w:pPr>
        <w:rPr>
          <w:rFonts w:ascii="Courier New" w:hAnsi="Courier New" w:cs="Courier New"/>
          <w:lang w:val="id-ID"/>
        </w:rPr>
      </w:pPr>
      <w:r w:rsidRPr="00C7210B">
        <w:rPr>
          <w:rFonts w:ascii="Courier New" w:hAnsi="Courier New" w:cs="Courier New"/>
          <w:lang w:val="id-ID"/>
        </w:rPr>
        <w:t>{nama variabel : tipe | kondisi}</w:t>
      </w:r>
    </w:p>
    <w:p w14:paraId="0CA79A2C" w14:textId="7148B319" w:rsidR="00801CAA" w:rsidRPr="00C7210B" w:rsidRDefault="00801CAA" w:rsidP="00801CAA">
      <w:pPr>
        <w:rPr>
          <w:lang w:val="id-ID"/>
        </w:rPr>
      </w:pPr>
      <w:r w:rsidRPr="00C7210B">
        <w:rPr>
          <w:rFonts w:ascii="Courier New" w:hAnsi="Courier New" w:cs="Courier New"/>
          <w:lang w:val="id-ID"/>
        </w:rPr>
        <w:t>Nama variabel</w:t>
      </w:r>
      <w:r w:rsidRPr="00C7210B">
        <w:rPr>
          <w:lang w:val="id-ID"/>
        </w:rPr>
        <w:t xml:space="preserve"> bisa diisi apa pun dan akan menjadi nama variabel yang akan digunakan dalam penulisan kondisi. </w:t>
      </w:r>
      <w:r w:rsidRPr="00C7210B">
        <w:rPr>
          <w:rFonts w:ascii="Courier New" w:hAnsi="Courier New" w:cs="Courier New"/>
          <w:lang w:val="id-ID"/>
        </w:rPr>
        <w:t>Nama variabel</w:t>
      </w:r>
      <w:r w:rsidRPr="00C7210B">
        <w:rPr>
          <w:lang w:val="id-ID"/>
        </w:rPr>
        <w:t xml:space="preserve"> tersebut juga bisa direferensi oleh kondisi pada tipe-tipe selanjutnya dalam fungsi yang sama. </w:t>
      </w:r>
      <w:r w:rsidRPr="00C7210B">
        <w:rPr>
          <w:rFonts w:ascii="Courier New" w:hAnsi="Courier New" w:cs="Courier New"/>
          <w:lang w:val="id-ID"/>
        </w:rPr>
        <w:t>Tipe</w:t>
      </w:r>
      <w:r w:rsidRPr="00C7210B">
        <w:rPr>
          <w:lang w:val="id-ID"/>
        </w:rPr>
        <w:t xml:space="preserve"> merupakan tipe asli dari parameter tersebut. </w:t>
      </w:r>
      <w:r w:rsidRPr="00C7210B">
        <w:rPr>
          <w:rFonts w:ascii="Courier New" w:hAnsi="Courier New" w:cs="Courier New"/>
          <w:lang w:val="id-ID"/>
        </w:rPr>
        <w:t>Kondisi</w:t>
      </w:r>
      <w:r w:rsidRPr="00C7210B">
        <w:rPr>
          <w:lang w:val="id-ID"/>
        </w:rPr>
        <w:t xml:space="preserve"> adalah pembatasan yang dikenakan pada parameter tersebut. Jika parameter itu adalah masukan, maka kondisi bersifat sebagai </w:t>
      </w:r>
      <w:proofErr w:type="spellStart"/>
      <w:r w:rsidRPr="00C7210B">
        <w:rPr>
          <w:i/>
          <w:iCs/>
          <w:lang w:val="id-ID"/>
        </w:rPr>
        <w:t>precondition</w:t>
      </w:r>
      <w:proofErr w:type="spellEnd"/>
      <w:r w:rsidRPr="00C7210B">
        <w:rPr>
          <w:lang w:val="id-ID"/>
        </w:rPr>
        <w:t xml:space="preserve">. Berarti, fungsi tersebut tidak akan menerima parameter tersebut kecuali jika parameter tersebut mematuhi kondisi yang dituliskan. Jika parameter itu adalah keluaran, maka kondisi bersifat sebagai </w:t>
      </w:r>
      <w:proofErr w:type="spellStart"/>
      <w:r w:rsidRPr="00C7210B">
        <w:rPr>
          <w:i/>
          <w:iCs/>
          <w:lang w:val="id-ID"/>
        </w:rPr>
        <w:t>postcondition</w:t>
      </w:r>
      <w:proofErr w:type="spellEnd"/>
      <w:r w:rsidRPr="00C7210B">
        <w:rPr>
          <w:lang w:val="id-ID"/>
        </w:rPr>
        <w:t xml:space="preserve">. </w:t>
      </w:r>
      <w:r w:rsidRPr="00C7210B">
        <w:rPr>
          <w:rFonts w:ascii="Courier New" w:hAnsi="Courier New" w:cs="Courier New"/>
          <w:lang w:val="id-ID"/>
        </w:rPr>
        <w:t>Kondisi</w:t>
      </w:r>
      <w:r w:rsidRPr="00C7210B">
        <w:rPr>
          <w:lang w:val="id-ID"/>
        </w:rPr>
        <w:t xml:space="preserve"> ini menjamin bahwa keluaran program akan mengikuti </w:t>
      </w:r>
      <w:r w:rsidRPr="00C7210B">
        <w:rPr>
          <w:rFonts w:ascii="Courier New" w:hAnsi="Courier New" w:cs="Courier New"/>
          <w:lang w:val="id-ID"/>
        </w:rPr>
        <w:t>kondisi</w:t>
      </w:r>
      <w:r w:rsidRPr="00C7210B">
        <w:rPr>
          <w:lang w:val="id-ID"/>
        </w:rPr>
        <w:t xml:space="preserve"> yang sudah ditetapkan. Aturan sintaksis lengkap dari </w:t>
      </w:r>
      <w:proofErr w:type="spellStart"/>
      <w:r w:rsidRPr="00C7210B">
        <w:rPr>
          <w:lang w:val="id-ID"/>
        </w:rPr>
        <w:t>Liquid</w:t>
      </w:r>
      <w:proofErr w:type="spellEnd"/>
      <w:r w:rsidRPr="00C7210B">
        <w:rPr>
          <w:lang w:val="id-ID"/>
        </w:rPr>
        <w:t xml:space="preserve"> </w:t>
      </w:r>
      <w:proofErr w:type="spellStart"/>
      <w:r w:rsidRPr="00C7210B">
        <w:rPr>
          <w:lang w:val="id-ID"/>
        </w:rPr>
        <w:t>Haskell</w:t>
      </w:r>
      <w:proofErr w:type="spellEnd"/>
      <w:r w:rsidRPr="00C7210B">
        <w:rPr>
          <w:lang w:val="id-ID"/>
        </w:rPr>
        <w:t xml:space="preserve"> dapat dilihat pada </w:t>
      </w:r>
      <w:r w:rsidRPr="00C7210B">
        <w:rPr>
          <w:lang w:val="id-ID"/>
        </w:rPr>
        <w:fldChar w:fldCharType="begin"/>
      </w:r>
      <w:r w:rsidRPr="00C7210B">
        <w:rPr>
          <w:lang w:val="id-ID"/>
        </w:rPr>
        <w:instrText xml:space="preserve"> REF _Ref66964193 \h </w:instrText>
      </w:r>
      <w:r w:rsidRPr="00C7210B">
        <w:rPr>
          <w:lang w:val="id-ID"/>
        </w:rPr>
      </w:r>
      <w:r w:rsidRPr="00C7210B">
        <w:rPr>
          <w:lang w:val="id-ID"/>
        </w:rPr>
        <w:fldChar w:fldCharType="separate"/>
      </w:r>
      <w:r w:rsidR="00BB156C" w:rsidRPr="00C7210B">
        <w:rPr>
          <w:lang w:val="id-ID"/>
        </w:rPr>
        <w:t xml:space="preserve">Gambar </w:t>
      </w:r>
      <w:r w:rsidR="00BB156C" w:rsidRPr="00C7210B">
        <w:rPr>
          <w:noProof/>
          <w:lang w:val="id-ID"/>
        </w:rPr>
        <w:t>II</w:t>
      </w:r>
      <w:r w:rsidR="00BB156C" w:rsidRPr="00C7210B">
        <w:rPr>
          <w:lang w:val="id-ID"/>
        </w:rPr>
        <w:t>.</w:t>
      </w:r>
      <w:r w:rsidR="00BB156C" w:rsidRPr="00C7210B">
        <w:rPr>
          <w:noProof/>
          <w:lang w:val="id-ID"/>
        </w:rPr>
        <w:t>1</w:t>
      </w:r>
      <w:r w:rsidRPr="00C7210B">
        <w:rPr>
          <w:lang w:val="id-ID"/>
        </w:rPr>
        <w:fldChar w:fldCharType="end"/>
      </w:r>
      <w:r w:rsidRPr="00C7210B">
        <w:rPr>
          <w:lang w:val="id-ID"/>
        </w:rPr>
        <w:t>.</w:t>
      </w:r>
    </w:p>
    <w:p w14:paraId="1E7FCFD7" w14:textId="664377A0" w:rsidR="00801CAA" w:rsidRPr="00C7210B" w:rsidRDefault="00801CAA" w:rsidP="00801CAA">
      <w:pPr>
        <w:rPr>
          <w:lang w:val="id-ID"/>
        </w:rPr>
      </w:pPr>
      <w:r w:rsidRPr="00C7210B">
        <w:rPr>
          <w:noProof/>
          <w:lang w:val="id-ID"/>
        </w:rPr>
        <w:lastRenderedPageBreak/>
        <w:drawing>
          <wp:inline distT="0" distB="0" distL="0" distR="0" wp14:anchorId="74ABA357" wp14:editId="1C4F5D74">
            <wp:extent cx="5039995" cy="5385435"/>
            <wp:effectExtent l="0" t="0" r="8255"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2">
                      <a:extLst>
                        <a:ext uri="{28A0092B-C50C-407E-A947-70E740481C1C}">
                          <a14:useLocalDpi xmlns:a14="http://schemas.microsoft.com/office/drawing/2010/main" val="0"/>
                        </a:ext>
                      </a:extLst>
                    </a:blip>
                    <a:stretch>
                      <a:fillRect/>
                    </a:stretch>
                  </pic:blipFill>
                  <pic:spPr>
                    <a:xfrm>
                      <a:off x="0" y="0"/>
                      <a:ext cx="5039995" cy="5385435"/>
                    </a:xfrm>
                    <a:prstGeom prst="rect">
                      <a:avLst/>
                    </a:prstGeom>
                  </pic:spPr>
                </pic:pic>
              </a:graphicData>
            </a:graphic>
          </wp:inline>
        </w:drawing>
      </w:r>
    </w:p>
    <w:p w14:paraId="17C58047" w14:textId="4E57DDAD" w:rsidR="00801CAA" w:rsidRPr="00C7210B" w:rsidRDefault="00801CAA" w:rsidP="00801CAA">
      <w:pPr>
        <w:pStyle w:val="Caption"/>
        <w:rPr>
          <w:lang w:val="id-ID"/>
        </w:rPr>
      </w:pPr>
      <w:bookmarkStart w:id="32" w:name="_Ref66964193"/>
      <w:bookmarkStart w:id="33" w:name="_Toc75938841"/>
      <w:bookmarkStart w:id="34" w:name="_Ref66964175"/>
      <w:r w:rsidRPr="00C7210B">
        <w:rPr>
          <w:lang w:val="id-ID"/>
        </w:rPr>
        <w:t xml:space="preserve">Gambar </w:t>
      </w:r>
      <w:r w:rsidRPr="00C7210B">
        <w:rPr>
          <w:lang w:val="id-ID"/>
        </w:rPr>
        <w:fldChar w:fldCharType="begin"/>
      </w:r>
      <w:r w:rsidRPr="00C7210B">
        <w:rPr>
          <w:lang w:val="id-ID"/>
        </w:rPr>
        <w:instrText xml:space="preserve"> STYLEREF 1 \s </w:instrText>
      </w:r>
      <w:r w:rsidRPr="00C7210B">
        <w:rPr>
          <w:lang w:val="id-ID"/>
        </w:rPr>
        <w:fldChar w:fldCharType="separate"/>
      </w:r>
      <w:r w:rsidR="00BB156C" w:rsidRPr="00C7210B">
        <w:rPr>
          <w:noProof/>
          <w:lang w:val="id-ID"/>
        </w:rPr>
        <w:t>II</w:t>
      </w:r>
      <w:r w:rsidRPr="00C7210B">
        <w:rPr>
          <w:lang w:val="id-ID"/>
        </w:rPr>
        <w:fldChar w:fldCharType="end"/>
      </w:r>
      <w:r w:rsidRPr="00C7210B">
        <w:rPr>
          <w:lang w:val="id-ID"/>
        </w:rPr>
        <w:t>.</w:t>
      </w:r>
      <w:r w:rsidRPr="00C7210B">
        <w:rPr>
          <w:lang w:val="id-ID"/>
        </w:rPr>
        <w:fldChar w:fldCharType="begin"/>
      </w:r>
      <w:r w:rsidRPr="00C7210B">
        <w:rPr>
          <w:lang w:val="id-ID"/>
        </w:rPr>
        <w:instrText xml:space="preserve"> SEQ Bagan \* ARABIC \s 1 </w:instrText>
      </w:r>
      <w:r w:rsidRPr="00C7210B">
        <w:rPr>
          <w:lang w:val="id-ID"/>
        </w:rPr>
        <w:fldChar w:fldCharType="separate"/>
      </w:r>
      <w:r w:rsidR="00BB156C" w:rsidRPr="00C7210B">
        <w:rPr>
          <w:noProof/>
          <w:lang w:val="id-ID"/>
        </w:rPr>
        <w:t>1</w:t>
      </w:r>
      <w:r w:rsidRPr="00C7210B">
        <w:rPr>
          <w:lang w:val="id-ID"/>
        </w:rPr>
        <w:fldChar w:fldCharType="end"/>
      </w:r>
      <w:bookmarkEnd w:id="32"/>
      <w:r w:rsidRPr="00C7210B">
        <w:rPr>
          <w:lang w:val="id-ID"/>
        </w:rPr>
        <w:t xml:space="preserve">. Sintaksis </w:t>
      </w:r>
      <w:proofErr w:type="spellStart"/>
      <w:r w:rsidRPr="00C7210B">
        <w:rPr>
          <w:lang w:val="id-ID"/>
        </w:rPr>
        <w:t>Liquid</w:t>
      </w:r>
      <w:proofErr w:type="spellEnd"/>
      <w:r w:rsidRPr="00C7210B">
        <w:rPr>
          <w:lang w:val="id-ID"/>
        </w:rPr>
        <w:t xml:space="preserve"> </w:t>
      </w:r>
      <w:proofErr w:type="spellStart"/>
      <w:r w:rsidRPr="00C7210B">
        <w:rPr>
          <w:lang w:val="id-ID"/>
        </w:rPr>
        <w:t>Haskell</w:t>
      </w:r>
      <w:proofErr w:type="spellEnd"/>
      <w:r w:rsidRPr="00C7210B">
        <w:rPr>
          <w:lang w:val="id-ID"/>
        </w:rPr>
        <w:t xml:space="preserve"> </w:t>
      </w:r>
      <w:r w:rsidRPr="00C7210B">
        <w:rPr>
          <w:lang w:val="id-ID"/>
        </w:rPr>
        <w:fldChar w:fldCharType="begin" w:fldLock="1"/>
      </w:r>
      <w:r w:rsidR="009633CB" w:rsidRPr="00C7210B">
        <w:rPr>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properties":{"noteIndex":0},"schema":"https://github.com/citation-style-language/schema/raw/master/csl-citation.json"}</w:instrText>
      </w:r>
      <w:r w:rsidRPr="00C7210B">
        <w:rPr>
          <w:lang w:val="id-ID"/>
        </w:rPr>
        <w:fldChar w:fldCharType="separate"/>
      </w:r>
      <w:r w:rsidRPr="00C7210B">
        <w:rPr>
          <w:noProof/>
          <w:lang w:val="id-ID"/>
        </w:rPr>
        <w:t>(Rondon et al., 2008)</w:t>
      </w:r>
      <w:bookmarkEnd w:id="33"/>
      <w:r w:rsidRPr="00C7210B">
        <w:rPr>
          <w:lang w:val="id-ID"/>
        </w:rPr>
        <w:fldChar w:fldCharType="end"/>
      </w:r>
      <w:bookmarkEnd w:id="34"/>
    </w:p>
    <w:p w14:paraId="45202D4A" w14:textId="77777777" w:rsidR="00801CAA" w:rsidRPr="00C7210B" w:rsidRDefault="00801CAA" w:rsidP="00801CAA">
      <w:pPr>
        <w:rPr>
          <w:lang w:val="id-ID"/>
        </w:rPr>
      </w:pPr>
      <w:r w:rsidRPr="00C7210B">
        <w:rPr>
          <w:lang w:val="id-ID"/>
        </w:rPr>
        <w:t>Misalkan ada sebuah fungsi pembalik yang akan mengubah angka negatif menjadi angka positif dan tidak menerima angka 0. Maka fungsi tersebut bersama spesifikasinya akan berbentuk seperti berikut:</w:t>
      </w:r>
    </w:p>
    <w:p w14:paraId="7E763B8F" w14:textId="77777777" w:rsidR="00801CAA" w:rsidRPr="00C7210B"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inverse</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proofErr w:type="spellStart"/>
      <w:r w:rsidRPr="00C7210B">
        <w:rPr>
          <w:rFonts w:ascii="Courier New" w:hAnsi="Courier New" w:cs="Courier New"/>
          <w:color w:val="000000"/>
          <w:sz w:val="20"/>
          <w:szCs w:val="20"/>
        </w:rPr>
        <w:t>x</w:t>
      </w:r>
      <w:r w:rsidRPr="00C7210B">
        <w:rPr>
          <w:rFonts w:ascii="Courier New" w:hAnsi="Courier New" w:cs="Courier New"/>
          <w:color w:val="666600"/>
          <w:sz w:val="20"/>
          <w:szCs w:val="20"/>
        </w:rPr>
        <w:t>:</w:t>
      </w:r>
      <w:r w:rsidRPr="00C7210B">
        <w:rPr>
          <w:rFonts w:ascii="Courier New" w:hAnsi="Courier New" w:cs="Courier New"/>
          <w:color w:val="660066"/>
          <w:sz w:val="20"/>
          <w:szCs w:val="20"/>
        </w:rPr>
        <w:t>Int</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x </w:t>
      </w:r>
      <w:r w:rsidRPr="00C7210B">
        <w:rPr>
          <w:rFonts w:ascii="Courier New" w:hAnsi="Courier New" w:cs="Courier New"/>
          <w:color w:val="666600"/>
          <w:sz w:val="20"/>
          <w:szCs w:val="20"/>
        </w:rPr>
        <w:t>&gt;</w:t>
      </w:r>
      <w:r w:rsidRPr="00C7210B">
        <w:rPr>
          <w:rFonts w:ascii="Courier New" w:hAnsi="Courier New" w:cs="Courier New"/>
          <w:color w:val="000000"/>
          <w:sz w:val="20"/>
          <w:szCs w:val="20"/>
        </w:rPr>
        <w:t xml:space="preserve"> </w:t>
      </w:r>
      <w:r w:rsidRPr="00C7210B">
        <w:rPr>
          <w:rFonts w:ascii="Courier New" w:hAnsi="Courier New" w:cs="Courier New"/>
          <w:color w:val="006666"/>
          <w:sz w:val="20"/>
          <w:szCs w:val="20"/>
        </w:rPr>
        <w:t>0</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gt;</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proofErr w:type="spellStart"/>
      <w:r w:rsidRPr="00C7210B">
        <w:rPr>
          <w:rFonts w:ascii="Courier New" w:hAnsi="Courier New" w:cs="Courier New"/>
          <w:color w:val="000000"/>
          <w:sz w:val="20"/>
          <w:szCs w:val="20"/>
        </w:rPr>
        <w:t>v</w:t>
      </w:r>
      <w:r w:rsidRPr="00C7210B">
        <w:rPr>
          <w:rFonts w:ascii="Courier New" w:hAnsi="Courier New" w:cs="Courier New"/>
          <w:color w:val="666600"/>
          <w:sz w:val="20"/>
          <w:szCs w:val="20"/>
        </w:rPr>
        <w:t>:</w:t>
      </w:r>
      <w:r w:rsidRPr="00C7210B">
        <w:rPr>
          <w:rFonts w:ascii="Courier New" w:hAnsi="Courier New" w:cs="Courier New"/>
          <w:color w:val="660066"/>
          <w:sz w:val="20"/>
          <w:szCs w:val="20"/>
        </w:rPr>
        <w:t>Int</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v </w:t>
      </w:r>
      <w:r w:rsidRPr="00C7210B">
        <w:rPr>
          <w:rFonts w:ascii="Courier New" w:hAnsi="Courier New" w:cs="Courier New"/>
          <w:color w:val="666600"/>
          <w:sz w:val="20"/>
          <w:szCs w:val="20"/>
        </w:rPr>
        <w:t>&lt;</w:t>
      </w:r>
      <w:r w:rsidRPr="00C7210B">
        <w:rPr>
          <w:rFonts w:ascii="Courier New" w:hAnsi="Courier New" w:cs="Courier New"/>
          <w:color w:val="000000"/>
          <w:sz w:val="20"/>
          <w:szCs w:val="20"/>
        </w:rPr>
        <w:t xml:space="preserve"> </w:t>
      </w:r>
      <w:r w:rsidRPr="00C7210B">
        <w:rPr>
          <w:rFonts w:ascii="Courier New" w:hAnsi="Courier New" w:cs="Courier New"/>
          <w:color w:val="006666"/>
          <w:sz w:val="20"/>
          <w:szCs w:val="20"/>
        </w:rPr>
        <w:t>0</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p>
    <w:p w14:paraId="18D7C853" w14:textId="77777777" w:rsidR="00801CAA" w:rsidRPr="00C7210B"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C7210B">
        <w:rPr>
          <w:rFonts w:ascii="Courier New" w:hAnsi="Courier New" w:cs="Courier New"/>
          <w:color w:val="000000"/>
          <w:sz w:val="20"/>
          <w:szCs w:val="20"/>
        </w:rPr>
        <w:t>inverse</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0066"/>
          <w:sz w:val="20"/>
          <w:szCs w:val="20"/>
        </w:rPr>
        <w:t>Int</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gt;</w:t>
      </w:r>
      <w:r w:rsidRPr="00C7210B">
        <w:rPr>
          <w:rFonts w:ascii="Courier New" w:hAnsi="Courier New" w:cs="Courier New"/>
          <w:color w:val="000000"/>
          <w:sz w:val="20"/>
          <w:szCs w:val="20"/>
        </w:rPr>
        <w:t xml:space="preserve"> </w:t>
      </w:r>
      <w:r w:rsidRPr="00C7210B">
        <w:rPr>
          <w:rFonts w:ascii="Courier New" w:hAnsi="Courier New" w:cs="Courier New"/>
          <w:color w:val="660066"/>
          <w:sz w:val="20"/>
          <w:szCs w:val="20"/>
        </w:rPr>
        <w:t>Int</w:t>
      </w:r>
    </w:p>
    <w:p w14:paraId="292CD6DE" w14:textId="77777777" w:rsidR="00801CAA" w:rsidRPr="00C7210B"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C7210B">
        <w:rPr>
          <w:rFonts w:ascii="Courier New" w:hAnsi="Courier New" w:cs="Courier New"/>
          <w:color w:val="000000"/>
          <w:sz w:val="20"/>
          <w:szCs w:val="20"/>
        </w:rPr>
        <w:t>inverse</w:t>
      </w:r>
      <w:proofErr w:type="spellEnd"/>
      <w:r w:rsidRPr="00C7210B">
        <w:rPr>
          <w:rFonts w:ascii="Courier New" w:hAnsi="Courier New" w:cs="Courier New"/>
          <w:color w:val="000000"/>
          <w:sz w:val="20"/>
          <w:szCs w:val="20"/>
        </w:rPr>
        <w:t xml:space="preserve"> x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x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6666"/>
          <w:sz w:val="20"/>
          <w:szCs w:val="20"/>
        </w:rPr>
        <w:t>1</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
    <w:p w14:paraId="383BDDC3" w14:textId="7A937716" w:rsidR="00801CAA" w:rsidRPr="00C7210B" w:rsidRDefault="00801CAA" w:rsidP="00801CAA">
      <w:pPr>
        <w:rPr>
          <w:lang w:val="id-ID"/>
        </w:rPr>
      </w:pPr>
      <w:r w:rsidRPr="00C7210B">
        <w:rPr>
          <w:lang w:val="id-ID"/>
        </w:rPr>
        <w:t xml:space="preserve">Spesifikasi pada fungsi ini membatasi </w:t>
      </w:r>
      <w:r w:rsidR="00D80F9D" w:rsidRPr="00C7210B">
        <w:rPr>
          <w:lang w:val="id-ID"/>
        </w:rPr>
        <w:t>sehingga</w:t>
      </w:r>
      <w:r w:rsidRPr="00C7210B">
        <w:rPr>
          <w:lang w:val="id-ID"/>
        </w:rPr>
        <w:t xml:space="preserve"> fungsi </w:t>
      </w:r>
      <w:proofErr w:type="spellStart"/>
      <w:r w:rsidRPr="00C7210B">
        <w:rPr>
          <w:rFonts w:ascii="Courier New" w:hAnsi="Courier New" w:cs="Courier New"/>
          <w:lang w:val="id-ID"/>
        </w:rPr>
        <w:t>inverse</w:t>
      </w:r>
      <w:proofErr w:type="spellEnd"/>
      <w:r w:rsidRPr="00C7210B">
        <w:rPr>
          <w:lang w:val="id-ID"/>
        </w:rPr>
        <w:t xml:space="preserve"> hanya menerima masukan dengan nilai lebih besar dari 0. Spesifikasi tersebut juga menjamin bahwa fungsi ini akan memberikan keluaran sebuah nilai yang lebih kecil dari 0. </w:t>
      </w:r>
    </w:p>
    <w:p w14:paraId="6BB756E2" w14:textId="77777777" w:rsidR="00801CAA" w:rsidRPr="00C7210B" w:rsidRDefault="00801CAA" w:rsidP="00801CAA">
      <w:pPr>
        <w:rPr>
          <w:lang w:val="id-ID"/>
        </w:rPr>
      </w:pPr>
      <w:r w:rsidRPr="00C7210B">
        <w:rPr>
          <w:lang w:val="id-ID"/>
        </w:rPr>
        <w:lastRenderedPageBreak/>
        <w:t>Spesifikasi ini juga bisa digunakan dalam memberi batasan pada sebuah struktur data. Misalkan ada struktur data pohon biner berbentuk seperti ini:</w:t>
      </w:r>
    </w:p>
    <w:p w14:paraId="738CFC28" w14:textId="77777777" w:rsidR="00801CAA" w:rsidRPr="00C7210B"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000000"/>
          <w:sz w:val="20"/>
          <w:szCs w:val="20"/>
        </w:rPr>
        <w:t xml:space="preserve">data </w:t>
      </w:r>
      <w:r w:rsidRPr="00C7210B">
        <w:rPr>
          <w:rFonts w:ascii="Courier New" w:hAnsi="Courier New" w:cs="Courier New"/>
          <w:color w:val="660066"/>
          <w:sz w:val="20"/>
          <w:szCs w:val="20"/>
        </w:rPr>
        <w:t>Tree</w:t>
      </w:r>
      <w:r w:rsidRPr="00C7210B">
        <w:rPr>
          <w:rFonts w:ascii="Courier New" w:hAnsi="Courier New" w:cs="Courier New"/>
          <w:color w:val="000000"/>
          <w:sz w:val="20"/>
          <w:szCs w:val="20"/>
        </w:rPr>
        <w:t xml:space="preserve"> a </w:t>
      </w:r>
      <w:r w:rsidRPr="00C7210B">
        <w:rPr>
          <w:rFonts w:ascii="Courier New" w:hAnsi="Courier New" w:cs="Courier New"/>
          <w:color w:val="666600"/>
          <w:sz w:val="20"/>
          <w:szCs w:val="20"/>
        </w:rPr>
        <w:t>=</w:t>
      </w:r>
    </w:p>
    <w:p w14:paraId="02B285A4" w14:textId="77777777" w:rsidR="00801CAA" w:rsidRPr="00C7210B"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000000"/>
          <w:sz w:val="20"/>
          <w:szCs w:val="20"/>
        </w:rPr>
        <w:t xml:space="preserve">   E  </w:t>
      </w:r>
    </w:p>
    <w:p w14:paraId="15BDA8D7" w14:textId="77777777" w:rsidR="00801CAA" w:rsidRPr="00C7210B"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T a </w:t>
      </w:r>
      <w:r w:rsidRPr="00C7210B">
        <w:rPr>
          <w:rFonts w:ascii="Courier New" w:hAnsi="Courier New" w:cs="Courier New"/>
          <w:color w:val="666600"/>
          <w:sz w:val="20"/>
          <w:szCs w:val="20"/>
        </w:rPr>
        <w:t>(</w:t>
      </w:r>
      <w:r w:rsidRPr="00C7210B">
        <w:rPr>
          <w:rFonts w:ascii="Courier New" w:hAnsi="Courier New" w:cs="Courier New"/>
          <w:color w:val="660066"/>
          <w:sz w:val="20"/>
          <w:szCs w:val="20"/>
        </w:rPr>
        <w:t>Tree</w:t>
      </w:r>
      <w:r w:rsidRPr="00C7210B">
        <w:rPr>
          <w:rFonts w:ascii="Courier New" w:hAnsi="Courier New" w:cs="Courier New"/>
          <w:color w:val="000000"/>
          <w:sz w:val="20"/>
          <w:szCs w:val="20"/>
        </w:rPr>
        <w:t xml:space="preserve"> a</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660066"/>
          <w:sz w:val="20"/>
          <w:szCs w:val="20"/>
        </w:rPr>
        <w:t>Tree</w:t>
      </w:r>
      <w:r w:rsidRPr="00C7210B">
        <w:rPr>
          <w:rFonts w:ascii="Courier New" w:hAnsi="Courier New" w:cs="Courier New"/>
          <w:color w:val="000000"/>
          <w:sz w:val="20"/>
          <w:szCs w:val="20"/>
        </w:rPr>
        <w:t xml:space="preserve"> a</w:t>
      </w:r>
      <w:r w:rsidRPr="00C7210B">
        <w:rPr>
          <w:rFonts w:ascii="Courier New" w:hAnsi="Courier New" w:cs="Courier New"/>
          <w:color w:val="666600"/>
          <w:sz w:val="20"/>
          <w:szCs w:val="20"/>
        </w:rPr>
        <w:t>)</w:t>
      </w:r>
    </w:p>
    <w:p w14:paraId="280305CB" w14:textId="77777777" w:rsidR="00801CAA" w:rsidRPr="00C7210B" w:rsidRDefault="00801CAA" w:rsidP="00801CAA">
      <w:pPr>
        <w:rPr>
          <w:lang w:val="id-ID"/>
        </w:rPr>
      </w:pPr>
      <w:r w:rsidRPr="00C7210B">
        <w:rPr>
          <w:lang w:val="id-ID"/>
        </w:rPr>
        <w:t>Pemrogram bisa menjamin bahwa nilai-nilai pada cabang pohon kiri lebih kecil daripada nilai pada simpul serta nilai-nilai pada cabang pohon kanan lebih besar daripada nilai pada simpul (properti BST) dengan menuliskan spesifikasi sebagai mana berikut:</w:t>
      </w:r>
    </w:p>
    <w:p w14:paraId="17020461" w14:textId="77777777" w:rsidR="00801CAA" w:rsidRPr="00C7210B"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data </w:t>
      </w:r>
      <w:r w:rsidRPr="00C7210B">
        <w:rPr>
          <w:rFonts w:ascii="Courier New" w:hAnsi="Courier New" w:cs="Courier New"/>
          <w:color w:val="660066"/>
          <w:sz w:val="20"/>
          <w:szCs w:val="20"/>
        </w:rPr>
        <w:t>Tree</w:t>
      </w:r>
      <w:r w:rsidRPr="00C7210B">
        <w:rPr>
          <w:rFonts w:ascii="Courier New" w:hAnsi="Courier New" w:cs="Courier New"/>
          <w:color w:val="000000"/>
          <w:sz w:val="20"/>
          <w:szCs w:val="20"/>
        </w:rPr>
        <w:t xml:space="preserve"> a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
    <w:p w14:paraId="436EC997" w14:textId="77777777" w:rsidR="00801CAA" w:rsidRPr="00C7210B"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000000"/>
          <w:sz w:val="20"/>
          <w:szCs w:val="20"/>
        </w:rPr>
        <w:t xml:space="preserve">                   E </w:t>
      </w:r>
    </w:p>
    <w:p w14:paraId="0C388338" w14:textId="77777777" w:rsidR="00801CAA" w:rsidRPr="00C7210B"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T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key</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a</w:t>
      </w:r>
    </w:p>
    <w:p w14:paraId="6F0EBB41" w14:textId="77777777" w:rsidR="00801CAA" w:rsidRPr="00C7210B"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lt</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Tree {</w:t>
      </w:r>
      <w:proofErr w:type="spellStart"/>
      <w:r w:rsidRPr="00C7210B">
        <w:rPr>
          <w:rFonts w:ascii="Courier New" w:hAnsi="Courier New" w:cs="Courier New"/>
          <w:color w:val="000000"/>
          <w:sz w:val="20"/>
          <w:szCs w:val="20"/>
        </w:rPr>
        <w:t>v:a</w:t>
      </w:r>
      <w:proofErr w:type="spellEnd"/>
      <w:r w:rsidRPr="00C7210B">
        <w:rPr>
          <w:rFonts w:ascii="Courier New" w:hAnsi="Courier New" w:cs="Courier New"/>
          <w:color w:val="000000"/>
          <w:sz w:val="20"/>
          <w:szCs w:val="20"/>
        </w:rPr>
        <w:t xml:space="preserve"> | v &lt; </w:t>
      </w:r>
      <w:proofErr w:type="spellStart"/>
      <w:r w:rsidRPr="00C7210B">
        <w:rPr>
          <w:rFonts w:ascii="Courier New" w:hAnsi="Courier New" w:cs="Courier New"/>
          <w:color w:val="000000"/>
          <w:sz w:val="20"/>
          <w:szCs w:val="20"/>
        </w:rPr>
        <w:t>key</w:t>
      </w:r>
      <w:proofErr w:type="spellEnd"/>
      <w:r w:rsidRPr="00C7210B">
        <w:rPr>
          <w:rFonts w:ascii="Courier New" w:hAnsi="Courier New" w:cs="Courier New"/>
          <w:color w:val="000000"/>
          <w:sz w:val="20"/>
          <w:szCs w:val="20"/>
        </w:rPr>
        <w:t xml:space="preserve">} </w:t>
      </w:r>
    </w:p>
    <w:p w14:paraId="2332AA7F" w14:textId="77777777" w:rsidR="00801CAA" w:rsidRPr="00C7210B"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rt</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Tree {</w:t>
      </w:r>
      <w:proofErr w:type="spellStart"/>
      <w:r w:rsidRPr="00C7210B">
        <w:rPr>
          <w:rFonts w:ascii="Courier New" w:hAnsi="Courier New" w:cs="Courier New"/>
          <w:color w:val="000000"/>
          <w:sz w:val="20"/>
          <w:szCs w:val="20"/>
        </w:rPr>
        <w:t>v:a</w:t>
      </w:r>
      <w:proofErr w:type="spellEnd"/>
      <w:r w:rsidRPr="00C7210B">
        <w:rPr>
          <w:rFonts w:ascii="Courier New" w:hAnsi="Courier New" w:cs="Courier New"/>
          <w:color w:val="000000"/>
          <w:sz w:val="20"/>
          <w:szCs w:val="20"/>
        </w:rPr>
        <w:t xml:space="preserve"> | v &gt; </w:t>
      </w:r>
      <w:proofErr w:type="spellStart"/>
      <w:r w:rsidRPr="00C7210B">
        <w:rPr>
          <w:rFonts w:ascii="Courier New" w:hAnsi="Courier New" w:cs="Courier New"/>
          <w:color w:val="000000"/>
          <w:sz w:val="20"/>
          <w:szCs w:val="20"/>
        </w:rPr>
        <w:t>key</w:t>
      </w:r>
      <w:proofErr w:type="spellEnd"/>
      <w:r w:rsidRPr="00C7210B">
        <w:rPr>
          <w:rFonts w:ascii="Courier New" w:hAnsi="Courier New" w:cs="Courier New"/>
          <w:color w:val="000000"/>
          <w:sz w:val="20"/>
          <w:szCs w:val="20"/>
        </w:rPr>
        <w:t xml:space="preserve">} </w:t>
      </w:r>
    </w:p>
    <w:p w14:paraId="69C3839B" w14:textId="77777777" w:rsidR="00801CAA" w:rsidRPr="00C7210B"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p>
    <w:p w14:paraId="0C9CB75D" w14:textId="77777777" w:rsidR="00801CAA" w:rsidRPr="00C7210B"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666600"/>
          <w:sz w:val="20"/>
          <w:szCs w:val="20"/>
        </w:rPr>
        <w:t>@-}</w:t>
      </w:r>
    </w:p>
    <w:p w14:paraId="3969DE0E" w14:textId="26840E71" w:rsidR="00801CAA" w:rsidRPr="00C7210B" w:rsidRDefault="00801CAA" w:rsidP="00801CAA">
      <w:pPr>
        <w:rPr>
          <w:lang w:val="id-ID"/>
        </w:rPr>
      </w:pPr>
      <w:r w:rsidRPr="00C7210B">
        <w:rPr>
          <w:lang w:val="id-ID"/>
        </w:rPr>
        <w:t xml:space="preserve">Dapat terlihat bahwa spesifikasi menjamin bahwa cabang pohon kiri atau </w:t>
      </w:r>
      <w:proofErr w:type="spellStart"/>
      <w:r w:rsidRPr="00C7210B">
        <w:rPr>
          <w:rFonts w:ascii="Courier New" w:hAnsi="Courier New" w:cs="Courier New"/>
          <w:lang w:val="id-ID"/>
        </w:rPr>
        <w:t>lt</w:t>
      </w:r>
      <w:proofErr w:type="spellEnd"/>
      <w:r w:rsidRPr="00C7210B">
        <w:rPr>
          <w:lang w:val="id-ID"/>
        </w:rPr>
        <w:t xml:space="preserve"> memiliki nilai yang lebih kecil daripada nilai pada simpul akar atau </w:t>
      </w:r>
      <w:proofErr w:type="spellStart"/>
      <w:r w:rsidRPr="00C7210B">
        <w:rPr>
          <w:lang w:val="id-ID"/>
        </w:rPr>
        <w:t>key</w:t>
      </w:r>
      <w:proofErr w:type="spellEnd"/>
      <w:r w:rsidRPr="00C7210B">
        <w:rPr>
          <w:lang w:val="id-ID"/>
        </w:rPr>
        <w:t xml:space="preserve"> dan cabang pohon kanan memiliki atau </w:t>
      </w:r>
      <w:proofErr w:type="spellStart"/>
      <w:r w:rsidRPr="00C7210B">
        <w:rPr>
          <w:rFonts w:ascii="Courier New" w:hAnsi="Courier New" w:cs="Courier New"/>
          <w:lang w:val="id-ID"/>
        </w:rPr>
        <w:t>rt</w:t>
      </w:r>
      <w:proofErr w:type="spellEnd"/>
      <w:r w:rsidRPr="00C7210B">
        <w:rPr>
          <w:lang w:val="id-ID"/>
        </w:rPr>
        <w:t xml:space="preserve"> memiliki nilai yang lebih besar daripada </w:t>
      </w:r>
      <w:proofErr w:type="spellStart"/>
      <w:r w:rsidRPr="00C7210B">
        <w:rPr>
          <w:rFonts w:ascii="Courier New" w:hAnsi="Courier New" w:cs="Courier New"/>
          <w:lang w:val="id-ID"/>
        </w:rPr>
        <w:t>key</w:t>
      </w:r>
      <w:proofErr w:type="spellEnd"/>
      <w:r w:rsidRPr="00C7210B">
        <w:rPr>
          <w:lang w:val="id-ID"/>
        </w:rPr>
        <w:t xml:space="preserve">. </w:t>
      </w:r>
    </w:p>
    <w:p w14:paraId="0D6167E4" w14:textId="77777777" w:rsidR="00801CAA" w:rsidRPr="00C7210B" w:rsidRDefault="00801CAA" w:rsidP="00801CAA">
      <w:pPr>
        <w:pStyle w:val="Heading5"/>
        <w:rPr>
          <w:lang w:val="id-ID"/>
        </w:rPr>
      </w:pPr>
      <w:r w:rsidRPr="00C7210B">
        <w:rPr>
          <w:lang w:val="id-ID"/>
        </w:rPr>
        <w:t>Fungsi pembantu</w:t>
      </w:r>
    </w:p>
    <w:p w14:paraId="6CDB5464" w14:textId="77777777" w:rsidR="00801CAA" w:rsidRPr="00C7210B" w:rsidRDefault="00801CAA" w:rsidP="00801CAA">
      <w:pPr>
        <w:rPr>
          <w:lang w:val="id-ID"/>
        </w:rPr>
      </w:pPr>
      <w:proofErr w:type="spellStart"/>
      <w:r w:rsidRPr="00C7210B">
        <w:rPr>
          <w:lang w:val="id-ID"/>
        </w:rPr>
        <w:t>Liquid</w:t>
      </w:r>
      <w:proofErr w:type="spellEnd"/>
      <w:r w:rsidRPr="00C7210B">
        <w:rPr>
          <w:lang w:val="id-ID"/>
        </w:rPr>
        <w:t xml:space="preserve"> </w:t>
      </w:r>
      <w:proofErr w:type="spellStart"/>
      <w:r w:rsidRPr="00C7210B">
        <w:rPr>
          <w:lang w:val="id-ID"/>
        </w:rPr>
        <w:t>Haskell</w:t>
      </w:r>
      <w:proofErr w:type="spellEnd"/>
      <w:r w:rsidRPr="00C7210B">
        <w:rPr>
          <w:lang w:val="id-ID"/>
        </w:rPr>
        <w:t xml:space="preserve"> mengizinkan penulisan beberapa fungsi pembantu untuk memudahkan penulisan spesifikasi. Ada dua jenis fungsi pembantu yang bisa dituliskan di antaranya adalah </w:t>
      </w:r>
      <w:proofErr w:type="spellStart"/>
      <w:r w:rsidRPr="00C7210B">
        <w:rPr>
          <w:i/>
          <w:iCs/>
          <w:lang w:val="id-ID"/>
        </w:rPr>
        <w:t>measure</w:t>
      </w:r>
      <w:proofErr w:type="spellEnd"/>
      <w:r w:rsidRPr="00C7210B">
        <w:rPr>
          <w:i/>
          <w:iCs/>
          <w:lang w:val="id-ID"/>
        </w:rPr>
        <w:t xml:space="preserve"> </w:t>
      </w:r>
      <w:r w:rsidRPr="00C7210B">
        <w:rPr>
          <w:lang w:val="id-ID"/>
        </w:rPr>
        <w:t xml:space="preserve">dan </w:t>
      </w:r>
      <w:proofErr w:type="spellStart"/>
      <w:r w:rsidRPr="00C7210B">
        <w:rPr>
          <w:i/>
          <w:iCs/>
          <w:lang w:val="id-ID"/>
        </w:rPr>
        <w:t>inline</w:t>
      </w:r>
      <w:proofErr w:type="spellEnd"/>
      <w:r w:rsidRPr="00C7210B">
        <w:rPr>
          <w:lang w:val="id-ID"/>
        </w:rPr>
        <w:t xml:space="preserve">. </w:t>
      </w:r>
    </w:p>
    <w:p w14:paraId="354173DE" w14:textId="77777777" w:rsidR="00801CAA" w:rsidRPr="00C7210B" w:rsidRDefault="00801CAA" w:rsidP="00801CAA">
      <w:pPr>
        <w:rPr>
          <w:lang w:val="id-ID"/>
        </w:rPr>
      </w:pPr>
      <w:proofErr w:type="spellStart"/>
      <w:r w:rsidRPr="00C7210B">
        <w:rPr>
          <w:i/>
          <w:iCs/>
          <w:lang w:val="id-ID"/>
        </w:rPr>
        <w:t>Inline</w:t>
      </w:r>
      <w:proofErr w:type="spellEnd"/>
      <w:r w:rsidRPr="00C7210B">
        <w:rPr>
          <w:i/>
          <w:iCs/>
          <w:lang w:val="id-ID"/>
        </w:rPr>
        <w:t xml:space="preserve"> </w:t>
      </w:r>
      <w:r w:rsidRPr="00C7210B">
        <w:rPr>
          <w:lang w:val="id-ID"/>
        </w:rPr>
        <w:t xml:space="preserve">merupakan fitur yang berfungsi seperti </w:t>
      </w:r>
      <w:r w:rsidRPr="00C7210B">
        <w:rPr>
          <w:i/>
          <w:iCs/>
          <w:lang w:val="id-ID"/>
        </w:rPr>
        <w:t xml:space="preserve">alias </w:t>
      </w:r>
      <w:r w:rsidRPr="00C7210B">
        <w:rPr>
          <w:lang w:val="id-ID"/>
        </w:rPr>
        <w:t xml:space="preserve">pada bahasa C. Fitur ini membantu penulis untuk menuliskan sebuah kondisi yang dibutuhkan berulang-ulang menjadi sebuah bentuk yang jauh lebih singkat dan mungkin lebih deskriptif. Misalkan suatu program membutuhkan pengecekan berulang-ulang bahwa sebuah angka merupakan bilangan genap positif. Dibandingkan menuliskan syarat yang agak panjang tersebut berulang-ulang, bisa dituliskan </w:t>
      </w:r>
      <w:proofErr w:type="spellStart"/>
      <w:r w:rsidRPr="00C7210B">
        <w:rPr>
          <w:i/>
          <w:iCs/>
          <w:lang w:val="id-ID"/>
        </w:rPr>
        <w:t>inline</w:t>
      </w:r>
      <w:proofErr w:type="spellEnd"/>
      <w:r w:rsidRPr="00C7210B">
        <w:rPr>
          <w:i/>
          <w:iCs/>
          <w:lang w:val="id-ID"/>
        </w:rPr>
        <w:t xml:space="preserve"> </w:t>
      </w:r>
      <w:r w:rsidRPr="00C7210B">
        <w:rPr>
          <w:lang w:val="id-ID"/>
        </w:rPr>
        <w:t>sebagaimana berikut:</w:t>
      </w:r>
    </w:p>
    <w:p w14:paraId="2B06E916" w14:textId="77777777" w:rsidR="00801CAA" w:rsidRPr="00C7210B"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88"/>
          <w:sz w:val="20"/>
          <w:szCs w:val="20"/>
        </w:rPr>
        <w:t>inline</w:t>
      </w:r>
      <w:proofErr w:type="spellEnd"/>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isPositiveEven</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p>
    <w:p w14:paraId="4328B7E0" w14:textId="77777777" w:rsidR="00801CAA" w:rsidRPr="00C7210B"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C7210B">
        <w:rPr>
          <w:rFonts w:ascii="Courier New" w:hAnsi="Courier New" w:cs="Courier New"/>
          <w:color w:val="000000"/>
          <w:sz w:val="20"/>
          <w:szCs w:val="20"/>
        </w:rPr>
        <w:t>isPositiveEven</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0066"/>
          <w:sz w:val="20"/>
          <w:szCs w:val="20"/>
        </w:rPr>
        <w:t>Int</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gt;</w:t>
      </w:r>
      <w:r w:rsidRPr="00C7210B">
        <w:rPr>
          <w:rFonts w:ascii="Courier New" w:hAnsi="Courier New" w:cs="Courier New"/>
          <w:color w:val="000000"/>
          <w:sz w:val="20"/>
          <w:szCs w:val="20"/>
        </w:rPr>
        <w:t xml:space="preserve"> </w:t>
      </w:r>
      <w:r w:rsidRPr="00C7210B">
        <w:rPr>
          <w:rFonts w:ascii="Courier New" w:hAnsi="Courier New" w:cs="Courier New"/>
          <w:color w:val="660066"/>
          <w:sz w:val="20"/>
          <w:szCs w:val="20"/>
        </w:rPr>
        <w:t>Bool</w:t>
      </w:r>
    </w:p>
    <w:p w14:paraId="0C22DFC6" w14:textId="77777777" w:rsidR="00801CAA" w:rsidRPr="00C7210B"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C7210B">
        <w:rPr>
          <w:rFonts w:ascii="Courier New" w:hAnsi="Courier New" w:cs="Courier New"/>
          <w:color w:val="000000"/>
          <w:sz w:val="20"/>
          <w:szCs w:val="20"/>
        </w:rPr>
        <w:t>isPositiveEven</w:t>
      </w:r>
      <w:proofErr w:type="spellEnd"/>
      <w:r w:rsidRPr="00C7210B">
        <w:rPr>
          <w:rFonts w:ascii="Courier New" w:hAnsi="Courier New" w:cs="Courier New"/>
          <w:color w:val="000000"/>
          <w:sz w:val="20"/>
          <w:szCs w:val="20"/>
        </w:rPr>
        <w:t xml:space="preserve"> x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x </w:t>
      </w:r>
      <w:r w:rsidRPr="00C7210B">
        <w:rPr>
          <w:rFonts w:ascii="Courier New" w:hAnsi="Courier New" w:cs="Courier New"/>
          <w:color w:val="666600"/>
          <w:sz w:val="20"/>
          <w:szCs w:val="20"/>
        </w:rPr>
        <w:t>&gt;</w:t>
      </w:r>
      <w:r w:rsidRPr="00C7210B">
        <w:rPr>
          <w:rFonts w:ascii="Courier New" w:hAnsi="Courier New" w:cs="Courier New"/>
          <w:color w:val="000000"/>
          <w:sz w:val="20"/>
          <w:szCs w:val="20"/>
        </w:rPr>
        <w:t xml:space="preserve"> </w:t>
      </w:r>
      <w:r w:rsidRPr="00C7210B">
        <w:rPr>
          <w:rFonts w:ascii="Courier New" w:hAnsi="Courier New" w:cs="Courier New"/>
          <w:color w:val="006666"/>
          <w:sz w:val="20"/>
          <w:szCs w:val="20"/>
        </w:rPr>
        <w:t>0</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amp;&amp;</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x </w:t>
      </w:r>
      <w:r w:rsidRPr="00C7210B">
        <w:rPr>
          <w:rFonts w:ascii="Courier New" w:hAnsi="Courier New" w:cs="Courier New"/>
          <w:color w:val="008800"/>
          <w:sz w:val="20"/>
          <w:szCs w:val="20"/>
        </w:rPr>
        <w:t>`</w:t>
      </w:r>
      <w:proofErr w:type="spellStart"/>
      <w:r w:rsidRPr="00C7210B">
        <w:rPr>
          <w:rFonts w:ascii="Courier New" w:hAnsi="Courier New" w:cs="Courier New"/>
          <w:color w:val="008800"/>
          <w:sz w:val="20"/>
          <w:szCs w:val="20"/>
        </w:rPr>
        <w:t>mod</w:t>
      </w:r>
      <w:proofErr w:type="spellEnd"/>
      <w:r w:rsidRPr="00C7210B">
        <w:rPr>
          <w:rFonts w:ascii="Courier New" w:hAnsi="Courier New" w:cs="Courier New"/>
          <w:color w:val="0088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006666"/>
          <w:sz w:val="20"/>
          <w:szCs w:val="20"/>
        </w:rPr>
        <w:t>2</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006666"/>
          <w:sz w:val="20"/>
          <w:szCs w:val="20"/>
        </w:rPr>
        <w:t>0</w:t>
      </w:r>
      <w:r w:rsidRPr="00C7210B">
        <w:rPr>
          <w:rFonts w:ascii="Courier New" w:hAnsi="Courier New" w:cs="Courier New"/>
          <w:color w:val="666600"/>
          <w:sz w:val="20"/>
          <w:szCs w:val="20"/>
        </w:rPr>
        <w:t>)</w:t>
      </w:r>
    </w:p>
    <w:p w14:paraId="30EF68C7" w14:textId="77777777" w:rsidR="00801CAA" w:rsidRPr="00C7210B" w:rsidRDefault="00801CAA" w:rsidP="00801CAA">
      <w:pPr>
        <w:rPr>
          <w:lang w:val="id-ID"/>
        </w:rPr>
      </w:pPr>
      <w:r w:rsidRPr="00C7210B">
        <w:rPr>
          <w:lang w:val="id-ID"/>
        </w:rPr>
        <w:lastRenderedPageBreak/>
        <w:t xml:space="preserve">Dengan menggunakan </w:t>
      </w:r>
      <w:proofErr w:type="spellStart"/>
      <w:r w:rsidRPr="00C7210B">
        <w:rPr>
          <w:i/>
          <w:iCs/>
          <w:lang w:val="id-ID"/>
        </w:rPr>
        <w:t>inline</w:t>
      </w:r>
      <w:proofErr w:type="spellEnd"/>
      <w:r w:rsidRPr="00C7210B">
        <w:rPr>
          <w:i/>
          <w:iCs/>
          <w:lang w:val="id-ID"/>
        </w:rPr>
        <w:t xml:space="preserve"> </w:t>
      </w:r>
      <w:r w:rsidRPr="00C7210B">
        <w:rPr>
          <w:lang w:val="id-ID"/>
        </w:rPr>
        <w:t xml:space="preserve">ini maka jika ada spesifikasi yang membutuhkan syarat ini maka spesifikasi tersebut bisa menuliskan </w:t>
      </w:r>
      <w:proofErr w:type="spellStart"/>
      <w:r w:rsidRPr="00C7210B">
        <w:rPr>
          <w:rFonts w:ascii="Courier New" w:hAnsi="Courier New" w:cs="Courier New"/>
          <w:lang w:val="id-ID"/>
        </w:rPr>
        <w:t>isPositiveEven</w:t>
      </w:r>
      <w:proofErr w:type="spellEnd"/>
      <w:r w:rsidRPr="00C7210B">
        <w:rPr>
          <w:rFonts w:ascii="Courier New" w:hAnsi="Courier New" w:cs="Courier New"/>
          <w:lang w:val="id-ID"/>
        </w:rPr>
        <w:t xml:space="preserve"> x</w:t>
      </w:r>
      <w:r w:rsidRPr="00C7210B">
        <w:rPr>
          <w:lang w:val="id-ID"/>
        </w:rPr>
        <w:t xml:space="preserve"> dan bukan </w:t>
      </w:r>
      <w:r w:rsidRPr="00C7210B">
        <w:rPr>
          <w:rFonts w:ascii="Courier New" w:hAnsi="Courier New" w:cs="Courier New"/>
          <w:lang w:val="id-ID"/>
        </w:rPr>
        <w:t>(x &gt; 0) &amp;&amp; (x `</w:t>
      </w:r>
      <w:proofErr w:type="spellStart"/>
      <w:r w:rsidRPr="00C7210B">
        <w:rPr>
          <w:rFonts w:ascii="Courier New" w:hAnsi="Courier New" w:cs="Courier New"/>
          <w:lang w:val="id-ID"/>
        </w:rPr>
        <w:t>mod</w:t>
      </w:r>
      <w:proofErr w:type="spellEnd"/>
      <w:r w:rsidRPr="00C7210B">
        <w:rPr>
          <w:rFonts w:ascii="Courier New" w:hAnsi="Courier New" w:cs="Courier New"/>
          <w:lang w:val="id-ID"/>
        </w:rPr>
        <w:t>` 2 == 0</w:t>
      </w:r>
      <w:r w:rsidRPr="00C7210B">
        <w:rPr>
          <w:lang w:val="id-ID"/>
        </w:rPr>
        <w:t xml:space="preserve">) yang lebih panjang daripada </w:t>
      </w:r>
      <w:proofErr w:type="spellStart"/>
      <w:r w:rsidRPr="00C7210B">
        <w:rPr>
          <w:i/>
          <w:iCs/>
          <w:lang w:val="id-ID"/>
        </w:rPr>
        <w:t>inline</w:t>
      </w:r>
      <w:proofErr w:type="spellEnd"/>
      <w:r w:rsidRPr="00C7210B">
        <w:rPr>
          <w:i/>
          <w:iCs/>
          <w:lang w:val="id-ID"/>
        </w:rPr>
        <w:t xml:space="preserve"> </w:t>
      </w:r>
      <w:r w:rsidRPr="00C7210B">
        <w:rPr>
          <w:lang w:val="id-ID"/>
        </w:rPr>
        <w:t>tersebut.</w:t>
      </w:r>
    </w:p>
    <w:p w14:paraId="6B935675" w14:textId="77777777" w:rsidR="00801CAA" w:rsidRPr="00C7210B" w:rsidRDefault="00801CAA" w:rsidP="00801CAA">
      <w:pPr>
        <w:rPr>
          <w:lang w:val="id-ID"/>
        </w:rPr>
      </w:pPr>
      <w:proofErr w:type="spellStart"/>
      <w:r w:rsidRPr="00C7210B">
        <w:rPr>
          <w:i/>
          <w:iCs/>
          <w:lang w:val="id-ID"/>
        </w:rPr>
        <w:t>Measure</w:t>
      </w:r>
      <w:proofErr w:type="spellEnd"/>
      <w:r w:rsidRPr="00C7210B">
        <w:rPr>
          <w:i/>
          <w:iCs/>
          <w:lang w:val="id-ID"/>
        </w:rPr>
        <w:t xml:space="preserve"> </w:t>
      </w:r>
      <w:r w:rsidRPr="00C7210B">
        <w:rPr>
          <w:lang w:val="id-ID"/>
        </w:rPr>
        <w:t xml:space="preserve">merupakan fitur untuk mengangkat sebuah fungsi yang pemrogram tulis sehingga menjadi salah satu fungsi yang bisa digunakan dalam spesifikasi. Namun ,tidak semua fungsi bisa digunakan sebagai </w:t>
      </w:r>
      <w:proofErr w:type="spellStart"/>
      <w:r w:rsidRPr="00C7210B">
        <w:rPr>
          <w:i/>
          <w:iCs/>
          <w:lang w:val="id-ID"/>
        </w:rPr>
        <w:t>measure</w:t>
      </w:r>
      <w:proofErr w:type="spellEnd"/>
      <w:r w:rsidRPr="00C7210B">
        <w:rPr>
          <w:lang w:val="id-ID"/>
        </w:rPr>
        <w:t xml:space="preserve">. Ada banyak restriksi yang harus dipenuhi untuk menjadikan fungsi sebagai sebuah </w:t>
      </w:r>
      <w:proofErr w:type="spellStart"/>
      <w:r w:rsidRPr="00C7210B">
        <w:rPr>
          <w:i/>
          <w:iCs/>
          <w:lang w:val="id-ID"/>
        </w:rPr>
        <w:t>measure</w:t>
      </w:r>
      <w:proofErr w:type="spellEnd"/>
      <w:r w:rsidRPr="00C7210B">
        <w:rPr>
          <w:lang w:val="id-ID"/>
        </w:rPr>
        <w:t xml:space="preserve">, salah satunya adalah fungsi tersebut harus hanya memiliki satu parameter </w:t>
      </w:r>
      <w:r w:rsidRPr="00C7210B">
        <w:rPr>
          <w:lang w:val="id-ID"/>
        </w:rPr>
        <w:fldChar w:fldCharType="begin" w:fldLock="1"/>
      </w:r>
      <w:r w:rsidRPr="00C7210B">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Pr="00C7210B">
        <w:rPr>
          <w:lang w:val="id-ID"/>
        </w:rPr>
        <w:fldChar w:fldCharType="separate"/>
      </w:r>
      <w:r w:rsidRPr="00C7210B">
        <w:rPr>
          <w:noProof/>
          <w:lang w:val="id-ID"/>
        </w:rPr>
        <w:t>(Vazou et al., 2014)</w:t>
      </w:r>
      <w:r w:rsidRPr="00C7210B">
        <w:rPr>
          <w:lang w:val="id-ID"/>
        </w:rPr>
        <w:fldChar w:fldCharType="end"/>
      </w:r>
      <w:r w:rsidRPr="00C7210B">
        <w:rPr>
          <w:lang w:val="id-ID"/>
        </w:rPr>
        <w:t xml:space="preserve">. Salah satu contoh fungsi </w:t>
      </w:r>
      <w:proofErr w:type="spellStart"/>
      <w:r w:rsidRPr="00C7210B">
        <w:rPr>
          <w:i/>
          <w:iCs/>
          <w:lang w:val="id-ID"/>
        </w:rPr>
        <w:t>measure</w:t>
      </w:r>
      <w:proofErr w:type="spellEnd"/>
      <w:r w:rsidRPr="00C7210B">
        <w:rPr>
          <w:i/>
          <w:iCs/>
          <w:lang w:val="id-ID"/>
        </w:rPr>
        <w:t xml:space="preserve"> </w:t>
      </w:r>
      <w:r w:rsidRPr="00C7210B">
        <w:rPr>
          <w:lang w:val="id-ID"/>
        </w:rPr>
        <w:t>adalah fungsi warna berikut ini:</w:t>
      </w:r>
    </w:p>
    <w:p w14:paraId="0E68C13D" w14:textId="77777777" w:rsidR="00801CAA" w:rsidRPr="00C7210B"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measure</w:t>
      </w:r>
      <w:proofErr w:type="spellEnd"/>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color</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p>
    <w:p w14:paraId="63CA0904" w14:textId="77777777" w:rsidR="00801CAA" w:rsidRPr="00C7210B"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C7210B">
        <w:rPr>
          <w:rFonts w:ascii="Courier New" w:hAnsi="Courier New" w:cs="Courier New"/>
          <w:color w:val="000000"/>
          <w:sz w:val="20"/>
          <w:szCs w:val="20"/>
        </w:rPr>
        <w:t>color</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660066"/>
          <w:sz w:val="20"/>
          <w:szCs w:val="20"/>
        </w:rPr>
        <w:t>RBSet</w:t>
      </w:r>
      <w:proofErr w:type="spellEnd"/>
      <w:r w:rsidRPr="00C7210B">
        <w:rPr>
          <w:rFonts w:ascii="Courier New" w:hAnsi="Courier New" w:cs="Courier New"/>
          <w:color w:val="000000"/>
          <w:sz w:val="20"/>
          <w:szCs w:val="20"/>
        </w:rPr>
        <w:t xml:space="preserve"> a </w:t>
      </w:r>
      <w:r w:rsidRPr="00C7210B">
        <w:rPr>
          <w:rFonts w:ascii="Courier New" w:hAnsi="Courier New" w:cs="Courier New"/>
          <w:color w:val="666600"/>
          <w:sz w:val="20"/>
          <w:szCs w:val="20"/>
        </w:rPr>
        <w:t>-&g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660066"/>
          <w:sz w:val="20"/>
          <w:szCs w:val="20"/>
        </w:rPr>
        <w:t>Color</w:t>
      </w:r>
      <w:proofErr w:type="spellEnd"/>
    </w:p>
    <w:p w14:paraId="58C8BFB5" w14:textId="77777777" w:rsidR="00801CAA" w:rsidRPr="00C7210B"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C7210B">
        <w:rPr>
          <w:rFonts w:ascii="Courier New" w:hAnsi="Courier New" w:cs="Courier New"/>
          <w:color w:val="000000"/>
          <w:sz w:val="20"/>
          <w:szCs w:val="20"/>
        </w:rPr>
        <w:t>color</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c _ _ _</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c</w:t>
      </w:r>
    </w:p>
    <w:p w14:paraId="286F7A1E" w14:textId="77777777" w:rsidR="00801CAA" w:rsidRPr="00C7210B"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C7210B">
        <w:rPr>
          <w:rFonts w:ascii="Courier New" w:hAnsi="Courier New" w:cs="Courier New"/>
          <w:color w:val="000000"/>
          <w:sz w:val="20"/>
          <w:szCs w:val="20"/>
        </w:rPr>
        <w:t>color</w:t>
      </w:r>
      <w:proofErr w:type="spellEnd"/>
      <w:r w:rsidRPr="00C7210B">
        <w:rPr>
          <w:rFonts w:ascii="Courier New" w:hAnsi="Courier New" w:cs="Courier New"/>
          <w:color w:val="000000"/>
          <w:sz w:val="20"/>
          <w:szCs w:val="20"/>
        </w:rPr>
        <w:t xml:space="preserve"> 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B</w:t>
      </w:r>
    </w:p>
    <w:p w14:paraId="57AC91EF" w14:textId="77777777" w:rsidR="00801CAA" w:rsidRPr="00C7210B"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C7210B">
        <w:rPr>
          <w:rFonts w:ascii="Courier New" w:hAnsi="Courier New" w:cs="Courier New"/>
          <w:color w:val="000000"/>
          <w:sz w:val="20"/>
          <w:szCs w:val="20"/>
        </w:rPr>
        <w:t>color</w:t>
      </w:r>
      <w:proofErr w:type="spellEnd"/>
      <w:r w:rsidRPr="00C7210B">
        <w:rPr>
          <w:rFonts w:ascii="Courier New" w:hAnsi="Courier New" w:cs="Courier New"/>
          <w:color w:val="000000"/>
          <w:sz w:val="20"/>
          <w:szCs w:val="20"/>
        </w:rPr>
        <w:t xml:space="preserve"> E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BB</w:t>
      </w:r>
    </w:p>
    <w:p w14:paraId="12677124" w14:textId="77777777" w:rsidR="00801CAA" w:rsidRPr="00C7210B" w:rsidRDefault="00801CAA" w:rsidP="00801CAA">
      <w:pPr>
        <w:rPr>
          <w:lang w:val="id-ID"/>
        </w:rPr>
      </w:pPr>
      <w:r w:rsidRPr="00C7210B">
        <w:rPr>
          <w:lang w:val="id-ID"/>
        </w:rPr>
        <w:t xml:space="preserve">Fungsi ini bisa membantu fungsi yang memiliki spesifikasi yang berkaitan dengan warna simpul akar dari sebuah pohon. Contoh penggunaan fungsi </w:t>
      </w:r>
      <w:proofErr w:type="spellStart"/>
      <w:r w:rsidRPr="00C7210B">
        <w:rPr>
          <w:i/>
          <w:iCs/>
          <w:lang w:val="id-ID"/>
        </w:rPr>
        <w:t>measure</w:t>
      </w:r>
      <w:proofErr w:type="spellEnd"/>
      <w:r w:rsidRPr="00C7210B">
        <w:rPr>
          <w:i/>
          <w:iCs/>
          <w:lang w:val="id-ID"/>
        </w:rPr>
        <w:t xml:space="preserve"> </w:t>
      </w:r>
      <w:r w:rsidRPr="00C7210B">
        <w:rPr>
          <w:lang w:val="id-ID"/>
        </w:rPr>
        <w:t xml:space="preserve">tersebut adalah seperti yang digunakan pada </w:t>
      </w:r>
      <w:proofErr w:type="spellStart"/>
      <w:r w:rsidRPr="00C7210B">
        <w:rPr>
          <w:i/>
          <w:iCs/>
          <w:lang w:val="id-ID"/>
        </w:rPr>
        <w:t>precondition</w:t>
      </w:r>
      <w:proofErr w:type="spellEnd"/>
      <w:r w:rsidRPr="00C7210B">
        <w:rPr>
          <w:lang w:val="id-ID"/>
        </w:rPr>
        <w:t xml:space="preserve"> fungsi </w:t>
      </w:r>
      <w:proofErr w:type="spellStart"/>
      <w:r w:rsidRPr="00C7210B">
        <w:rPr>
          <w:rFonts w:ascii="Courier New" w:hAnsi="Courier New" w:cs="Courier New"/>
          <w:lang w:val="id-ID"/>
        </w:rPr>
        <w:t>redden</w:t>
      </w:r>
      <w:proofErr w:type="spellEnd"/>
      <w:r w:rsidRPr="00C7210B">
        <w:rPr>
          <w:lang w:val="id-ID"/>
        </w:rPr>
        <w:t xml:space="preserve"> berikut ini:</w:t>
      </w:r>
    </w:p>
    <w:p w14:paraId="256C3A76" w14:textId="77777777" w:rsidR="00801CAA" w:rsidRPr="00C7210B"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redden</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proofErr w:type="spellStart"/>
      <w:r w:rsidRPr="00C7210B">
        <w:rPr>
          <w:rFonts w:ascii="Courier New" w:hAnsi="Courier New" w:cs="Courier New"/>
          <w:color w:val="000000"/>
          <w:sz w:val="20"/>
          <w:szCs w:val="20"/>
        </w:rPr>
        <w:t>x</w:t>
      </w:r>
      <w:r w:rsidRPr="00C7210B">
        <w:rPr>
          <w:rFonts w:ascii="Courier New" w:hAnsi="Courier New" w:cs="Courier New"/>
          <w:color w:val="666600"/>
          <w:sz w:val="20"/>
          <w:szCs w:val="20"/>
        </w:rPr>
        <w:t>:</w:t>
      </w:r>
      <w:r w:rsidRPr="00C7210B">
        <w:rPr>
          <w:rFonts w:ascii="Courier New" w:hAnsi="Courier New" w:cs="Courier New"/>
          <w:color w:val="660066"/>
          <w:sz w:val="20"/>
          <w:szCs w:val="20"/>
        </w:rPr>
        <w:t>RBSet</w:t>
      </w:r>
      <w:proofErr w:type="spellEnd"/>
      <w:r w:rsidRPr="00C7210B">
        <w:rPr>
          <w:rFonts w:ascii="Courier New" w:hAnsi="Courier New" w:cs="Courier New"/>
          <w:color w:val="000000"/>
          <w:sz w:val="20"/>
          <w:szCs w:val="20"/>
        </w:rPr>
        <w:t xml:space="preserve"> a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color</w:t>
      </w:r>
      <w:proofErr w:type="spellEnd"/>
      <w:r w:rsidRPr="00C7210B">
        <w:rPr>
          <w:rFonts w:ascii="Courier New" w:hAnsi="Courier New" w:cs="Courier New"/>
          <w:color w:val="000000"/>
          <w:sz w:val="20"/>
          <w:szCs w:val="20"/>
        </w:rPr>
        <w:t xml:space="preserve"> x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B</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g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660066"/>
          <w:sz w:val="20"/>
          <w:szCs w:val="20"/>
        </w:rPr>
        <w:t>RBSet</w:t>
      </w:r>
      <w:proofErr w:type="spellEnd"/>
      <w:r w:rsidRPr="00C7210B">
        <w:rPr>
          <w:rFonts w:ascii="Courier New" w:hAnsi="Courier New" w:cs="Courier New"/>
          <w:color w:val="000000"/>
          <w:sz w:val="20"/>
          <w:szCs w:val="20"/>
        </w:rPr>
        <w:t xml:space="preserve"> a </w:t>
      </w:r>
      <w:r w:rsidRPr="00C7210B">
        <w:rPr>
          <w:rFonts w:ascii="Courier New" w:hAnsi="Courier New" w:cs="Courier New"/>
          <w:color w:val="666600"/>
          <w:sz w:val="20"/>
          <w:szCs w:val="20"/>
        </w:rPr>
        <w:t>@-}</w:t>
      </w:r>
    </w:p>
    <w:p w14:paraId="440B862D" w14:textId="77777777" w:rsidR="00801CAA" w:rsidRPr="00C7210B"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C7210B">
        <w:rPr>
          <w:rFonts w:ascii="Courier New" w:hAnsi="Courier New" w:cs="Courier New"/>
          <w:color w:val="000000"/>
          <w:sz w:val="20"/>
          <w:szCs w:val="20"/>
        </w:rPr>
        <w:t>redden</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660066"/>
          <w:sz w:val="20"/>
          <w:szCs w:val="20"/>
        </w:rPr>
        <w:t>RBSet</w:t>
      </w:r>
      <w:proofErr w:type="spellEnd"/>
      <w:r w:rsidRPr="00C7210B">
        <w:rPr>
          <w:rFonts w:ascii="Courier New" w:hAnsi="Courier New" w:cs="Courier New"/>
          <w:color w:val="000000"/>
          <w:sz w:val="20"/>
          <w:szCs w:val="20"/>
        </w:rPr>
        <w:t xml:space="preserve"> a </w:t>
      </w:r>
      <w:r w:rsidRPr="00C7210B">
        <w:rPr>
          <w:rFonts w:ascii="Courier New" w:hAnsi="Courier New" w:cs="Courier New"/>
          <w:color w:val="666600"/>
          <w:sz w:val="20"/>
          <w:szCs w:val="20"/>
        </w:rPr>
        <w:t>-&g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660066"/>
          <w:sz w:val="20"/>
          <w:szCs w:val="20"/>
        </w:rPr>
        <w:t>RBSet</w:t>
      </w:r>
      <w:proofErr w:type="spellEnd"/>
      <w:r w:rsidRPr="00C7210B">
        <w:rPr>
          <w:rFonts w:ascii="Courier New" w:hAnsi="Courier New" w:cs="Courier New"/>
          <w:color w:val="000000"/>
          <w:sz w:val="20"/>
          <w:szCs w:val="20"/>
        </w:rPr>
        <w:t xml:space="preserve"> a</w:t>
      </w:r>
    </w:p>
    <w:p w14:paraId="092746DD" w14:textId="77777777" w:rsidR="00801CAA" w:rsidRPr="00C7210B"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C7210B">
        <w:rPr>
          <w:rFonts w:ascii="Courier New" w:hAnsi="Courier New" w:cs="Courier New"/>
          <w:color w:val="000000"/>
          <w:sz w:val="20"/>
          <w:szCs w:val="20"/>
        </w:rPr>
        <w:t>redden</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_ x a b</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T R x a b </w:t>
      </w:r>
    </w:p>
    <w:p w14:paraId="42D64FF2" w14:textId="2CE5F8B2" w:rsidR="00801CAA" w:rsidRPr="00C7210B" w:rsidRDefault="00801CAA" w:rsidP="00801CAA">
      <w:pPr>
        <w:rPr>
          <w:lang w:val="id-ID"/>
        </w:rPr>
      </w:pPr>
      <w:r w:rsidRPr="00C7210B">
        <w:rPr>
          <w:lang w:val="id-ID"/>
        </w:rPr>
        <w:t xml:space="preserve">Fungsi </w:t>
      </w:r>
      <w:proofErr w:type="spellStart"/>
      <w:r w:rsidRPr="00C7210B">
        <w:rPr>
          <w:rFonts w:ascii="Courier New" w:hAnsi="Courier New" w:cs="Courier New"/>
          <w:lang w:val="id-ID"/>
        </w:rPr>
        <w:t>color</w:t>
      </w:r>
      <w:proofErr w:type="spellEnd"/>
      <w:r w:rsidRPr="00C7210B">
        <w:rPr>
          <w:lang w:val="id-ID"/>
        </w:rPr>
        <w:t xml:space="preserve"> membantu penulisan </w:t>
      </w:r>
      <w:proofErr w:type="spellStart"/>
      <w:r w:rsidRPr="00C7210B">
        <w:rPr>
          <w:i/>
          <w:iCs/>
          <w:lang w:val="id-ID"/>
        </w:rPr>
        <w:t>precondition</w:t>
      </w:r>
      <w:proofErr w:type="spellEnd"/>
      <w:r w:rsidRPr="00C7210B">
        <w:rPr>
          <w:lang w:val="id-ID"/>
        </w:rPr>
        <w:t xml:space="preserve"> fungsi </w:t>
      </w:r>
      <w:proofErr w:type="spellStart"/>
      <w:r w:rsidRPr="00C7210B">
        <w:rPr>
          <w:rFonts w:ascii="Courier New" w:hAnsi="Courier New" w:cs="Courier New"/>
          <w:lang w:val="id-ID"/>
        </w:rPr>
        <w:t>redden</w:t>
      </w:r>
      <w:proofErr w:type="spellEnd"/>
      <w:r w:rsidRPr="00C7210B">
        <w:rPr>
          <w:lang w:val="id-ID"/>
        </w:rPr>
        <w:t xml:space="preserve"> </w:t>
      </w:r>
      <w:r w:rsidR="008B377A" w:rsidRPr="00C7210B">
        <w:rPr>
          <w:lang w:val="id-ID"/>
        </w:rPr>
        <w:t xml:space="preserve">sehingga </w:t>
      </w:r>
      <w:r w:rsidRPr="00C7210B">
        <w:rPr>
          <w:lang w:val="id-ID"/>
        </w:rPr>
        <w:t xml:space="preserve">fungsi ini hanya menerima masukan pohon dengan simpul akar berwarna hitam. Hal ini akan sangat sulit dilakukan tanpa menggunakan </w:t>
      </w:r>
      <w:proofErr w:type="spellStart"/>
      <w:r w:rsidRPr="00C7210B">
        <w:rPr>
          <w:i/>
          <w:iCs/>
          <w:lang w:val="id-ID"/>
        </w:rPr>
        <w:t>measure</w:t>
      </w:r>
      <w:proofErr w:type="spellEnd"/>
      <w:r w:rsidRPr="00C7210B">
        <w:rPr>
          <w:i/>
          <w:iCs/>
          <w:lang w:val="id-ID"/>
        </w:rPr>
        <w:t xml:space="preserve"> </w:t>
      </w:r>
      <w:r w:rsidRPr="00C7210B">
        <w:rPr>
          <w:lang w:val="id-ID"/>
        </w:rPr>
        <w:t>tersebut.</w:t>
      </w:r>
    </w:p>
    <w:p w14:paraId="32C5D194" w14:textId="77777777" w:rsidR="00801CAA" w:rsidRPr="00C7210B" w:rsidRDefault="00801CAA" w:rsidP="00801CAA">
      <w:pPr>
        <w:rPr>
          <w:lang w:val="id-ID"/>
        </w:rPr>
      </w:pPr>
      <w:r w:rsidRPr="00C7210B">
        <w:rPr>
          <w:lang w:val="id-ID"/>
        </w:rPr>
        <w:t xml:space="preserve">Ada satu lagi fitur untuk menyingkat penulisan spesifikasi bernama </w:t>
      </w:r>
      <w:proofErr w:type="spellStart"/>
      <w:r w:rsidRPr="00C7210B">
        <w:rPr>
          <w:i/>
          <w:iCs/>
          <w:lang w:val="id-ID"/>
        </w:rPr>
        <w:t>type</w:t>
      </w:r>
      <w:proofErr w:type="spellEnd"/>
      <w:r w:rsidRPr="00C7210B">
        <w:rPr>
          <w:lang w:val="id-ID"/>
        </w:rPr>
        <w:t xml:space="preserve">. Berbeda dengan </w:t>
      </w:r>
      <w:proofErr w:type="spellStart"/>
      <w:r w:rsidRPr="00C7210B">
        <w:rPr>
          <w:i/>
          <w:iCs/>
          <w:lang w:val="id-ID"/>
        </w:rPr>
        <w:t>inline</w:t>
      </w:r>
      <w:proofErr w:type="spellEnd"/>
      <w:r w:rsidRPr="00C7210B">
        <w:rPr>
          <w:i/>
          <w:iCs/>
          <w:lang w:val="id-ID"/>
        </w:rPr>
        <w:t xml:space="preserve"> </w:t>
      </w:r>
      <w:r w:rsidRPr="00C7210B">
        <w:rPr>
          <w:lang w:val="id-ID"/>
        </w:rPr>
        <w:t xml:space="preserve">yang dapat membantu menyingkat penulisan kondisi, </w:t>
      </w:r>
      <w:proofErr w:type="spellStart"/>
      <w:r w:rsidRPr="00C7210B">
        <w:rPr>
          <w:i/>
          <w:iCs/>
          <w:lang w:val="id-ID"/>
        </w:rPr>
        <w:t>type</w:t>
      </w:r>
      <w:proofErr w:type="spellEnd"/>
      <w:r w:rsidRPr="00C7210B">
        <w:rPr>
          <w:lang w:val="id-ID"/>
        </w:rPr>
        <w:t xml:space="preserve"> dalam </w:t>
      </w:r>
      <w:proofErr w:type="spellStart"/>
      <w:r w:rsidRPr="00C7210B">
        <w:rPr>
          <w:lang w:val="id-ID"/>
        </w:rPr>
        <w:t>mebantu</w:t>
      </w:r>
      <w:proofErr w:type="spellEnd"/>
      <w:r w:rsidRPr="00C7210B">
        <w:rPr>
          <w:lang w:val="id-ID"/>
        </w:rPr>
        <w:t xml:space="preserve"> menyingkat penulisan tipe. Contoh dari penulisan </w:t>
      </w:r>
      <w:proofErr w:type="spellStart"/>
      <w:r w:rsidRPr="00C7210B">
        <w:rPr>
          <w:i/>
          <w:iCs/>
          <w:lang w:val="id-ID"/>
        </w:rPr>
        <w:t>type</w:t>
      </w:r>
      <w:proofErr w:type="spellEnd"/>
      <w:r w:rsidRPr="00C7210B">
        <w:rPr>
          <w:i/>
          <w:iCs/>
          <w:lang w:val="id-ID"/>
        </w:rPr>
        <w:t xml:space="preserve"> </w:t>
      </w:r>
      <w:r w:rsidRPr="00C7210B">
        <w:rPr>
          <w:lang w:val="id-ID"/>
        </w:rPr>
        <w:t>adalah seperti berikut:</w:t>
      </w:r>
    </w:p>
    <w:p w14:paraId="6A05EC5C" w14:textId="77777777" w:rsidR="00801CAA" w:rsidRPr="00C7210B"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type</w:t>
      </w:r>
      <w:proofErr w:type="spellEnd"/>
      <w:r w:rsidRPr="00C7210B">
        <w:rPr>
          <w:rFonts w:ascii="Courier New" w:hAnsi="Courier New" w:cs="Courier New"/>
          <w:color w:val="000000"/>
          <w:sz w:val="20"/>
          <w:szCs w:val="20"/>
        </w:rPr>
        <w:t xml:space="preserve"> TL a X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0066"/>
          <w:sz w:val="20"/>
          <w:szCs w:val="20"/>
        </w:rPr>
        <w:t>Tree</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proofErr w:type="spellStart"/>
      <w:r w:rsidRPr="00C7210B">
        <w:rPr>
          <w:rFonts w:ascii="Courier New" w:hAnsi="Courier New" w:cs="Courier New"/>
          <w:color w:val="000000"/>
          <w:sz w:val="20"/>
          <w:szCs w:val="20"/>
        </w:rPr>
        <w:t>v</w:t>
      </w:r>
      <w:r w:rsidRPr="00C7210B">
        <w:rPr>
          <w:rFonts w:ascii="Courier New" w:hAnsi="Courier New" w:cs="Courier New"/>
          <w:color w:val="666600"/>
          <w:sz w:val="20"/>
          <w:szCs w:val="20"/>
        </w:rPr>
        <w:t>:</w:t>
      </w:r>
      <w:r w:rsidRPr="00C7210B">
        <w:rPr>
          <w:rFonts w:ascii="Courier New" w:hAnsi="Courier New" w:cs="Courier New"/>
          <w:color w:val="000000"/>
          <w:sz w:val="20"/>
          <w:szCs w:val="20"/>
        </w:rPr>
        <w:t>a</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v </w:t>
      </w:r>
      <w:r w:rsidRPr="00C7210B">
        <w:rPr>
          <w:rFonts w:ascii="Courier New" w:hAnsi="Courier New" w:cs="Courier New"/>
          <w:color w:val="666600"/>
          <w:sz w:val="20"/>
          <w:szCs w:val="20"/>
        </w:rPr>
        <w:t>&lt;</w:t>
      </w:r>
      <w:r w:rsidRPr="00C7210B">
        <w:rPr>
          <w:rFonts w:ascii="Courier New" w:hAnsi="Courier New" w:cs="Courier New"/>
          <w:color w:val="000000"/>
          <w:sz w:val="20"/>
          <w:szCs w:val="20"/>
        </w:rPr>
        <w:t xml:space="preserve"> X</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p>
    <w:p w14:paraId="00497E36" w14:textId="77777777" w:rsidR="00801CAA" w:rsidRPr="00C7210B"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type</w:t>
      </w:r>
      <w:proofErr w:type="spellEnd"/>
      <w:r w:rsidRPr="00C7210B">
        <w:rPr>
          <w:rFonts w:ascii="Courier New" w:hAnsi="Courier New" w:cs="Courier New"/>
          <w:color w:val="000000"/>
          <w:sz w:val="20"/>
          <w:szCs w:val="20"/>
        </w:rPr>
        <w:t xml:space="preserve"> TR a X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0066"/>
          <w:sz w:val="20"/>
          <w:szCs w:val="20"/>
        </w:rPr>
        <w:t>Tree</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proofErr w:type="spellStart"/>
      <w:r w:rsidRPr="00C7210B">
        <w:rPr>
          <w:rFonts w:ascii="Courier New" w:hAnsi="Courier New" w:cs="Courier New"/>
          <w:color w:val="000000"/>
          <w:sz w:val="20"/>
          <w:szCs w:val="20"/>
        </w:rPr>
        <w:t>v</w:t>
      </w:r>
      <w:r w:rsidRPr="00C7210B">
        <w:rPr>
          <w:rFonts w:ascii="Courier New" w:hAnsi="Courier New" w:cs="Courier New"/>
          <w:color w:val="666600"/>
          <w:sz w:val="20"/>
          <w:szCs w:val="20"/>
        </w:rPr>
        <w:t>:</w:t>
      </w:r>
      <w:r w:rsidRPr="00C7210B">
        <w:rPr>
          <w:rFonts w:ascii="Courier New" w:hAnsi="Courier New" w:cs="Courier New"/>
          <w:color w:val="000000"/>
          <w:sz w:val="20"/>
          <w:szCs w:val="20"/>
        </w:rPr>
        <w:t>a</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X </w:t>
      </w:r>
      <w:r w:rsidRPr="00C7210B">
        <w:rPr>
          <w:rFonts w:ascii="Courier New" w:hAnsi="Courier New" w:cs="Courier New"/>
          <w:color w:val="666600"/>
          <w:sz w:val="20"/>
          <w:szCs w:val="20"/>
        </w:rPr>
        <w:t>&lt;</w:t>
      </w:r>
      <w:r w:rsidRPr="00C7210B">
        <w:rPr>
          <w:rFonts w:ascii="Courier New" w:hAnsi="Courier New" w:cs="Courier New"/>
          <w:color w:val="000000"/>
          <w:sz w:val="20"/>
          <w:szCs w:val="20"/>
        </w:rPr>
        <w:t xml:space="preserve"> v</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w:t>
      </w:r>
    </w:p>
    <w:p w14:paraId="1E7B899A" w14:textId="77777777" w:rsidR="00801CAA" w:rsidRPr="00C7210B" w:rsidRDefault="00801CAA" w:rsidP="00801CAA">
      <w:pPr>
        <w:rPr>
          <w:lang w:val="id-ID"/>
        </w:rPr>
      </w:pPr>
      <w:r w:rsidRPr="00C7210B">
        <w:rPr>
          <w:lang w:val="id-ID"/>
        </w:rPr>
        <w:lastRenderedPageBreak/>
        <w:t xml:space="preserve">Penulisan </w:t>
      </w:r>
      <w:proofErr w:type="spellStart"/>
      <w:r w:rsidRPr="00C7210B">
        <w:rPr>
          <w:i/>
          <w:iCs/>
          <w:lang w:val="id-ID"/>
        </w:rPr>
        <w:t>type</w:t>
      </w:r>
      <w:proofErr w:type="spellEnd"/>
      <w:r w:rsidRPr="00C7210B">
        <w:rPr>
          <w:i/>
          <w:iCs/>
          <w:lang w:val="id-ID"/>
        </w:rPr>
        <w:t xml:space="preserve"> </w:t>
      </w:r>
      <w:r w:rsidRPr="00C7210B">
        <w:rPr>
          <w:lang w:val="id-ID"/>
        </w:rPr>
        <w:t>sebagai mana dituliskan pada contoh ini dapat membantu mempersingkat penulisan spesifikasi struktur data Tree yang sudah dituliskan sebelumnya menjadi seperti berikut:</w:t>
      </w:r>
    </w:p>
    <w:p w14:paraId="045AA454" w14:textId="77777777" w:rsidR="00801CAA" w:rsidRPr="00C7210B"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data </w:t>
      </w:r>
      <w:r w:rsidRPr="00C7210B">
        <w:rPr>
          <w:rFonts w:ascii="Courier New" w:hAnsi="Courier New" w:cs="Courier New"/>
          <w:color w:val="660066"/>
          <w:sz w:val="20"/>
          <w:szCs w:val="20"/>
        </w:rPr>
        <w:t>Tree</w:t>
      </w:r>
      <w:r w:rsidRPr="00C7210B">
        <w:rPr>
          <w:rFonts w:ascii="Courier New" w:hAnsi="Courier New" w:cs="Courier New"/>
          <w:color w:val="000000"/>
          <w:sz w:val="20"/>
          <w:szCs w:val="20"/>
        </w:rPr>
        <w:t xml:space="preserve"> a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
    <w:p w14:paraId="245EE20A" w14:textId="77777777" w:rsidR="00801CAA" w:rsidRPr="00C7210B"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000000"/>
          <w:sz w:val="20"/>
          <w:szCs w:val="20"/>
        </w:rPr>
        <w:t xml:space="preserve">                   E </w:t>
      </w:r>
    </w:p>
    <w:p w14:paraId="671263F6" w14:textId="77777777" w:rsidR="00801CAA" w:rsidRPr="00C7210B"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T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key</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a</w:t>
      </w:r>
    </w:p>
    <w:p w14:paraId="4791B566" w14:textId="77777777" w:rsidR="00801CAA" w:rsidRPr="00C7210B"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lt</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TL a </w:t>
      </w:r>
      <w:proofErr w:type="spellStart"/>
      <w:r w:rsidRPr="00C7210B">
        <w:rPr>
          <w:rFonts w:ascii="Courier New" w:hAnsi="Courier New" w:cs="Courier New"/>
          <w:color w:val="000000"/>
          <w:sz w:val="20"/>
          <w:szCs w:val="20"/>
        </w:rPr>
        <w:t>key</w:t>
      </w:r>
      <w:proofErr w:type="spellEnd"/>
      <w:r w:rsidRPr="00C7210B">
        <w:rPr>
          <w:rFonts w:ascii="Courier New" w:hAnsi="Courier New" w:cs="Courier New"/>
          <w:color w:val="000000"/>
          <w:sz w:val="20"/>
          <w:szCs w:val="20"/>
        </w:rPr>
        <w:t xml:space="preserve"> </w:t>
      </w:r>
    </w:p>
    <w:p w14:paraId="3BE8EC83" w14:textId="77777777" w:rsidR="00801CAA" w:rsidRPr="00C7210B"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rt</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TR a </w:t>
      </w:r>
      <w:proofErr w:type="spellStart"/>
      <w:r w:rsidRPr="00C7210B">
        <w:rPr>
          <w:rFonts w:ascii="Courier New" w:hAnsi="Courier New" w:cs="Courier New"/>
          <w:color w:val="000000"/>
          <w:sz w:val="20"/>
          <w:szCs w:val="20"/>
        </w:rPr>
        <w:t>key</w:t>
      </w:r>
      <w:proofErr w:type="spellEnd"/>
    </w:p>
    <w:p w14:paraId="71C62AFD" w14:textId="77777777" w:rsidR="00801CAA" w:rsidRPr="00C7210B"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p>
    <w:p w14:paraId="5A6C1E19" w14:textId="77777777" w:rsidR="00801CAA" w:rsidRPr="00C7210B" w:rsidRDefault="00801CAA" w:rsidP="00801CA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666600"/>
          <w:sz w:val="20"/>
          <w:szCs w:val="20"/>
        </w:rPr>
        <w:t>@-}</w:t>
      </w:r>
    </w:p>
    <w:p w14:paraId="00CB9E65" w14:textId="32B21AEA" w:rsidR="00801CAA" w:rsidRPr="00C7210B" w:rsidRDefault="00801CAA" w:rsidP="00801CAA">
      <w:pPr>
        <w:rPr>
          <w:lang w:val="id-ID"/>
        </w:rPr>
      </w:pPr>
      <w:r w:rsidRPr="00C7210B">
        <w:rPr>
          <w:lang w:val="id-ID"/>
        </w:rPr>
        <w:t>Seperti semua fitur penyingkat lainnya, fitur ini akan sangat membantu jika ada sebuah kondisi yang panjang yang dituliskan berulang-ulang sehingga proses penyingkatan akan sangat mengurangi usaha yang dibutuhkan untuk menuliskan spesifikasi.</w:t>
      </w:r>
    </w:p>
    <w:p w14:paraId="75BF63E3" w14:textId="142D1DFB" w:rsidR="00902203" w:rsidRPr="00C7210B" w:rsidRDefault="00902203" w:rsidP="00902203">
      <w:pPr>
        <w:pStyle w:val="Heading5"/>
        <w:rPr>
          <w:lang w:val="id-ID"/>
        </w:rPr>
      </w:pPr>
      <w:bookmarkStart w:id="35" w:name="_Ref75138885"/>
      <w:r w:rsidRPr="00C7210B">
        <w:rPr>
          <w:lang w:val="id-ID"/>
        </w:rPr>
        <w:t xml:space="preserve">Spesifikasi untuk Fungsi yang </w:t>
      </w:r>
      <w:r w:rsidR="00FF7444" w:rsidRPr="00C7210B">
        <w:rPr>
          <w:lang w:val="id-ID"/>
        </w:rPr>
        <w:t>digunakan oleh</w:t>
      </w:r>
      <w:r w:rsidRPr="00C7210B">
        <w:rPr>
          <w:lang w:val="id-ID"/>
        </w:rPr>
        <w:t xml:space="preserve"> Fungsi Lain</w:t>
      </w:r>
      <w:bookmarkEnd w:id="35"/>
    </w:p>
    <w:p w14:paraId="7767E49B" w14:textId="75BDC3A9" w:rsidR="001B40C7" w:rsidRPr="00C7210B" w:rsidRDefault="001B40C7" w:rsidP="00902203">
      <w:pPr>
        <w:rPr>
          <w:lang w:val="id-ID"/>
        </w:rPr>
      </w:pPr>
      <w:r w:rsidRPr="00C7210B">
        <w:rPr>
          <w:lang w:val="id-ID"/>
        </w:rPr>
        <w:t xml:space="preserve">Fungsi-fungsi pada </w:t>
      </w:r>
      <w:proofErr w:type="spellStart"/>
      <w:r w:rsidRPr="00C7210B">
        <w:rPr>
          <w:lang w:val="id-ID"/>
        </w:rPr>
        <w:t>Haskell</w:t>
      </w:r>
      <w:proofErr w:type="spellEnd"/>
      <w:r w:rsidRPr="00C7210B">
        <w:rPr>
          <w:lang w:val="id-ID"/>
        </w:rPr>
        <w:t xml:space="preserve"> didesain untuk bisa beroperasi saling independen. Setiap fungsi bisa digunakan oleh pengguna tanpa perlu memedulikan apa pun tentang fungsi lain yang berada di </w:t>
      </w:r>
      <w:proofErr w:type="spellStart"/>
      <w:r w:rsidRPr="00C7210B">
        <w:rPr>
          <w:i/>
          <w:iCs/>
          <w:lang w:val="id-ID"/>
        </w:rPr>
        <w:t>file</w:t>
      </w:r>
      <w:proofErr w:type="spellEnd"/>
      <w:r w:rsidRPr="00C7210B">
        <w:rPr>
          <w:i/>
          <w:iCs/>
          <w:lang w:val="id-ID"/>
        </w:rPr>
        <w:t xml:space="preserve"> </w:t>
      </w:r>
      <w:r w:rsidRPr="00C7210B">
        <w:rPr>
          <w:lang w:val="id-ID"/>
        </w:rPr>
        <w:t xml:space="preserve">lain atau bahkan dalam </w:t>
      </w:r>
      <w:proofErr w:type="spellStart"/>
      <w:r w:rsidRPr="00C7210B">
        <w:rPr>
          <w:i/>
          <w:iCs/>
          <w:lang w:val="id-ID"/>
        </w:rPr>
        <w:t>file</w:t>
      </w:r>
      <w:proofErr w:type="spellEnd"/>
      <w:r w:rsidRPr="00C7210B">
        <w:rPr>
          <w:lang w:val="id-ID"/>
        </w:rPr>
        <w:t xml:space="preserve"> yang sama. Setiap fungsi juga dapat menggunakan fungsi lain sesuai dengan kebutuhan yang diperlukan oleh fungsi tersebut. Namun, </w:t>
      </w:r>
      <w:r w:rsidR="00944B61" w:rsidRPr="00C7210B">
        <w:rPr>
          <w:lang w:val="id-ID"/>
        </w:rPr>
        <w:t>fungsi yang digunakan tersebut bisa saja mengalami perubahan secara independen yang membuat fungsi itu tidak cocok lagi digunakan untuk fungsi yang menggunakannya. Dengan kata lain, setiap fungsi memiliki sifat seperti kotak hitam terhadap fungsi lainnya yang tidak mengetahui apa yang sebenarnya dilakukan oleh fungsi yang digunakan tersebut. Fungsi pengguna hanya bisa mengharapkan bahwa fungsi yang digunakan mematuhi logika tertentu yang penting untuk digunakan oleh fungsi pengguna. Untuk itu, dituliskan spesifikasi khusus pada fungsi yang digunakan oleh fungsi lain untuk menjamin bahwa fungsi tersebut bisa digunakan oleh fungsi pengguna.</w:t>
      </w:r>
    </w:p>
    <w:p w14:paraId="6CA6DAA7" w14:textId="7D46211A" w:rsidR="00F70D0A" w:rsidRPr="00C7210B" w:rsidRDefault="008C5AB6" w:rsidP="00902203">
      <w:pPr>
        <w:rPr>
          <w:lang w:val="id-ID"/>
        </w:rPr>
      </w:pPr>
      <w:r w:rsidRPr="00C7210B">
        <w:rPr>
          <w:lang w:val="id-ID"/>
        </w:rPr>
        <w:t xml:space="preserve">Kita dapat menggunakan fungsi </w:t>
      </w:r>
      <w:proofErr w:type="spellStart"/>
      <w:r w:rsidRPr="00C7210B">
        <w:rPr>
          <w:rFonts w:ascii="Courier New" w:hAnsi="Courier New" w:cs="Courier New"/>
          <w:lang w:val="id-ID"/>
        </w:rPr>
        <w:t>inverse</w:t>
      </w:r>
      <w:proofErr w:type="spellEnd"/>
      <w:r w:rsidRPr="00C7210B">
        <w:rPr>
          <w:lang w:val="id-ID"/>
        </w:rPr>
        <w:t xml:space="preserve"> yang berada pada </w:t>
      </w:r>
      <w:r w:rsidR="00F72E31" w:rsidRPr="00C7210B">
        <w:rPr>
          <w:lang w:val="id-ID"/>
        </w:rPr>
        <w:fldChar w:fldCharType="begin"/>
      </w:r>
      <w:r w:rsidR="00F72E31" w:rsidRPr="00C7210B">
        <w:rPr>
          <w:lang w:val="id-ID"/>
        </w:rPr>
        <w:instrText xml:space="preserve"> REF _Ref74853556 \r \h </w:instrText>
      </w:r>
      <w:r w:rsidR="00F72E31" w:rsidRPr="00C7210B">
        <w:rPr>
          <w:lang w:val="id-ID"/>
        </w:rPr>
      </w:r>
      <w:r w:rsidR="00F72E31" w:rsidRPr="00C7210B">
        <w:rPr>
          <w:lang w:val="id-ID"/>
        </w:rPr>
        <w:fldChar w:fldCharType="separate"/>
      </w:r>
      <w:r w:rsidR="00BB156C" w:rsidRPr="00C7210B">
        <w:rPr>
          <w:lang w:val="id-ID"/>
        </w:rPr>
        <w:t>II.1.1.1</w:t>
      </w:r>
      <w:r w:rsidR="00F72E31" w:rsidRPr="00C7210B">
        <w:rPr>
          <w:lang w:val="id-ID"/>
        </w:rPr>
        <w:fldChar w:fldCharType="end"/>
      </w:r>
      <w:r w:rsidR="00F72E31" w:rsidRPr="00C7210B">
        <w:rPr>
          <w:lang w:val="id-ID"/>
        </w:rPr>
        <w:t xml:space="preserve"> </w:t>
      </w:r>
      <w:r w:rsidRPr="00C7210B">
        <w:rPr>
          <w:lang w:val="id-ID"/>
        </w:rPr>
        <w:t xml:space="preserve">sebagai contoh. Dibuat sebuah fungsi sederhana </w:t>
      </w:r>
      <w:proofErr w:type="spellStart"/>
      <w:r w:rsidRPr="00C7210B">
        <w:rPr>
          <w:rFonts w:ascii="Courier New" w:hAnsi="Courier New" w:cs="Courier New"/>
          <w:lang w:val="id-ID"/>
        </w:rPr>
        <w:t>operasi</w:t>
      </w:r>
      <w:r w:rsidR="0014005E" w:rsidRPr="00C7210B">
        <w:rPr>
          <w:rFonts w:ascii="Courier New" w:hAnsi="Courier New" w:cs="Courier New"/>
          <w:lang w:val="id-ID"/>
        </w:rPr>
        <w:t>A</w:t>
      </w:r>
      <w:proofErr w:type="spellEnd"/>
      <w:r w:rsidRPr="00C7210B">
        <w:rPr>
          <w:rFonts w:ascii="Courier New" w:hAnsi="Courier New" w:cs="Courier New"/>
          <w:lang w:val="id-ID"/>
        </w:rPr>
        <w:t xml:space="preserve"> x y = x * 2 / (</w:t>
      </w:r>
      <w:proofErr w:type="spellStart"/>
      <w:r w:rsidRPr="00C7210B">
        <w:rPr>
          <w:rFonts w:ascii="Courier New" w:hAnsi="Courier New" w:cs="Courier New"/>
          <w:lang w:val="id-ID"/>
        </w:rPr>
        <w:t>inverse</w:t>
      </w:r>
      <w:proofErr w:type="spellEnd"/>
      <w:r w:rsidRPr="00C7210B">
        <w:rPr>
          <w:rFonts w:ascii="Courier New" w:hAnsi="Courier New" w:cs="Courier New"/>
          <w:lang w:val="id-ID"/>
        </w:rPr>
        <w:t xml:space="preserve"> y)</w:t>
      </w:r>
      <w:r w:rsidRPr="00C7210B">
        <w:rPr>
          <w:lang w:val="id-ID"/>
        </w:rPr>
        <w:t xml:space="preserve">. </w:t>
      </w:r>
      <w:r w:rsidR="0014005E" w:rsidRPr="00C7210B">
        <w:rPr>
          <w:lang w:val="id-ID"/>
        </w:rPr>
        <w:t xml:space="preserve"> Fungsi </w:t>
      </w:r>
      <w:proofErr w:type="spellStart"/>
      <w:r w:rsidR="0014005E" w:rsidRPr="00C7210B">
        <w:rPr>
          <w:rFonts w:ascii="Courier New" w:hAnsi="Courier New" w:cs="Courier New"/>
          <w:lang w:val="id-ID"/>
        </w:rPr>
        <w:t>operasiA</w:t>
      </w:r>
      <w:proofErr w:type="spellEnd"/>
      <w:r w:rsidR="0014005E" w:rsidRPr="00C7210B">
        <w:rPr>
          <w:lang w:val="id-ID"/>
        </w:rPr>
        <w:t xml:space="preserve"> menggunakan operasi bagi (/) yang membutuhkan penyebut yang tidak bernilai 0. Jika fungsi </w:t>
      </w:r>
      <w:proofErr w:type="spellStart"/>
      <w:r w:rsidR="0014005E" w:rsidRPr="00C7210B">
        <w:rPr>
          <w:rFonts w:ascii="Courier New" w:hAnsi="Courier New" w:cs="Courier New"/>
          <w:lang w:val="id-ID"/>
        </w:rPr>
        <w:t>inverse</w:t>
      </w:r>
      <w:proofErr w:type="spellEnd"/>
      <w:r w:rsidR="0014005E" w:rsidRPr="00C7210B">
        <w:rPr>
          <w:lang w:val="id-ID"/>
        </w:rPr>
        <w:t xml:space="preserve"> memiliki </w:t>
      </w:r>
      <w:r w:rsidR="0014005E" w:rsidRPr="00C7210B">
        <w:rPr>
          <w:lang w:val="id-ID"/>
        </w:rPr>
        <w:lastRenderedPageBreak/>
        <w:t xml:space="preserve">kemungkinan untuk menghasilkan nilai sama dengan 0, maka fungsi </w:t>
      </w:r>
      <w:proofErr w:type="spellStart"/>
      <w:r w:rsidR="0014005E" w:rsidRPr="00C7210B">
        <w:rPr>
          <w:rFonts w:ascii="Courier New" w:hAnsi="Courier New" w:cs="Courier New"/>
          <w:lang w:val="id-ID"/>
        </w:rPr>
        <w:t>operasiA</w:t>
      </w:r>
      <w:proofErr w:type="spellEnd"/>
      <w:r w:rsidR="0014005E" w:rsidRPr="00C7210B">
        <w:rPr>
          <w:lang w:val="id-ID"/>
        </w:rPr>
        <w:t xml:space="preserve"> memiliki kemungkinan mendapatkan </w:t>
      </w:r>
      <w:proofErr w:type="spellStart"/>
      <w:r w:rsidR="0014005E" w:rsidRPr="00C7210B">
        <w:rPr>
          <w:i/>
          <w:iCs/>
          <w:lang w:val="id-ID"/>
        </w:rPr>
        <w:t>error</w:t>
      </w:r>
      <w:proofErr w:type="spellEnd"/>
      <w:r w:rsidR="0014005E" w:rsidRPr="00C7210B">
        <w:rPr>
          <w:lang w:val="id-ID"/>
        </w:rPr>
        <w:t xml:space="preserve"> </w:t>
      </w:r>
      <w:proofErr w:type="spellStart"/>
      <w:r w:rsidR="0014005E" w:rsidRPr="00C7210B">
        <w:rPr>
          <w:i/>
          <w:iCs/>
          <w:lang w:val="id-ID"/>
        </w:rPr>
        <w:t>division</w:t>
      </w:r>
      <w:proofErr w:type="spellEnd"/>
      <w:r w:rsidR="0014005E" w:rsidRPr="00C7210B">
        <w:rPr>
          <w:i/>
          <w:iCs/>
          <w:lang w:val="id-ID"/>
        </w:rPr>
        <w:t xml:space="preserve"> </w:t>
      </w:r>
      <w:proofErr w:type="spellStart"/>
      <w:r w:rsidR="0014005E" w:rsidRPr="00C7210B">
        <w:rPr>
          <w:i/>
          <w:iCs/>
          <w:lang w:val="id-ID"/>
        </w:rPr>
        <w:t>by</w:t>
      </w:r>
      <w:proofErr w:type="spellEnd"/>
      <w:r w:rsidR="0014005E" w:rsidRPr="00C7210B">
        <w:rPr>
          <w:i/>
          <w:iCs/>
          <w:lang w:val="id-ID"/>
        </w:rPr>
        <w:t xml:space="preserve"> zero</w:t>
      </w:r>
      <w:r w:rsidR="0014005E" w:rsidRPr="00C7210B">
        <w:rPr>
          <w:lang w:val="id-ID"/>
        </w:rPr>
        <w:t xml:space="preserve"> yang berarti fungsi tersebut tidak konsisten. Untungnya, fungsi </w:t>
      </w:r>
      <w:proofErr w:type="spellStart"/>
      <w:r w:rsidR="0014005E" w:rsidRPr="00C7210B">
        <w:rPr>
          <w:rFonts w:ascii="Courier New" w:hAnsi="Courier New" w:cs="Courier New"/>
          <w:lang w:val="id-ID"/>
        </w:rPr>
        <w:t>inverse</w:t>
      </w:r>
      <w:proofErr w:type="spellEnd"/>
      <w:r w:rsidR="0014005E" w:rsidRPr="00C7210B">
        <w:rPr>
          <w:lang w:val="id-ID"/>
        </w:rPr>
        <w:t xml:space="preserve"> sudah memiliki spesifikasi </w:t>
      </w:r>
      <w:r w:rsidR="0014005E" w:rsidRPr="00C7210B">
        <w:rPr>
          <w:rFonts w:ascii="Courier New" w:hAnsi="Courier New" w:cs="Courier New"/>
          <w:lang w:val="id-ID"/>
        </w:rPr>
        <w:t xml:space="preserve">{-@ </w:t>
      </w:r>
      <w:proofErr w:type="spellStart"/>
      <w:r w:rsidR="0014005E" w:rsidRPr="00C7210B">
        <w:rPr>
          <w:rFonts w:ascii="Courier New" w:hAnsi="Courier New" w:cs="Courier New"/>
          <w:lang w:val="id-ID"/>
        </w:rPr>
        <w:t>inverse</w:t>
      </w:r>
      <w:proofErr w:type="spellEnd"/>
      <w:r w:rsidR="0014005E" w:rsidRPr="00C7210B">
        <w:rPr>
          <w:rFonts w:ascii="Courier New" w:hAnsi="Courier New" w:cs="Courier New"/>
          <w:lang w:val="id-ID"/>
        </w:rPr>
        <w:t xml:space="preserve"> :: {</w:t>
      </w:r>
      <w:proofErr w:type="spellStart"/>
      <w:r w:rsidR="0014005E" w:rsidRPr="00C7210B">
        <w:rPr>
          <w:rFonts w:ascii="Courier New" w:hAnsi="Courier New" w:cs="Courier New"/>
          <w:lang w:val="id-ID"/>
        </w:rPr>
        <w:t>x:Int</w:t>
      </w:r>
      <w:proofErr w:type="spellEnd"/>
      <w:r w:rsidR="0014005E" w:rsidRPr="00C7210B">
        <w:rPr>
          <w:rFonts w:ascii="Courier New" w:hAnsi="Courier New" w:cs="Courier New"/>
          <w:lang w:val="id-ID"/>
        </w:rPr>
        <w:t xml:space="preserve"> | x &gt; 0} -&gt; {</w:t>
      </w:r>
      <w:proofErr w:type="spellStart"/>
      <w:r w:rsidR="0014005E" w:rsidRPr="00C7210B">
        <w:rPr>
          <w:rFonts w:ascii="Courier New" w:hAnsi="Courier New" w:cs="Courier New"/>
          <w:lang w:val="id-ID"/>
        </w:rPr>
        <w:t>v:Int</w:t>
      </w:r>
      <w:proofErr w:type="spellEnd"/>
      <w:r w:rsidR="0014005E" w:rsidRPr="00C7210B">
        <w:rPr>
          <w:rFonts w:ascii="Courier New" w:hAnsi="Courier New" w:cs="Courier New"/>
          <w:lang w:val="id-ID"/>
        </w:rPr>
        <w:t xml:space="preserve"> | v &lt; 0} @-}</w:t>
      </w:r>
      <w:r w:rsidR="0014005E" w:rsidRPr="00C7210B">
        <w:rPr>
          <w:lang w:val="id-ID"/>
        </w:rPr>
        <w:t xml:space="preserve"> yang berarti keluaran dari fungsi ini dijamin memiliki nilai yang lebih kecil dari 0. Tidak ada nilai yang lebih kecil dari 0 </w:t>
      </w:r>
      <w:r w:rsidR="00F72E31" w:rsidRPr="00C7210B">
        <w:rPr>
          <w:lang w:val="id-ID"/>
        </w:rPr>
        <w:t xml:space="preserve">memiliki nilai </w:t>
      </w:r>
      <w:r w:rsidR="0014005E" w:rsidRPr="00C7210B">
        <w:rPr>
          <w:lang w:val="id-ID"/>
        </w:rPr>
        <w:t xml:space="preserve">yang sama dengan 0, sehingga dengan ini fungsi </w:t>
      </w:r>
      <w:proofErr w:type="spellStart"/>
      <w:r w:rsidR="0014005E" w:rsidRPr="00C7210B">
        <w:rPr>
          <w:rFonts w:ascii="Courier New" w:hAnsi="Courier New" w:cs="Courier New"/>
          <w:lang w:val="id-ID"/>
        </w:rPr>
        <w:t>operasiA</w:t>
      </w:r>
      <w:proofErr w:type="spellEnd"/>
      <w:r w:rsidR="0014005E" w:rsidRPr="00C7210B">
        <w:rPr>
          <w:lang w:val="id-ID"/>
        </w:rPr>
        <w:t xml:space="preserve"> dianggap konsisten. </w:t>
      </w:r>
      <w:r w:rsidR="00F72E31" w:rsidRPr="00C7210B">
        <w:rPr>
          <w:lang w:val="id-ID"/>
        </w:rPr>
        <w:t xml:space="preserve">Namun tentu saja, dalam saat yang sama fungsi </w:t>
      </w:r>
      <w:proofErr w:type="spellStart"/>
      <w:r w:rsidR="00F72E31" w:rsidRPr="00C7210B">
        <w:rPr>
          <w:rFonts w:ascii="Courier New" w:hAnsi="Courier New" w:cs="Courier New"/>
          <w:lang w:val="id-ID"/>
        </w:rPr>
        <w:t>inverse</w:t>
      </w:r>
      <w:proofErr w:type="spellEnd"/>
      <w:r w:rsidR="00F72E31" w:rsidRPr="00C7210B">
        <w:rPr>
          <w:lang w:val="id-ID"/>
        </w:rPr>
        <w:t xml:space="preserve"> memiliki </w:t>
      </w:r>
      <w:proofErr w:type="spellStart"/>
      <w:r w:rsidR="00F72E31" w:rsidRPr="00C7210B">
        <w:rPr>
          <w:i/>
          <w:iCs/>
          <w:lang w:val="id-ID"/>
        </w:rPr>
        <w:t>precondition</w:t>
      </w:r>
      <w:proofErr w:type="spellEnd"/>
      <w:r w:rsidR="00F72E31" w:rsidRPr="00C7210B">
        <w:rPr>
          <w:lang w:val="id-ID"/>
        </w:rPr>
        <w:t xml:space="preserve"> yang mensyaratkan bahwa fungsi ini mendapatkan masukan yang selalu lebih besar dari 0. Untuk itu, fungsi </w:t>
      </w:r>
      <w:proofErr w:type="spellStart"/>
      <w:r w:rsidR="00F72E31" w:rsidRPr="00C7210B">
        <w:rPr>
          <w:rFonts w:ascii="Courier New" w:hAnsi="Courier New" w:cs="Courier New"/>
          <w:lang w:val="id-ID"/>
        </w:rPr>
        <w:t>operasiA</w:t>
      </w:r>
      <w:proofErr w:type="spellEnd"/>
      <w:r w:rsidR="00F72E31" w:rsidRPr="00C7210B">
        <w:rPr>
          <w:lang w:val="id-ID"/>
        </w:rPr>
        <w:t xml:space="preserve"> bisa diubah sehingga fungsi tersebut pasti akan memberikan nilai yang lebih besar dari 0 atau fungsi tersebut dapat juga memiliki spesifikasi yang mensyaratkan bahwa nilai yang diterima fungsi tersebut lebih besar dari 0. Contoh spesifikasi tersebut dapat ditulis sebagaimana berikut ini </w:t>
      </w:r>
      <w:r w:rsidR="00F72E31" w:rsidRPr="00C7210B">
        <w:rPr>
          <w:rFonts w:ascii="Courier New" w:hAnsi="Courier New" w:cs="Courier New"/>
          <w:lang w:val="id-ID"/>
        </w:rPr>
        <w:t xml:space="preserve">{-@ </w:t>
      </w:r>
      <w:proofErr w:type="spellStart"/>
      <w:r w:rsidR="00F72E31" w:rsidRPr="00C7210B">
        <w:rPr>
          <w:rFonts w:ascii="Courier New" w:hAnsi="Courier New" w:cs="Courier New"/>
          <w:lang w:val="id-ID"/>
        </w:rPr>
        <w:t>operasiA</w:t>
      </w:r>
      <w:proofErr w:type="spellEnd"/>
      <w:r w:rsidR="00F72E31" w:rsidRPr="00C7210B">
        <w:rPr>
          <w:rFonts w:ascii="Courier New" w:hAnsi="Courier New" w:cs="Courier New"/>
          <w:lang w:val="id-ID"/>
        </w:rPr>
        <w:t xml:space="preserve"> :: Int -&gt; {</w:t>
      </w:r>
      <w:proofErr w:type="spellStart"/>
      <w:r w:rsidR="00F72E31" w:rsidRPr="00C7210B">
        <w:rPr>
          <w:rFonts w:ascii="Courier New" w:hAnsi="Courier New" w:cs="Courier New"/>
          <w:lang w:val="id-ID"/>
        </w:rPr>
        <w:t>y:Int</w:t>
      </w:r>
      <w:proofErr w:type="spellEnd"/>
      <w:r w:rsidR="00F72E31" w:rsidRPr="00C7210B">
        <w:rPr>
          <w:rFonts w:ascii="Courier New" w:hAnsi="Courier New" w:cs="Courier New"/>
          <w:lang w:val="id-ID"/>
        </w:rPr>
        <w:t xml:space="preserve"> | y &gt; 0} -&gt; Int @-}</w:t>
      </w:r>
      <w:r w:rsidR="00E211D7" w:rsidRPr="00C7210B">
        <w:rPr>
          <w:lang w:val="id-ID"/>
        </w:rPr>
        <w:t>.</w:t>
      </w:r>
    </w:p>
    <w:p w14:paraId="1AFB2C0A" w14:textId="56FE93CB" w:rsidR="00944B61" w:rsidRPr="00C7210B" w:rsidRDefault="004D6033" w:rsidP="00902203">
      <w:pPr>
        <w:rPr>
          <w:lang w:val="id-ID"/>
        </w:rPr>
      </w:pPr>
      <w:r w:rsidRPr="00C7210B">
        <w:rPr>
          <w:lang w:val="id-ID"/>
        </w:rPr>
        <w:t xml:space="preserve">Jika fungsi </w:t>
      </w:r>
      <w:proofErr w:type="spellStart"/>
      <w:r w:rsidRPr="00C7210B">
        <w:rPr>
          <w:rFonts w:ascii="Courier New" w:hAnsi="Courier New" w:cs="Courier New"/>
          <w:lang w:val="id-ID"/>
        </w:rPr>
        <w:t>operasiA</w:t>
      </w:r>
      <w:proofErr w:type="spellEnd"/>
      <w:r w:rsidRPr="00C7210B">
        <w:rPr>
          <w:lang w:val="id-ID"/>
        </w:rPr>
        <w:t xml:space="preserve"> kemudian dibutuhkan oleh fungsi lain yang mensyaratkan properti tertent</w:t>
      </w:r>
      <w:r w:rsidR="00F70D0A" w:rsidRPr="00C7210B">
        <w:rPr>
          <w:lang w:val="id-ID"/>
        </w:rPr>
        <w:t>u,</w:t>
      </w:r>
      <w:r w:rsidRPr="00C7210B">
        <w:rPr>
          <w:lang w:val="id-ID"/>
        </w:rPr>
        <w:t xml:space="preserve"> maka spesifikasi ini bisa diubah sehingga spesifikasi ini akan mensyaratkan keluaran yang dibutuhkan tersebut. Tentu saja, fungsi ini harus tetap konsisten dan lulus dalam pengecekan konsistensi terhadap kondisi keluaran yang baru tersebut.</w:t>
      </w:r>
      <w:r w:rsidR="00F70D0A" w:rsidRPr="00C7210B">
        <w:rPr>
          <w:lang w:val="id-ID"/>
        </w:rPr>
        <w:t xml:space="preserve"> Misalkan ada fungsi lain yang membutuhkan </w:t>
      </w:r>
      <w:proofErr w:type="spellStart"/>
      <w:r w:rsidR="00F70D0A" w:rsidRPr="00C7210B">
        <w:rPr>
          <w:rFonts w:ascii="Courier New" w:hAnsi="Courier New" w:cs="Courier New"/>
          <w:lang w:val="id-ID"/>
        </w:rPr>
        <w:t>operasiA</w:t>
      </w:r>
      <w:proofErr w:type="spellEnd"/>
      <w:r w:rsidR="00F70D0A" w:rsidRPr="00C7210B">
        <w:rPr>
          <w:lang w:val="id-ID"/>
        </w:rPr>
        <w:t xml:space="preserve"> dan mensyaratkan bahwa hasil </w:t>
      </w:r>
      <w:proofErr w:type="spellStart"/>
      <w:r w:rsidR="00F70D0A" w:rsidRPr="00C7210B">
        <w:rPr>
          <w:rFonts w:ascii="Courier New" w:hAnsi="Courier New" w:cs="Courier New"/>
          <w:lang w:val="id-ID"/>
        </w:rPr>
        <w:t>operasiA</w:t>
      </w:r>
      <w:proofErr w:type="spellEnd"/>
      <w:r w:rsidR="00F70D0A" w:rsidRPr="00C7210B">
        <w:rPr>
          <w:lang w:val="id-ID"/>
        </w:rPr>
        <w:t xml:space="preserve"> selalu genap. Maka spesifikasi bisa diubah sehingga menjadi </w:t>
      </w:r>
      <w:r w:rsidR="00F70D0A" w:rsidRPr="00C7210B">
        <w:rPr>
          <w:rFonts w:ascii="Courier New" w:hAnsi="Courier New" w:cs="Courier New"/>
          <w:lang w:val="id-ID"/>
        </w:rPr>
        <w:t xml:space="preserve">{-@ </w:t>
      </w:r>
      <w:proofErr w:type="spellStart"/>
      <w:r w:rsidR="00F70D0A" w:rsidRPr="00C7210B">
        <w:rPr>
          <w:rFonts w:ascii="Courier New" w:hAnsi="Courier New" w:cs="Courier New"/>
          <w:lang w:val="id-ID"/>
        </w:rPr>
        <w:t>operasiA</w:t>
      </w:r>
      <w:proofErr w:type="spellEnd"/>
      <w:r w:rsidR="00F70D0A" w:rsidRPr="00C7210B">
        <w:rPr>
          <w:rFonts w:ascii="Courier New" w:hAnsi="Courier New" w:cs="Courier New"/>
          <w:lang w:val="id-ID"/>
        </w:rPr>
        <w:t xml:space="preserve"> :: Int -&gt; {</w:t>
      </w:r>
      <w:proofErr w:type="spellStart"/>
      <w:r w:rsidR="00F70D0A" w:rsidRPr="00C7210B">
        <w:rPr>
          <w:rFonts w:ascii="Courier New" w:hAnsi="Courier New" w:cs="Courier New"/>
          <w:lang w:val="id-ID"/>
        </w:rPr>
        <w:t>y:Int</w:t>
      </w:r>
      <w:proofErr w:type="spellEnd"/>
      <w:r w:rsidR="00F70D0A" w:rsidRPr="00C7210B">
        <w:rPr>
          <w:rFonts w:ascii="Courier New" w:hAnsi="Courier New" w:cs="Courier New"/>
          <w:lang w:val="id-ID"/>
        </w:rPr>
        <w:t xml:space="preserve"> | y &gt; 0} -&gt; {</w:t>
      </w:r>
      <w:proofErr w:type="spellStart"/>
      <w:r w:rsidR="00F70D0A" w:rsidRPr="00C7210B">
        <w:rPr>
          <w:rFonts w:ascii="Courier New" w:hAnsi="Courier New" w:cs="Courier New"/>
          <w:lang w:val="id-ID"/>
        </w:rPr>
        <w:t>v:Int</w:t>
      </w:r>
      <w:proofErr w:type="spellEnd"/>
      <w:r w:rsidR="00F70D0A" w:rsidRPr="00C7210B">
        <w:rPr>
          <w:rFonts w:ascii="Courier New" w:hAnsi="Courier New" w:cs="Courier New"/>
          <w:lang w:val="id-ID"/>
        </w:rPr>
        <w:t xml:space="preserve"> | v % 2 == 0} @-}</w:t>
      </w:r>
      <w:r w:rsidR="00F70D0A" w:rsidRPr="00C7210B">
        <w:rPr>
          <w:lang w:val="id-ID"/>
        </w:rPr>
        <w:t xml:space="preserve">. Kemudian ada fungsi lain yang membutuhkan </w:t>
      </w:r>
      <w:proofErr w:type="spellStart"/>
      <w:r w:rsidR="00F70D0A" w:rsidRPr="00C7210B">
        <w:rPr>
          <w:rFonts w:ascii="Courier New" w:hAnsi="Courier New" w:cs="Courier New"/>
          <w:lang w:val="id-ID"/>
        </w:rPr>
        <w:t>operasiA</w:t>
      </w:r>
      <w:proofErr w:type="spellEnd"/>
      <w:r w:rsidR="00F70D0A" w:rsidRPr="00C7210B">
        <w:rPr>
          <w:lang w:val="id-ID"/>
        </w:rPr>
        <w:t xml:space="preserve"> memiliki nilai yang lebih kecil dari 0. Spesifikasi </w:t>
      </w:r>
      <w:proofErr w:type="spellStart"/>
      <w:r w:rsidR="00F70D0A" w:rsidRPr="00C7210B">
        <w:rPr>
          <w:rFonts w:ascii="Courier New" w:hAnsi="Courier New" w:cs="Courier New"/>
          <w:lang w:val="id-ID"/>
        </w:rPr>
        <w:t>operasiA</w:t>
      </w:r>
      <w:proofErr w:type="spellEnd"/>
      <w:r w:rsidR="00F70D0A" w:rsidRPr="00C7210B">
        <w:rPr>
          <w:lang w:val="id-ID"/>
        </w:rPr>
        <w:t xml:space="preserve"> dapat diubah menjadi </w:t>
      </w:r>
      <w:r w:rsidR="00F70D0A" w:rsidRPr="00C7210B">
        <w:rPr>
          <w:rFonts w:ascii="Courier New" w:hAnsi="Courier New" w:cs="Courier New"/>
          <w:lang w:val="id-ID"/>
        </w:rPr>
        <w:t xml:space="preserve">{-@ </w:t>
      </w:r>
      <w:proofErr w:type="spellStart"/>
      <w:r w:rsidR="00F70D0A" w:rsidRPr="00C7210B">
        <w:rPr>
          <w:rFonts w:ascii="Courier New" w:hAnsi="Courier New" w:cs="Courier New"/>
          <w:lang w:val="id-ID"/>
        </w:rPr>
        <w:t>operasiA</w:t>
      </w:r>
      <w:proofErr w:type="spellEnd"/>
      <w:r w:rsidR="00F70D0A" w:rsidRPr="00C7210B">
        <w:rPr>
          <w:rFonts w:ascii="Courier New" w:hAnsi="Courier New" w:cs="Courier New"/>
          <w:lang w:val="id-ID"/>
        </w:rPr>
        <w:t xml:space="preserve"> :: Int -&gt; {</w:t>
      </w:r>
      <w:proofErr w:type="spellStart"/>
      <w:r w:rsidR="00F70D0A" w:rsidRPr="00C7210B">
        <w:rPr>
          <w:rFonts w:ascii="Courier New" w:hAnsi="Courier New" w:cs="Courier New"/>
          <w:lang w:val="id-ID"/>
        </w:rPr>
        <w:t>y:Int</w:t>
      </w:r>
      <w:proofErr w:type="spellEnd"/>
      <w:r w:rsidR="00F70D0A" w:rsidRPr="00C7210B">
        <w:rPr>
          <w:rFonts w:ascii="Courier New" w:hAnsi="Courier New" w:cs="Courier New"/>
          <w:lang w:val="id-ID"/>
        </w:rPr>
        <w:t xml:space="preserve"> | y &gt; 0} -&gt; {</w:t>
      </w:r>
      <w:proofErr w:type="spellStart"/>
      <w:r w:rsidR="00F70D0A" w:rsidRPr="00C7210B">
        <w:rPr>
          <w:rFonts w:ascii="Courier New" w:hAnsi="Courier New" w:cs="Courier New"/>
          <w:lang w:val="id-ID"/>
        </w:rPr>
        <w:t>v:Int</w:t>
      </w:r>
      <w:proofErr w:type="spellEnd"/>
      <w:r w:rsidR="00F70D0A" w:rsidRPr="00C7210B">
        <w:rPr>
          <w:rFonts w:ascii="Courier New" w:hAnsi="Courier New" w:cs="Courier New"/>
          <w:lang w:val="id-ID"/>
        </w:rPr>
        <w:t xml:space="preserve"> | (v % 2 == 0) &amp;&amp; (v &gt; 0)} @-}</w:t>
      </w:r>
      <w:r w:rsidR="00F70D0A" w:rsidRPr="00C7210B">
        <w:rPr>
          <w:lang w:val="id-ID"/>
        </w:rPr>
        <w:t xml:space="preserve">. Namun spesifikasi ini tidak akan diterima oleh </w:t>
      </w:r>
      <w:proofErr w:type="spellStart"/>
      <w:r w:rsidR="00F70D0A" w:rsidRPr="00C7210B">
        <w:rPr>
          <w:lang w:val="id-ID"/>
        </w:rPr>
        <w:t>Liquid</w:t>
      </w:r>
      <w:proofErr w:type="spellEnd"/>
      <w:r w:rsidR="00F70D0A" w:rsidRPr="00C7210B">
        <w:rPr>
          <w:lang w:val="id-ID"/>
        </w:rPr>
        <w:t xml:space="preserve"> </w:t>
      </w:r>
      <w:proofErr w:type="spellStart"/>
      <w:r w:rsidR="00F70D0A" w:rsidRPr="00C7210B">
        <w:rPr>
          <w:lang w:val="id-ID"/>
        </w:rPr>
        <w:t>Haskell</w:t>
      </w:r>
      <w:proofErr w:type="spellEnd"/>
      <w:r w:rsidR="00F70D0A" w:rsidRPr="00C7210B">
        <w:rPr>
          <w:lang w:val="id-ID"/>
        </w:rPr>
        <w:t xml:space="preserve"> karena </w:t>
      </w:r>
      <w:proofErr w:type="spellStart"/>
      <w:r w:rsidR="00F70D0A" w:rsidRPr="00C7210B">
        <w:rPr>
          <w:rFonts w:ascii="Courier New" w:hAnsi="Courier New" w:cs="Courier New"/>
          <w:lang w:val="id-ID"/>
        </w:rPr>
        <w:t>operasiA</w:t>
      </w:r>
      <w:proofErr w:type="spellEnd"/>
      <w:r w:rsidR="00F70D0A" w:rsidRPr="00C7210B">
        <w:rPr>
          <w:lang w:val="id-ID"/>
        </w:rPr>
        <w:t xml:space="preserve"> belum tentu menghasilkan nilai yang hanya positif. Oleh karena itu, berarti terjadi </w:t>
      </w:r>
      <w:r w:rsidR="00771369" w:rsidRPr="00C7210B">
        <w:rPr>
          <w:lang w:val="id-ID"/>
        </w:rPr>
        <w:t>inkonsistensi</w:t>
      </w:r>
      <w:r w:rsidR="00F70D0A" w:rsidRPr="00C7210B">
        <w:rPr>
          <w:lang w:val="id-ID"/>
        </w:rPr>
        <w:t xml:space="preserve"> dalam program yang harus dicek kembali</w:t>
      </w:r>
    </w:p>
    <w:p w14:paraId="1E883F17" w14:textId="77777777" w:rsidR="00801CAA" w:rsidRPr="00C7210B" w:rsidRDefault="00801CAA" w:rsidP="00D825CF">
      <w:pPr>
        <w:pStyle w:val="Heading4"/>
        <w:rPr>
          <w:lang w:val="id-ID"/>
        </w:rPr>
      </w:pPr>
      <w:bookmarkStart w:id="36" w:name="_Toc62038656"/>
      <w:r w:rsidRPr="00C7210B">
        <w:rPr>
          <w:lang w:val="id-ID"/>
        </w:rPr>
        <w:lastRenderedPageBreak/>
        <w:t>Verifikasi Program</w:t>
      </w:r>
      <w:bookmarkEnd w:id="36"/>
    </w:p>
    <w:p w14:paraId="16AAFE27" w14:textId="2032692F" w:rsidR="0011197F" w:rsidRPr="00C7210B" w:rsidRDefault="00801CAA" w:rsidP="00CE3A0B">
      <w:pPr>
        <w:rPr>
          <w:lang w:val="id-ID"/>
        </w:rPr>
      </w:pPr>
      <w:r w:rsidRPr="00C7210B">
        <w:rPr>
          <w:lang w:val="id-ID"/>
        </w:rPr>
        <w:t xml:space="preserve">Verifikasi program dilakukan dengan menjalankan program </w:t>
      </w:r>
      <w:proofErr w:type="spellStart"/>
      <w:r w:rsidRPr="00C7210B">
        <w:rPr>
          <w:lang w:val="id-ID"/>
        </w:rPr>
        <w:t>Liquid</w:t>
      </w:r>
      <w:proofErr w:type="spellEnd"/>
      <w:r w:rsidRPr="00C7210B">
        <w:rPr>
          <w:lang w:val="id-ID"/>
        </w:rPr>
        <w:t xml:space="preserve"> </w:t>
      </w:r>
      <w:proofErr w:type="spellStart"/>
      <w:r w:rsidRPr="00C7210B">
        <w:rPr>
          <w:lang w:val="id-ID"/>
        </w:rPr>
        <w:t>Haskell</w:t>
      </w:r>
      <w:proofErr w:type="spellEnd"/>
      <w:r w:rsidRPr="00C7210B">
        <w:rPr>
          <w:lang w:val="id-ID"/>
        </w:rPr>
        <w:t xml:space="preserve"> yang sudah terinstalasi dan memberikan nama dan lokasi </w:t>
      </w:r>
      <w:proofErr w:type="spellStart"/>
      <w:r w:rsidRPr="00C7210B">
        <w:rPr>
          <w:i/>
          <w:iCs/>
          <w:lang w:val="id-ID"/>
        </w:rPr>
        <w:t>file</w:t>
      </w:r>
      <w:proofErr w:type="spellEnd"/>
      <w:r w:rsidRPr="00C7210B">
        <w:rPr>
          <w:i/>
          <w:iCs/>
          <w:lang w:val="id-ID"/>
        </w:rPr>
        <w:t xml:space="preserve"> </w:t>
      </w:r>
      <w:r w:rsidRPr="00C7210B">
        <w:rPr>
          <w:lang w:val="id-ID"/>
        </w:rPr>
        <w:t xml:space="preserve">yang akan diverifikasi sebagai argumen. Program akan memberikan hasil berupa </w:t>
      </w:r>
      <w:r w:rsidRPr="00C7210B">
        <w:rPr>
          <w:rFonts w:ascii="Courier New" w:hAnsi="Courier New" w:cs="Courier New"/>
          <w:lang w:val="id-ID"/>
        </w:rPr>
        <w:t>SAFE</w:t>
      </w:r>
      <w:r w:rsidRPr="00C7210B">
        <w:rPr>
          <w:lang w:val="id-ID"/>
        </w:rPr>
        <w:t xml:space="preserve"> jika program tersebut lolos verifikasi ataupun </w:t>
      </w:r>
      <w:r w:rsidRPr="00C7210B">
        <w:rPr>
          <w:rFonts w:ascii="Courier New" w:hAnsi="Courier New" w:cs="Courier New"/>
          <w:lang w:val="id-ID"/>
        </w:rPr>
        <w:t>UNSAFE</w:t>
      </w:r>
      <w:r w:rsidRPr="00C7210B">
        <w:rPr>
          <w:lang w:val="id-ID"/>
        </w:rPr>
        <w:t xml:space="preserve"> beserta dengan deskripsi letak kesalahan program jika program tersebut gagal dalam verifikasi.</w:t>
      </w:r>
    </w:p>
    <w:p w14:paraId="7707A7E6" w14:textId="058BBAF9" w:rsidR="00BE15A6" w:rsidRPr="00C7210B" w:rsidRDefault="00BE15A6" w:rsidP="00172E8B">
      <w:pPr>
        <w:pStyle w:val="Heading3"/>
        <w:rPr>
          <w:lang w:val="id-ID"/>
        </w:rPr>
      </w:pPr>
      <w:bookmarkStart w:id="37" w:name="_Toc75938816"/>
      <w:r w:rsidRPr="00C7210B">
        <w:rPr>
          <w:lang w:val="id-ID"/>
        </w:rPr>
        <w:t xml:space="preserve">Alur Kerja </w:t>
      </w:r>
      <w:proofErr w:type="spellStart"/>
      <w:r w:rsidRPr="00C7210B">
        <w:rPr>
          <w:lang w:val="id-ID"/>
        </w:rPr>
        <w:t>Liquid</w:t>
      </w:r>
      <w:proofErr w:type="spellEnd"/>
      <w:r w:rsidRPr="00C7210B">
        <w:rPr>
          <w:lang w:val="id-ID"/>
        </w:rPr>
        <w:t xml:space="preserve"> </w:t>
      </w:r>
      <w:proofErr w:type="spellStart"/>
      <w:r w:rsidRPr="00C7210B">
        <w:rPr>
          <w:lang w:val="id-ID"/>
        </w:rPr>
        <w:t>Haskell</w:t>
      </w:r>
      <w:bookmarkEnd w:id="37"/>
      <w:proofErr w:type="spellEnd"/>
    </w:p>
    <w:p w14:paraId="5C9097F4" w14:textId="15DDF1C5" w:rsidR="00BE15A6" w:rsidRPr="00C7210B" w:rsidRDefault="00E754AD" w:rsidP="00BE15A6">
      <w:pPr>
        <w:rPr>
          <w:lang w:val="id-ID"/>
        </w:rPr>
      </w:pPr>
      <w:r w:rsidRPr="00C7210B">
        <w:rPr>
          <w:lang w:val="id-ID"/>
        </w:rPr>
        <w:t xml:space="preserve">Cara kerja </w:t>
      </w:r>
      <w:proofErr w:type="spellStart"/>
      <w:r w:rsidRPr="00C7210B">
        <w:rPr>
          <w:lang w:val="id-ID"/>
        </w:rPr>
        <w:t>Liquid</w:t>
      </w:r>
      <w:proofErr w:type="spellEnd"/>
      <w:r w:rsidRPr="00C7210B">
        <w:rPr>
          <w:lang w:val="id-ID"/>
        </w:rPr>
        <w:t xml:space="preserve"> </w:t>
      </w:r>
      <w:proofErr w:type="spellStart"/>
      <w:r w:rsidRPr="00C7210B">
        <w:rPr>
          <w:lang w:val="id-ID"/>
        </w:rPr>
        <w:t>Haskell</w:t>
      </w:r>
      <w:proofErr w:type="spellEnd"/>
      <w:r w:rsidRPr="00C7210B">
        <w:rPr>
          <w:lang w:val="id-ID"/>
        </w:rPr>
        <w:t xml:space="preserve"> secara sederhana telah dirangkum pada </w:t>
      </w:r>
      <w:r w:rsidRPr="00C7210B">
        <w:rPr>
          <w:lang w:val="id-ID"/>
        </w:rPr>
        <w:fldChar w:fldCharType="begin"/>
      </w:r>
      <w:r w:rsidRPr="00C7210B">
        <w:rPr>
          <w:lang w:val="id-ID"/>
        </w:rPr>
        <w:instrText xml:space="preserve"> REF _Ref66472749 \h </w:instrText>
      </w:r>
      <w:r w:rsidRPr="00C7210B">
        <w:rPr>
          <w:lang w:val="id-ID"/>
        </w:rPr>
      </w:r>
      <w:r w:rsidRPr="00C7210B">
        <w:rPr>
          <w:lang w:val="id-ID"/>
        </w:rPr>
        <w:fldChar w:fldCharType="separate"/>
      </w:r>
      <w:r w:rsidR="00BB156C" w:rsidRPr="00C7210B">
        <w:rPr>
          <w:lang w:val="id-ID"/>
        </w:rPr>
        <w:t xml:space="preserve">Gambar </w:t>
      </w:r>
      <w:r w:rsidR="00BB156C" w:rsidRPr="00C7210B">
        <w:rPr>
          <w:noProof/>
          <w:lang w:val="id-ID"/>
        </w:rPr>
        <w:t>II</w:t>
      </w:r>
      <w:r w:rsidR="00BB156C" w:rsidRPr="00C7210B">
        <w:rPr>
          <w:lang w:val="id-ID"/>
        </w:rPr>
        <w:t>.</w:t>
      </w:r>
      <w:r w:rsidR="00BB156C" w:rsidRPr="00C7210B">
        <w:rPr>
          <w:noProof/>
          <w:lang w:val="id-ID"/>
        </w:rPr>
        <w:t>2</w:t>
      </w:r>
      <w:r w:rsidRPr="00C7210B">
        <w:rPr>
          <w:lang w:val="id-ID"/>
        </w:rPr>
        <w:fldChar w:fldCharType="end"/>
      </w:r>
      <w:r w:rsidRPr="00C7210B">
        <w:rPr>
          <w:lang w:val="id-ID"/>
        </w:rPr>
        <w:t>.</w:t>
      </w:r>
    </w:p>
    <w:p w14:paraId="7A6550EF" w14:textId="77777777" w:rsidR="0077289B" w:rsidRPr="00C7210B" w:rsidRDefault="0077289B" w:rsidP="0077289B">
      <w:pPr>
        <w:keepNext/>
        <w:rPr>
          <w:lang w:val="id-ID"/>
        </w:rPr>
      </w:pPr>
      <w:r w:rsidRPr="00C7210B">
        <w:rPr>
          <w:noProof/>
          <w:lang w:val="id-ID"/>
        </w:rPr>
        <w:drawing>
          <wp:inline distT="0" distB="0" distL="0" distR="0" wp14:anchorId="7AA04F42" wp14:editId="30064FC8">
            <wp:extent cx="5039351" cy="14557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074821" cy="1465971"/>
                    </a:xfrm>
                    <a:prstGeom prst="rect">
                      <a:avLst/>
                    </a:prstGeom>
                  </pic:spPr>
                </pic:pic>
              </a:graphicData>
            </a:graphic>
          </wp:inline>
        </w:drawing>
      </w:r>
    </w:p>
    <w:p w14:paraId="1FEDEFAB" w14:textId="4A4F88C1" w:rsidR="0077289B" w:rsidRPr="00C7210B" w:rsidRDefault="0077289B" w:rsidP="00424DA9">
      <w:pPr>
        <w:pStyle w:val="Caption"/>
        <w:rPr>
          <w:lang w:val="id-ID"/>
        </w:rPr>
      </w:pPr>
      <w:bookmarkStart w:id="38" w:name="_Ref66472749"/>
      <w:bookmarkStart w:id="39" w:name="_Toc75938842"/>
      <w:bookmarkStart w:id="40" w:name="_Ref66472744"/>
      <w:r w:rsidRPr="00C7210B">
        <w:rPr>
          <w:lang w:val="id-ID"/>
        </w:rPr>
        <w:t xml:space="preserve">Gambar </w:t>
      </w:r>
      <w:r w:rsidR="00801CAA" w:rsidRPr="00C7210B">
        <w:rPr>
          <w:lang w:val="id-ID"/>
        </w:rPr>
        <w:fldChar w:fldCharType="begin"/>
      </w:r>
      <w:r w:rsidR="00801CAA" w:rsidRPr="00C7210B">
        <w:rPr>
          <w:lang w:val="id-ID"/>
        </w:rPr>
        <w:instrText xml:space="preserve"> STYLEREF 1 \s </w:instrText>
      </w:r>
      <w:r w:rsidR="00801CAA" w:rsidRPr="00C7210B">
        <w:rPr>
          <w:lang w:val="id-ID"/>
        </w:rPr>
        <w:fldChar w:fldCharType="separate"/>
      </w:r>
      <w:r w:rsidR="00BB156C" w:rsidRPr="00C7210B">
        <w:rPr>
          <w:noProof/>
          <w:lang w:val="id-ID"/>
        </w:rPr>
        <w:t>II</w:t>
      </w:r>
      <w:r w:rsidR="00801CAA" w:rsidRPr="00C7210B">
        <w:rPr>
          <w:lang w:val="id-ID"/>
        </w:rPr>
        <w:fldChar w:fldCharType="end"/>
      </w:r>
      <w:r w:rsidR="00801CAA" w:rsidRPr="00C7210B">
        <w:rPr>
          <w:lang w:val="id-ID"/>
        </w:rPr>
        <w:t>.</w:t>
      </w:r>
      <w:r w:rsidR="00801CAA" w:rsidRPr="00C7210B">
        <w:rPr>
          <w:lang w:val="id-ID"/>
        </w:rPr>
        <w:fldChar w:fldCharType="begin"/>
      </w:r>
      <w:r w:rsidR="00801CAA" w:rsidRPr="00C7210B">
        <w:rPr>
          <w:lang w:val="id-ID"/>
        </w:rPr>
        <w:instrText xml:space="preserve"> SEQ Bagan \* ARABIC \s 1 </w:instrText>
      </w:r>
      <w:r w:rsidR="00801CAA" w:rsidRPr="00C7210B">
        <w:rPr>
          <w:lang w:val="id-ID"/>
        </w:rPr>
        <w:fldChar w:fldCharType="separate"/>
      </w:r>
      <w:r w:rsidR="00BB156C" w:rsidRPr="00C7210B">
        <w:rPr>
          <w:noProof/>
          <w:lang w:val="id-ID"/>
        </w:rPr>
        <w:t>2</w:t>
      </w:r>
      <w:r w:rsidR="00801CAA" w:rsidRPr="00C7210B">
        <w:rPr>
          <w:lang w:val="id-ID"/>
        </w:rPr>
        <w:fldChar w:fldCharType="end"/>
      </w:r>
      <w:bookmarkEnd w:id="38"/>
      <w:r w:rsidR="00806378" w:rsidRPr="00C7210B">
        <w:rPr>
          <w:lang w:val="id-ID"/>
        </w:rPr>
        <w:t>.</w:t>
      </w:r>
      <w:r w:rsidRPr="00C7210B">
        <w:rPr>
          <w:lang w:val="id-ID"/>
        </w:rPr>
        <w:t xml:space="preserve"> </w:t>
      </w:r>
      <w:proofErr w:type="spellStart"/>
      <w:r w:rsidRPr="00C7210B">
        <w:rPr>
          <w:lang w:val="id-ID"/>
        </w:rPr>
        <w:t>Liquid</w:t>
      </w:r>
      <w:proofErr w:type="spellEnd"/>
      <w:r w:rsidRPr="00C7210B">
        <w:rPr>
          <w:lang w:val="id-ID"/>
        </w:rPr>
        <w:t xml:space="preserve"> </w:t>
      </w:r>
      <w:proofErr w:type="spellStart"/>
      <w:r w:rsidRPr="00C7210B">
        <w:rPr>
          <w:lang w:val="id-ID"/>
        </w:rPr>
        <w:t>Haskell</w:t>
      </w:r>
      <w:proofErr w:type="spellEnd"/>
      <w:r w:rsidRPr="00C7210B">
        <w:rPr>
          <w:lang w:val="id-ID"/>
        </w:rPr>
        <w:t xml:space="preserve"> </w:t>
      </w:r>
      <w:proofErr w:type="spellStart"/>
      <w:r w:rsidRPr="00C7210B">
        <w:rPr>
          <w:i/>
          <w:iCs/>
          <w:lang w:val="id-ID"/>
        </w:rPr>
        <w:t>Workflow</w:t>
      </w:r>
      <w:proofErr w:type="spellEnd"/>
      <w:r w:rsidR="00D64686" w:rsidRPr="00C7210B">
        <w:rPr>
          <w:lang w:val="id-ID"/>
        </w:rPr>
        <w:t xml:space="preserve"> </w:t>
      </w:r>
      <w:r w:rsidR="00D64686" w:rsidRPr="00C7210B">
        <w:rPr>
          <w:lang w:val="id-ID"/>
        </w:rPr>
        <w:fldChar w:fldCharType="begin" w:fldLock="1"/>
      </w:r>
      <w:r w:rsidR="00D64686" w:rsidRPr="00C7210B">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00D64686" w:rsidRPr="00C7210B">
        <w:rPr>
          <w:lang w:val="id-ID"/>
        </w:rPr>
        <w:fldChar w:fldCharType="separate"/>
      </w:r>
      <w:r w:rsidR="00D64686" w:rsidRPr="00C7210B">
        <w:rPr>
          <w:noProof/>
          <w:lang w:val="id-ID"/>
        </w:rPr>
        <w:t>(Vazou et al., 2014)</w:t>
      </w:r>
      <w:bookmarkEnd w:id="39"/>
      <w:r w:rsidR="00D64686" w:rsidRPr="00C7210B">
        <w:rPr>
          <w:lang w:val="id-ID"/>
        </w:rPr>
        <w:fldChar w:fldCharType="end"/>
      </w:r>
      <w:bookmarkEnd w:id="40"/>
    </w:p>
    <w:p w14:paraId="5D9A8579" w14:textId="186C0054" w:rsidR="007D348F" w:rsidRPr="00C7210B" w:rsidRDefault="007D348F" w:rsidP="007D348F">
      <w:pPr>
        <w:pStyle w:val="Heading4"/>
        <w:rPr>
          <w:lang w:val="id-ID"/>
        </w:rPr>
      </w:pPr>
      <w:r w:rsidRPr="00C7210B">
        <w:rPr>
          <w:lang w:val="id-ID"/>
        </w:rPr>
        <w:t>Program yang diverifikasi (</w:t>
      </w:r>
      <w:proofErr w:type="spellStart"/>
      <w:r w:rsidRPr="00C7210B">
        <w:rPr>
          <w:i/>
          <w:iCs/>
          <w:lang w:val="id-ID"/>
        </w:rPr>
        <w:t>Source</w:t>
      </w:r>
      <w:proofErr w:type="spellEnd"/>
      <w:r w:rsidRPr="00C7210B">
        <w:rPr>
          <w:lang w:val="id-ID"/>
        </w:rPr>
        <w:t>)</w:t>
      </w:r>
    </w:p>
    <w:p w14:paraId="02554D38" w14:textId="3C2C3B04" w:rsidR="00B71C0D" w:rsidRPr="00C7210B" w:rsidRDefault="00E754AD" w:rsidP="00B71C0D">
      <w:pPr>
        <w:rPr>
          <w:lang w:val="id-ID"/>
        </w:rPr>
      </w:pPr>
      <w:proofErr w:type="spellStart"/>
      <w:r w:rsidRPr="00C7210B">
        <w:rPr>
          <w:lang w:val="id-ID"/>
        </w:rPr>
        <w:t>Liquid</w:t>
      </w:r>
      <w:proofErr w:type="spellEnd"/>
      <w:r w:rsidRPr="00C7210B">
        <w:rPr>
          <w:lang w:val="id-ID"/>
        </w:rPr>
        <w:t xml:space="preserve"> </w:t>
      </w:r>
      <w:proofErr w:type="spellStart"/>
      <w:r w:rsidRPr="00C7210B">
        <w:rPr>
          <w:lang w:val="id-ID"/>
        </w:rPr>
        <w:t>Haskell</w:t>
      </w:r>
      <w:proofErr w:type="spellEnd"/>
      <w:r w:rsidRPr="00C7210B">
        <w:rPr>
          <w:lang w:val="id-ID"/>
        </w:rPr>
        <w:t xml:space="preserve"> dapat menerima </w:t>
      </w:r>
      <w:proofErr w:type="spellStart"/>
      <w:r w:rsidRPr="00C7210B">
        <w:rPr>
          <w:i/>
          <w:iCs/>
          <w:lang w:val="id-ID"/>
        </w:rPr>
        <w:t>file</w:t>
      </w:r>
      <w:proofErr w:type="spellEnd"/>
      <w:r w:rsidRPr="00C7210B">
        <w:rPr>
          <w:i/>
          <w:iCs/>
          <w:lang w:val="id-ID"/>
        </w:rPr>
        <w:t xml:space="preserve"> </w:t>
      </w:r>
      <w:r w:rsidRPr="00C7210B">
        <w:rPr>
          <w:lang w:val="id-ID"/>
        </w:rPr>
        <w:t xml:space="preserve">yang berisi program </w:t>
      </w:r>
      <w:proofErr w:type="spellStart"/>
      <w:r w:rsidRPr="00C7210B">
        <w:rPr>
          <w:lang w:val="id-ID"/>
        </w:rPr>
        <w:t>Haskell</w:t>
      </w:r>
      <w:proofErr w:type="spellEnd"/>
      <w:r w:rsidRPr="00C7210B">
        <w:rPr>
          <w:lang w:val="id-ID"/>
        </w:rPr>
        <w:t xml:space="preserve"> biasa. Program tersebut juga dapat ditambahkan dengan spesifikasi yang sudah dituliskan dalam format yang dikenali oleh </w:t>
      </w:r>
      <w:proofErr w:type="spellStart"/>
      <w:r w:rsidRPr="00C7210B">
        <w:rPr>
          <w:lang w:val="id-ID"/>
        </w:rPr>
        <w:t>Liquid</w:t>
      </w:r>
      <w:proofErr w:type="spellEnd"/>
      <w:r w:rsidRPr="00C7210B">
        <w:rPr>
          <w:lang w:val="id-ID"/>
        </w:rPr>
        <w:t xml:space="preserve"> </w:t>
      </w:r>
      <w:proofErr w:type="spellStart"/>
      <w:r w:rsidRPr="00C7210B">
        <w:rPr>
          <w:lang w:val="id-ID"/>
        </w:rPr>
        <w:t>Haskell</w:t>
      </w:r>
      <w:proofErr w:type="spellEnd"/>
      <w:r w:rsidRPr="00C7210B">
        <w:rPr>
          <w:lang w:val="id-ID"/>
        </w:rPr>
        <w:t xml:space="preserve">. Spesifikasi tersebut juga dapat dituliskan dalam </w:t>
      </w:r>
      <w:proofErr w:type="spellStart"/>
      <w:r w:rsidRPr="00C7210B">
        <w:rPr>
          <w:i/>
          <w:lang w:val="id-ID"/>
        </w:rPr>
        <w:t>file</w:t>
      </w:r>
      <w:proofErr w:type="spellEnd"/>
      <w:r w:rsidRPr="00C7210B">
        <w:rPr>
          <w:i/>
          <w:lang w:val="id-ID"/>
        </w:rPr>
        <w:t xml:space="preserve"> </w:t>
      </w:r>
      <w:r w:rsidRPr="00C7210B">
        <w:rPr>
          <w:lang w:val="id-ID"/>
        </w:rPr>
        <w:t>terpisah.</w:t>
      </w:r>
      <w:r w:rsidR="006D6450" w:rsidRPr="00C7210B">
        <w:rPr>
          <w:lang w:val="id-ID"/>
        </w:rPr>
        <w:t xml:space="preserve"> Jika spesifikasi tersebut dituliskan bersamaan dengan kode program, maka spesifikasi tersebut dituliskan dalam blok komentar </w:t>
      </w:r>
      <w:r w:rsidR="006D6450" w:rsidRPr="00C7210B">
        <w:rPr>
          <w:rFonts w:ascii="Courier New" w:hAnsi="Courier New" w:cs="Courier New"/>
          <w:lang w:val="id-ID"/>
        </w:rPr>
        <w:t>{-@ @-}</w:t>
      </w:r>
      <w:r w:rsidR="006D6450" w:rsidRPr="00C7210B">
        <w:rPr>
          <w:lang w:val="id-ID"/>
        </w:rPr>
        <w:t xml:space="preserve"> sehingga spesifikasi tersebut tidak akan mengganggu kompilasi program menjadi program </w:t>
      </w:r>
      <w:proofErr w:type="spellStart"/>
      <w:r w:rsidR="006D6450" w:rsidRPr="00C7210B">
        <w:rPr>
          <w:lang w:val="id-ID"/>
        </w:rPr>
        <w:t>Haskell</w:t>
      </w:r>
      <w:proofErr w:type="spellEnd"/>
      <w:r w:rsidR="006D6450" w:rsidRPr="00C7210B">
        <w:rPr>
          <w:lang w:val="id-ID"/>
        </w:rPr>
        <w:t xml:space="preserve"> biasa dengan menggunakan kompilator </w:t>
      </w:r>
      <w:proofErr w:type="spellStart"/>
      <w:r w:rsidR="006D6450" w:rsidRPr="00C7210B">
        <w:rPr>
          <w:lang w:val="id-ID"/>
        </w:rPr>
        <w:t>Haskell</w:t>
      </w:r>
      <w:proofErr w:type="spellEnd"/>
      <w:r w:rsidR="006D6450" w:rsidRPr="00C7210B">
        <w:rPr>
          <w:lang w:val="id-ID"/>
        </w:rPr>
        <w:t xml:space="preserve"> yang lain.</w:t>
      </w:r>
    </w:p>
    <w:p w14:paraId="5E673C19" w14:textId="3FB84D0A" w:rsidR="007D348F" w:rsidRPr="00C7210B" w:rsidRDefault="007C7183" w:rsidP="007D348F">
      <w:pPr>
        <w:pStyle w:val="Heading4"/>
        <w:rPr>
          <w:lang w:val="id-ID"/>
        </w:rPr>
      </w:pPr>
      <w:r w:rsidRPr="00C7210B">
        <w:rPr>
          <w:lang w:val="id-ID"/>
        </w:rPr>
        <w:t>Bahasa Perantara</w:t>
      </w:r>
      <w:r w:rsidR="007D348F" w:rsidRPr="00C7210B">
        <w:rPr>
          <w:lang w:val="id-ID"/>
        </w:rPr>
        <w:t xml:space="preserve"> </w:t>
      </w:r>
      <w:proofErr w:type="spellStart"/>
      <w:r w:rsidR="007D348F" w:rsidRPr="00C7210B">
        <w:rPr>
          <w:i/>
          <w:iCs/>
          <w:lang w:val="id-ID"/>
        </w:rPr>
        <w:t>Core</w:t>
      </w:r>
      <w:proofErr w:type="spellEnd"/>
      <w:r w:rsidR="00E41BF2" w:rsidRPr="00C7210B">
        <w:rPr>
          <w:i/>
          <w:iCs/>
          <w:lang w:val="id-ID"/>
        </w:rPr>
        <w:t xml:space="preserve"> </w:t>
      </w:r>
    </w:p>
    <w:p w14:paraId="61712748" w14:textId="0693A42E" w:rsidR="00E41BF2" w:rsidRPr="00C7210B" w:rsidRDefault="00E41BF2" w:rsidP="00E41BF2">
      <w:pPr>
        <w:rPr>
          <w:lang w:val="id-ID"/>
        </w:rPr>
      </w:pPr>
      <w:proofErr w:type="spellStart"/>
      <w:r w:rsidRPr="00C7210B">
        <w:rPr>
          <w:i/>
          <w:iCs/>
          <w:lang w:val="id-ID"/>
        </w:rPr>
        <w:t>Core</w:t>
      </w:r>
      <w:proofErr w:type="spellEnd"/>
      <w:r w:rsidRPr="00C7210B">
        <w:rPr>
          <w:i/>
          <w:iCs/>
          <w:lang w:val="id-ID"/>
        </w:rPr>
        <w:t xml:space="preserve"> </w:t>
      </w:r>
      <w:r w:rsidRPr="00C7210B">
        <w:rPr>
          <w:lang w:val="id-ID"/>
        </w:rPr>
        <w:t xml:space="preserve">adalah sebuah </w:t>
      </w:r>
      <w:r w:rsidR="00E14DE3" w:rsidRPr="00C7210B">
        <w:rPr>
          <w:lang w:val="id-ID"/>
        </w:rPr>
        <w:t xml:space="preserve">bahasa perantara </w:t>
      </w:r>
      <w:r w:rsidRPr="00C7210B">
        <w:rPr>
          <w:lang w:val="id-ID"/>
        </w:rPr>
        <w:t xml:space="preserve">yang digunakan oleh GHC </w:t>
      </w:r>
      <w:r w:rsidR="00E14DE3" w:rsidRPr="00C7210B">
        <w:rPr>
          <w:lang w:val="id-ID"/>
        </w:rPr>
        <w:t>(</w:t>
      </w:r>
      <w:proofErr w:type="spellStart"/>
      <w:r w:rsidR="00E14DE3" w:rsidRPr="00C7210B">
        <w:rPr>
          <w:i/>
          <w:iCs/>
          <w:lang w:val="id-ID"/>
        </w:rPr>
        <w:t>Glorious</w:t>
      </w:r>
      <w:proofErr w:type="spellEnd"/>
      <w:r w:rsidR="00E14DE3" w:rsidRPr="00C7210B">
        <w:rPr>
          <w:i/>
          <w:iCs/>
          <w:lang w:val="id-ID"/>
        </w:rPr>
        <w:t xml:space="preserve"> </w:t>
      </w:r>
      <w:proofErr w:type="spellStart"/>
      <w:r w:rsidR="00E14DE3" w:rsidRPr="00C7210B">
        <w:rPr>
          <w:i/>
          <w:iCs/>
          <w:lang w:val="id-ID"/>
        </w:rPr>
        <w:t>Haskell</w:t>
      </w:r>
      <w:proofErr w:type="spellEnd"/>
      <w:r w:rsidR="00E14DE3" w:rsidRPr="00C7210B">
        <w:rPr>
          <w:i/>
          <w:iCs/>
          <w:lang w:val="id-ID"/>
        </w:rPr>
        <w:t xml:space="preserve"> </w:t>
      </w:r>
      <w:proofErr w:type="spellStart"/>
      <w:r w:rsidR="00E14DE3" w:rsidRPr="00C7210B">
        <w:rPr>
          <w:lang w:val="id-ID"/>
        </w:rPr>
        <w:t>Compiler</w:t>
      </w:r>
      <w:proofErr w:type="spellEnd"/>
      <w:r w:rsidR="00E14DE3" w:rsidRPr="00C7210B">
        <w:rPr>
          <w:lang w:val="id-ID"/>
        </w:rPr>
        <w:t xml:space="preserve">) </w:t>
      </w:r>
      <w:r w:rsidRPr="00C7210B">
        <w:rPr>
          <w:lang w:val="id-ID"/>
        </w:rPr>
        <w:t>untuk men</w:t>
      </w:r>
      <w:r w:rsidR="00E14DE3" w:rsidRPr="00C7210B">
        <w:rPr>
          <w:lang w:val="id-ID"/>
        </w:rPr>
        <w:t xml:space="preserve">yatukan berbagai implementasi bahasa </w:t>
      </w:r>
      <w:proofErr w:type="spellStart"/>
      <w:r w:rsidR="00E14DE3" w:rsidRPr="00C7210B">
        <w:rPr>
          <w:lang w:val="id-ID"/>
        </w:rPr>
        <w:t>Haskell</w:t>
      </w:r>
      <w:proofErr w:type="spellEnd"/>
      <w:r w:rsidR="00E14DE3" w:rsidRPr="00C7210B">
        <w:rPr>
          <w:lang w:val="id-ID"/>
        </w:rPr>
        <w:t xml:space="preserve"> yang bermacam-macam menjadi sebuah bahasa yang padu dan singkat serta mudah untuk dikompilasi.</w:t>
      </w:r>
      <w:r w:rsidR="005E654F" w:rsidRPr="00C7210B">
        <w:rPr>
          <w:lang w:val="id-ID"/>
        </w:rPr>
        <w:t xml:space="preserve"> Penggunaan bahasa </w:t>
      </w:r>
      <w:proofErr w:type="spellStart"/>
      <w:r w:rsidR="005E654F" w:rsidRPr="00C7210B">
        <w:rPr>
          <w:i/>
          <w:iCs/>
          <w:lang w:val="id-ID"/>
        </w:rPr>
        <w:t>Core</w:t>
      </w:r>
      <w:proofErr w:type="spellEnd"/>
      <w:r w:rsidR="005E654F" w:rsidRPr="00C7210B">
        <w:rPr>
          <w:i/>
          <w:iCs/>
          <w:lang w:val="id-ID"/>
        </w:rPr>
        <w:t xml:space="preserve"> </w:t>
      </w:r>
      <w:r w:rsidR="005E654F" w:rsidRPr="00C7210B">
        <w:rPr>
          <w:lang w:val="id-ID"/>
        </w:rPr>
        <w:t xml:space="preserve">juga memudahkan pembuatan </w:t>
      </w:r>
      <w:proofErr w:type="spellStart"/>
      <w:r w:rsidR="005E654F" w:rsidRPr="00C7210B">
        <w:rPr>
          <w:lang w:val="id-ID"/>
        </w:rPr>
        <w:t>Liquid</w:t>
      </w:r>
      <w:proofErr w:type="spellEnd"/>
      <w:r w:rsidR="005E654F" w:rsidRPr="00C7210B">
        <w:rPr>
          <w:lang w:val="id-ID"/>
        </w:rPr>
        <w:t xml:space="preserve"> </w:t>
      </w:r>
      <w:proofErr w:type="spellStart"/>
      <w:r w:rsidR="005E654F" w:rsidRPr="00C7210B">
        <w:rPr>
          <w:lang w:val="id-ID"/>
        </w:rPr>
        <w:lastRenderedPageBreak/>
        <w:t>Haskell</w:t>
      </w:r>
      <w:proofErr w:type="spellEnd"/>
      <w:r w:rsidR="005E654F" w:rsidRPr="00C7210B">
        <w:rPr>
          <w:lang w:val="id-ID"/>
        </w:rPr>
        <w:t xml:space="preserve"> karena bahasa </w:t>
      </w:r>
      <w:proofErr w:type="spellStart"/>
      <w:r w:rsidR="005E654F" w:rsidRPr="00C7210B">
        <w:rPr>
          <w:i/>
          <w:iCs/>
          <w:lang w:val="id-ID"/>
        </w:rPr>
        <w:t>Core</w:t>
      </w:r>
      <w:proofErr w:type="spellEnd"/>
      <w:r w:rsidR="005E654F" w:rsidRPr="00C7210B">
        <w:rPr>
          <w:i/>
          <w:iCs/>
          <w:lang w:val="id-ID"/>
        </w:rPr>
        <w:t xml:space="preserve"> </w:t>
      </w:r>
      <w:r w:rsidR="005E654F" w:rsidRPr="00C7210B">
        <w:rPr>
          <w:lang w:val="id-ID"/>
        </w:rPr>
        <w:t xml:space="preserve">didesain untuk memudahkan pengecekan tipe yang digunakan oleh kode sehingga dengan menggunakan bahasa </w:t>
      </w:r>
      <w:proofErr w:type="spellStart"/>
      <w:r w:rsidR="005E654F" w:rsidRPr="00C7210B">
        <w:rPr>
          <w:i/>
          <w:iCs/>
          <w:lang w:val="id-ID"/>
        </w:rPr>
        <w:t>Core</w:t>
      </w:r>
      <w:proofErr w:type="spellEnd"/>
      <w:r w:rsidR="005E654F" w:rsidRPr="00C7210B">
        <w:rPr>
          <w:i/>
          <w:iCs/>
          <w:lang w:val="id-ID"/>
        </w:rPr>
        <w:t xml:space="preserve"> </w:t>
      </w:r>
      <w:r w:rsidR="005E654F" w:rsidRPr="00C7210B">
        <w:rPr>
          <w:lang w:val="id-ID"/>
        </w:rPr>
        <w:t xml:space="preserve">setengah pengecekan tipe yang harus dilakukan oleh </w:t>
      </w:r>
      <w:proofErr w:type="spellStart"/>
      <w:r w:rsidR="005E654F" w:rsidRPr="00C7210B">
        <w:rPr>
          <w:lang w:val="id-ID"/>
        </w:rPr>
        <w:t>Liquid</w:t>
      </w:r>
      <w:proofErr w:type="spellEnd"/>
      <w:r w:rsidR="005E654F" w:rsidRPr="00C7210B">
        <w:rPr>
          <w:lang w:val="id-ID"/>
        </w:rPr>
        <w:t xml:space="preserve"> </w:t>
      </w:r>
      <w:proofErr w:type="spellStart"/>
      <w:r w:rsidR="005E654F" w:rsidRPr="00C7210B">
        <w:rPr>
          <w:lang w:val="id-ID"/>
        </w:rPr>
        <w:t>Haskell</w:t>
      </w:r>
      <w:proofErr w:type="spellEnd"/>
      <w:r w:rsidR="005E654F" w:rsidRPr="00C7210B">
        <w:rPr>
          <w:lang w:val="id-ID"/>
        </w:rPr>
        <w:t xml:space="preserve"> sudah bisa dikerjakan oleh GHC secara langsung.</w:t>
      </w:r>
      <w:r w:rsidR="00C946DB" w:rsidRPr="00C7210B">
        <w:rPr>
          <w:lang w:val="id-ID"/>
        </w:rPr>
        <w:t xml:space="preserve"> Oleh karena itu, </w:t>
      </w:r>
      <w:proofErr w:type="spellStart"/>
      <w:r w:rsidR="00C946DB" w:rsidRPr="00C7210B">
        <w:rPr>
          <w:lang w:val="id-ID"/>
        </w:rPr>
        <w:t>Liquid</w:t>
      </w:r>
      <w:proofErr w:type="spellEnd"/>
      <w:r w:rsidR="00C946DB" w:rsidRPr="00C7210B">
        <w:rPr>
          <w:lang w:val="id-ID"/>
        </w:rPr>
        <w:t xml:space="preserve"> </w:t>
      </w:r>
      <w:proofErr w:type="spellStart"/>
      <w:r w:rsidR="00C946DB" w:rsidRPr="00C7210B">
        <w:rPr>
          <w:lang w:val="id-ID"/>
        </w:rPr>
        <w:t>Haskell</w:t>
      </w:r>
      <w:proofErr w:type="spellEnd"/>
      <w:r w:rsidR="00C946DB" w:rsidRPr="00C7210B">
        <w:rPr>
          <w:lang w:val="id-ID"/>
        </w:rPr>
        <w:t xml:space="preserve"> memanfaatkan GHC untuk terlebih dahulu </w:t>
      </w:r>
      <w:r w:rsidR="00961389" w:rsidRPr="00C7210B">
        <w:rPr>
          <w:lang w:val="id-ID"/>
        </w:rPr>
        <w:t>mengonversi</w:t>
      </w:r>
      <w:r w:rsidR="00C946DB" w:rsidRPr="00C7210B">
        <w:rPr>
          <w:lang w:val="id-ID"/>
        </w:rPr>
        <w:t xml:space="preserve"> kode </w:t>
      </w:r>
      <w:proofErr w:type="spellStart"/>
      <w:r w:rsidR="00C946DB" w:rsidRPr="00C7210B">
        <w:rPr>
          <w:lang w:val="id-ID"/>
        </w:rPr>
        <w:t>Haskell</w:t>
      </w:r>
      <w:proofErr w:type="spellEnd"/>
      <w:r w:rsidR="00C946DB" w:rsidRPr="00C7210B">
        <w:rPr>
          <w:lang w:val="id-ID"/>
        </w:rPr>
        <w:t xml:space="preserve"> yang diterima menjadi kode dalam bahasa </w:t>
      </w:r>
      <w:proofErr w:type="spellStart"/>
      <w:r w:rsidR="00C946DB" w:rsidRPr="00C7210B">
        <w:rPr>
          <w:i/>
          <w:iCs/>
          <w:lang w:val="id-ID"/>
        </w:rPr>
        <w:t>Core</w:t>
      </w:r>
      <w:proofErr w:type="spellEnd"/>
      <w:r w:rsidR="00C946DB" w:rsidRPr="00C7210B">
        <w:rPr>
          <w:i/>
          <w:iCs/>
          <w:lang w:val="id-ID"/>
        </w:rPr>
        <w:t xml:space="preserve"> </w:t>
      </w:r>
      <w:r w:rsidR="00C946DB" w:rsidRPr="00C7210B">
        <w:rPr>
          <w:lang w:val="id-ID"/>
        </w:rPr>
        <w:t xml:space="preserve">sebelum diproses lebih lanjut oleh </w:t>
      </w:r>
      <w:proofErr w:type="spellStart"/>
      <w:r w:rsidR="00C946DB" w:rsidRPr="00C7210B">
        <w:rPr>
          <w:lang w:val="id-ID"/>
        </w:rPr>
        <w:t>Liquid</w:t>
      </w:r>
      <w:proofErr w:type="spellEnd"/>
      <w:r w:rsidR="00C946DB" w:rsidRPr="00C7210B">
        <w:rPr>
          <w:lang w:val="id-ID"/>
        </w:rPr>
        <w:t xml:space="preserve"> </w:t>
      </w:r>
      <w:proofErr w:type="spellStart"/>
      <w:r w:rsidR="00C946DB" w:rsidRPr="00C7210B">
        <w:rPr>
          <w:lang w:val="id-ID"/>
        </w:rPr>
        <w:t>Haskell</w:t>
      </w:r>
      <w:proofErr w:type="spellEnd"/>
      <w:r w:rsidR="00C946DB" w:rsidRPr="00C7210B">
        <w:rPr>
          <w:lang w:val="id-ID"/>
        </w:rPr>
        <w:t xml:space="preserve"> sendiri. Keuntungan lain dari proses ini adalah dalam proses ini GHC juga mampu mengeliminasi program yang bukan merupakan program </w:t>
      </w:r>
      <w:proofErr w:type="spellStart"/>
      <w:r w:rsidR="00C946DB" w:rsidRPr="00C7210B">
        <w:rPr>
          <w:lang w:val="id-ID"/>
        </w:rPr>
        <w:t>Haskell</w:t>
      </w:r>
      <w:proofErr w:type="spellEnd"/>
      <w:r w:rsidR="00C946DB" w:rsidRPr="00C7210B">
        <w:rPr>
          <w:lang w:val="id-ID"/>
        </w:rPr>
        <w:t xml:space="preserve"> yang valid misalnya karena ada salah ketik dalam program sehingga kode yang akan ditangani oleh </w:t>
      </w:r>
      <w:proofErr w:type="spellStart"/>
      <w:r w:rsidR="00C946DB" w:rsidRPr="00C7210B">
        <w:rPr>
          <w:lang w:val="id-ID"/>
        </w:rPr>
        <w:t>Liquid</w:t>
      </w:r>
      <w:proofErr w:type="spellEnd"/>
      <w:r w:rsidR="00C946DB" w:rsidRPr="00C7210B">
        <w:rPr>
          <w:lang w:val="id-ID"/>
        </w:rPr>
        <w:t xml:space="preserve"> </w:t>
      </w:r>
      <w:proofErr w:type="spellStart"/>
      <w:r w:rsidR="00C946DB" w:rsidRPr="00C7210B">
        <w:rPr>
          <w:lang w:val="id-ID"/>
        </w:rPr>
        <w:t>Haskell</w:t>
      </w:r>
      <w:proofErr w:type="spellEnd"/>
      <w:r w:rsidR="00C946DB" w:rsidRPr="00C7210B">
        <w:rPr>
          <w:lang w:val="id-ID"/>
        </w:rPr>
        <w:t xml:space="preserve"> pasti merupakan kode yang sudah bisa dikompilasi menjadi sebuah program.</w:t>
      </w:r>
    </w:p>
    <w:p w14:paraId="14DC9B66" w14:textId="4848BFCB" w:rsidR="007D348F" w:rsidRPr="00C7210B" w:rsidRDefault="007C7183" w:rsidP="007D348F">
      <w:pPr>
        <w:pStyle w:val="Heading4"/>
        <w:rPr>
          <w:u w:val="single"/>
          <w:lang w:val="id-ID"/>
        </w:rPr>
      </w:pPr>
      <w:r w:rsidRPr="00C7210B">
        <w:rPr>
          <w:lang w:val="id-ID"/>
        </w:rPr>
        <w:t>Kalimat Logika sebagai Batasan (</w:t>
      </w:r>
      <w:proofErr w:type="spellStart"/>
      <w:r w:rsidR="007D348F" w:rsidRPr="00C7210B">
        <w:rPr>
          <w:i/>
          <w:iCs/>
          <w:lang w:val="id-ID"/>
        </w:rPr>
        <w:t>Constraints</w:t>
      </w:r>
      <w:proofErr w:type="spellEnd"/>
      <w:r w:rsidRPr="00C7210B">
        <w:rPr>
          <w:lang w:val="id-ID"/>
        </w:rPr>
        <w:t>)</w:t>
      </w:r>
    </w:p>
    <w:p w14:paraId="29DE7FB8" w14:textId="5D295C5E" w:rsidR="00F44F81" w:rsidRPr="00C7210B" w:rsidRDefault="001B1834" w:rsidP="001B1834">
      <w:pPr>
        <w:rPr>
          <w:lang w:val="id-ID"/>
        </w:rPr>
      </w:pPr>
      <w:r w:rsidRPr="00C7210B">
        <w:rPr>
          <w:lang w:val="id-ID"/>
        </w:rPr>
        <w:t>Pada tahap ini</w:t>
      </w:r>
      <w:r w:rsidR="00452270" w:rsidRPr="00C7210B">
        <w:rPr>
          <w:lang w:val="id-ID"/>
        </w:rPr>
        <w:t xml:space="preserve"> </w:t>
      </w:r>
      <w:proofErr w:type="spellStart"/>
      <w:r w:rsidR="00452270" w:rsidRPr="00C7210B">
        <w:rPr>
          <w:i/>
          <w:iCs/>
          <w:lang w:val="id-ID"/>
        </w:rPr>
        <w:t>constraints</w:t>
      </w:r>
      <w:proofErr w:type="spellEnd"/>
      <w:r w:rsidR="00452270" w:rsidRPr="00C7210B">
        <w:rPr>
          <w:i/>
          <w:iCs/>
          <w:lang w:val="id-ID"/>
        </w:rPr>
        <w:t xml:space="preserve"> </w:t>
      </w:r>
      <w:r w:rsidR="00452270" w:rsidRPr="00C7210B">
        <w:rPr>
          <w:lang w:val="id-ID"/>
        </w:rPr>
        <w:t xml:space="preserve">atau batasan diberikan kepada berbagai variabel yang digunakan dalam kode </w:t>
      </w:r>
      <w:proofErr w:type="spellStart"/>
      <w:r w:rsidR="00452270" w:rsidRPr="00C7210B">
        <w:rPr>
          <w:i/>
          <w:iCs/>
          <w:lang w:val="id-ID"/>
        </w:rPr>
        <w:t>Core</w:t>
      </w:r>
      <w:proofErr w:type="spellEnd"/>
      <w:r w:rsidR="00452270" w:rsidRPr="00C7210B">
        <w:rPr>
          <w:i/>
          <w:iCs/>
          <w:lang w:val="id-ID"/>
        </w:rPr>
        <w:t xml:space="preserve"> </w:t>
      </w:r>
      <w:r w:rsidR="00452270" w:rsidRPr="00C7210B">
        <w:rPr>
          <w:lang w:val="id-ID"/>
        </w:rPr>
        <w:t xml:space="preserve">dalam bentuk </w:t>
      </w:r>
      <w:proofErr w:type="spellStart"/>
      <w:r w:rsidR="00452270" w:rsidRPr="00C7210B">
        <w:rPr>
          <w:i/>
          <w:iCs/>
          <w:lang w:val="id-ID"/>
        </w:rPr>
        <w:t>Liquid</w:t>
      </w:r>
      <w:proofErr w:type="spellEnd"/>
      <w:r w:rsidR="00452270" w:rsidRPr="00C7210B">
        <w:rPr>
          <w:i/>
          <w:iCs/>
          <w:lang w:val="id-ID"/>
        </w:rPr>
        <w:t xml:space="preserve"> </w:t>
      </w:r>
      <w:proofErr w:type="spellStart"/>
      <w:r w:rsidR="00452270" w:rsidRPr="00C7210B">
        <w:rPr>
          <w:i/>
          <w:iCs/>
          <w:lang w:val="id-ID"/>
        </w:rPr>
        <w:t>Types</w:t>
      </w:r>
      <w:proofErr w:type="spellEnd"/>
      <w:r w:rsidR="00452270" w:rsidRPr="00C7210B">
        <w:rPr>
          <w:lang w:val="id-ID"/>
        </w:rPr>
        <w:t xml:space="preserve">. </w:t>
      </w:r>
      <w:r w:rsidR="00BF11CF" w:rsidRPr="00C7210B">
        <w:rPr>
          <w:lang w:val="id-ID"/>
        </w:rPr>
        <w:t xml:space="preserve"> </w:t>
      </w:r>
      <w:r w:rsidR="00452270" w:rsidRPr="00C7210B">
        <w:rPr>
          <w:lang w:val="id-ID"/>
        </w:rPr>
        <w:t xml:space="preserve">Batasan-batasan ini didesain untuk mampu untuk menerangkan </w:t>
      </w:r>
      <w:r w:rsidR="003D6928" w:rsidRPr="00C7210B">
        <w:rPr>
          <w:lang w:val="id-ID"/>
        </w:rPr>
        <w:t>karakteristik</w:t>
      </w:r>
      <w:r w:rsidR="00452270" w:rsidRPr="00C7210B">
        <w:rPr>
          <w:lang w:val="id-ID"/>
        </w:rPr>
        <w:t xml:space="preserve"> program dengan menggunakan jumlah kalimat logika yang sesedikit mungkin. </w:t>
      </w:r>
      <w:r w:rsidR="00BF11CF" w:rsidRPr="00C7210B">
        <w:rPr>
          <w:lang w:val="id-ID"/>
        </w:rPr>
        <w:t xml:space="preserve">Misalnya, </w:t>
      </w:r>
      <w:r w:rsidR="00F44F81" w:rsidRPr="00C7210B">
        <w:rPr>
          <w:lang w:val="id-ID"/>
        </w:rPr>
        <w:t xml:space="preserve">untuk </w:t>
      </w:r>
      <w:r w:rsidR="00BF11CF" w:rsidRPr="00C7210B">
        <w:rPr>
          <w:lang w:val="id-ID"/>
        </w:rPr>
        <w:t xml:space="preserve">kode </w:t>
      </w:r>
      <w:r w:rsidR="00BF11CF" w:rsidRPr="00C7210B">
        <w:rPr>
          <w:rFonts w:ascii="Courier New" w:hAnsi="Courier New" w:cs="Courier New"/>
          <w:lang w:val="id-ID"/>
        </w:rPr>
        <w:t xml:space="preserve">y = </w:t>
      </w:r>
      <w:proofErr w:type="spellStart"/>
      <w:r w:rsidR="00BF11CF" w:rsidRPr="00C7210B">
        <w:rPr>
          <w:rFonts w:ascii="Courier New" w:hAnsi="Courier New" w:cs="Courier New"/>
          <w:lang w:val="id-ID"/>
        </w:rPr>
        <w:t>if</w:t>
      </w:r>
      <w:proofErr w:type="spellEnd"/>
      <w:r w:rsidR="00BF11CF" w:rsidRPr="00C7210B">
        <w:rPr>
          <w:rFonts w:ascii="Courier New" w:hAnsi="Courier New" w:cs="Courier New"/>
          <w:lang w:val="id-ID"/>
        </w:rPr>
        <w:t xml:space="preserve"> x &gt; 0 </w:t>
      </w:r>
      <w:proofErr w:type="spellStart"/>
      <w:r w:rsidR="00BF11CF" w:rsidRPr="00C7210B">
        <w:rPr>
          <w:rFonts w:ascii="Courier New" w:hAnsi="Courier New" w:cs="Courier New"/>
          <w:lang w:val="id-ID"/>
        </w:rPr>
        <w:t>then</w:t>
      </w:r>
      <w:proofErr w:type="spellEnd"/>
      <w:r w:rsidR="00BF11CF" w:rsidRPr="00C7210B">
        <w:rPr>
          <w:rFonts w:ascii="Courier New" w:hAnsi="Courier New" w:cs="Courier New"/>
          <w:lang w:val="id-ID"/>
        </w:rPr>
        <w:t xml:space="preserve"> x</w:t>
      </w:r>
      <w:r w:rsidR="00263A1A" w:rsidRPr="00C7210B">
        <w:rPr>
          <w:rFonts w:ascii="Courier New" w:hAnsi="Courier New" w:cs="Courier New"/>
          <w:lang w:val="id-ID"/>
        </w:rPr>
        <w:t xml:space="preserve"> </w:t>
      </w:r>
      <w:proofErr w:type="spellStart"/>
      <w:r w:rsidR="00263A1A" w:rsidRPr="00C7210B">
        <w:rPr>
          <w:rFonts w:ascii="Courier New" w:hAnsi="Courier New" w:cs="Courier New"/>
          <w:lang w:val="id-ID"/>
        </w:rPr>
        <w:t>else</w:t>
      </w:r>
      <w:proofErr w:type="spellEnd"/>
      <w:r w:rsidR="00263A1A" w:rsidRPr="00C7210B">
        <w:rPr>
          <w:rFonts w:ascii="Courier New" w:hAnsi="Courier New" w:cs="Courier New"/>
          <w:lang w:val="id-ID"/>
        </w:rPr>
        <w:t xml:space="preserve"> 1</w:t>
      </w:r>
      <w:r w:rsidR="00F44F81" w:rsidRPr="00C7210B">
        <w:rPr>
          <w:lang w:val="id-ID"/>
        </w:rPr>
        <w:t>, salah satu batasan yang bisa diberikan adalah kalimat logika yang menyatakan bahwa y pasti memiliki nilai lebih dari 0</w:t>
      </w:r>
      <w:r w:rsidR="00BF11CF" w:rsidRPr="00C7210B">
        <w:rPr>
          <w:lang w:val="id-ID"/>
        </w:rPr>
        <w:t>.</w:t>
      </w:r>
    </w:p>
    <w:p w14:paraId="5BA8266A" w14:textId="44A14735" w:rsidR="00F65C75" w:rsidRPr="00C7210B" w:rsidRDefault="001B1834" w:rsidP="006456A3">
      <w:pPr>
        <w:rPr>
          <w:lang w:val="id-ID"/>
        </w:rPr>
      </w:pPr>
      <w:proofErr w:type="spellStart"/>
      <w:r w:rsidRPr="00C7210B">
        <w:rPr>
          <w:i/>
          <w:iCs/>
          <w:lang w:val="id-ID"/>
        </w:rPr>
        <w:t>Liquid</w:t>
      </w:r>
      <w:proofErr w:type="spellEnd"/>
      <w:r w:rsidRPr="00C7210B">
        <w:rPr>
          <w:i/>
          <w:iCs/>
          <w:lang w:val="id-ID"/>
        </w:rPr>
        <w:t xml:space="preserve"> </w:t>
      </w:r>
      <w:proofErr w:type="spellStart"/>
      <w:r w:rsidRPr="00C7210B">
        <w:rPr>
          <w:i/>
          <w:iCs/>
          <w:lang w:val="id-ID"/>
        </w:rPr>
        <w:t>Types</w:t>
      </w:r>
      <w:proofErr w:type="spellEnd"/>
      <w:r w:rsidRPr="00C7210B">
        <w:rPr>
          <w:i/>
          <w:iCs/>
          <w:lang w:val="id-ID"/>
        </w:rPr>
        <w:t xml:space="preserve"> </w:t>
      </w:r>
      <w:r w:rsidRPr="00C7210B">
        <w:rPr>
          <w:lang w:val="id-ID"/>
        </w:rPr>
        <w:t>memiliki format</w:t>
      </w:r>
      <w:r w:rsidRPr="00C7210B">
        <w:rPr>
          <w:rFonts w:ascii="Courier New" w:hAnsi="Courier New" w:cs="Courier New"/>
          <w:lang w:val="id-ID"/>
        </w:rPr>
        <w:t xml:space="preserve"> {nama variabel: tipe | kondisi}</w:t>
      </w:r>
      <w:r w:rsidRPr="00C7210B">
        <w:rPr>
          <w:lang w:val="id-ID"/>
        </w:rPr>
        <w:t xml:space="preserve">. </w:t>
      </w:r>
      <w:r w:rsidRPr="00C7210B">
        <w:rPr>
          <w:rFonts w:ascii="Courier New" w:hAnsi="Courier New" w:cs="Courier New"/>
          <w:lang w:val="id-ID"/>
        </w:rPr>
        <w:t>Nama variabel</w:t>
      </w:r>
      <w:r w:rsidRPr="00C7210B">
        <w:rPr>
          <w:lang w:val="id-ID"/>
        </w:rPr>
        <w:t xml:space="preserve"> bisa diisi apa pun dan akan menjadi nama variabel yang akan digunakan dalam penulisan kondisi. </w:t>
      </w:r>
      <w:r w:rsidRPr="00C7210B">
        <w:rPr>
          <w:rFonts w:ascii="Courier New" w:hAnsi="Courier New" w:cs="Courier New"/>
          <w:lang w:val="id-ID"/>
        </w:rPr>
        <w:t>Nama variabel</w:t>
      </w:r>
      <w:r w:rsidRPr="00C7210B">
        <w:rPr>
          <w:lang w:val="id-ID"/>
        </w:rPr>
        <w:t xml:space="preserve"> tersebut juga bisa direferensi oleh kondisi pada tipe-tipe selanjutnya dalam fungsi yang sama. </w:t>
      </w:r>
      <w:r w:rsidRPr="00C7210B">
        <w:rPr>
          <w:rFonts w:ascii="Courier New" w:hAnsi="Courier New" w:cs="Courier New"/>
          <w:lang w:val="id-ID"/>
        </w:rPr>
        <w:t>Tipe</w:t>
      </w:r>
      <w:r w:rsidRPr="00C7210B">
        <w:rPr>
          <w:lang w:val="id-ID"/>
        </w:rPr>
        <w:t xml:space="preserve"> merupakan tipe asli dari parameter tersebut. </w:t>
      </w:r>
      <w:r w:rsidRPr="00C7210B">
        <w:rPr>
          <w:rFonts w:ascii="Courier New" w:hAnsi="Courier New" w:cs="Courier New"/>
          <w:lang w:val="id-ID"/>
        </w:rPr>
        <w:t>Kondisi</w:t>
      </w:r>
      <w:r w:rsidRPr="00C7210B">
        <w:rPr>
          <w:lang w:val="id-ID"/>
        </w:rPr>
        <w:t xml:space="preserve"> adalah pembatasan yang dikenakan pada parameter tersebut. </w:t>
      </w:r>
      <w:r w:rsidR="00E809CE" w:rsidRPr="00C7210B">
        <w:rPr>
          <w:lang w:val="id-ID"/>
        </w:rPr>
        <w:t>Jadi,</w:t>
      </w:r>
      <w:r w:rsidR="003A186A" w:rsidRPr="00C7210B">
        <w:rPr>
          <w:lang w:val="id-ID"/>
        </w:rPr>
        <w:t xml:space="preserve"> misal</w:t>
      </w:r>
      <w:r w:rsidR="00E809CE" w:rsidRPr="00C7210B">
        <w:rPr>
          <w:lang w:val="id-ID"/>
        </w:rPr>
        <w:t xml:space="preserve"> dari kode </w:t>
      </w:r>
      <w:r w:rsidR="00E809CE" w:rsidRPr="00C7210B">
        <w:rPr>
          <w:rFonts w:ascii="Courier New" w:hAnsi="Courier New" w:cs="Courier New"/>
          <w:lang w:val="id-ID"/>
        </w:rPr>
        <w:t xml:space="preserve">y = </w:t>
      </w:r>
      <w:proofErr w:type="spellStart"/>
      <w:r w:rsidR="00E809CE" w:rsidRPr="00C7210B">
        <w:rPr>
          <w:rFonts w:ascii="Courier New" w:hAnsi="Courier New" w:cs="Courier New"/>
          <w:lang w:val="id-ID"/>
        </w:rPr>
        <w:t>if</w:t>
      </w:r>
      <w:proofErr w:type="spellEnd"/>
      <w:r w:rsidR="00E809CE" w:rsidRPr="00C7210B">
        <w:rPr>
          <w:rFonts w:ascii="Courier New" w:hAnsi="Courier New" w:cs="Courier New"/>
          <w:lang w:val="id-ID"/>
        </w:rPr>
        <w:t xml:space="preserve"> x &gt; 0 </w:t>
      </w:r>
      <w:proofErr w:type="spellStart"/>
      <w:r w:rsidR="00E809CE" w:rsidRPr="00C7210B">
        <w:rPr>
          <w:rFonts w:ascii="Courier New" w:hAnsi="Courier New" w:cs="Courier New"/>
          <w:lang w:val="id-ID"/>
        </w:rPr>
        <w:t>then</w:t>
      </w:r>
      <w:proofErr w:type="spellEnd"/>
      <w:r w:rsidR="00E809CE" w:rsidRPr="00C7210B">
        <w:rPr>
          <w:rFonts w:ascii="Courier New" w:hAnsi="Courier New" w:cs="Courier New"/>
          <w:lang w:val="id-ID"/>
        </w:rPr>
        <w:t xml:space="preserve"> x </w:t>
      </w:r>
      <w:proofErr w:type="spellStart"/>
      <w:r w:rsidR="00E809CE" w:rsidRPr="00C7210B">
        <w:rPr>
          <w:rFonts w:ascii="Courier New" w:hAnsi="Courier New" w:cs="Courier New"/>
          <w:lang w:val="id-ID"/>
        </w:rPr>
        <w:t>else</w:t>
      </w:r>
      <w:proofErr w:type="spellEnd"/>
      <w:r w:rsidR="00E809CE" w:rsidRPr="00C7210B">
        <w:rPr>
          <w:rFonts w:ascii="Courier New" w:hAnsi="Courier New" w:cs="Courier New"/>
          <w:lang w:val="id-ID"/>
        </w:rPr>
        <w:t xml:space="preserve"> 1 </w:t>
      </w:r>
      <w:r w:rsidR="00E809CE" w:rsidRPr="00C7210B">
        <w:rPr>
          <w:lang w:val="id-ID"/>
        </w:rPr>
        <w:t xml:space="preserve">yang sudah disebutkan sebelumnya dapat didapatkan sebuah batasan </w:t>
      </w:r>
      <w:r w:rsidR="00E809CE" w:rsidRPr="00C7210B">
        <w:rPr>
          <w:rFonts w:ascii="Courier New" w:hAnsi="Courier New" w:cs="Courier New"/>
          <w:lang w:val="id-ID"/>
        </w:rPr>
        <w:t>{y: Int | y &gt; 0}</w:t>
      </w:r>
      <w:r w:rsidR="00E809CE" w:rsidRPr="00C7210B">
        <w:rPr>
          <w:lang w:val="id-ID"/>
        </w:rPr>
        <w:t>.</w:t>
      </w:r>
      <w:r w:rsidR="00AD592F" w:rsidRPr="00C7210B">
        <w:rPr>
          <w:lang w:val="id-ID"/>
        </w:rPr>
        <w:t xml:space="preserve"> Contoh lain adalah </w:t>
      </w:r>
      <w:r w:rsidR="00A832E6" w:rsidRPr="00C7210B">
        <w:rPr>
          <w:lang w:val="id-ID"/>
        </w:rPr>
        <w:t>kode</w:t>
      </w:r>
      <w:r w:rsidR="00AD592F" w:rsidRPr="00C7210B">
        <w:rPr>
          <w:lang w:val="id-ID"/>
        </w:rPr>
        <w:t xml:space="preserve"> sederhana </w:t>
      </w:r>
      <w:r w:rsidR="00AD592F" w:rsidRPr="00C7210B">
        <w:rPr>
          <w:rFonts w:ascii="Courier New" w:hAnsi="Courier New" w:cs="Courier New"/>
          <w:lang w:val="id-ID"/>
        </w:rPr>
        <w:t>bagi x y = x / y</w:t>
      </w:r>
      <w:r w:rsidR="00AD592F" w:rsidRPr="00C7210B">
        <w:rPr>
          <w:lang w:val="id-ID"/>
        </w:rPr>
        <w:t xml:space="preserve"> </w:t>
      </w:r>
      <w:r w:rsidR="005150F7" w:rsidRPr="00C7210B">
        <w:rPr>
          <w:lang w:val="id-ID"/>
        </w:rPr>
        <w:t>yang dari kode tersebut dapat</w:t>
      </w:r>
      <w:r w:rsidR="00AD592F" w:rsidRPr="00C7210B">
        <w:rPr>
          <w:lang w:val="id-ID"/>
        </w:rPr>
        <w:t xml:space="preserve"> </w:t>
      </w:r>
      <w:r w:rsidR="005150F7" w:rsidRPr="00C7210B">
        <w:rPr>
          <w:lang w:val="id-ID"/>
        </w:rPr>
        <w:t>diambil</w:t>
      </w:r>
      <w:r w:rsidR="00AD592F" w:rsidRPr="00C7210B">
        <w:rPr>
          <w:lang w:val="id-ID"/>
        </w:rPr>
        <w:t xml:space="preserve"> batasan </w:t>
      </w:r>
      <w:r w:rsidR="00AD592F" w:rsidRPr="00C7210B">
        <w:rPr>
          <w:rFonts w:ascii="Courier New" w:hAnsi="Courier New" w:cs="Courier New"/>
          <w:lang w:val="id-ID"/>
        </w:rPr>
        <w:t>{y: Int | y /= 0}</w:t>
      </w:r>
      <w:r w:rsidR="00AD592F" w:rsidRPr="00C7210B">
        <w:rPr>
          <w:lang w:val="id-ID"/>
        </w:rPr>
        <w:t xml:space="preserve"> karena operasi pembagian tidak boleh memiliki penyebut yang bernilai sama dengan nol.</w:t>
      </w:r>
      <w:r w:rsidR="006456A3" w:rsidRPr="00C7210B">
        <w:rPr>
          <w:lang w:val="id-ID"/>
        </w:rPr>
        <w:t xml:space="preserve"> </w:t>
      </w:r>
      <w:r w:rsidR="003C0C90" w:rsidRPr="00C7210B">
        <w:rPr>
          <w:lang w:val="id-ID"/>
        </w:rPr>
        <w:t xml:space="preserve">Spesifikasi yang dituliskan dalam kode </w:t>
      </w:r>
      <w:proofErr w:type="spellStart"/>
      <w:r w:rsidR="003C0C90" w:rsidRPr="00C7210B">
        <w:rPr>
          <w:lang w:val="id-ID"/>
        </w:rPr>
        <w:t>Haskell</w:t>
      </w:r>
      <w:proofErr w:type="spellEnd"/>
      <w:r w:rsidR="003C0C90" w:rsidRPr="00C7210B">
        <w:rPr>
          <w:lang w:val="id-ID"/>
        </w:rPr>
        <w:t xml:space="preserve"> </w:t>
      </w:r>
      <w:r w:rsidR="006456A3" w:rsidRPr="00C7210B">
        <w:rPr>
          <w:lang w:val="id-ID"/>
        </w:rPr>
        <w:t xml:space="preserve">merupakan serangkaian kalimat logika yang sudah ditulis dalam format </w:t>
      </w:r>
      <w:proofErr w:type="spellStart"/>
      <w:r w:rsidR="006456A3" w:rsidRPr="00C7210B">
        <w:rPr>
          <w:i/>
          <w:iCs/>
          <w:lang w:val="id-ID"/>
        </w:rPr>
        <w:t>Liquid</w:t>
      </w:r>
      <w:proofErr w:type="spellEnd"/>
      <w:r w:rsidR="006456A3" w:rsidRPr="00C7210B">
        <w:rPr>
          <w:i/>
          <w:iCs/>
          <w:lang w:val="id-ID"/>
        </w:rPr>
        <w:t xml:space="preserve"> </w:t>
      </w:r>
      <w:proofErr w:type="spellStart"/>
      <w:r w:rsidR="006456A3" w:rsidRPr="00C7210B">
        <w:rPr>
          <w:i/>
          <w:iCs/>
          <w:lang w:val="id-ID"/>
        </w:rPr>
        <w:t>Types</w:t>
      </w:r>
      <w:proofErr w:type="spellEnd"/>
      <w:r w:rsidR="006456A3" w:rsidRPr="00C7210B">
        <w:rPr>
          <w:i/>
          <w:iCs/>
          <w:lang w:val="id-ID"/>
        </w:rPr>
        <w:t xml:space="preserve"> </w:t>
      </w:r>
      <w:r w:rsidR="006456A3" w:rsidRPr="00C7210B">
        <w:rPr>
          <w:lang w:val="id-ID"/>
        </w:rPr>
        <w:t xml:space="preserve">yang bisa ditambahkan pada </w:t>
      </w:r>
      <w:r w:rsidR="006456A3" w:rsidRPr="00C7210B">
        <w:rPr>
          <w:lang w:val="id-ID"/>
        </w:rPr>
        <w:lastRenderedPageBreak/>
        <w:t xml:space="preserve">serangkaian </w:t>
      </w:r>
      <w:proofErr w:type="spellStart"/>
      <w:r w:rsidR="006456A3" w:rsidRPr="00C7210B">
        <w:rPr>
          <w:i/>
          <w:iCs/>
          <w:lang w:val="id-ID"/>
        </w:rPr>
        <w:t>Liquid</w:t>
      </w:r>
      <w:proofErr w:type="spellEnd"/>
      <w:r w:rsidR="006456A3" w:rsidRPr="00C7210B">
        <w:rPr>
          <w:i/>
          <w:iCs/>
          <w:lang w:val="id-ID"/>
        </w:rPr>
        <w:t xml:space="preserve"> </w:t>
      </w:r>
      <w:proofErr w:type="spellStart"/>
      <w:r w:rsidR="006456A3" w:rsidRPr="00C7210B">
        <w:rPr>
          <w:i/>
          <w:iCs/>
          <w:lang w:val="id-ID"/>
        </w:rPr>
        <w:t>Types</w:t>
      </w:r>
      <w:proofErr w:type="spellEnd"/>
      <w:r w:rsidR="006456A3" w:rsidRPr="00C7210B">
        <w:rPr>
          <w:i/>
          <w:iCs/>
          <w:lang w:val="id-ID"/>
        </w:rPr>
        <w:t xml:space="preserve"> </w:t>
      </w:r>
      <w:r w:rsidR="006456A3" w:rsidRPr="00C7210B">
        <w:rPr>
          <w:lang w:val="id-ID"/>
        </w:rPr>
        <w:t>yang sudah disarikan dari program itu sendiri untuk</w:t>
      </w:r>
      <w:r w:rsidR="00024E42" w:rsidRPr="00C7210B">
        <w:rPr>
          <w:lang w:val="id-ID"/>
        </w:rPr>
        <w:t xml:space="preserve"> membantu pembuktian atau menambahkan pengujian konsistensi program terhadap hal tertentu yang diinginkan oleh pengguna.</w:t>
      </w:r>
    </w:p>
    <w:p w14:paraId="3CCC87C4" w14:textId="2B82BD6C" w:rsidR="001B1834" w:rsidRPr="00C7210B" w:rsidRDefault="003D6928" w:rsidP="001B1834">
      <w:pPr>
        <w:rPr>
          <w:lang w:val="id-ID"/>
        </w:rPr>
      </w:pPr>
      <w:r w:rsidRPr="00C7210B">
        <w:rPr>
          <w:lang w:val="id-ID"/>
        </w:rPr>
        <w:t xml:space="preserve">Sistem dasar dan aturan dari </w:t>
      </w:r>
      <w:proofErr w:type="spellStart"/>
      <w:r w:rsidRPr="00C7210B">
        <w:rPr>
          <w:i/>
          <w:iCs/>
          <w:lang w:val="id-ID"/>
        </w:rPr>
        <w:t>Liquid</w:t>
      </w:r>
      <w:proofErr w:type="spellEnd"/>
      <w:r w:rsidRPr="00C7210B">
        <w:rPr>
          <w:i/>
          <w:iCs/>
          <w:lang w:val="id-ID"/>
        </w:rPr>
        <w:t xml:space="preserve"> </w:t>
      </w:r>
      <w:proofErr w:type="spellStart"/>
      <w:r w:rsidRPr="00C7210B">
        <w:rPr>
          <w:i/>
          <w:iCs/>
          <w:lang w:val="id-ID"/>
        </w:rPr>
        <w:t>Types</w:t>
      </w:r>
      <w:proofErr w:type="spellEnd"/>
      <w:r w:rsidRPr="00C7210B">
        <w:rPr>
          <w:i/>
          <w:iCs/>
          <w:lang w:val="id-ID"/>
        </w:rPr>
        <w:t xml:space="preserve"> </w:t>
      </w:r>
      <w:r w:rsidRPr="00C7210B">
        <w:rPr>
          <w:lang w:val="id-ID"/>
        </w:rPr>
        <w:t xml:space="preserve">dapat dilihat pada </w:t>
      </w:r>
      <w:r w:rsidR="003C0C90" w:rsidRPr="00C7210B">
        <w:rPr>
          <w:lang w:val="id-ID"/>
        </w:rPr>
        <w:fldChar w:fldCharType="begin"/>
      </w:r>
      <w:r w:rsidR="003C0C90" w:rsidRPr="00C7210B">
        <w:rPr>
          <w:lang w:val="id-ID"/>
        </w:rPr>
        <w:instrText xml:space="preserve"> REF _Ref66477733 \h </w:instrText>
      </w:r>
      <w:r w:rsidR="003C0C90" w:rsidRPr="00C7210B">
        <w:rPr>
          <w:lang w:val="id-ID"/>
        </w:rPr>
      </w:r>
      <w:r w:rsidR="003C0C90" w:rsidRPr="00C7210B">
        <w:rPr>
          <w:lang w:val="id-ID"/>
        </w:rPr>
        <w:fldChar w:fldCharType="separate"/>
      </w:r>
      <w:r w:rsidR="00BB156C" w:rsidRPr="00C7210B">
        <w:rPr>
          <w:lang w:val="id-ID"/>
        </w:rPr>
        <w:t xml:space="preserve">Gambar </w:t>
      </w:r>
      <w:r w:rsidR="00BB156C" w:rsidRPr="00C7210B">
        <w:rPr>
          <w:noProof/>
          <w:lang w:val="id-ID"/>
        </w:rPr>
        <w:t>II</w:t>
      </w:r>
      <w:r w:rsidR="00BB156C" w:rsidRPr="00C7210B">
        <w:rPr>
          <w:lang w:val="id-ID"/>
        </w:rPr>
        <w:t>.</w:t>
      </w:r>
      <w:r w:rsidR="00BB156C" w:rsidRPr="00C7210B">
        <w:rPr>
          <w:noProof/>
          <w:lang w:val="id-ID"/>
        </w:rPr>
        <w:t>3</w:t>
      </w:r>
      <w:r w:rsidR="003C0C90" w:rsidRPr="00C7210B">
        <w:rPr>
          <w:lang w:val="id-ID"/>
        </w:rPr>
        <w:fldChar w:fldCharType="end"/>
      </w:r>
      <w:r w:rsidR="003C0C90" w:rsidRPr="00C7210B">
        <w:rPr>
          <w:lang w:val="id-ID"/>
        </w:rPr>
        <w:t>.</w:t>
      </w:r>
      <w:r w:rsidR="00B65AFD" w:rsidRPr="00C7210B">
        <w:rPr>
          <w:lang w:val="id-ID"/>
        </w:rPr>
        <w:t xml:space="preserve"> </w:t>
      </w:r>
      <w:r w:rsidRPr="00C7210B">
        <w:rPr>
          <w:lang w:val="id-ID"/>
        </w:rPr>
        <w:t xml:space="preserve">Aturan ini ditetapkan untuk memastikan bahwa kalimat logika yang dihasilkan mampu diselesaikan oleh </w:t>
      </w:r>
      <w:r w:rsidRPr="00C7210B">
        <w:rPr>
          <w:i/>
          <w:iCs/>
          <w:lang w:val="id-ID"/>
        </w:rPr>
        <w:t xml:space="preserve">SMT </w:t>
      </w:r>
      <w:proofErr w:type="spellStart"/>
      <w:r w:rsidRPr="00C7210B">
        <w:rPr>
          <w:i/>
          <w:iCs/>
          <w:lang w:val="id-ID"/>
        </w:rPr>
        <w:t>Solver</w:t>
      </w:r>
      <w:proofErr w:type="spellEnd"/>
      <w:r w:rsidRPr="00C7210B">
        <w:rPr>
          <w:i/>
          <w:iCs/>
          <w:lang w:val="id-ID"/>
        </w:rPr>
        <w:t xml:space="preserve"> </w:t>
      </w:r>
      <w:r w:rsidRPr="00C7210B">
        <w:rPr>
          <w:lang w:val="id-ID"/>
        </w:rPr>
        <w:t xml:space="preserve">pada akhirnya (kalimat logika tidak </w:t>
      </w:r>
      <w:proofErr w:type="spellStart"/>
      <w:r w:rsidRPr="00C7210B">
        <w:rPr>
          <w:i/>
          <w:iCs/>
          <w:lang w:val="id-ID"/>
        </w:rPr>
        <w:t>undecidable</w:t>
      </w:r>
      <w:proofErr w:type="spellEnd"/>
      <w:r w:rsidRPr="00C7210B">
        <w:rPr>
          <w:lang w:val="id-ID"/>
        </w:rPr>
        <w:t xml:space="preserve">) serta mampu menerangkan berbagai karakteristik dari program seperti percabangan, </w:t>
      </w:r>
      <w:proofErr w:type="spellStart"/>
      <w:r w:rsidRPr="00C7210B">
        <w:rPr>
          <w:i/>
          <w:iCs/>
          <w:lang w:val="id-ID"/>
        </w:rPr>
        <w:t>polymorphism</w:t>
      </w:r>
      <w:proofErr w:type="spellEnd"/>
      <w:r w:rsidRPr="00C7210B">
        <w:rPr>
          <w:lang w:val="id-ID"/>
        </w:rPr>
        <w:t xml:space="preserve">, serta pengecekan </w:t>
      </w:r>
      <w:proofErr w:type="spellStart"/>
      <w:r w:rsidRPr="00C7210B">
        <w:rPr>
          <w:i/>
          <w:iCs/>
          <w:lang w:val="id-ID"/>
        </w:rPr>
        <w:t>subtype</w:t>
      </w:r>
      <w:proofErr w:type="spellEnd"/>
      <w:r w:rsidRPr="00C7210B">
        <w:rPr>
          <w:lang w:val="id-ID"/>
        </w:rPr>
        <w:t xml:space="preserve"> dalam program secara benar </w:t>
      </w:r>
      <w:r w:rsidRPr="00C7210B">
        <w:rPr>
          <w:lang w:val="id-ID"/>
        </w:rPr>
        <w:fldChar w:fldCharType="begin" w:fldLock="1"/>
      </w:r>
      <w:r w:rsidR="009633CB" w:rsidRPr="00C7210B">
        <w:rPr>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properties":{"noteIndex":0},"schema":"https://github.com/citation-style-language/schema/raw/master/csl-citation.json"}</w:instrText>
      </w:r>
      <w:r w:rsidRPr="00C7210B">
        <w:rPr>
          <w:lang w:val="id-ID"/>
        </w:rPr>
        <w:fldChar w:fldCharType="separate"/>
      </w:r>
      <w:r w:rsidR="00801CAA" w:rsidRPr="00C7210B">
        <w:rPr>
          <w:noProof/>
          <w:lang w:val="id-ID"/>
        </w:rPr>
        <w:t>(Rondon et al., 2008)</w:t>
      </w:r>
      <w:r w:rsidRPr="00C7210B">
        <w:rPr>
          <w:lang w:val="id-ID"/>
        </w:rPr>
        <w:fldChar w:fldCharType="end"/>
      </w:r>
      <w:r w:rsidRPr="00C7210B">
        <w:rPr>
          <w:lang w:val="id-ID"/>
        </w:rPr>
        <w:t xml:space="preserve">. Kemudian aturan tersebut akan digunakan untuk memproduksi berbagai </w:t>
      </w:r>
      <w:proofErr w:type="spellStart"/>
      <w:r w:rsidRPr="00C7210B">
        <w:rPr>
          <w:i/>
          <w:iCs/>
          <w:lang w:val="id-ID"/>
        </w:rPr>
        <w:t>Liquid</w:t>
      </w:r>
      <w:proofErr w:type="spellEnd"/>
      <w:r w:rsidRPr="00C7210B">
        <w:rPr>
          <w:i/>
          <w:iCs/>
          <w:lang w:val="id-ID"/>
        </w:rPr>
        <w:t xml:space="preserve"> </w:t>
      </w:r>
      <w:proofErr w:type="spellStart"/>
      <w:r w:rsidRPr="00C7210B">
        <w:rPr>
          <w:i/>
          <w:iCs/>
          <w:lang w:val="id-ID"/>
        </w:rPr>
        <w:t>Types</w:t>
      </w:r>
      <w:proofErr w:type="spellEnd"/>
      <w:r w:rsidRPr="00C7210B">
        <w:rPr>
          <w:i/>
          <w:iCs/>
          <w:lang w:val="id-ID"/>
        </w:rPr>
        <w:t xml:space="preserve"> </w:t>
      </w:r>
      <w:r w:rsidR="00C73774" w:rsidRPr="00C7210B">
        <w:rPr>
          <w:lang w:val="id-ID"/>
        </w:rPr>
        <w:t xml:space="preserve">yang sesuai dengan suatu program dalam algoritma yang </w:t>
      </w:r>
      <w:r w:rsidR="00751D69" w:rsidRPr="00C7210B">
        <w:rPr>
          <w:lang w:val="id-ID"/>
        </w:rPr>
        <w:t>ditunjukkan</w:t>
      </w:r>
      <w:r w:rsidR="00C73774" w:rsidRPr="00C7210B">
        <w:rPr>
          <w:lang w:val="id-ID"/>
        </w:rPr>
        <w:t xml:space="preserve"> pada </w:t>
      </w:r>
      <w:r w:rsidR="00621E05" w:rsidRPr="00C7210B">
        <w:rPr>
          <w:lang w:val="id-ID"/>
        </w:rPr>
        <w:fldChar w:fldCharType="begin"/>
      </w:r>
      <w:r w:rsidR="00621E05" w:rsidRPr="00C7210B">
        <w:rPr>
          <w:lang w:val="id-ID"/>
        </w:rPr>
        <w:instrText xml:space="preserve"> REF _Ref66543430 \h </w:instrText>
      </w:r>
      <w:r w:rsidR="00621E05" w:rsidRPr="00C7210B">
        <w:rPr>
          <w:lang w:val="id-ID"/>
        </w:rPr>
      </w:r>
      <w:r w:rsidR="00621E05" w:rsidRPr="00C7210B">
        <w:rPr>
          <w:lang w:val="id-ID"/>
        </w:rPr>
        <w:fldChar w:fldCharType="separate"/>
      </w:r>
      <w:r w:rsidR="00BB156C" w:rsidRPr="00C7210B">
        <w:rPr>
          <w:lang w:val="id-ID"/>
        </w:rPr>
        <w:t xml:space="preserve">Gambar </w:t>
      </w:r>
      <w:r w:rsidR="00BB156C" w:rsidRPr="00C7210B">
        <w:rPr>
          <w:noProof/>
          <w:lang w:val="id-ID"/>
        </w:rPr>
        <w:t>II</w:t>
      </w:r>
      <w:r w:rsidR="00BB156C" w:rsidRPr="00C7210B">
        <w:rPr>
          <w:lang w:val="id-ID"/>
        </w:rPr>
        <w:t>.</w:t>
      </w:r>
      <w:r w:rsidR="00BB156C" w:rsidRPr="00C7210B">
        <w:rPr>
          <w:noProof/>
          <w:lang w:val="id-ID"/>
        </w:rPr>
        <w:t>4</w:t>
      </w:r>
      <w:r w:rsidR="00621E05" w:rsidRPr="00C7210B">
        <w:rPr>
          <w:lang w:val="id-ID"/>
        </w:rPr>
        <w:fldChar w:fldCharType="end"/>
      </w:r>
      <w:r w:rsidR="00621E05" w:rsidRPr="00C7210B">
        <w:rPr>
          <w:lang w:val="id-ID"/>
        </w:rPr>
        <w:t>.</w:t>
      </w:r>
      <w:r w:rsidRPr="00C7210B">
        <w:rPr>
          <w:i/>
          <w:iCs/>
          <w:lang w:val="id-ID"/>
        </w:rPr>
        <w:t xml:space="preserve"> </w:t>
      </w:r>
    </w:p>
    <w:p w14:paraId="56518854" w14:textId="75F71255" w:rsidR="00152DE2" w:rsidRPr="00C7210B" w:rsidRDefault="00152DE2" w:rsidP="001B1834">
      <w:pPr>
        <w:rPr>
          <w:rFonts w:ascii="Courier New" w:hAnsi="Courier New" w:cs="Courier New"/>
          <w:lang w:val="id-ID"/>
        </w:rPr>
      </w:pPr>
      <w:r w:rsidRPr="00C7210B">
        <w:rPr>
          <w:noProof/>
          <w:lang w:val="id-ID"/>
        </w:rPr>
        <w:lastRenderedPageBreak/>
        <w:drawing>
          <wp:inline distT="0" distB="0" distL="0" distR="0" wp14:anchorId="22874955" wp14:editId="49D85C16">
            <wp:extent cx="5010694" cy="545450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extLst>
                        <a:ext uri="{28A0092B-C50C-407E-A947-70E740481C1C}">
                          <a14:useLocalDpi xmlns:a14="http://schemas.microsoft.com/office/drawing/2010/main" val="0"/>
                        </a:ext>
                      </a:extLst>
                    </a:blip>
                    <a:stretch>
                      <a:fillRect/>
                    </a:stretch>
                  </pic:blipFill>
                  <pic:spPr>
                    <a:xfrm>
                      <a:off x="0" y="0"/>
                      <a:ext cx="5033317" cy="5479129"/>
                    </a:xfrm>
                    <a:prstGeom prst="rect">
                      <a:avLst/>
                    </a:prstGeom>
                  </pic:spPr>
                </pic:pic>
              </a:graphicData>
            </a:graphic>
          </wp:inline>
        </w:drawing>
      </w:r>
    </w:p>
    <w:p w14:paraId="4F68C38B" w14:textId="52E389C1" w:rsidR="006D6CBE" w:rsidRPr="00C7210B" w:rsidRDefault="006D6CBE" w:rsidP="006D6CBE">
      <w:pPr>
        <w:keepNext/>
        <w:rPr>
          <w:lang w:val="id-ID"/>
        </w:rPr>
      </w:pPr>
      <w:r w:rsidRPr="00C7210B">
        <w:rPr>
          <w:noProof/>
          <w:lang w:val="id-ID"/>
        </w:rPr>
        <w:lastRenderedPageBreak/>
        <w:drawing>
          <wp:inline distT="0" distB="0" distL="0" distR="0" wp14:anchorId="428510DC" wp14:editId="7E28955D">
            <wp:extent cx="5039995" cy="3567430"/>
            <wp:effectExtent l="0" t="0" r="825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a:extLst>
                        <a:ext uri="{28A0092B-C50C-407E-A947-70E740481C1C}">
                          <a14:useLocalDpi xmlns:a14="http://schemas.microsoft.com/office/drawing/2010/main" val="0"/>
                        </a:ext>
                      </a:extLst>
                    </a:blip>
                    <a:stretch>
                      <a:fillRect/>
                    </a:stretch>
                  </pic:blipFill>
                  <pic:spPr>
                    <a:xfrm>
                      <a:off x="0" y="0"/>
                      <a:ext cx="5039995" cy="3567430"/>
                    </a:xfrm>
                    <a:prstGeom prst="rect">
                      <a:avLst/>
                    </a:prstGeom>
                  </pic:spPr>
                </pic:pic>
              </a:graphicData>
            </a:graphic>
          </wp:inline>
        </w:drawing>
      </w:r>
    </w:p>
    <w:p w14:paraId="5143AF8B" w14:textId="236D4311" w:rsidR="006D6CBE" w:rsidRPr="00C7210B" w:rsidRDefault="006D6CBE" w:rsidP="006D6CBE">
      <w:pPr>
        <w:pStyle w:val="Caption"/>
        <w:rPr>
          <w:lang w:val="id-ID"/>
        </w:rPr>
      </w:pPr>
      <w:bookmarkStart w:id="41" w:name="_Ref66477733"/>
      <w:bookmarkStart w:id="42" w:name="_Toc75938843"/>
      <w:r w:rsidRPr="00C7210B">
        <w:rPr>
          <w:lang w:val="id-ID"/>
        </w:rPr>
        <w:t xml:space="preserve">Gambar </w:t>
      </w:r>
      <w:r w:rsidR="00801CAA" w:rsidRPr="00C7210B">
        <w:rPr>
          <w:lang w:val="id-ID"/>
        </w:rPr>
        <w:fldChar w:fldCharType="begin"/>
      </w:r>
      <w:r w:rsidR="00801CAA" w:rsidRPr="00C7210B">
        <w:rPr>
          <w:lang w:val="id-ID"/>
        </w:rPr>
        <w:instrText xml:space="preserve"> STYLEREF 1 \s </w:instrText>
      </w:r>
      <w:r w:rsidR="00801CAA" w:rsidRPr="00C7210B">
        <w:rPr>
          <w:lang w:val="id-ID"/>
        </w:rPr>
        <w:fldChar w:fldCharType="separate"/>
      </w:r>
      <w:r w:rsidR="00BB156C" w:rsidRPr="00C7210B">
        <w:rPr>
          <w:noProof/>
          <w:lang w:val="id-ID"/>
        </w:rPr>
        <w:t>II</w:t>
      </w:r>
      <w:r w:rsidR="00801CAA" w:rsidRPr="00C7210B">
        <w:rPr>
          <w:lang w:val="id-ID"/>
        </w:rPr>
        <w:fldChar w:fldCharType="end"/>
      </w:r>
      <w:r w:rsidR="00801CAA" w:rsidRPr="00C7210B">
        <w:rPr>
          <w:lang w:val="id-ID"/>
        </w:rPr>
        <w:t>.</w:t>
      </w:r>
      <w:r w:rsidR="00801CAA" w:rsidRPr="00C7210B">
        <w:rPr>
          <w:lang w:val="id-ID"/>
        </w:rPr>
        <w:fldChar w:fldCharType="begin"/>
      </w:r>
      <w:r w:rsidR="00801CAA" w:rsidRPr="00C7210B">
        <w:rPr>
          <w:lang w:val="id-ID"/>
        </w:rPr>
        <w:instrText xml:space="preserve"> SEQ Bagan \* ARABIC \s 1 </w:instrText>
      </w:r>
      <w:r w:rsidR="00801CAA" w:rsidRPr="00C7210B">
        <w:rPr>
          <w:lang w:val="id-ID"/>
        </w:rPr>
        <w:fldChar w:fldCharType="separate"/>
      </w:r>
      <w:r w:rsidR="00BB156C" w:rsidRPr="00C7210B">
        <w:rPr>
          <w:noProof/>
          <w:lang w:val="id-ID"/>
        </w:rPr>
        <w:t>3</w:t>
      </w:r>
      <w:r w:rsidR="00801CAA" w:rsidRPr="00C7210B">
        <w:rPr>
          <w:lang w:val="id-ID"/>
        </w:rPr>
        <w:fldChar w:fldCharType="end"/>
      </w:r>
      <w:bookmarkEnd w:id="41"/>
      <w:r w:rsidRPr="00C7210B">
        <w:rPr>
          <w:lang w:val="id-ID"/>
        </w:rPr>
        <w:t xml:space="preserve">. Aturan Pengecekan </w:t>
      </w:r>
      <w:proofErr w:type="spellStart"/>
      <w:r w:rsidRPr="00C7210B">
        <w:rPr>
          <w:i/>
          <w:iCs/>
          <w:lang w:val="id-ID"/>
        </w:rPr>
        <w:t>Liquid</w:t>
      </w:r>
      <w:proofErr w:type="spellEnd"/>
      <w:r w:rsidRPr="00C7210B">
        <w:rPr>
          <w:i/>
          <w:iCs/>
          <w:lang w:val="id-ID"/>
        </w:rPr>
        <w:t xml:space="preserve"> </w:t>
      </w:r>
      <w:proofErr w:type="spellStart"/>
      <w:r w:rsidRPr="00C7210B">
        <w:rPr>
          <w:i/>
          <w:iCs/>
          <w:lang w:val="id-ID"/>
        </w:rPr>
        <w:t>Type</w:t>
      </w:r>
      <w:proofErr w:type="spellEnd"/>
      <w:r w:rsidR="00D64686" w:rsidRPr="00C7210B">
        <w:rPr>
          <w:i/>
          <w:iCs/>
          <w:lang w:val="id-ID"/>
        </w:rPr>
        <w:t xml:space="preserve"> </w:t>
      </w:r>
      <w:r w:rsidR="00D64686" w:rsidRPr="00C7210B">
        <w:rPr>
          <w:i/>
          <w:iCs/>
          <w:lang w:val="id-ID"/>
        </w:rPr>
        <w:fldChar w:fldCharType="begin" w:fldLock="1"/>
      </w:r>
      <w:r w:rsidR="009633CB" w:rsidRPr="00C7210B">
        <w:rPr>
          <w:i/>
          <w:iCs/>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properties":{"noteIndex":0},"schema":"https://github.com/citation-style-language/schema/raw/master/csl-citation.json"}</w:instrText>
      </w:r>
      <w:r w:rsidR="00D64686" w:rsidRPr="00C7210B">
        <w:rPr>
          <w:i/>
          <w:iCs/>
          <w:lang w:val="id-ID"/>
        </w:rPr>
        <w:fldChar w:fldCharType="separate"/>
      </w:r>
      <w:r w:rsidR="00801CAA" w:rsidRPr="00C7210B">
        <w:rPr>
          <w:iCs/>
          <w:noProof/>
          <w:lang w:val="id-ID"/>
        </w:rPr>
        <w:t>(Rondon et al., 2008)</w:t>
      </w:r>
      <w:bookmarkEnd w:id="42"/>
      <w:r w:rsidR="00D64686" w:rsidRPr="00C7210B">
        <w:rPr>
          <w:i/>
          <w:iCs/>
          <w:lang w:val="id-ID"/>
        </w:rPr>
        <w:fldChar w:fldCharType="end"/>
      </w:r>
    </w:p>
    <w:p w14:paraId="6A8746C6" w14:textId="2D32F07A" w:rsidR="007D348F" w:rsidRPr="00C7210B" w:rsidRDefault="00234B09" w:rsidP="007D348F">
      <w:pPr>
        <w:pStyle w:val="Heading4"/>
        <w:rPr>
          <w:lang w:val="id-ID"/>
        </w:rPr>
      </w:pPr>
      <w:r w:rsidRPr="00C7210B">
        <w:rPr>
          <w:lang w:val="id-ID"/>
        </w:rPr>
        <w:t>Solusi dan Hasil</w:t>
      </w:r>
      <w:r w:rsidR="007C7183" w:rsidRPr="00C7210B">
        <w:rPr>
          <w:lang w:val="id-ID"/>
        </w:rPr>
        <w:t xml:space="preserve"> (</w:t>
      </w:r>
      <w:r w:rsidR="007C7183" w:rsidRPr="00C7210B">
        <w:rPr>
          <w:i/>
          <w:iCs/>
          <w:lang w:val="id-ID"/>
        </w:rPr>
        <w:t xml:space="preserve">Solution, </w:t>
      </w:r>
      <w:proofErr w:type="spellStart"/>
      <w:r w:rsidR="007C7183" w:rsidRPr="00C7210B">
        <w:rPr>
          <w:i/>
          <w:iCs/>
          <w:lang w:val="id-ID"/>
        </w:rPr>
        <w:t>Types</w:t>
      </w:r>
      <w:proofErr w:type="spellEnd"/>
      <w:r w:rsidR="007C7183" w:rsidRPr="00C7210B">
        <w:rPr>
          <w:i/>
          <w:iCs/>
          <w:lang w:val="id-ID"/>
        </w:rPr>
        <w:t xml:space="preserve">, </w:t>
      </w:r>
      <w:proofErr w:type="spellStart"/>
      <w:r w:rsidR="007C7183" w:rsidRPr="00C7210B">
        <w:rPr>
          <w:i/>
          <w:iCs/>
          <w:lang w:val="id-ID"/>
        </w:rPr>
        <w:t>and</w:t>
      </w:r>
      <w:proofErr w:type="spellEnd"/>
      <w:r w:rsidR="007C7183" w:rsidRPr="00C7210B">
        <w:rPr>
          <w:i/>
          <w:iCs/>
          <w:lang w:val="id-ID"/>
        </w:rPr>
        <w:t xml:space="preserve"> </w:t>
      </w:r>
      <w:proofErr w:type="spellStart"/>
      <w:r w:rsidR="007C7183" w:rsidRPr="00C7210B">
        <w:rPr>
          <w:i/>
          <w:iCs/>
          <w:lang w:val="id-ID"/>
        </w:rPr>
        <w:t>Errors</w:t>
      </w:r>
      <w:proofErr w:type="spellEnd"/>
      <w:r w:rsidR="007C7183" w:rsidRPr="00C7210B">
        <w:rPr>
          <w:lang w:val="id-ID"/>
        </w:rPr>
        <w:t>)</w:t>
      </w:r>
    </w:p>
    <w:p w14:paraId="761F21DE" w14:textId="36FFDE90" w:rsidR="007D348F" w:rsidRPr="00C7210B" w:rsidRDefault="007C7183" w:rsidP="007D348F">
      <w:pPr>
        <w:rPr>
          <w:lang w:val="id-ID"/>
        </w:rPr>
      </w:pPr>
      <w:r w:rsidRPr="00C7210B">
        <w:rPr>
          <w:lang w:val="id-ID"/>
        </w:rPr>
        <w:t xml:space="preserve">Pada akhirnya seluruh batasan yang dihasilkan dari tahap sebelumnya </w:t>
      </w:r>
      <w:proofErr w:type="spellStart"/>
      <w:r w:rsidRPr="00C7210B">
        <w:rPr>
          <w:lang w:val="id-ID"/>
        </w:rPr>
        <w:t>disatukan</w:t>
      </w:r>
      <w:proofErr w:type="spellEnd"/>
      <w:r w:rsidRPr="00C7210B">
        <w:rPr>
          <w:lang w:val="id-ID"/>
        </w:rPr>
        <w:t xml:space="preserve"> menjadi </w:t>
      </w:r>
      <w:proofErr w:type="spellStart"/>
      <w:r w:rsidRPr="00C7210B">
        <w:rPr>
          <w:i/>
          <w:iCs/>
          <w:lang w:val="id-ID"/>
        </w:rPr>
        <w:t>Horn</w:t>
      </w:r>
      <w:proofErr w:type="spellEnd"/>
      <w:r w:rsidRPr="00C7210B">
        <w:rPr>
          <w:i/>
          <w:iCs/>
          <w:lang w:val="id-ID"/>
        </w:rPr>
        <w:t xml:space="preserve"> </w:t>
      </w:r>
      <w:proofErr w:type="spellStart"/>
      <w:r w:rsidRPr="00C7210B">
        <w:rPr>
          <w:i/>
          <w:iCs/>
          <w:lang w:val="id-ID"/>
        </w:rPr>
        <w:t>Clause</w:t>
      </w:r>
      <w:proofErr w:type="spellEnd"/>
      <w:r w:rsidRPr="00C7210B">
        <w:rPr>
          <w:i/>
          <w:iCs/>
          <w:lang w:val="id-ID"/>
        </w:rPr>
        <w:t xml:space="preserve"> </w:t>
      </w:r>
      <w:r w:rsidRPr="00C7210B">
        <w:rPr>
          <w:lang w:val="id-ID"/>
        </w:rPr>
        <w:t xml:space="preserve">atau kalimat logika dalam bentuk u ← (p </w:t>
      </w:r>
      <w:r w:rsidRPr="00C7210B">
        <w:rPr>
          <w:rFonts w:ascii="Cambria Math" w:hAnsi="Cambria Math" w:cs="Cambria Math"/>
          <w:lang w:val="id-ID"/>
        </w:rPr>
        <w:t>∧</w:t>
      </w:r>
      <w:r w:rsidRPr="00C7210B">
        <w:rPr>
          <w:lang w:val="id-ID"/>
        </w:rPr>
        <w:t xml:space="preserve"> q </w:t>
      </w:r>
      <w:r w:rsidRPr="00C7210B">
        <w:rPr>
          <w:rFonts w:ascii="Cambria Math" w:hAnsi="Cambria Math" w:cs="Cambria Math"/>
          <w:lang w:val="id-ID"/>
        </w:rPr>
        <w:t>∧</w:t>
      </w:r>
      <w:r w:rsidRPr="00C7210B">
        <w:rPr>
          <w:lang w:val="id-ID"/>
        </w:rPr>
        <w:t xml:space="preserve"> ... </w:t>
      </w:r>
      <w:r w:rsidRPr="00C7210B">
        <w:rPr>
          <w:rFonts w:ascii="Cambria Math" w:hAnsi="Cambria Math" w:cs="Cambria Math"/>
          <w:lang w:val="id-ID"/>
        </w:rPr>
        <w:t>∧</w:t>
      </w:r>
      <w:r w:rsidRPr="00C7210B">
        <w:rPr>
          <w:lang w:val="id-ID"/>
        </w:rPr>
        <w:t xml:space="preserve"> t) yang kemudian akan diselesaikan oleh algoritma </w:t>
      </w:r>
      <w:proofErr w:type="spellStart"/>
      <w:r w:rsidRPr="00C7210B">
        <w:rPr>
          <w:i/>
          <w:iCs/>
          <w:lang w:val="id-ID"/>
        </w:rPr>
        <w:t>fixpoint</w:t>
      </w:r>
      <w:proofErr w:type="spellEnd"/>
      <w:r w:rsidRPr="00C7210B">
        <w:rPr>
          <w:i/>
          <w:iCs/>
          <w:lang w:val="id-ID"/>
        </w:rPr>
        <w:t xml:space="preserve"> </w:t>
      </w:r>
      <w:r w:rsidRPr="00C7210B">
        <w:rPr>
          <w:lang w:val="id-ID"/>
        </w:rPr>
        <w:t xml:space="preserve">yang </w:t>
      </w:r>
      <w:r w:rsidR="00C73774" w:rsidRPr="00C7210B">
        <w:rPr>
          <w:lang w:val="id-ID"/>
        </w:rPr>
        <w:t>diterangkan dalam</w:t>
      </w:r>
      <w:r w:rsidR="00621E05" w:rsidRPr="00C7210B">
        <w:rPr>
          <w:lang w:val="id-ID"/>
        </w:rPr>
        <w:t xml:space="preserve"> </w:t>
      </w:r>
      <w:r w:rsidR="00621E05" w:rsidRPr="00C7210B">
        <w:rPr>
          <w:lang w:val="id-ID"/>
        </w:rPr>
        <w:fldChar w:fldCharType="begin"/>
      </w:r>
      <w:r w:rsidR="00621E05" w:rsidRPr="00C7210B">
        <w:rPr>
          <w:lang w:val="id-ID"/>
        </w:rPr>
        <w:instrText xml:space="preserve"> REF _Ref66543430 \h </w:instrText>
      </w:r>
      <w:r w:rsidR="00621E05" w:rsidRPr="00C7210B">
        <w:rPr>
          <w:lang w:val="id-ID"/>
        </w:rPr>
      </w:r>
      <w:r w:rsidR="00621E05" w:rsidRPr="00C7210B">
        <w:rPr>
          <w:lang w:val="id-ID"/>
        </w:rPr>
        <w:fldChar w:fldCharType="separate"/>
      </w:r>
      <w:r w:rsidR="00BB156C" w:rsidRPr="00C7210B">
        <w:rPr>
          <w:lang w:val="id-ID"/>
        </w:rPr>
        <w:t xml:space="preserve">Gambar </w:t>
      </w:r>
      <w:r w:rsidR="00BB156C" w:rsidRPr="00C7210B">
        <w:rPr>
          <w:noProof/>
          <w:lang w:val="id-ID"/>
        </w:rPr>
        <w:t>II</w:t>
      </w:r>
      <w:r w:rsidR="00BB156C" w:rsidRPr="00C7210B">
        <w:rPr>
          <w:lang w:val="id-ID"/>
        </w:rPr>
        <w:t>.</w:t>
      </w:r>
      <w:r w:rsidR="00BB156C" w:rsidRPr="00C7210B">
        <w:rPr>
          <w:noProof/>
          <w:lang w:val="id-ID"/>
        </w:rPr>
        <w:t>4</w:t>
      </w:r>
      <w:r w:rsidR="00621E05" w:rsidRPr="00C7210B">
        <w:rPr>
          <w:lang w:val="id-ID"/>
        </w:rPr>
        <w:fldChar w:fldCharType="end"/>
      </w:r>
      <w:r w:rsidR="00621E05" w:rsidRPr="00C7210B">
        <w:rPr>
          <w:lang w:val="id-ID"/>
        </w:rPr>
        <w:t xml:space="preserve">. </w:t>
      </w:r>
      <w:r w:rsidR="0001558B" w:rsidRPr="00C7210B">
        <w:rPr>
          <w:lang w:val="id-ID"/>
        </w:rPr>
        <w:t xml:space="preserve">Fungsi </w:t>
      </w:r>
      <w:proofErr w:type="spellStart"/>
      <w:r w:rsidR="0001558B" w:rsidRPr="00C7210B">
        <w:rPr>
          <w:rFonts w:ascii="Courier New" w:hAnsi="Courier New" w:cs="Courier New"/>
          <w:lang w:val="id-ID"/>
        </w:rPr>
        <w:t>solve</w:t>
      </w:r>
      <w:proofErr w:type="spellEnd"/>
      <w:r w:rsidR="0001558B" w:rsidRPr="00C7210B">
        <w:rPr>
          <w:lang w:val="id-ID"/>
        </w:rPr>
        <w:t xml:space="preserve"> pada algoritma tersebut bisa </w:t>
      </w:r>
      <w:r w:rsidR="0000455E" w:rsidRPr="00C7210B">
        <w:rPr>
          <w:lang w:val="id-ID"/>
        </w:rPr>
        <w:t>diimplementasikan</w:t>
      </w:r>
      <w:r w:rsidR="0001558B" w:rsidRPr="00C7210B">
        <w:rPr>
          <w:lang w:val="id-ID"/>
        </w:rPr>
        <w:t xml:space="preserve"> dengan menggunakan bantuan </w:t>
      </w:r>
      <w:r w:rsidR="0001558B" w:rsidRPr="00C7210B">
        <w:rPr>
          <w:i/>
          <w:iCs/>
          <w:lang w:val="id-ID"/>
        </w:rPr>
        <w:t xml:space="preserve">SMT </w:t>
      </w:r>
      <w:proofErr w:type="spellStart"/>
      <w:r w:rsidR="0001558B" w:rsidRPr="00C7210B">
        <w:rPr>
          <w:i/>
          <w:iCs/>
          <w:lang w:val="id-ID"/>
        </w:rPr>
        <w:t>Solver</w:t>
      </w:r>
      <w:proofErr w:type="spellEnd"/>
      <w:r w:rsidR="0001558B" w:rsidRPr="00C7210B">
        <w:rPr>
          <w:lang w:val="id-ID"/>
        </w:rPr>
        <w:t xml:space="preserve"> seperti Z3 atau CVC4.</w:t>
      </w:r>
    </w:p>
    <w:p w14:paraId="2ECF0697" w14:textId="77777777" w:rsidR="00C73774" w:rsidRPr="00C7210B" w:rsidRDefault="00C73774" w:rsidP="00C73774">
      <w:pPr>
        <w:keepNext/>
        <w:rPr>
          <w:lang w:val="id-ID"/>
        </w:rPr>
      </w:pPr>
      <w:r w:rsidRPr="00C7210B">
        <w:rPr>
          <w:noProof/>
          <w:lang w:val="id-ID"/>
        </w:rPr>
        <w:lastRenderedPageBreak/>
        <w:drawing>
          <wp:inline distT="0" distB="0" distL="0" distR="0" wp14:anchorId="6B116A49" wp14:editId="5D1C94BF">
            <wp:extent cx="5011404" cy="5390707"/>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6">
                      <a:extLst>
                        <a:ext uri="{28A0092B-C50C-407E-A947-70E740481C1C}">
                          <a14:useLocalDpi xmlns:a14="http://schemas.microsoft.com/office/drawing/2010/main" val="0"/>
                        </a:ext>
                      </a:extLst>
                    </a:blip>
                    <a:srcRect r="8435"/>
                    <a:stretch/>
                  </pic:blipFill>
                  <pic:spPr bwMode="auto">
                    <a:xfrm>
                      <a:off x="0" y="0"/>
                      <a:ext cx="5023297" cy="5403501"/>
                    </a:xfrm>
                    <a:prstGeom prst="rect">
                      <a:avLst/>
                    </a:prstGeom>
                    <a:ln>
                      <a:noFill/>
                    </a:ln>
                    <a:extLst>
                      <a:ext uri="{53640926-AAD7-44D8-BBD7-CCE9431645EC}">
                        <a14:shadowObscured xmlns:a14="http://schemas.microsoft.com/office/drawing/2010/main"/>
                      </a:ext>
                    </a:extLst>
                  </pic:spPr>
                </pic:pic>
              </a:graphicData>
            </a:graphic>
          </wp:inline>
        </w:drawing>
      </w:r>
      <w:r w:rsidRPr="00C7210B">
        <w:rPr>
          <w:noProof/>
          <w:lang w:val="id-ID"/>
        </w:rPr>
        <w:lastRenderedPageBreak/>
        <w:drawing>
          <wp:inline distT="0" distB="0" distL="0" distR="0" wp14:anchorId="082CBEF6" wp14:editId="53F80459">
            <wp:extent cx="5035492" cy="446567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7">
                      <a:extLst>
                        <a:ext uri="{28A0092B-C50C-407E-A947-70E740481C1C}">
                          <a14:useLocalDpi xmlns:a14="http://schemas.microsoft.com/office/drawing/2010/main" val="0"/>
                        </a:ext>
                      </a:extLst>
                    </a:blip>
                    <a:srcRect r="10338"/>
                    <a:stretch/>
                  </pic:blipFill>
                  <pic:spPr bwMode="auto">
                    <a:xfrm>
                      <a:off x="0" y="0"/>
                      <a:ext cx="5044292" cy="4473478"/>
                    </a:xfrm>
                    <a:prstGeom prst="rect">
                      <a:avLst/>
                    </a:prstGeom>
                    <a:ln>
                      <a:noFill/>
                    </a:ln>
                    <a:extLst>
                      <a:ext uri="{53640926-AAD7-44D8-BBD7-CCE9431645EC}">
                        <a14:shadowObscured xmlns:a14="http://schemas.microsoft.com/office/drawing/2010/main"/>
                      </a:ext>
                    </a:extLst>
                  </pic:spPr>
                </pic:pic>
              </a:graphicData>
            </a:graphic>
          </wp:inline>
        </w:drawing>
      </w:r>
    </w:p>
    <w:p w14:paraId="5504FB4A" w14:textId="559C37C1" w:rsidR="00C73774" w:rsidRPr="00C7210B" w:rsidRDefault="00C73774" w:rsidP="00C73774">
      <w:pPr>
        <w:pStyle w:val="Caption"/>
        <w:rPr>
          <w:lang w:val="id-ID"/>
        </w:rPr>
      </w:pPr>
      <w:bookmarkStart w:id="43" w:name="_Ref66543430"/>
      <w:bookmarkStart w:id="44" w:name="_Toc75938844"/>
      <w:r w:rsidRPr="00C7210B">
        <w:rPr>
          <w:lang w:val="id-ID"/>
        </w:rPr>
        <w:t xml:space="preserve">Gambar </w:t>
      </w:r>
      <w:r w:rsidR="00801CAA" w:rsidRPr="00C7210B">
        <w:rPr>
          <w:lang w:val="id-ID"/>
        </w:rPr>
        <w:fldChar w:fldCharType="begin"/>
      </w:r>
      <w:r w:rsidR="00801CAA" w:rsidRPr="00C7210B">
        <w:rPr>
          <w:lang w:val="id-ID"/>
        </w:rPr>
        <w:instrText xml:space="preserve"> STYLEREF 1 \s </w:instrText>
      </w:r>
      <w:r w:rsidR="00801CAA" w:rsidRPr="00C7210B">
        <w:rPr>
          <w:lang w:val="id-ID"/>
        </w:rPr>
        <w:fldChar w:fldCharType="separate"/>
      </w:r>
      <w:r w:rsidR="00BB156C" w:rsidRPr="00C7210B">
        <w:rPr>
          <w:noProof/>
          <w:lang w:val="id-ID"/>
        </w:rPr>
        <w:t>II</w:t>
      </w:r>
      <w:r w:rsidR="00801CAA" w:rsidRPr="00C7210B">
        <w:rPr>
          <w:lang w:val="id-ID"/>
        </w:rPr>
        <w:fldChar w:fldCharType="end"/>
      </w:r>
      <w:r w:rsidR="00801CAA" w:rsidRPr="00C7210B">
        <w:rPr>
          <w:lang w:val="id-ID"/>
        </w:rPr>
        <w:t>.</w:t>
      </w:r>
      <w:r w:rsidR="00801CAA" w:rsidRPr="00C7210B">
        <w:rPr>
          <w:lang w:val="id-ID"/>
        </w:rPr>
        <w:fldChar w:fldCharType="begin"/>
      </w:r>
      <w:r w:rsidR="00801CAA" w:rsidRPr="00C7210B">
        <w:rPr>
          <w:lang w:val="id-ID"/>
        </w:rPr>
        <w:instrText xml:space="preserve"> SEQ Bagan \* ARABIC \s 1 </w:instrText>
      </w:r>
      <w:r w:rsidR="00801CAA" w:rsidRPr="00C7210B">
        <w:rPr>
          <w:lang w:val="id-ID"/>
        </w:rPr>
        <w:fldChar w:fldCharType="separate"/>
      </w:r>
      <w:r w:rsidR="00BB156C" w:rsidRPr="00C7210B">
        <w:rPr>
          <w:noProof/>
          <w:lang w:val="id-ID"/>
        </w:rPr>
        <w:t>4</w:t>
      </w:r>
      <w:r w:rsidR="00801CAA" w:rsidRPr="00C7210B">
        <w:rPr>
          <w:lang w:val="id-ID"/>
        </w:rPr>
        <w:fldChar w:fldCharType="end"/>
      </w:r>
      <w:bookmarkEnd w:id="43"/>
      <w:r w:rsidRPr="00C7210B">
        <w:rPr>
          <w:lang w:val="id-ID"/>
        </w:rPr>
        <w:t xml:space="preserve">. Algoritma </w:t>
      </w:r>
      <w:proofErr w:type="spellStart"/>
      <w:r w:rsidRPr="00C7210B">
        <w:rPr>
          <w:i/>
          <w:iCs/>
          <w:lang w:val="id-ID"/>
        </w:rPr>
        <w:t>Liquid</w:t>
      </w:r>
      <w:proofErr w:type="spellEnd"/>
      <w:r w:rsidRPr="00C7210B">
        <w:rPr>
          <w:i/>
          <w:iCs/>
          <w:lang w:val="id-ID"/>
        </w:rPr>
        <w:t xml:space="preserve"> </w:t>
      </w:r>
      <w:proofErr w:type="spellStart"/>
      <w:r w:rsidRPr="00C7210B">
        <w:rPr>
          <w:i/>
          <w:iCs/>
          <w:lang w:val="id-ID"/>
        </w:rPr>
        <w:t>Type</w:t>
      </w:r>
      <w:proofErr w:type="spellEnd"/>
      <w:r w:rsidRPr="00C7210B">
        <w:rPr>
          <w:i/>
          <w:iCs/>
          <w:lang w:val="id-ID"/>
        </w:rPr>
        <w:t xml:space="preserve"> </w:t>
      </w:r>
      <w:proofErr w:type="spellStart"/>
      <w:r w:rsidRPr="00C7210B">
        <w:rPr>
          <w:i/>
          <w:iCs/>
          <w:lang w:val="id-ID"/>
        </w:rPr>
        <w:t>Inference</w:t>
      </w:r>
      <w:proofErr w:type="spellEnd"/>
      <w:r w:rsidR="00BE1518" w:rsidRPr="00C7210B">
        <w:rPr>
          <w:i/>
          <w:iCs/>
          <w:lang w:val="id-ID"/>
        </w:rPr>
        <w:t xml:space="preserve"> </w:t>
      </w:r>
      <w:r w:rsidR="00BE1518" w:rsidRPr="00C7210B">
        <w:rPr>
          <w:i/>
          <w:iCs/>
          <w:lang w:val="id-ID"/>
        </w:rPr>
        <w:fldChar w:fldCharType="begin" w:fldLock="1"/>
      </w:r>
      <w:r w:rsidR="009633CB" w:rsidRPr="00C7210B">
        <w:rPr>
          <w:i/>
          <w:iCs/>
          <w:lang w:val="id-ID"/>
        </w:rPr>
        <w:instrText>ADDIN CSL_CITATION {"citationItems":[{"id":"ITEM-1","itemData":{"DOI":"10.1145/1379022.1375602","ISBN":"9781595938602","ISSN":"15232867","abstract":"We present Logically Qualified Data Types, abbreviated to Liquid Types, a system that combines Hindley-Milner type inference with Predicate Abstraction to automatically infer dependent types precise enough to prove a variety of safety properties. Liquid types allow programmers to reap many of the benefits of dependent types, namely static verification of critical properties and the elimination of expensive run-time checks, without the heavy price of manual annotation. We have implemented liquid type inference in DSOLVE, which takes as input an OC AML program and a set of logical qualifiers and infers dependent types for the expressions in the OCAML program. To demonstrate the utility of our approach, we describe experiments using DSOLVE to statically verify the safety of array accesses on a set of OCAML benchmarks that were previously annotated with dependent types as part of the DML project. We show that when used in conjunction with a fixed set of array bounds checking qualifiers, DSOLVE reduces the amount of manual annotation required for proving safety from 31% of program text to under 1%. Copyright copy; 2008 ACM.","author":[{"dropping-particle":"","family":"Rondon","given":"Patrick M.","non-dropping-particle":"","parse-names":false,"suffix":""},{"dropping-particle":"","family":"Kawaguchi","given":"Ming","non-dropping-particle":"","parse-names":false,"suffix":""},{"dropping-particle":"","family":"Jhala","given":"Ranjit","non-dropping-particle":"","parse-names":false,"suffix":""}],"container-title":"ACM SIGPLAN Notices","id":"ITEM-1","issue":"6","issued":{"date-parts":[["2008"]]},"page":"159-169","title":"Liquid types","type":"article-journal","volume":"43"},"uris":["http://www.mendeley.com/documents/?uuid=3b757059-6fee-409f-afd1-2da715e34f13"]}],"mendeley":{"formattedCitation":"(Rondon et al., 2008)","plainTextFormattedCitation":"(Rondon et al., 2008)","previouslyFormattedCitation":"(Rondon et al., 2008)"},"properties":{"noteIndex":0},"schema":"https://github.com/citation-style-language/schema/raw/master/csl-citation.json"}</w:instrText>
      </w:r>
      <w:r w:rsidR="00BE1518" w:rsidRPr="00C7210B">
        <w:rPr>
          <w:i/>
          <w:iCs/>
          <w:lang w:val="id-ID"/>
        </w:rPr>
        <w:fldChar w:fldCharType="separate"/>
      </w:r>
      <w:r w:rsidR="00801CAA" w:rsidRPr="00C7210B">
        <w:rPr>
          <w:iCs/>
          <w:noProof/>
          <w:lang w:val="id-ID"/>
        </w:rPr>
        <w:t>(Rondon et al., 2008)</w:t>
      </w:r>
      <w:bookmarkEnd w:id="44"/>
      <w:r w:rsidR="00BE1518" w:rsidRPr="00C7210B">
        <w:rPr>
          <w:i/>
          <w:iCs/>
          <w:lang w:val="id-ID"/>
        </w:rPr>
        <w:fldChar w:fldCharType="end"/>
      </w:r>
    </w:p>
    <w:p w14:paraId="4E24EA1F" w14:textId="3887CC0D" w:rsidR="006456A3" w:rsidRPr="00C7210B" w:rsidRDefault="00DA1705" w:rsidP="006456A3">
      <w:pPr>
        <w:rPr>
          <w:lang w:val="id-ID"/>
        </w:rPr>
      </w:pPr>
      <w:r w:rsidRPr="00C7210B">
        <w:rPr>
          <w:lang w:val="id-ID"/>
        </w:rPr>
        <w:t xml:space="preserve">Setelah menjalankan algoritma ini, akan dihasilkan inferensi apakah rangkaian batasan yang sudah dihasilkan dari sebuah kode mampu diselesaikan atau tidak. Jika ya, maka </w:t>
      </w:r>
      <w:proofErr w:type="spellStart"/>
      <w:r w:rsidRPr="00C7210B">
        <w:rPr>
          <w:lang w:val="id-ID"/>
        </w:rPr>
        <w:t>Liquid</w:t>
      </w:r>
      <w:proofErr w:type="spellEnd"/>
      <w:r w:rsidRPr="00C7210B">
        <w:rPr>
          <w:lang w:val="id-ID"/>
        </w:rPr>
        <w:t xml:space="preserve"> </w:t>
      </w:r>
      <w:proofErr w:type="spellStart"/>
      <w:r w:rsidRPr="00C7210B">
        <w:rPr>
          <w:lang w:val="id-ID"/>
        </w:rPr>
        <w:t>Haskell</w:t>
      </w:r>
      <w:proofErr w:type="spellEnd"/>
      <w:r w:rsidRPr="00C7210B">
        <w:rPr>
          <w:lang w:val="id-ID"/>
        </w:rPr>
        <w:t xml:space="preserve"> akan memberikan hasil “SAFE” yang menandakan bahwa kode program telah </w:t>
      </w:r>
      <w:r w:rsidR="00D92799" w:rsidRPr="00C7210B">
        <w:rPr>
          <w:lang w:val="id-ID"/>
        </w:rPr>
        <w:t>berhasil diverifikasi dan memiliki logika yang konsisten</w:t>
      </w:r>
      <w:r w:rsidRPr="00C7210B">
        <w:rPr>
          <w:lang w:val="id-ID"/>
        </w:rPr>
        <w:t xml:space="preserve">. Jika tidak, maka </w:t>
      </w:r>
      <w:proofErr w:type="spellStart"/>
      <w:r w:rsidRPr="00C7210B">
        <w:rPr>
          <w:lang w:val="id-ID"/>
        </w:rPr>
        <w:t>Liquid</w:t>
      </w:r>
      <w:proofErr w:type="spellEnd"/>
      <w:r w:rsidRPr="00C7210B">
        <w:rPr>
          <w:lang w:val="id-ID"/>
        </w:rPr>
        <w:t xml:space="preserve"> </w:t>
      </w:r>
      <w:proofErr w:type="spellStart"/>
      <w:r w:rsidRPr="00C7210B">
        <w:rPr>
          <w:lang w:val="id-ID"/>
        </w:rPr>
        <w:t>Haskell</w:t>
      </w:r>
      <w:proofErr w:type="spellEnd"/>
      <w:r w:rsidRPr="00C7210B">
        <w:rPr>
          <w:lang w:val="id-ID"/>
        </w:rPr>
        <w:t xml:space="preserve"> akan memberikan hasil “UNSAFE” dan menunjukkan batasan yang mana yang tidak sesuai dengan batasan yang lain serta lokasi kode program</w:t>
      </w:r>
      <w:r w:rsidR="00F45D34" w:rsidRPr="00C7210B">
        <w:rPr>
          <w:lang w:val="id-ID"/>
        </w:rPr>
        <w:t xml:space="preserve"> yang menghasilkan batasan tersebut untuk penanganan selanjutnya.</w:t>
      </w:r>
      <w:r w:rsidRPr="00C7210B">
        <w:rPr>
          <w:lang w:val="id-ID"/>
        </w:rPr>
        <w:t xml:space="preserve"> </w:t>
      </w:r>
    </w:p>
    <w:p w14:paraId="1EAF1B9E" w14:textId="674E2C43" w:rsidR="004572F4" w:rsidRPr="00C7210B" w:rsidRDefault="00CB1E84" w:rsidP="00CB1E84">
      <w:pPr>
        <w:pStyle w:val="Heading2"/>
        <w:rPr>
          <w:lang w:val="id-ID"/>
        </w:rPr>
      </w:pPr>
      <w:bookmarkStart w:id="45" w:name="_Toc75938817"/>
      <w:r w:rsidRPr="00C7210B">
        <w:rPr>
          <w:lang w:val="id-ID"/>
        </w:rPr>
        <w:t>Pohon Merah-Hitam</w:t>
      </w:r>
      <w:bookmarkEnd w:id="45"/>
    </w:p>
    <w:p w14:paraId="65F51CDF" w14:textId="749F7116" w:rsidR="0018304D" w:rsidRPr="00C7210B" w:rsidRDefault="0018304D" w:rsidP="0018304D">
      <w:pPr>
        <w:rPr>
          <w:lang w:val="id-ID"/>
        </w:rPr>
      </w:pPr>
      <w:r w:rsidRPr="00C7210B">
        <w:rPr>
          <w:lang w:val="id-ID"/>
        </w:rPr>
        <w:t xml:space="preserve">Struktur data Pohon Merah-Hitam atau </w:t>
      </w:r>
      <w:r w:rsidRPr="00C7210B">
        <w:rPr>
          <w:i/>
          <w:iCs/>
          <w:lang w:val="id-ID"/>
        </w:rPr>
        <w:t xml:space="preserve">Red-Black Tree </w:t>
      </w:r>
      <w:r w:rsidRPr="00C7210B">
        <w:rPr>
          <w:lang w:val="id-ID"/>
        </w:rPr>
        <w:t xml:space="preserve">(RBT) adalah sebuah algoritma yang diciptakan oleh Rudolf </w:t>
      </w:r>
      <w:proofErr w:type="spellStart"/>
      <w:r w:rsidRPr="00C7210B">
        <w:rPr>
          <w:lang w:val="id-ID"/>
        </w:rPr>
        <w:t>Bayer</w:t>
      </w:r>
      <w:proofErr w:type="spellEnd"/>
      <w:r w:rsidRPr="00C7210B">
        <w:rPr>
          <w:lang w:val="id-ID"/>
        </w:rPr>
        <w:t xml:space="preserve"> pada 1972 </w:t>
      </w:r>
      <w:r w:rsidRPr="00C7210B">
        <w:rPr>
          <w:lang w:val="id-ID"/>
        </w:rPr>
        <w:fldChar w:fldCharType="begin" w:fldLock="1"/>
      </w:r>
      <w:r w:rsidRPr="00C7210B">
        <w:rPr>
          <w:lang w:val="id-ID"/>
        </w:rPr>
        <w:instrText>ADDIN CSL_CITATION {"citationItems":[{"id":"ITEM-1","itemData":{"DOI":"10.1007/BF00289509","ISSN":"00015903","abstract":"A class of binary trees is described for maintaining ordered sets of data. Random insertions, deletions, and retrievals of keys can be done in time proportional to log N where N is the cardinality of the data-set. Symmetric B-Trees are a modification of B-trees described previously by Bayer and McCreight. This class of trees properly contains the balanced trees. © 1972 Springer-Verlag.","author":[{"dropping-particle":"","family":"Bayer","given":"Rudolf","non-dropping-particle":"","parse-names":false,"suffix":""}],"container-title":"Acta Informatica","id":"ITEM-1","issued":{"date-parts":[["1972"]]},"title":"Symmetric binary B-Trees: Data structure and maintenance algorithms","type":"article-journal"},"uris":["http://www.mendeley.com/documents/?uuid=d9429cc9-347a-4d0f-8514-99292c685a62"]}],"mendeley":{"formattedCitation":"(Bayer, 1972)","plainTextFormattedCitation":"(Bayer, 1972)","previouslyFormattedCitation":"(Bayer, 1972)"},"properties":{"noteIndex":0},"schema":"https://github.com/citation-style-language/schema/raw/master/csl-citation.json"}</w:instrText>
      </w:r>
      <w:r w:rsidRPr="00C7210B">
        <w:rPr>
          <w:lang w:val="id-ID"/>
        </w:rPr>
        <w:fldChar w:fldCharType="separate"/>
      </w:r>
      <w:r w:rsidRPr="00C7210B">
        <w:rPr>
          <w:noProof/>
          <w:lang w:val="id-ID"/>
        </w:rPr>
        <w:t>(Bayer, 1972)</w:t>
      </w:r>
      <w:r w:rsidRPr="00C7210B">
        <w:rPr>
          <w:lang w:val="id-ID"/>
        </w:rPr>
        <w:fldChar w:fldCharType="end"/>
      </w:r>
      <w:r w:rsidRPr="00C7210B">
        <w:rPr>
          <w:lang w:val="id-ID"/>
        </w:rPr>
        <w:t xml:space="preserve"> yang </w:t>
      </w:r>
      <w:r w:rsidRPr="00C7210B">
        <w:rPr>
          <w:lang w:val="id-ID"/>
        </w:rPr>
        <w:lastRenderedPageBreak/>
        <w:t xml:space="preserve">bertujuan untuk membuat struktur data </w:t>
      </w:r>
      <w:r w:rsidRPr="00C7210B">
        <w:rPr>
          <w:i/>
          <w:iCs/>
          <w:lang w:val="id-ID"/>
        </w:rPr>
        <w:t>B-Tree</w:t>
      </w:r>
      <w:r w:rsidRPr="00C7210B">
        <w:rPr>
          <w:lang w:val="id-ID"/>
        </w:rPr>
        <w:t xml:space="preserve"> yang selalu memiliki keseimbangan antara cabang kiri dan kanan. Struktur data ini memungkinkan penambahan, penghapusan, ataupun modifikasi data yang selalu efisien dengan kompleksitas algoritma sebesar O(log n) dengan n adalah jumlah noda dalam pohon. Namun struktur data ini merupakan sebuah struktur data </w:t>
      </w:r>
      <w:r w:rsidRPr="00C7210B">
        <w:rPr>
          <w:i/>
          <w:iCs/>
          <w:lang w:val="id-ID"/>
        </w:rPr>
        <w:t>B-Tree</w:t>
      </w:r>
      <w:r w:rsidRPr="00C7210B">
        <w:rPr>
          <w:lang w:val="id-ID"/>
        </w:rPr>
        <w:t xml:space="preserve"> yang merupakan sebuah pohon yang memungkinkan adanya lebih dari satu angka dalam satu noda atau disebut juga pohon 2-3-4 . Struktur data ini membutuhkan berbagai operasi kompleks yang sulit untuk diimplementasikan di kebanyakan bahasa pemrograman. Karena itu, implementasi selanjutnya dari struktur data ini</w:t>
      </w:r>
      <w:r w:rsidR="00D04860" w:rsidRPr="00C7210B">
        <w:rPr>
          <w:lang w:val="id-ID"/>
        </w:rPr>
        <w:t xml:space="preserve"> dituliskan</w:t>
      </w:r>
      <w:r w:rsidRPr="00C7210B">
        <w:rPr>
          <w:lang w:val="id-ID"/>
        </w:rPr>
        <w:t xml:space="preserve"> menggunakan struktur data </w:t>
      </w:r>
      <w:proofErr w:type="spellStart"/>
      <w:r w:rsidRPr="00C7210B">
        <w:rPr>
          <w:i/>
          <w:iCs/>
          <w:lang w:val="id-ID"/>
        </w:rPr>
        <w:t>Binary</w:t>
      </w:r>
      <w:proofErr w:type="spellEnd"/>
      <w:r w:rsidRPr="00C7210B">
        <w:rPr>
          <w:i/>
          <w:iCs/>
          <w:lang w:val="id-ID"/>
        </w:rPr>
        <w:t xml:space="preserve"> </w:t>
      </w:r>
      <w:proofErr w:type="spellStart"/>
      <w:r w:rsidRPr="00C7210B">
        <w:rPr>
          <w:i/>
          <w:iCs/>
          <w:lang w:val="id-ID"/>
        </w:rPr>
        <w:t>Search</w:t>
      </w:r>
      <w:proofErr w:type="spellEnd"/>
      <w:r w:rsidRPr="00C7210B">
        <w:rPr>
          <w:i/>
          <w:iCs/>
          <w:lang w:val="id-ID"/>
        </w:rPr>
        <w:t xml:space="preserve"> Tree</w:t>
      </w:r>
      <w:r w:rsidRPr="00C7210B">
        <w:rPr>
          <w:lang w:val="id-ID"/>
        </w:rPr>
        <w:t xml:space="preserve"> yang membuat implementasi menjadi lebih sederhana dari sebelumnya </w:t>
      </w:r>
      <w:r w:rsidRPr="00C7210B">
        <w:rPr>
          <w:lang w:val="id-ID"/>
        </w:rPr>
        <w:fldChar w:fldCharType="begin" w:fldLock="1"/>
      </w:r>
      <w:r w:rsidRPr="00C7210B">
        <w:rPr>
          <w:lang w:val="id-ID"/>
        </w:rPr>
        <w:instrText>ADDIN CSL_CITATION {"citationItems":[{"id":"ITEM-1","itemData":{"abstract":"The red-black tree model for implementing balanced search trees, introduced by Guibas and Sedge- wick thirty years ago, is now found throughout our computational infrastructure. Red-black trees are described in standard textbooks and are the underlying data structure for symbol-table imple- mentations within C++, Java, Python, BSD Unix, and many other modern systems. However, many of these implementations have sacrificed some of the original design goals (primarily in order to develop an effective implementation of the delete operation, which was incompletely specified in the original paper), so a new look is worthwhile. In this paper, we describe a new variant of red- black trees that meets many of the original design goals and leads to substantially simpler code for insert/delete, less than one-fourth as much code as in implementations in common use.","author":[{"dropping-particle":"","family":"Sedgewick","given":"Robert","non-dropping-particle":"","parse-names":false,"suffix":""}],"container-title":"Public Talk","id":"ITEM-1","issued":{"date-parts":[["2008"]]},"page":"8","title":"Left-leaning Red-Black Trees","type":"article-journal"},"uris":["http://www.mendeley.com/documents/?uuid=29bc8949-e1cd-4097-8dfe-2ce674256f29"]}],"mendeley":{"formattedCitation":"(Sedgewick, 2008)","plainTextFormattedCitation":"(Sedgewick, 2008)","previouslyFormattedCitation":"(Sedgewick, 2008)"},"properties":{"noteIndex":0},"schema":"https://github.com/citation-style-language/schema/raw/master/csl-citation.json"}</w:instrText>
      </w:r>
      <w:r w:rsidRPr="00C7210B">
        <w:rPr>
          <w:lang w:val="id-ID"/>
        </w:rPr>
        <w:fldChar w:fldCharType="separate"/>
      </w:r>
      <w:r w:rsidRPr="00C7210B">
        <w:rPr>
          <w:noProof/>
          <w:lang w:val="id-ID"/>
        </w:rPr>
        <w:t>(Sedgewick, 2008)</w:t>
      </w:r>
      <w:r w:rsidRPr="00C7210B">
        <w:rPr>
          <w:lang w:val="id-ID"/>
        </w:rPr>
        <w:fldChar w:fldCharType="end"/>
      </w:r>
      <w:r w:rsidRPr="00C7210B">
        <w:rPr>
          <w:lang w:val="id-ID"/>
        </w:rPr>
        <w:t>.</w:t>
      </w:r>
    </w:p>
    <w:p w14:paraId="07617473" w14:textId="77777777" w:rsidR="0018304D" w:rsidRPr="00C7210B" w:rsidRDefault="0018304D" w:rsidP="0018304D">
      <w:pPr>
        <w:rPr>
          <w:lang w:val="id-ID"/>
        </w:rPr>
      </w:pPr>
      <w:r w:rsidRPr="00C7210B">
        <w:rPr>
          <w:lang w:val="id-ID"/>
        </w:rPr>
        <w:t xml:space="preserve">Pada 1999, Chris </w:t>
      </w:r>
      <w:proofErr w:type="spellStart"/>
      <w:r w:rsidRPr="00C7210B">
        <w:rPr>
          <w:lang w:val="id-ID"/>
        </w:rPr>
        <w:t>Okasaki</w:t>
      </w:r>
      <w:proofErr w:type="spellEnd"/>
      <w:r w:rsidRPr="00C7210B">
        <w:rPr>
          <w:lang w:val="id-ID"/>
        </w:rPr>
        <w:t xml:space="preserve"> menunjukkan teknik untuk melakukan penambahan noda pada struktur data tersebut secara fungsional murni </w:t>
      </w:r>
      <w:r w:rsidRPr="00C7210B">
        <w:rPr>
          <w:lang w:val="id-ID"/>
        </w:rPr>
        <w:fldChar w:fldCharType="begin" w:fldLock="1"/>
      </w:r>
      <w:r w:rsidRPr="00C7210B">
        <w:rPr>
          <w:lang w:val="id-ID"/>
        </w:rPr>
        <w:instrText>ADDIN CSL_CITATION {"citationItems":[{"id":"ITEM-1","itemData":{"DOI":"10.1017/S0956796899003494","ISSN":"09567968","author":[{"dropping-particle":"","family":"Okasaki","given":"Chris","non-dropping-particle":"","parse-names":false,"suffix":""}],"container-title":"Journal of Functional Programming","id":"ITEM-1","issue":"4","issued":{"date-parts":[["1999"]]},"page":"471-477","title":"Functional pearl: Red-black trees in a functional setting","type":"article-journal","volume":"9"},"uris":["http://www.mendeley.com/documents/?uuid=4f710a6e-6f35-4ca5-bbfe-156afcad6fa4"]}],"mendeley":{"formattedCitation":"(Okasaki, 1999)","plainTextFormattedCitation":"(Okasaki, 1999)","previouslyFormattedCitation":"(Okasaki, 1999)"},"properties":{"noteIndex":0},"schema":"https://github.com/citation-style-language/schema/raw/master/csl-citation.json"}</w:instrText>
      </w:r>
      <w:r w:rsidRPr="00C7210B">
        <w:rPr>
          <w:lang w:val="id-ID"/>
        </w:rPr>
        <w:fldChar w:fldCharType="separate"/>
      </w:r>
      <w:r w:rsidRPr="00C7210B">
        <w:rPr>
          <w:noProof/>
          <w:lang w:val="id-ID"/>
        </w:rPr>
        <w:t>(Okasaki, 1999)</w:t>
      </w:r>
      <w:r w:rsidRPr="00C7210B">
        <w:rPr>
          <w:lang w:val="id-ID"/>
        </w:rPr>
        <w:fldChar w:fldCharType="end"/>
      </w:r>
      <w:r w:rsidRPr="00C7210B">
        <w:rPr>
          <w:lang w:val="id-ID"/>
        </w:rPr>
        <w:t xml:space="preserve">. Hal ini memungkinkan struktur data tersebut untuk diimplementasikan menggunakan bahasa pemrograman fungsional murni. Algoritma tersebut merupakan algoritma yang elegan dan sederhana yang menjadi algoritma yang populer untuk digunakan untuk mengimplementasikan struktur data ini </w:t>
      </w:r>
      <w:r w:rsidRPr="00C7210B">
        <w:rPr>
          <w:lang w:val="id-ID"/>
        </w:rPr>
        <w:fldChar w:fldCharType="begin" w:fldLock="1"/>
      </w:r>
      <w:r w:rsidRPr="00C7210B">
        <w:rPr>
          <w:lang w:val="id-ID"/>
        </w:rPr>
        <w:instrText>ADDIN CSL_CITATION {"citationItems":[{"id":"ITEM-1","itemData":{"DOI":"10.1017/S0956796814000227","ISSN":"14697653","abstract":"Okasaki introduced the canonical formulation of functional red-black trees when he gave a concise, elegant method of persistent element insertion. Persistent element deletion, on the other hand, has not enjoyed the same treatment. For this reason, many functional implementations simply omit persistent deletion. Those that include deletion typically take one of two approaches. The more-common approach is a superficial translation of the standard imperative algorithm. The resulting algorithm has functional airs but remains clumsy and verbose, characteristic of its imperative heritage. (Indeed, even the term insertion is a holdover from imperative origins, but is now established in functional contexts. Accordingly, we use the term deletion which has the same connotation.) The less-common approach leverages the features of advanced type systems, which obscures the essence of the algorithm. Nevertheless, foreign-language implementors reference such implementations and, apparently unable to tease apart the algorithm and its type specification, transliterate the entirety unnecessarily. Our goal is to provide for persistent deletion what Okasaki did for insertion: a succinct, comprehensible method that will liberate implementors. We conceptually simplify deletion by temporarily introducing a double-black color into Okasaki's tree type. This third color, with its natural interpretation, significantly simplifies the preservation of invariants during deletion.","author":[{"dropping-particle":"","family":"Germane","given":"Kimball","non-dropping-particle":"","parse-names":false,"suffix":""},{"dropping-particle":"","family":"Might","given":"Matthew","non-dropping-particle":"","parse-names":false,"suffix":""}],"container-title":"Journal of Functional Programming","id":"ITEM-1","issue":"4","issued":{"date-parts":[["2014"]]},"page":"423-433","title":"Deletion: The curse of the red-black tree","type":"article-journal","volume":"24"},"uris":["http://www.mendeley.com/documents/?uuid=69de0e9f-7482-41a0-ae53-801f0bbb2f18"]}],"mendeley":{"formattedCitation":"(Germane &amp; Might, 2014)","plainTextFormattedCitation":"(Germane &amp; Might, 2014)","previouslyFormattedCitation":"(Germane &amp; Might, 2014)"},"properties":{"noteIndex":0},"schema":"https://github.com/citation-style-language/schema/raw/master/csl-citation.json"}</w:instrText>
      </w:r>
      <w:r w:rsidRPr="00C7210B">
        <w:rPr>
          <w:lang w:val="id-ID"/>
        </w:rPr>
        <w:fldChar w:fldCharType="separate"/>
      </w:r>
      <w:r w:rsidRPr="00C7210B">
        <w:rPr>
          <w:noProof/>
          <w:lang w:val="id-ID"/>
        </w:rPr>
        <w:t>(Germane &amp; Might, 2014)</w:t>
      </w:r>
      <w:r w:rsidRPr="00C7210B">
        <w:rPr>
          <w:lang w:val="id-ID"/>
        </w:rPr>
        <w:fldChar w:fldCharType="end"/>
      </w:r>
      <w:r w:rsidRPr="00C7210B">
        <w:rPr>
          <w:lang w:val="id-ID"/>
        </w:rPr>
        <w:t xml:space="preserve">. Meskipun </w:t>
      </w:r>
      <w:proofErr w:type="spellStart"/>
      <w:r w:rsidRPr="00C7210B">
        <w:rPr>
          <w:lang w:val="id-ID"/>
        </w:rPr>
        <w:t>Okasaki</w:t>
      </w:r>
      <w:proofErr w:type="spellEnd"/>
      <w:r w:rsidRPr="00C7210B">
        <w:rPr>
          <w:lang w:val="id-ID"/>
        </w:rPr>
        <w:t xml:space="preserve"> sudah mengimplementasikan penambahan noda pada Red-Black Tree, dia tidak menjelaskan teknik untuk menghapus noda dari struktur data tersebut sehingga dibutuhkan algoritma tambahan yang juga elegan dan sederhana untuk melengkapi implementasi struktur data Red-Black Tree. </w:t>
      </w:r>
    </w:p>
    <w:p w14:paraId="40BD26A9" w14:textId="77777777" w:rsidR="0018304D" w:rsidRPr="00C7210B" w:rsidRDefault="0018304D" w:rsidP="0018304D">
      <w:pPr>
        <w:rPr>
          <w:lang w:val="id-ID"/>
        </w:rPr>
      </w:pPr>
      <w:r w:rsidRPr="00C7210B">
        <w:rPr>
          <w:lang w:val="id-ID"/>
        </w:rPr>
        <w:t xml:space="preserve">Berangkat dari kebutuhan tersebut, Matthew </w:t>
      </w:r>
      <w:proofErr w:type="spellStart"/>
      <w:r w:rsidRPr="00C7210B">
        <w:rPr>
          <w:lang w:val="id-ID"/>
        </w:rPr>
        <w:t>Might</w:t>
      </w:r>
      <w:proofErr w:type="spellEnd"/>
      <w:r w:rsidRPr="00C7210B">
        <w:rPr>
          <w:lang w:val="id-ID"/>
        </w:rPr>
        <w:t xml:space="preserve"> berupaya untuk menuliskan algoritma yang elegan untuk melakukan penghapusan noda pada Red-Black Tree. Untuk melakukan hal tersebut, </w:t>
      </w:r>
      <w:proofErr w:type="spellStart"/>
      <w:r w:rsidRPr="00C7210B">
        <w:rPr>
          <w:lang w:val="id-ID"/>
        </w:rPr>
        <w:t>Might</w:t>
      </w:r>
      <w:proofErr w:type="spellEnd"/>
      <w:r w:rsidRPr="00C7210B">
        <w:rPr>
          <w:lang w:val="id-ID"/>
        </w:rPr>
        <w:t xml:space="preserve"> menambahkan warna baru pada struktur data tersebut yaitu </w:t>
      </w:r>
      <w:proofErr w:type="spellStart"/>
      <w:r w:rsidRPr="00C7210B">
        <w:rPr>
          <w:i/>
          <w:iCs/>
          <w:lang w:val="id-ID"/>
        </w:rPr>
        <w:t>Double</w:t>
      </w:r>
      <w:proofErr w:type="spellEnd"/>
      <w:r w:rsidRPr="00C7210B">
        <w:rPr>
          <w:i/>
          <w:iCs/>
          <w:lang w:val="id-ID"/>
        </w:rPr>
        <w:t xml:space="preserve"> Black</w:t>
      </w:r>
      <w:r w:rsidRPr="00C7210B">
        <w:rPr>
          <w:lang w:val="id-ID"/>
        </w:rPr>
        <w:t xml:space="preserve"> dan </w:t>
      </w:r>
      <w:proofErr w:type="spellStart"/>
      <w:r w:rsidRPr="00C7210B">
        <w:rPr>
          <w:i/>
          <w:iCs/>
          <w:lang w:val="id-ID"/>
        </w:rPr>
        <w:t>Negative</w:t>
      </w:r>
      <w:proofErr w:type="spellEnd"/>
      <w:r w:rsidRPr="00C7210B">
        <w:rPr>
          <w:i/>
          <w:iCs/>
          <w:lang w:val="id-ID"/>
        </w:rPr>
        <w:t xml:space="preserve"> Black</w:t>
      </w:r>
      <w:r w:rsidRPr="00C7210B">
        <w:rPr>
          <w:lang w:val="id-ID"/>
        </w:rPr>
        <w:t xml:space="preserve"> untuk membuat implementasi menjadi lebih elegan dari pada percobaan implementasi algoritma sebelumnya. Meskipun algoritma ini lebih lambat daripada algoritma sebelumnya yang dituliskan oleh </w:t>
      </w:r>
      <w:proofErr w:type="spellStart"/>
      <w:r w:rsidRPr="00C7210B">
        <w:rPr>
          <w:lang w:val="id-ID"/>
        </w:rPr>
        <w:t>Kahrs</w:t>
      </w:r>
      <w:proofErr w:type="spellEnd"/>
      <w:r w:rsidRPr="00C7210B">
        <w:rPr>
          <w:lang w:val="id-ID"/>
        </w:rPr>
        <w:t xml:space="preserve">, kesederhanaan dari algoritma yang dituliskan oleh </w:t>
      </w:r>
      <w:proofErr w:type="spellStart"/>
      <w:r w:rsidRPr="00C7210B">
        <w:rPr>
          <w:lang w:val="id-ID"/>
        </w:rPr>
        <w:t>Might</w:t>
      </w:r>
      <w:proofErr w:type="spellEnd"/>
      <w:r w:rsidRPr="00C7210B">
        <w:rPr>
          <w:lang w:val="id-ID"/>
        </w:rPr>
        <w:t xml:space="preserve"> diklaim bisa memudahkan penulisan program yang pada akhirnya bisa dimodifikasi untuk meningkatkan kemampuan sesuai kebutuhan </w:t>
      </w:r>
      <w:r w:rsidRPr="00C7210B">
        <w:rPr>
          <w:lang w:val="id-ID"/>
        </w:rPr>
        <w:fldChar w:fldCharType="begin" w:fldLock="1"/>
      </w:r>
      <w:r w:rsidRPr="00C7210B">
        <w:rPr>
          <w:lang w:val="id-ID"/>
        </w:rPr>
        <w:instrText>ADDIN CSL_CITATION {"citationItems":[{"id":"ITEM-1","itemData":{"DOI":"10.1017/S0956796814000227","ISSN":"14697653","abstract":"Okasaki introduced the canonical formulation of functional red-black trees when he gave a concise, elegant method of persistent element insertion. Persistent element deletion, on the other hand, has not enjoyed the same treatment. For this reason, many functional implementations simply omit persistent deletion. Those that include deletion typically take one of two approaches. The more-common approach is a superficial translation of the standard imperative algorithm. The resulting algorithm has functional airs but remains clumsy and verbose, characteristic of its imperative heritage. (Indeed, even the term insertion is a holdover from imperative origins, but is now established in functional contexts. Accordingly, we use the term deletion which has the same connotation.) The less-common approach leverages the features of advanced type systems, which obscures the essence of the algorithm. Nevertheless, foreign-language implementors reference such implementations and, apparently unable to tease apart the algorithm and its type specification, transliterate the entirety unnecessarily. Our goal is to provide for persistent deletion what Okasaki did for insertion: a succinct, comprehensible method that will liberate implementors. We conceptually simplify deletion by temporarily introducing a double-black color into Okasaki's tree type. This third color, with its natural interpretation, significantly simplifies the preservation of invariants during deletion.","author":[{"dropping-particle":"","family":"Germane","given":"Kimball","non-dropping-particle":"","parse-names":false,"suffix":""},{"dropping-particle":"","family":"Might","given":"Matthew","non-dropping-particle":"","parse-names":false,"suffix":""}],"container-title":"Journal of Functional Programming","id":"ITEM-1","issue":"4","issued":{"date-parts":[["2014"]]},"page":"423-433","title":"Deletion: The curse of the red-black tree","type":"article-journal","volume":"24"},"uris":["http://www.mendeley.com/documents/?uuid=69de0e9f-7482-41a0-ae53-801f0bbb2f18"]}],"mendeley":{"formattedCitation":"(Germane &amp; Might, 2014)","plainTextFormattedCitation":"(Germane &amp; Might, 2014)","previouslyFormattedCitation":"(Germane &amp; Might, 2014)"},"properties":{"noteIndex":0},"schema":"https://github.com/citation-style-language/schema/raw/master/csl-citation.json"}</w:instrText>
      </w:r>
      <w:r w:rsidRPr="00C7210B">
        <w:rPr>
          <w:lang w:val="id-ID"/>
        </w:rPr>
        <w:fldChar w:fldCharType="separate"/>
      </w:r>
      <w:r w:rsidRPr="00C7210B">
        <w:rPr>
          <w:noProof/>
          <w:lang w:val="id-ID"/>
        </w:rPr>
        <w:t>(Germane &amp; Might, 2014)</w:t>
      </w:r>
      <w:r w:rsidRPr="00C7210B">
        <w:rPr>
          <w:lang w:val="id-ID"/>
        </w:rPr>
        <w:fldChar w:fldCharType="end"/>
      </w:r>
      <w:r w:rsidRPr="00C7210B">
        <w:rPr>
          <w:lang w:val="id-ID"/>
        </w:rPr>
        <w:t>.</w:t>
      </w:r>
    </w:p>
    <w:p w14:paraId="3380F4CA" w14:textId="77777777" w:rsidR="0018304D" w:rsidRPr="00C7210B" w:rsidRDefault="0018304D" w:rsidP="0018304D">
      <w:pPr>
        <w:pStyle w:val="Heading3"/>
        <w:rPr>
          <w:lang w:val="id-ID"/>
        </w:rPr>
      </w:pPr>
      <w:bookmarkStart w:id="46" w:name="_Toc62038646"/>
      <w:bookmarkStart w:id="47" w:name="_Toc75938818"/>
      <w:proofErr w:type="spellStart"/>
      <w:r w:rsidRPr="00C7210B">
        <w:rPr>
          <w:lang w:val="id-ID"/>
        </w:rPr>
        <w:lastRenderedPageBreak/>
        <w:t>Objek-Objek</w:t>
      </w:r>
      <w:proofErr w:type="spellEnd"/>
      <w:r w:rsidRPr="00C7210B">
        <w:rPr>
          <w:lang w:val="id-ID"/>
        </w:rPr>
        <w:t xml:space="preserve"> Teori Graf</w:t>
      </w:r>
      <w:bookmarkEnd w:id="46"/>
      <w:bookmarkEnd w:id="47"/>
    </w:p>
    <w:p w14:paraId="753BC996" w14:textId="77777777" w:rsidR="0018304D" w:rsidRPr="00C7210B" w:rsidRDefault="0018304D" w:rsidP="0018304D">
      <w:pPr>
        <w:rPr>
          <w:lang w:val="id-ID"/>
        </w:rPr>
      </w:pPr>
      <w:r w:rsidRPr="00C7210B">
        <w:rPr>
          <w:lang w:val="id-ID"/>
        </w:rPr>
        <w:t>Graf adalah sebuah kumpulan simpul-simpul (</w:t>
      </w:r>
      <w:proofErr w:type="spellStart"/>
      <w:r w:rsidRPr="00C7210B">
        <w:rPr>
          <w:i/>
          <w:iCs/>
          <w:lang w:val="id-ID"/>
        </w:rPr>
        <w:t>node</w:t>
      </w:r>
      <w:proofErr w:type="spellEnd"/>
      <w:r w:rsidRPr="00C7210B">
        <w:rPr>
          <w:lang w:val="id-ID"/>
        </w:rPr>
        <w:t>) yang dihubungkan oleh sisi (</w:t>
      </w:r>
      <w:proofErr w:type="spellStart"/>
      <w:r w:rsidRPr="00C7210B">
        <w:rPr>
          <w:i/>
          <w:iCs/>
          <w:lang w:val="id-ID"/>
        </w:rPr>
        <w:t>edge</w:t>
      </w:r>
      <w:proofErr w:type="spellEnd"/>
      <w:r w:rsidRPr="00C7210B">
        <w:rPr>
          <w:lang w:val="id-ID"/>
        </w:rPr>
        <w:t>). Pohon adalah sebuah graf sedemikian sehingga semua simpul hanya dihubungkan oleh maksimal satu lintasan. Graf berarah adalah sebuah graf yang memiliki sisi-sisi yang memiliki arah. Pada pohon, untuk setiap sisi yang berarah, maka simpul yang menjadi sumber dinamakan simpul ayah (</w:t>
      </w:r>
      <w:proofErr w:type="spellStart"/>
      <w:r w:rsidRPr="00C7210B">
        <w:rPr>
          <w:i/>
          <w:iCs/>
          <w:lang w:val="id-ID"/>
        </w:rPr>
        <w:t>parent</w:t>
      </w:r>
      <w:proofErr w:type="spellEnd"/>
      <w:r w:rsidRPr="00C7210B">
        <w:rPr>
          <w:i/>
          <w:iCs/>
          <w:lang w:val="id-ID"/>
        </w:rPr>
        <w:t xml:space="preserve"> </w:t>
      </w:r>
      <w:proofErr w:type="spellStart"/>
      <w:r w:rsidRPr="00C7210B">
        <w:rPr>
          <w:i/>
          <w:iCs/>
          <w:lang w:val="id-ID"/>
        </w:rPr>
        <w:t>node</w:t>
      </w:r>
      <w:proofErr w:type="spellEnd"/>
      <w:r w:rsidRPr="00C7210B">
        <w:rPr>
          <w:lang w:val="id-ID"/>
        </w:rPr>
        <w:t>) dan simpul yang menjadi tujuan dinamakan simpul anak (</w:t>
      </w:r>
      <w:proofErr w:type="spellStart"/>
      <w:r w:rsidRPr="00C7210B">
        <w:rPr>
          <w:i/>
          <w:iCs/>
          <w:lang w:val="id-ID"/>
        </w:rPr>
        <w:t>child</w:t>
      </w:r>
      <w:proofErr w:type="spellEnd"/>
      <w:r w:rsidRPr="00C7210B">
        <w:rPr>
          <w:i/>
          <w:iCs/>
          <w:lang w:val="id-ID"/>
        </w:rPr>
        <w:t xml:space="preserve"> </w:t>
      </w:r>
      <w:proofErr w:type="spellStart"/>
      <w:r w:rsidRPr="00C7210B">
        <w:rPr>
          <w:i/>
          <w:iCs/>
          <w:lang w:val="id-ID"/>
        </w:rPr>
        <w:t>node</w:t>
      </w:r>
      <w:proofErr w:type="spellEnd"/>
      <w:r w:rsidRPr="00C7210B">
        <w:rPr>
          <w:lang w:val="id-ID"/>
        </w:rPr>
        <w:t>). Simpul yang tidak memiliki simpul ayah dinamakan simpul leluhur (</w:t>
      </w:r>
      <w:proofErr w:type="spellStart"/>
      <w:r w:rsidRPr="00C7210B">
        <w:rPr>
          <w:i/>
          <w:iCs/>
          <w:lang w:val="id-ID"/>
        </w:rPr>
        <w:t>ancestor</w:t>
      </w:r>
      <w:proofErr w:type="spellEnd"/>
      <w:r w:rsidRPr="00C7210B">
        <w:rPr>
          <w:i/>
          <w:iCs/>
          <w:lang w:val="id-ID"/>
        </w:rPr>
        <w:t xml:space="preserve"> </w:t>
      </w:r>
      <w:proofErr w:type="spellStart"/>
      <w:r w:rsidRPr="00C7210B">
        <w:rPr>
          <w:i/>
          <w:iCs/>
          <w:lang w:val="id-ID"/>
        </w:rPr>
        <w:t>node</w:t>
      </w:r>
      <w:proofErr w:type="spellEnd"/>
      <w:r w:rsidRPr="00C7210B">
        <w:rPr>
          <w:lang w:val="id-ID"/>
        </w:rPr>
        <w:t>) atau akar (</w:t>
      </w:r>
      <w:proofErr w:type="spellStart"/>
      <w:r w:rsidRPr="00C7210B">
        <w:rPr>
          <w:i/>
          <w:iCs/>
          <w:lang w:val="id-ID"/>
        </w:rPr>
        <w:t>root</w:t>
      </w:r>
      <w:proofErr w:type="spellEnd"/>
      <w:r w:rsidRPr="00C7210B">
        <w:rPr>
          <w:lang w:val="id-ID"/>
        </w:rPr>
        <w:t>). Simpul yang tidak memiliki simpul anak dinamakan daun (</w:t>
      </w:r>
      <w:proofErr w:type="spellStart"/>
      <w:r w:rsidRPr="00C7210B">
        <w:rPr>
          <w:i/>
          <w:iCs/>
          <w:lang w:val="id-ID"/>
        </w:rPr>
        <w:t>leaf</w:t>
      </w:r>
      <w:proofErr w:type="spellEnd"/>
      <w:r w:rsidRPr="00C7210B">
        <w:rPr>
          <w:lang w:val="id-ID"/>
        </w:rPr>
        <w:t>). Pohon biner adalah sebuah pohon sedemikian sehingga seluruh simpul hanya maksimal memiliki 1 simpul ayah dan 2 simpul anak.</w:t>
      </w:r>
    </w:p>
    <w:p w14:paraId="11B18864" w14:textId="77777777" w:rsidR="0018304D" w:rsidRPr="00C7210B" w:rsidRDefault="0018304D" w:rsidP="0018304D">
      <w:pPr>
        <w:pStyle w:val="Heading3"/>
        <w:rPr>
          <w:lang w:val="id-ID"/>
        </w:rPr>
      </w:pPr>
      <w:bookmarkStart w:id="48" w:name="_Toc62038647"/>
      <w:bookmarkStart w:id="49" w:name="_Toc75938819"/>
      <w:r w:rsidRPr="00C7210B">
        <w:rPr>
          <w:lang w:val="id-ID"/>
        </w:rPr>
        <w:t>Pohon Pencarian Biner</w:t>
      </w:r>
      <w:bookmarkEnd w:id="48"/>
      <w:bookmarkEnd w:id="49"/>
    </w:p>
    <w:p w14:paraId="62CA1268" w14:textId="77777777" w:rsidR="0018304D" w:rsidRPr="00C7210B" w:rsidRDefault="0018304D" w:rsidP="0018304D">
      <w:pPr>
        <w:rPr>
          <w:lang w:val="id-ID"/>
        </w:rPr>
      </w:pPr>
      <w:r w:rsidRPr="00C7210B">
        <w:rPr>
          <w:lang w:val="id-ID"/>
        </w:rPr>
        <w:t xml:space="preserve">Pohon Pencarian Biner atau </w:t>
      </w:r>
      <w:proofErr w:type="spellStart"/>
      <w:r w:rsidRPr="00C7210B">
        <w:rPr>
          <w:i/>
          <w:iCs/>
          <w:lang w:val="id-ID"/>
        </w:rPr>
        <w:t>Binary</w:t>
      </w:r>
      <w:proofErr w:type="spellEnd"/>
      <w:r w:rsidRPr="00C7210B">
        <w:rPr>
          <w:i/>
          <w:iCs/>
          <w:lang w:val="id-ID"/>
        </w:rPr>
        <w:t xml:space="preserve"> </w:t>
      </w:r>
      <w:proofErr w:type="spellStart"/>
      <w:r w:rsidRPr="00C7210B">
        <w:rPr>
          <w:i/>
          <w:iCs/>
          <w:lang w:val="id-ID"/>
        </w:rPr>
        <w:t>Search</w:t>
      </w:r>
      <w:proofErr w:type="spellEnd"/>
      <w:r w:rsidRPr="00C7210B">
        <w:rPr>
          <w:i/>
          <w:iCs/>
          <w:lang w:val="id-ID"/>
        </w:rPr>
        <w:t xml:space="preserve"> Tree </w:t>
      </w:r>
      <w:r w:rsidRPr="00C7210B">
        <w:rPr>
          <w:lang w:val="id-ID"/>
        </w:rPr>
        <w:t xml:space="preserve">(BST) adalah sebuah Pohon Biner yang memiliki untuk setiap simpul maka simpul tersebut memiliki nilai yang lebih besar daripada seluruh nilai pada cabang di sebelah kiri dan lebih kecil dari pada seluruh nilai pada cabang di sebelah kanan. Struktur data ini memiliki sifat bahwa operasi pencarian pada pohon ini bisa dilakukan dengan sangat efisien dengan kompleksitas rata-rata sebesar hanya O(log n). </w:t>
      </w:r>
    </w:p>
    <w:p w14:paraId="7D3114D1" w14:textId="206CD0DD" w:rsidR="0018304D" w:rsidRPr="00C7210B" w:rsidRDefault="0018304D" w:rsidP="0018304D">
      <w:pPr>
        <w:rPr>
          <w:lang w:val="id-ID"/>
        </w:rPr>
      </w:pPr>
      <w:r w:rsidRPr="00C7210B">
        <w:rPr>
          <w:lang w:val="id-ID"/>
        </w:rPr>
        <w:t xml:space="preserve">Kekurangan dari struktur data ini adalah pada struktur data ini mungkin saja salah satu cabang dari pohon jauh lebih panjang dari pada cabang yang lain sehingga program yang mencari sebuah simpul dalam cabang yang panjang itu akan membutuhkan waktu yang lebih lama dari seharusnya. Contohnya, dalam </w:t>
      </w:r>
      <w:r w:rsidRPr="00C7210B">
        <w:rPr>
          <w:lang w:val="id-ID"/>
        </w:rPr>
        <w:fldChar w:fldCharType="begin"/>
      </w:r>
      <w:r w:rsidRPr="00C7210B">
        <w:rPr>
          <w:lang w:val="id-ID"/>
        </w:rPr>
        <w:instrText xml:space="preserve"> REF _Ref61720814 \h </w:instrText>
      </w:r>
      <w:r w:rsidRPr="00C7210B">
        <w:rPr>
          <w:lang w:val="id-ID"/>
        </w:rPr>
      </w:r>
      <w:r w:rsidRPr="00C7210B">
        <w:rPr>
          <w:lang w:val="id-ID"/>
        </w:rPr>
        <w:fldChar w:fldCharType="separate"/>
      </w:r>
      <w:r w:rsidR="00BB156C" w:rsidRPr="00C7210B">
        <w:rPr>
          <w:lang w:val="id-ID"/>
        </w:rPr>
        <w:t xml:space="preserve">Gambar </w:t>
      </w:r>
      <w:r w:rsidR="00BB156C" w:rsidRPr="00C7210B">
        <w:rPr>
          <w:noProof/>
          <w:lang w:val="id-ID"/>
        </w:rPr>
        <w:t>II</w:t>
      </w:r>
      <w:r w:rsidR="00BB156C" w:rsidRPr="00C7210B">
        <w:rPr>
          <w:lang w:val="id-ID"/>
        </w:rPr>
        <w:t>.</w:t>
      </w:r>
      <w:r w:rsidR="00BB156C" w:rsidRPr="00C7210B">
        <w:rPr>
          <w:noProof/>
          <w:lang w:val="id-ID"/>
        </w:rPr>
        <w:t>5</w:t>
      </w:r>
      <w:r w:rsidRPr="00C7210B">
        <w:rPr>
          <w:lang w:val="id-ID"/>
        </w:rPr>
        <w:fldChar w:fldCharType="end"/>
      </w:r>
      <w:r w:rsidRPr="00C7210B">
        <w:rPr>
          <w:lang w:val="id-ID"/>
        </w:rPr>
        <w:t xml:space="preserve">, program yang akan mencari simpul “1” akan membutuhkan waktu yang lebih lama daripada program yang akan mencari simpul “11”. </w:t>
      </w:r>
    </w:p>
    <w:p w14:paraId="5EF88B7D" w14:textId="77777777" w:rsidR="0018304D" w:rsidRPr="00C7210B" w:rsidRDefault="0018304D" w:rsidP="0018304D">
      <w:pPr>
        <w:rPr>
          <w:lang w:val="id-ID"/>
        </w:rPr>
      </w:pPr>
    </w:p>
    <w:p w14:paraId="000C141B" w14:textId="1E7F15C2" w:rsidR="0018304D" w:rsidRPr="00C7210B" w:rsidRDefault="0018304D" w:rsidP="0018304D">
      <w:pPr>
        <w:keepNext/>
        <w:rPr>
          <w:lang w:val="id-ID"/>
        </w:rPr>
      </w:pPr>
      <w:r w:rsidRPr="00C7210B">
        <w:rPr>
          <w:noProof/>
          <w:lang w:val="id-ID"/>
        </w:rPr>
        <w:lastRenderedPageBreak/>
        <w:drawing>
          <wp:inline distT="0" distB="0" distL="0" distR="0" wp14:anchorId="536B2506" wp14:editId="367E1882">
            <wp:extent cx="5038725" cy="2990850"/>
            <wp:effectExtent l="0" t="38100" r="0" b="57150"/>
            <wp:docPr id="6" name="Diagram 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A6BED2E" w14:textId="528D07AE" w:rsidR="0018304D" w:rsidRPr="00C7210B" w:rsidRDefault="00A640B5" w:rsidP="0018304D">
      <w:pPr>
        <w:pStyle w:val="Caption"/>
        <w:rPr>
          <w:lang w:val="id-ID"/>
        </w:rPr>
      </w:pPr>
      <w:bookmarkStart w:id="50" w:name="_Ref61720814"/>
      <w:bookmarkStart w:id="51" w:name="_Toc61863960"/>
      <w:bookmarkStart w:id="52" w:name="_Toc75938845"/>
      <w:r w:rsidRPr="00C7210B">
        <w:rPr>
          <w:lang w:val="id-ID"/>
        </w:rPr>
        <w:t>Gambar</w:t>
      </w:r>
      <w:r w:rsidR="0018304D" w:rsidRPr="00C7210B">
        <w:rPr>
          <w:lang w:val="id-ID"/>
        </w:rPr>
        <w:t xml:space="preserve"> </w:t>
      </w:r>
      <w:r w:rsidR="00801CAA" w:rsidRPr="00C7210B">
        <w:rPr>
          <w:lang w:val="id-ID"/>
        </w:rPr>
        <w:fldChar w:fldCharType="begin"/>
      </w:r>
      <w:r w:rsidR="00801CAA" w:rsidRPr="00C7210B">
        <w:rPr>
          <w:lang w:val="id-ID"/>
        </w:rPr>
        <w:instrText xml:space="preserve"> STYLEREF 1 \s </w:instrText>
      </w:r>
      <w:r w:rsidR="00801CAA" w:rsidRPr="00C7210B">
        <w:rPr>
          <w:lang w:val="id-ID"/>
        </w:rPr>
        <w:fldChar w:fldCharType="separate"/>
      </w:r>
      <w:r w:rsidR="00BB156C" w:rsidRPr="00C7210B">
        <w:rPr>
          <w:noProof/>
          <w:lang w:val="id-ID"/>
        </w:rPr>
        <w:t>II</w:t>
      </w:r>
      <w:r w:rsidR="00801CAA" w:rsidRPr="00C7210B">
        <w:rPr>
          <w:lang w:val="id-ID"/>
        </w:rPr>
        <w:fldChar w:fldCharType="end"/>
      </w:r>
      <w:r w:rsidR="00801CAA" w:rsidRPr="00C7210B">
        <w:rPr>
          <w:lang w:val="id-ID"/>
        </w:rPr>
        <w:t>.</w:t>
      </w:r>
      <w:r w:rsidR="00801CAA" w:rsidRPr="00C7210B">
        <w:rPr>
          <w:lang w:val="id-ID"/>
        </w:rPr>
        <w:fldChar w:fldCharType="begin"/>
      </w:r>
      <w:r w:rsidR="00801CAA" w:rsidRPr="00C7210B">
        <w:rPr>
          <w:lang w:val="id-ID"/>
        </w:rPr>
        <w:instrText xml:space="preserve"> SEQ Bagan \* ARABIC \s 1 </w:instrText>
      </w:r>
      <w:r w:rsidR="00801CAA" w:rsidRPr="00C7210B">
        <w:rPr>
          <w:lang w:val="id-ID"/>
        </w:rPr>
        <w:fldChar w:fldCharType="separate"/>
      </w:r>
      <w:r w:rsidR="00BB156C" w:rsidRPr="00C7210B">
        <w:rPr>
          <w:noProof/>
          <w:lang w:val="id-ID"/>
        </w:rPr>
        <w:t>5</w:t>
      </w:r>
      <w:r w:rsidR="00801CAA" w:rsidRPr="00C7210B">
        <w:rPr>
          <w:lang w:val="id-ID"/>
        </w:rPr>
        <w:fldChar w:fldCharType="end"/>
      </w:r>
      <w:bookmarkEnd w:id="50"/>
      <w:r w:rsidR="0018304D" w:rsidRPr="00C7210B">
        <w:rPr>
          <w:lang w:val="id-ID"/>
        </w:rPr>
        <w:t>. Contoh Pohon Pencarian Biner.</w:t>
      </w:r>
      <w:bookmarkEnd w:id="51"/>
      <w:bookmarkEnd w:id="52"/>
    </w:p>
    <w:p w14:paraId="4976DF58" w14:textId="77777777" w:rsidR="0018304D" w:rsidRPr="00C7210B" w:rsidRDefault="0018304D" w:rsidP="0018304D">
      <w:pPr>
        <w:rPr>
          <w:lang w:val="id-ID"/>
        </w:rPr>
      </w:pPr>
      <w:r w:rsidRPr="00C7210B">
        <w:rPr>
          <w:lang w:val="id-ID"/>
        </w:rPr>
        <w:t xml:space="preserve">Untuk mengatasi masalah ini, cabang-cabang pohon ini harus dijaga agar seimbang sehingga setiap simpul dalam pohon akan bisa dicari dalam waktu yang sama dan konsisten. Ada beberapa algoritma yang mampu melakukan hal ini salah satunya adalah algoritma dalam Pohon Merah-Hitam yang secara otomatis melakukan penyeimbangan setelah setiap operasi. </w:t>
      </w:r>
    </w:p>
    <w:p w14:paraId="70630E14" w14:textId="77777777" w:rsidR="0018304D" w:rsidRPr="00C7210B" w:rsidRDefault="0018304D" w:rsidP="0018304D">
      <w:pPr>
        <w:pStyle w:val="Heading3"/>
        <w:rPr>
          <w:lang w:val="id-ID"/>
        </w:rPr>
      </w:pPr>
      <w:bookmarkStart w:id="53" w:name="_Toc62038648"/>
      <w:bookmarkStart w:id="54" w:name="_Ref75133675"/>
      <w:bookmarkStart w:id="55" w:name="_Toc75938820"/>
      <w:r w:rsidRPr="00C7210B">
        <w:rPr>
          <w:lang w:val="id-ID"/>
        </w:rPr>
        <w:t>Pohon Merah-Hitam</w:t>
      </w:r>
      <w:bookmarkEnd w:id="53"/>
      <w:bookmarkEnd w:id="54"/>
      <w:bookmarkEnd w:id="55"/>
    </w:p>
    <w:p w14:paraId="232010AD" w14:textId="77777777" w:rsidR="0018304D" w:rsidRPr="00C7210B" w:rsidRDefault="0018304D" w:rsidP="0018304D">
      <w:pPr>
        <w:rPr>
          <w:lang w:val="id-ID"/>
        </w:rPr>
      </w:pPr>
      <w:r w:rsidRPr="00C7210B">
        <w:rPr>
          <w:lang w:val="id-ID"/>
        </w:rPr>
        <w:t xml:space="preserve">Pohon Merah-Hitam atau </w:t>
      </w:r>
      <w:r w:rsidRPr="00C7210B">
        <w:rPr>
          <w:i/>
          <w:iCs/>
          <w:lang w:val="id-ID"/>
        </w:rPr>
        <w:t xml:space="preserve">Red-Black Tree </w:t>
      </w:r>
      <w:r w:rsidRPr="00C7210B">
        <w:rPr>
          <w:lang w:val="id-ID"/>
        </w:rPr>
        <w:t xml:space="preserve">(RBT) adalah sebuah Pohon Pencarian Biner khusus yang didesain sehingga setiap cabang dari pohon selalu seimbang. Pada RBT, beberapa simpul memiliki warna merah atau hitam. Seluruh RBT harus mematuhi beberapa properti atau disebut juga </w:t>
      </w:r>
      <w:proofErr w:type="spellStart"/>
      <w:r w:rsidRPr="00C7210B">
        <w:rPr>
          <w:i/>
          <w:iCs/>
          <w:lang w:val="id-ID"/>
        </w:rPr>
        <w:t>invariant</w:t>
      </w:r>
      <w:proofErr w:type="spellEnd"/>
      <w:r w:rsidRPr="00C7210B">
        <w:rPr>
          <w:lang w:val="id-ID"/>
        </w:rPr>
        <w:t xml:space="preserve"> yaitu:</w:t>
      </w:r>
    </w:p>
    <w:p w14:paraId="202C769F" w14:textId="77777777" w:rsidR="0018304D" w:rsidRPr="00C7210B" w:rsidRDefault="0018304D" w:rsidP="0018304D">
      <w:pPr>
        <w:pStyle w:val="ListParagraph"/>
        <w:numPr>
          <w:ilvl w:val="0"/>
          <w:numId w:val="22"/>
        </w:numPr>
        <w:rPr>
          <w:lang w:val="id-ID"/>
        </w:rPr>
      </w:pPr>
      <w:r w:rsidRPr="00C7210B">
        <w:rPr>
          <w:lang w:val="id-ID"/>
        </w:rPr>
        <w:t>Properti BST; seluruh nilai pada simpul kiri dan anak-anaknya harus lebih kecil daripada nilai pada simpul ayah serta seluruh nilai pada simpul kanan dan anak-anaknya harus lebih besar daripada nilai pada simpul ayah.</w:t>
      </w:r>
    </w:p>
    <w:p w14:paraId="64CF66F5" w14:textId="77777777" w:rsidR="0018304D" w:rsidRPr="00C7210B" w:rsidRDefault="0018304D" w:rsidP="0018304D">
      <w:pPr>
        <w:pStyle w:val="ListParagraph"/>
        <w:numPr>
          <w:ilvl w:val="0"/>
          <w:numId w:val="22"/>
        </w:numPr>
        <w:rPr>
          <w:lang w:val="id-ID"/>
        </w:rPr>
      </w:pPr>
      <w:r w:rsidRPr="00C7210B">
        <w:rPr>
          <w:lang w:val="id-ID"/>
        </w:rPr>
        <w:t>Properti Warna; Simpul anak dari simpul berwarna merah harus memiliki warna hitam.</w:t>
      </w:r>
    </w:p>
    <w:p w14:paraId="03ADC3DD" w14:textId="77777777" w:rsidR="0018304D" w:rsidRPr="00C7210B" w:rsidRDefault="0018304D" w:rsidP="0018304D">
      <w:pPr>
        <w:pStyle w:val="ListParagraph"/>
        <w:numPr>
          <w:ilvl w:val="0"/>
          <w:numId w:val="22"/>
        </w:numPr>
        <w:rPr>
          <w:lang w:val="id-ID"/>
        </w:rPr>
      </w:pPr>
      <w:r w:rsidRPr="00C7210B">
        <w:rPr>
          <w:lang w:val="id-ID"/>
        </w:rPr>
        <w:lastRenderedPageBreak/>
        <w:t>Properti Tinggi; Seluruh jalur dari akar menuju daun harus memiliki jumlah simpul hitam yang sama.</w:t>
      </w:r>
    </w:p>
    <w:p w14:paraId="3C3F9641" w14:textId="430A5D51" w:rsidR="0018304D" w:rsidRPr="00C7210B" w:rsidRDefault="0018304D" w:rsidP="0018304D">
      <w:pPr>
        <w:rPr>
          <w:lang w:val="id-ID"/>
        </w:rPr>
      </w:pPr>
      <w:r w:rsidRPr="00C7210B">
        <w:rPr>
          <w:lang w:val="id-ID"/>
        </w:rPr>
        <w:t>Beberapa literatur menambahkan beberapa properti lain yang harus dipatuhi oleh RBT namun properti-properti ini bisa tidak dipatuhi oleh implementasi tertentu karena tidak mengubah struktur data secara signifikan.</w:t>
      </w:r>
    </w:p>
    <w:p w14:paraId="6E741274" w14:textId="77777777" w:rsidR="0018304D" w:rsidRPr="00C7210B" w:rsidRDefault="0018304D" w:rsidP="0018304D">
      <w:pPr>
        <w:pStyle w:val="ListParagraph"/>
        <w:numPr>
          <w:ilvl w:val="0"/>
          <w:numId w:val="22"/>
        </w:numPr>
        <w:rPr>
          <w:lang w:val="id-ID"/>
        </w:rPr>
      </w:pPr>
      <w:r w:rsidRPr="00C7210B">
        <w:rPr>
          <w:lang w:val="id-ID"/>
        </w:rPr>
        <w:t>Akar harus memiliki warna hitam. Seluruh akar berwarna merah pada RBT yang sudah mematuhi properti sebelumnya bisa diubah menjadi warna hitam tanpa melanggar properti lain sehingga properti ini tidak mengubah apa-apa</w:t>
      </w:r>
    </w:p>
    <w:p w14:paraId="75F4D9FC" w14:textId="77777777" w:rsidR="0018304D" w:rsidRPr="00C7210B" w:rsidRDefault="0018304D" w:rsidP="0018304D">
      <w:pPr>
        <w:pStyle w:val="ListParagraph"/>
        <w:numPr>
          <w:ilvl w:val="0"/>
          <w:numId w:val="22"/>
        </w:numPr>
        <w:rPr>
          <w:lang w:val="id-ID"/>
        </w:rPr>
      </w:pPr>
      <w:r w:rsidRPr="00C7210B">
        <w:rPr>
          <w:lang w:val="id-ID"/>
        </w:rPr>
        <w:t>Seluruh daun harus memiliki warna hitam. Properti ini bisa dipenuhi dengan mengubah RBT yang sudah ada dengan menambahkan dua simpul berwarna hitam pada semua daun pada RBT sehingga properti ini bisa langsung dipenuhi oleh RBT yang sudah memiliki properti-properti sebelumnya.</w:t>
      </w:r>
    </w:p>
    <w:p w14:paraId="4D5B7D7A" w14:textId="3D5C97FD" w:rsidR="0018304D" w:rsidRPr="00C7210B" w:rsidRDefault="0018304D" w:rsidP="0018304D">
      <w:pPr>
        <w:rPr>
          <w:lang w:val="id-ID"/>
        </w:rPr>
      </w:pPr>
      <w:r w:rsidRPr="00C7210B">
        <w:rPr>
          <w:lang w:val="id-ID"/>
        </w:rPr>
        <w:t xml:space="preserve">RBT yang mematuhi seluruh properti tersebut akan selalu memiliki keseimbangan sehingga seluruh operasi pencarian pasti memiliki kompleksitas algoritma maksimal sebesar O(log n) karena cabang dengan tinggi terpanjang yang mungkin, dengan warna merah dan hitam yang berselang-seling, hanya maksimal memiliki tinggi dua kali lipat cabang yang banyak memiliki simpul berwarna hitam </w:t>
      </w:r>
      <w:r w:rsidRPr="00C7210B">
        <w:rPr>
          <w:lang w:val="id-ID"/>
        </w:rPr>
        <w:fldChar w:fldCharType="begin" w:fldLock="1"/>
      </w:r>
      <w:r w:rsidRPr="00C7210B">
        <w:rPr>
          <w:lang w:val="id-ID"/>
        </w:rPr>
        <w:instrText>ADDIN CSL_CITATION {"citationItems":[{"id":"ITEM-1","itemData":{"DOI":"10.1017/S0956796899003494","ISSN":"09567968","author":[{"dropping-particle":"","family":"Okasaki","given":"Chris","non-dropping-particle":"","parse-names":false,"suffix":""}],"container-title":"Journal of Functional Programming","id":"ITEM-1","issue":"4","issued":{"date-parts":[["1999"]]},"page":"471-477","title":"Functional pearl: Red-black trees in a functional setting","type":"article-journal","volume":"9"},"uris":["http://www.mendeley.com/documents/?uuid=4f710a6e-6f35-4ca5-bbfe-156afcad6fa4"]}],"mendeley":{"formattedCitation":"(Okasaki, 1999)","plainTextFormattedCitation":"(Okasaki, 1999)","previouslyFormattedCitation":"(Okasaki, 1999)"},"properties":{"noteIndex":0},"schema":"https://github.com/citation-style-language/schema/raw/master/csl-citation.json"}</w:instrText>
      </w:r>
      <w:r w:rsidRPr="00C7210B">
        <w:rPr>
          <w:lang w:val="id-ID"/>
        </w:rPr>
        <w:fldChar w:fldCharType="separate"/>
      </w:r>
      <w:r w:rsidRPr="00C7210B">
        <w:rPr>
          <w:noProof/>
          <w:lang w:val="id-ID"/>
        </w:rPr>
        <w:t>(Okasaki, 1999)</w:t>
      </w:r>
      <w:r w:rsidRPr="00C7210B">
        <w:rPr>
          <w:lang w:val="id-ID"/>
        </w:rPr>
        <w:fldChar w:fldCharType="end"/>
      </w:r>
      <w:r w:rsidRPr="00C7210B">
        <w:rPr>
          <w:lang w:val="id-ID"/>
        </w:rPr>
        <w:t xml:space="preserve">. Sebagai contoh, </w:t>
      </w:r>
      <w:r w:rsidRPr="00C7210B">
        <w:rPr>
          <w:lang w:val="id-ID"/>
        </w:rPr>
        <w:fldChar w:fldCharType="begin"/>
      </w:r>
      <w:r w:rsidRPr="00C7210B">
        <w:rPr>
          <w:lang w:val="id-ID"/>
        </w:rPr>
        <w:instrText xml:space="preserve"> REF _Ref61727477 \h </w:instrText>
      </w:r>
      <w:r w:rsidRPr="00C7210B">
        <w:rPr>
          <w:lang w:val="id-ID"/>
        </w:rPr>
      </w:r>
      <w:r w:rsidRPr="00C7210B">
        <w:rPr>
          <w:lang w:val="id-ID"/>
        </w:rPr>
        <w:fldChar w:fldCharType="separate"/>
      </w:r>
      <w:r w:rsidR="00BB156C" w:rsidRPr="00C7210B">
        <w:rPr>
          <w:lang w:val="id-ID"/>
        </w:rPr>
        <w:t xml:space="preserve">Gambar </w:t>
      </w:r>
      <w:r w:rsidR="00BB156C" w:rsidRPr="00C7210B">
        <w:rPr>
          <w:noProof/>
          <w:lang w:val="id-ID"/>
        </w:rPr>
        <w:t>II</w:t>
      </w:r>
      <w:r w:rsidR="00BB156C" w:rsidRPr="00C7210B">
        <w:rPr>
          <w:lang w:val="id-ID"/>
        </w:rPr>
        <w:t>.</w:t>
      </w:r>
      <w:r w:rsidR="00BB156C" w:rsidRPr="00C7210B">
        <w:rPr>
          <w:noProof/>
          <w:lang w:val="id-ID"/>
        </w:rPr>
        <w:t>6</w:t>
      </w:r>
      <w:r w:rsidRPr="00C7210B">
        <w:rPr>
          <w:lang w:val="id-ID"/>
        </w:rPr>
        <w:fldChar w:fldCharType="end"/>
      </w:r>
      <w:r w:rsidRPr="00C7210B">
        <w:rPr>
          <w:lang w:val="id-ID"/>
        </w:rPr>
        <w:t xml:space="preserve"> menunjukkan </w:t>
      </w:r>
      <w:r w:rsidRPr="00C7210B">
        <w:rPr>
          <w:lang w:val="id-ID"/>
        </w:rPr>
        <w:fldChar w:fldCharType="begin"/>
      </w:r>
      <w:r w:rsidRPr="00C7210B">
        <w:rPr>
          <w:lang w:val="id-ID"/>
        </w:rPr>
        <w:instrText xml:space="preserve"> REF _Ref61720814 \h </w:instrText>
      </w:r>
      <w:r w:rsidRPr="00C7210B">
        <w:rPr>
          <w:lang w:val="id-ID"/>
        </w:rPr>
      </w:r>
      <w:r w:rsidRPr="00C7210B">
        <w:rPr>
          <w:lang w:val="id-ID"/>
        </w:rPr>
        <w:fldChar w:fldCharType="separate"/>
      </w:r>
      <w:r w:rsidR="00BB156C" w:rsidRPr="00C7210B">
        <w:rPr>
          <w:lang w:val="id-ID"/>
        </w:rPr>
        <w:t xml:space="preserve">Gambar </w:t>
      </w:r>
      <w:r w:rsidR="00BB156C" w:rsidRPr="00C7210B">
        <w:rPr>
          <w:noProof/>
          <w:lang w:val="id-ID"/>
        </w:rPr>
        <w:t>II</w:t>
      </w:r>
      <w:r w:rsidR="00BB156C" w:rsidRPr="00C7210B">
        <w:rPr>
          <w:lang w:val="id-ID"/>
        </w:rPr>
        <w:t>.</w:t>
      </w:r>
      <w:r w:rsidR="00BB156C" w:rsidRPr="00C7210B">
        <w:rPr>
          <w:noProof/>
          <w:lang w:val="id-ID"/>
        </w:rPr>
        <w:t>5</w:t>
      </w:r>
      <w:r w:rsidRPr="00C7210B">
        <w:rPr>
          <w:lang w:val="id-ID"/>
        </w:rPr>
        <w:fldChar w:fldCharType="end"/>
      </w:r>
      <w:r w:rsidRPr="00C7210B">
        <w:rPr>
          <w:lang w:val="id-ID"/>
        </w:rPr>
        <w:t xml:space="preserve"> yang sudah diubah untuk mematuhi properti-properti RBT. Pada pohon ini, program yang sedang mencari simpul “1” akan membutuhkan waktu yang sama dengan program yang sedang mencari simpul “11”. Seluruh jalur dari akar ke daun pada pohon ini memiliki jumlah simpul berwarna hitam yang sama yaitu sebesar 2.</w:t>
      </w:r>
    </w:p>
    <w:p w14:paraId="49E97E92" w14:textId="365F92DA" w:rsidR="0018304D" w:rsidRPr="00C7210B" w:rsidRDefault="0018304D" w:rsidP="0018304D">
      <w:pPr>
        <w:keepNext/>
        <w:rPr>
          <w:lang w:val="id-ID"/>
        </w:rPr>
      </w:pPr>
      <w:r w:rsidRPr="00C7210B">
        <w:rPr>
          <w:noProof/>
          <w:lang w:val="id-ID"/>
        </w:rPr>
        <w:lastRenderedPageBreak/>
        <w:drawing>
          <wp:inline distT="0" distB="0" distL="0" distR="0" wp14:anchorId="5078440D" wp14:editId="6EEA8790">
            <wp:extent cx="5038725" cy="2943225"/>
            <wp:effectExtent l="0" t="0" r="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1DA98B4C" w14:textId="2500DA2B" w:rsidR="0018304D" w:rsidRPr="00C7210B" w:rsidRDefault="00A640B5" w:rsidP="0018304D">
      <w:pPr>
        <w:pStyle w:val="Caption"/>
        <w:rPr>
          <w:lang w:val="id-ID"/>
        </w:rPr>
      </w:pPr>
      <w:bookmarkStart w:id="56" w:name="_Ref61727477"/>
      <w:bookmarkStart w:id="57" w:name="_Toc61863961"/>
      <w:bookmarkStart w:id="58" w:name="_Toc75938846"/>
      <w:r w:rsidRPr="00C7210B">
        <w:rPr>
          <w:lang w:val="id-ID"/>
        </w:rPr>
        <w:t>Gambar</w:t>
      </w:r>
      <w:r w:rsidR="0018304D" w:rsidRPr="00C7210B">
        <w:rPr>
          <w:lang w:val="id-ID"/>
        </w:rPr>
        <w:t xml:space="preserve"> </w:t>
      </w:r>
      <w:r w:rsidR="00801CAA" w:rsidRPr="00C7210B">
        <w:rPr>
          <w:lang w:val="id-ID"/>
        </w:rPr>
        <w:fldChar w:fldCharType="begin"/>
      </w:r>
      <w:r w:rsidR="00801CAA" w:rsidRPr="00C7210B">
        <w:rPr>
          <w:lang w:val="id-ID"/>
        </w:rPr>
        <w:instrText xml:space="preserve"> STYLEREF 1 \s </w:instrText>
      </w:r>
      <w:r w:rsidR="00801CAA" w:rsidRPr="00C7210B">
        <w:rPr>
          <w:lang w:val="id-ID"/>
        </w:rPr>
        <w:fldChar w:fldCharType="separate"/>
      </w:r>
      <w:r w:rsidR="00BB156C" w:rsidRPr="00C7210B">
        <w:rPr>
          <w:noProof/>
          <w:lang w:val="id-ID"/>
        </w:rPr>
        <w:t>II</w:t>
      </w:r>
      <w:r w:rsidR="00801CAA" w:rsidRPr="00C7210B">
        <w:rPr>
          <w:lang w:val="id-ID"/>
        </w:rPr>
        <w:fldChar w:fldCharType="end"/>
      </w:r>
      <w:r w:rsidR="00801CAA" w:rsidRPr="00C7210B">
        <w:rPr>
          <w:lang w:val="id-ID"/>
        </w:rPr>
        <w:t>.</w:t>
      </w:r>
      <w:r w:rsidR="00801CAA" w:rsidRPr="00C7210B">
        <w:rPr>
          <w:lang w:val="id-ID"/>
        </w:rPr>
        <w:fldChar w:fldCharType="begin"/>
      </w:r>
      <w:r w:rsidR="00801CAA" w:rsidRPr="00C7210B">
        <w:rPr>
          <w:lang w:val="id-ID"/>
        </w:rPr>
        <w:instrText xml:space="preserve"> SEQ Bagan \* ARABIC \s 1 </w:instrText>
      </w:r>
      <w:r w:rsidR="00801CAA" w:rsidRPr="00C7210B">
        <w:rPr>
          <w:lang w:val="id-ID"/>
        </w:rPr>
        <w:fldChar w:fldCharType="separate"/>
      </w:r>
      <w:r w:rsidR="00BB156C" w:rsidRPr="00C7210B">
        <w:rPr>
          <w:noProof/>
          <w:lang w:val="id-ID"/>
        </w:rPr>
        <w:t>6</w:t>
      </w:r>
      <w:r w:rsidR="00801CAA" w:rsidRPr="00C7210B">
        <w:rPr>
          <w:lang w:val="id-ID"/>
        </w:rPr>
        <w:fldChar w:fldCharType="end"/>
      </w:r>
      <w:bookmarkEnd w:id="56"/>
      <w:r w:rsidR="0018304D" w:rsidRPr="00C7210B">
        <w:rPr>
          <w:lang w:val="id-ID"/>
        </w:rPr>
        <w:t xml:space="preserve">. </w:t>
      </w:r>
      <w:r w:rsidR="0018304D" w:rsidRPr="00C7210B">
        <w:rPr>
          <w:lang w:val="id-ID"/>
        </w:rPr>
        <w:fldChar w:fldCharType="begin"/>
      </w:r>
      <w:r w:rsidR="0018304D" w:rsidRPr="00C7210B">
        <w:rPr>
          <w:lang w:val="id-ID"/>
        </w:rPr>
        <w:instrText xml:space="preserve"> REF _Ref61720814 \h </w:instrText>
      </w:r>
      <w:r w:rsidR="0018304D" w:rsidRPr="00C7210B">
        <w:rPr>
          <w:lang w:val="id-ID"/>
        </w:rPr>
      </w:r>
      <w:r w:rsidR="0018304D" w:rsidRPr="00C7210B">
        <w:rPr>
          <w:lang w:val="id-ID"/>
        </w:rPr>
        <w:fldChar w:fldCharType="separate"/>
      </w:r>
      <w:r w:rsidR="00BB156C" w:rsidRPr="00C7210B">
        <w:rPr>
          <w:lang w:val="id-ID"/>
        </w:rPr>
        <w:t xml:space="preserve">Gambar </w:t>
      </w:r>
      <w:r w:rsidR="00BB156C" w:rsidRPr="00C7210B">
        <w:rPr>
          <w:noProof/>
          <w:lang w:val="id-ID"/>
        </w:rPr>
        <w:t>II</w:t>
      </w:r>
      <w:r w:rsidR="00BB156C" w:rsidRPr="00C7210B">
        <w:rPr>
          <w:lang w:val="id-ID"/>
        </w:rPr>
        <w:t>.</w:t>
      </w:r>
      <w:r w:rsidR="00BB156C" w:rsidRPr="00C7210B">
        <w:rPr>
          <w:noProof/>
          <w:lang w:val="id-ID"/>
        </w:rPr>
        <w:t>5</w:t>
      </w:r>
      <w:r w:rsidR="0018304D" w:rsidRPr="00C7210B">
        <w:rPr>
          <w:lang w:val="id-ID"/>
        </w:rPr>
        <w:fldChar w:fldCharType="end"/>
      </w:r>
      <w:r w:rsidR="0018304D" w:rsidRPr="00C7210B">
        <w:rPr>
          <w:lang w:val="id-ID"/>
        </w:rPr>
        <w:t xml:space="preserve"> yang diubah menjadi RBT.</w:t>
      </w:r>
      <w:bookmarkEnd w:id="57"/>
      <w:bookmarkEnd w:id="58"/>
    </w:p>
    <w:p w14:paraId="0C519770" w14:textId="77777777" w:rsidR="0018304D" w:rsidRPr="00C7210B" w:rsidRDefault="0018304D" w:rsidP="0018304D">
      <w:pPr>
        <w:pStyle w:val="Heading3"/>
        <w:rPr>
          <w:lang w:val="id-ID"/>
        </w:rPr>
      </w:pPr>
      <w:bookmarkStart w:id="59" w:name="_Toc62038649"/>
      <w:bookmarkStart w:id="60" w:name="_Toc75938821"/>
      <w:r w:rsidRPr="00C7210B">
        <w:rPr>
          <w:lang w:val="id-ID"/>
        </w:rPr>
        <w:t xml:space="preserve">Algoritma penambahan </w:t>
      </w:r>
      <w:proofErr w:type="spellStart"/>
      <w:r w:rsidRPr="00C7210B">
        <w:rPr>
          <w:lang w:val="id-ID"/>
        </w:rPr>
        <w:t>Okasaki</w:t>
      </w:r>
      <w:bookmarkEnd w:id="59"/>
      <w:bookmarkEnd w:id="60"/>
      <w:proofErr w:type="spellEnd"/>
    </w:p>
    <w:p w14:paraId="312B5956" w14:textId="77777777" w:rsidR="0018304D" w:rsidRPr="00C7210B" w:rsidRDefault="0018304D" w:rsidP="0018304D">
      <w:pPr>
        <w:rPr>
          <w:lang w:val="id-ID"/>
        </w:rPr>
      </w:pPr>
      <w:r w:rsidRPr="00C7210B">
        <w:rPr>
          <w:lang w:val="id-ID"/>
        </w:rPr>
        <w:t>Algoritma penambahan pada BST biasa sangat mudah. Penambahan bisa dilakukan hanya dengan mencari daun yang memiliki nilai yang paling dekat dengan nilai yang akan dimasukkan kemudian tambahkan nilai tersebut sebagai simpul anak dari simpul tersebut di kiri atau di kanan tergantung apakah nilai yang akan dimasukkan lebih besar atau lebih kecil dari nilai tersebut. Algoritma penambahan untuk BST biasa terlihat seperti ini:</w:t>
      </w:r>
    </w:p>
    <w:p w14:paraId="670F142D"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C7210B">
        <w:rPr>
          <w:rFonts w:ascii="Courier New" w:hAnsi="Courier New" w:cs="Courier New"/>
          <w:color w:val="000000"/>
          <w:sz w:val="20"/>
          <w:szCs w:val="20"/>
        </w:rPr>
        <w:t>insert</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660066"/>
          <w:sz w:val="20"/>
          <w:szCs w:val="20"/>
        </w:rPr>
        <w:t>Ord</w:t>
      </w:r>
      <w:proofErr w:type="spellEnd"/>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elt</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g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elt</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gt;</w:t>
      </w:r>
      <w:r w:rsidRPr="00C7210B">
        <w:rPr>
          <w:rFonts w:ascii="Courier New" w:hAnsi="Courier New" w:cs="Courier New"/>
          <w:color w:val="000000"/>
          <w:sz w:val="20"/>
          <w:szCs w:val="20"/>
        </w:rPr>
        <w:t xml:space="preserve"> </w:t>
      </w:r>
      <w:r w:rsidRPr="00C7210B">
        <w:rPr>
          <w:rFonts w:ascii="Courier New" w:hAnsi="Courier New" w:cs="Courier New"/>
          <w:color w:val="660066"/>
          <w:sz w:val="20"/>
          <w:szCs w:val="20"/>
        </w:rPr>
        <w:t>Se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elt</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gt;</w:t>
      </w:r>
      <w:r w:rsidRPr="00C7210B">
        <w:rPr>
          <w:rFonts w:ascii="Courier New" w:hAnsi="Courier New" w:cs="Courier New"/>
          <w:color w:val="000000"/>
          <w:sz w:val="20"/>
          <w:szCs w:val="20"/>
        </w:rPr>
        <w:t xml:space="preserve"> </w:t>
      </w:r>
      <w:r w:rsidRPr="00C7210B">
        <w:rPr>
          <w:rFonts w:ascii="Courier New" w:hAnsi="Courier New" w:cs="Courier New"/>
          <w:color w:val="660066"/>
          <w:sz w:val="20"/>
          <w:szCs w:val="20"/>
        </w:rPr>
        <w:t>Se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elt</w:t>
      </w:r>
      <w:proofErr w:type="spellEnd"/>
      <w:r w:rsidRPr="00C7210B">
        <w:rPr>
          <w:rFonts w:ascii="Courier New" w:hAnsi="Courier New" w:cs="Courier New"/>
          <w:color w:val="000000"/>
          <w:sz w:val="20"/>
          <w:szCs w:val="20"/>
        </w:rPr>
        <w:t xml:space="preserve"> </w:t>
      </w:r>
    </w:p>
    <w:p w14:paraId="4885FDAE"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C7210B">
        <w:rPr>
          <w:rFonts w:ascii="Courier New" w:hAnsi="Courier New" w:cs="Courier New"/>
          <w:color w:val="000000"/>
          <w:sz w:val="20"/>
          <w:szCs w:val="20"/>
        </w:rPr>
        <w:t>insert</w:t>
      </w:r>
      <w:proofErr w:type="spellEnd"/>
      <w:r w:rsidRPr="00C7210B">
        <w:rPr>
          <w:rFonts w:ascii="Courier New" w:hAnsi="Courier New" w:cs="Courier New"/>
          <w:color w:val="000000"/>
          <w:sz w:val="20"/>
          <w:szCs w:val="20"/>
        </w:rPr>
        <w:t xml:space="preserve"> 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T E x E </w:t>
      </w:r>
    </w:p>
    <w:p w14:paraId="5761D54D"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C7210B">
        <w:rPr>
          <w:rFonts w:ascii="Courier New" w:hAnsi="Courier New" w:cs="Courier New"/>
          <w:color w:val="000000"/>
          <w:sz w:val="20"/>
          <w:szCs w:val="20"/>
        </w:rPr>
        <w:t>insert</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a y b</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
    <w:p w14:paraId="5F40C3B0"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x </w:t>
      </w:r>
      <w:r w:rsidRPr="00C7210B">
        <w:rPr>
          <w:rFonts w:ascii="Courier New" w:hAnsi="Courier New" w:cs="Courier New"/>
          <w:color w:val="666600"/>
          <w:sz w:val="20"/>
          <w:szCs w:val="20"/>
        </w:rPr>
        <w:t>&lt;</w:t>
      </w:r>
      <w:r w:rsidRPr="00C7210B">
        <w:rPr>
          <w:rFonts w:ascii="Courier New" w:hAnsi="Courier New" w:cs="Courier New"/>
          <w:color w:val="000000"/>
          <w:sz w:val="20"/>
          <w:szCs w:val="20"/>
        </w:rPr>
        <w:t xml:space="preserve">  y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T </w:t>
      </w:r>
      <w:r w:rsidRPr="00C7210B">
        <w:rPr>
          <w:rFonts w:ascii="Courier New" w:hAnsi="Courier New" w:cs="Courier New"/>
          <w:color w:val="666600"/>
          <w:sz w:val="20"/>
          <w:szCs w:val="20"/>
        </w:rPr>
        <w:t>(</w:t>
      </w:r>
      <w:proofErr w:type="spellStart"/>
      <w:r w:rsidRPr="00C7210B">
        <w:rPr>
          <w:rFonts w:ascii="Courier New" w:hAnsi="Courier New" w:cs="Courier New"/>
          <w:color w:val="000000"/>
          <w:sz w:val="20"/>
          <w:szCs w:val="20"/>
        </w:rPr>
        <w:t>insert</w:t>
      </w:r>
      <w:proofErr w:type="spellEnd"/>
      <w:r w:rsidRPr="00C7210B">
        <w:rPr>
          <w:rFonts w:ascii="Courier New" w:hAnsi="Courier New" w:cs="Courier New"/>
          <w:color w:val="000000"/>
          <w:sz w:val="20"/>
          <w:szCs w:val="20"/>
        </w:rPr>
        <w:t xml:space="preserve"> a</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y b </w:t>
      </w:r>
    </w:p>
    <w:p w14:paraId="52A0132C"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x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y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T a y b  </w:t>
      </w:r>
    </w:p>
    <w:p w14:paraId="620C6FD3"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x </w:t>
      </w:r>
      <w:r w:rsidRPr="00C7210B">
        <w:rPr>
          <w:rFonts w:ascii="Courier New" w:hAnsi="Courier New" w:cs="Courier New"/>
          <w:color w:val="666600"/>
          <w:sz w:val="20"/>
          <w:szCs w:val="20"/>
        </w:rPr>
        <w:t>&gt;</w:t>
      </w:r>
      <w:r w:rsidRPr="00C7210B">
        <w:rPr>
          <w:rFonts w:ascii="Courier New" w:hAnsi="Courier New" w:cs="Courier New"/>
          <w:color w:val="000000"/>
          <w:sz w:val="20"/>
          <w:szCs w:val="20"/>
        </w:rPr>
        <w:t xml:space="preserve">  y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T a y </w:t>
      </w:r>
      <w:r w:rsidRPr="00C7210B">
        <w:rPr>
          <w:rFonts w:ascii="Courier New" w:hAnsi="Courier New" w:cs="Courier New"/>
          <w:color w:val="666600"/>
          <w:sz w:val="20"/>
          <w:szCs w:val="20"/>
        </w:rPr>
        <w:t>(</w:t>
      </w:r>
      <w:proofErr w:type="spellStart"/>
      <w:r w:rsidRPr="00C7210B">
        <w:rPr>
          <w:rFonts w:ascii="Courier New" w:hAnsi="Courier New" w:cs="Courier New"/>
          <w:color w:val="000000"/>
          <w:sz w:val="20"/>
          <w:szCs w:val="20"/>
        </w:rPr>
        <w:t>insert</w:t>
      </w:r>
      <w:proofErr w:type="spellEnd"/>
      <w:r w:rsidRPr="00C7210B">
        <w:rPr>
          <w:rFonts w:ascii="Courier New" w:hAnsi="Courier New" w:cs="Courier New"/>
          <w:color w:val="000000"/>
          <w:sz w:val="20"/>
          <w:szCs w:val="20"/>
        </w:rPr>
        <w:t xml:space="preserve"> b</w:t>
      </w:r>
      <w:r w:rsidRPr="00C7210B">
        <w:rPr>
          <w:rFonts w:ascii="Courier New" w:hAnsi="Courier New" w:cs="Courier New"/>
          <w:color w:val="666600"/>
          <w:sz w:val="20"/>
          <w:szCs w:val="20"/>
        </w:rPr>
        <w:t>)</w:t>
      </w:r>
      <w:r w:rsidRPr="00C7210B">
        <w:rPr>
          <w:rFonts w:ascii="Courier New" w:hAnsi="Courier New" w:cs="Courier New"/>
          <w:color w:val="000000"/>
          <w:sz w:val="20"/>
          <w:szCs w:val="20"/>
        </w:rPr>
        <w:t> </w:t>
      </w:r>
    </w:p>
    <w:p w14:paraId="11F80DFB" w14:textId="0790A397" w:rsidR="0018304D" w:rsidRPr="00C7210B" w:rsidRDefault="0018304D" w:rsidP="0018304D">
      <w:pPr>
        <w:rPr>
          <w:lang w:val="id-ID"/>
        </w:rPr>
      </w:pPr>
      <w:r w:rsidRPr="00C7210B">
        <w:rPr>
          <w:lang w:val="id-ID"/>
        </w:rPr>
        <w:t xml:space="preserve">Algoritma penambahan RBT </w:t>
      </w:r>
      <w:proofErr w:type="spellStart"/>
      <w:r w:rsidRPr="00C7210B">
        <w:rPr>
          <w:lang w:val="id-ID"/>
        </w:rPr>
        <w:t>Okasaki</w:t>
      </w:r>
      <w:proofErr w:type="spellEnd"/>
      <w:r w:rsidRPr="00C7210B">
        <w:rPr>
          <w:lang w:val="id-ID"/>
        </w:rPr>
        <w:t xml:space="preserve"> tidak jauh berbeda dengan algoritma penambahan BST. Pada algoritma tersebut ditambahkan modifikasi untuk memperhatikan warna dari simpul pada RBT serta </w:t>
      </w:r>
      <w:proofErr w:type="spellStart"/>
      <w:r w:rsidRPr="00C7210B">
        <w:rPr>
          <w:lang w:val="id-ID"/>
        </w:rPr>
        <w:t>sebuat</w:t>
      </w:r>
      <w:proofErr w:type="spellEnd"/>
      <w:r w:rsidRPr="00C7210B">
        <w:rPr>
          <w:lang w:val="id-ID"/>
        </w:rPr>
        <w:t xml:space="preserve"> fungsi penyeimbang (</w:t>
      </w:r>
      <w:proofErr w:type="spellStart"/>
      <w:r w:rsidRPr="00C7210B">
        <w:rPr>
          <w:i/>
          <w:iCs/>
          <w:lang w:val="id-ID"/>
        </w:rPr>
        <w:t>balance</w:t>
      </w:r>
      <w:proofErr w:type="spellEnd"/>
      <w:r w:rsidRPr="00C7210B">
        <w:rPr>
          <w:lang w:val="id-ID"/>
        </w:rPr>
        <w:t xml:space="preserve">) untuk menjaga properti warna RBT. Algoritma penambahan </w:t>
      </w:r>
      <w:proofErr w:type="spellStart"/>
      <w:r w:rsidRPr="00C7210B">
        <w:rPr>
          <w:lang w:val="id-ID"/>
        </w:rPr>
        <w:t>Okasaki</w:t>
      </w:r>
      <w:proofErr w:type="spellEnd"/>
      <w:r w:rsidRPr="00C7210B">
        <w:rPr>
          <w:lang w:val="id-ID"/>
        </w:rPr>
        <w:t xml:space="preserve"> terlihat seperti ini:</w:t>
      </w:r>
    </w:p>
    <w:p w14:paraId="743CFDF8"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C7210B">
        <w:rPr>
          <w:rFonts w:ascii="Courier New" w:hAnsi="Courier New" w:cs="Courier New"/>
          <w:color w:val="000000"/>
          <w:sz w:val="20"/>
          <w:szCs w:val="20"/>
        </w:rPr>
        <w:t>insert</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660066"/>
          <w:sz w:val="20"/>
          <w:szCs w:val="20"/>
        </w:rPr>
        <w:t>Ord</w:t>
      </w:r>
      <w:proofErr w:type="spellEnd"/>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elt</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g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elt</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gt;</w:t>
      </w:r>
      <w:r w:rsidRPr="00C7210B">
        <w:rPr>
          <w:rFonts w:ascii="Courier New" w:hAnsi="Courier New" w:cs="Courier New"/>
          <w:color w:val="000000"/>
          <w:sz w:val="20"/>
          <w:szCs w:val="20"/>
        </w:rPr>
        <w:t xml:space="preserve"> </w:t>
      </w:r>
      <w:r w:rsidRPr="00C7210B">
        <w:rPr>
          <w:rFonts w:ascii="Courier New" w:hAnsi="Courier New" w:cs="Courier New"/>
          <w:color w:val="660066"/>
          <w:sz w:val="20"/>
          <w:szCs w:val="20"/>
        </w:rPr>
        <w:t>Se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elt</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gt;</w:t>
      </w:r>
      <w:r w:rsidRPr="00C7210B">
        <w:rPr>
          <w:rFonts w:ascii="Courier New" w:hAnsi="Courier New" w:cs="Courier New"/>
          <w:color w:val="000000"/>
          <w:sz w:val="20"/>
          <w:szCs w:val="20"/>
        </w:rPr>
        <w:t xml:space="preserve"> </w:t>
      </w:r>
      <w:r w:rsidRPr="00C7210B">
        <w:rPr>
          <w:rFonts w:ascii="Courier New" w:hAnsi="Courier New" w:cs="Courier New"/>
          <w:color w:val="660066"/>
          <w:sz w:val="20"/>
          <w:szCs w:val="20"/>
        </w:rPr>
        <w:t>Se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elt</w:t>
      </w:r>
      <w:proofErr w:type="spellEnd"/>
      <w:r w:rsidRPr="00C7210B">
        <w:rPr>
          <w:rFonts w:ascii="Courier New" w:hAnsi="Courier New" w:cs="Courier New"/>
          <w:color w:val="000000"/>
          <w:sz w:val="20"/>
          <w:szCs w:val="20"/>
        </w:rPr>
        <w:t xml:space="preserve"> </w:t>
      </w:r>
    </w:p>
    <w:p w14:paraId="62E7FE3D"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C7210B">
        <w:rPr>
          <w:rFonts w:ascii="Courier New" w:hAnsi="Courier New" w:cs="Courier New"/>
          <w:color w:val="000000"/>
          <w:sz w:val="20"/>
          <w:szCs w:val="20"/>
        </w:rPr>
        <w:t>insert</w:t>
      </w:r>
      <w:proofErr w:type="spellEnd"/>
      <w:r w:rsidRPr="00C7210B">
        <w:rPr>
          <w:rFonts w:ascii="Courier New" w:hAnsi="Courier New" w:cs="Courier New"/>
          <w:color w:val="000000"/>
          <w:sz w:val="20"/>
          <w:szCs w:val="20"/>
        </w:rPr>
        <w:t xml:space="preserve"> x s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makeBlack</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proofErr w:type="spellStart"/>
      <w:r w:rsidRPr="00C7210B">
        <w:rPr>
          <w:rFonts w:ascii="Courier New" w:hAnsi="Courier New" w:cs="Courier New"/>
          <w:color w:val="000000"/>
          <w:sz w:val="20"/>
          <w:szCs w:val="20"/>
        </w:rPr>
        <w:t>ins</w:t>
      </w:r>
      <w:proofErr w:type="spellEnd"/>
      <w:r w:rsidRPr="00C7210B">
        <w:rPr>
          <w:rFonts w:ascii="Courier New" w:hAnsi="Courier New" w:cs="Courier New"/>
          <w:color w:val="000000"/>
          <w:sz w:val="20"/>
          <w:szCs w:val="20"/>
        </w:rPr>
        <w:t xml:space="preserve"> s</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
    <w:p w14:paraId="791160C5"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000000"/>
          <w:sz w:val="20"/>
          <w:szCs w:val="20"/>
        </w:rPr>
        <w:lastRenderedPageBreak/>
        <w:t xml:space="preserve">    </w:t>
      </w:r>
      <w:proofErr w:type="spellStart"/>
      <w:r w:rsidRPr="00C7210B">
        <w:rPr>
          <w:rFonts w:ascii="Courier New" w:hAnsi="Courier New" w:cs="Courier New"/>
          <w:color w:val="000088"/>
          <w:sz w:val="20"/>
          <w:szCs w:val="20"/>
        </w:rPr>
        <w:t>where</w:t>
      </w:r>
      <w:proofErr w:type="spellEnd"/>
      <w:r w:rsidRPr="00C7210B">
        <w:rPr>
          <w:rFonts w:ascii="Courier New" w:hAnsi="Courier New" w:cs="Courier New"/>
          <w:color w:val="000000"/>
          <w:sz w:val="20"/>
          <w:szCs w:val="20"/>
        </w:rPr>
        <w:t xml:space="preserve"> </w:t>
      </w:r>
    </w:p>
    <w:p w14:paraId="2ABA5403"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ins</w:t>
      </w:r>
      <w:proofErr w:type="spellEnd"/>
      <w:r w:rsidRPr="00C7210B">
        <w:rPr>
          <w:rFonts w:ascii="Courier New" w:hAnsi="Courier New" w:cs="Courier New"/>
          <w:color w:val="000000"/>
          <w:sz w:val="20"/>
          <w:szCs w:val="20"/>
        </w:rPr>
        <w:t xml:space="preserve"> 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T R E x E </w:t>
      </w:r>
    </w:p>
    <w:p w14:paraId="4935C70A"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ins</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T </w:t>
      </w:r>
      <w:proofErr w:type="spellStart"/>
      <w:r w:rsidRPr="00C7210B">
        <w:rPr>
          <w:rFonts w:ascii="Courier New" w:hAnsi="Courier New" w:cs="Courier New"/>
          <w:color w:val="000000"/>
          <w:sz w:val="20"/>
          <w:szCs w:val="20"/>
        </w:rPr>
        <w:t>color</w:t>
      </w:r>
      <w:proofErr w:type="spellEnd"/>
      <w:r w:rsidRPr="00C7210B">
        <w:rPr>
          <w:rFonts w:ascii="Courier New" w:hAnsi="Courier New" w:cs="Courier New"/>
          <w:color w:val="000000"/>
          <w:sz w:val="20"/>
          <w:szCs w:val="20"/>
        </w:rPr>
        <w:t xml:space="preserve"> a y b</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
    <w:p w14:paraId="2F219D35"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x </w:t>
      </w:r>
      <w:r w:rsidRPr="00C7210B">
        <w:rPr>
          <w:rFonts w:ascii="Courier New" w:hAnsi="Courier New" w:cs="Courier New"/>
          <w:color w:val="666600"/>
          <w:sz w:val="20"/>
          <w:szCs w:val="20"/>
        </w:rPr>
        <w:t>&lt;</w:t>
      </w:r>
      <w:r w:rsidRPr="00C7210B">
        <w:rPr>
          <w:rFonts w:ascii="Courier New" w:hAnsi="Courier New" w:cs="Courier New"/>
          <w:color w:val="000000"/>
          <w:sz w:val="20"/>
          <w:szCs w:val="20"/>
        </w:rPr>
        <w:t xml:space="preserve"> y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balance</w:t>
      </w:r>
      <w:proofErr w:type="spellEnd"/>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color</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proofErr w:type="spellStart"/>
      <w:r w:rsidRPr="00C7210B">
        <w:rPr>
          <w:rFonts w:ascii="Courier New" w:hAnsi="Courier New" w:cs="Courier New"/>
          <w:color w:val="000000"/>
          <w:sz w:val="20"/>
          <w:szCs w:val="20"/>
        </w:rPr>
        <w:t>ins</w:t>
      </w:r>
      <w:proofErr w:type="spellEnd"/>
      <w:r w:rsidRPr="00C7210B">
        <w:rPr>
          <w:rFonts w:ascii="Courier New" w:hAnsi="Courier New" w:cs="Courier New"/>
          <w:color w:val="000000"/>
          <w:sz w:val="20"/>
          <w:szCs w:val="20"/>
        </w:rPr>
        <w:t xml:space="preserve"> a</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y b </w:t>
      </w:r>
    </w:p>
    <w:p w14:paraId="3798B42D"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x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y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T </w:t>
      </w:r>
      <w:proofErr w:type="spellStart"/>
      <w:r w:rsidRPr="00C7210B">
        <w:rPr>
          <w:rFonts w:ascii="Courier New" w:hAnsi="Courier New" w:cs="Courier New"/>
          <w:color w:val="000000"/>
          <w:sz w:val="20"/>
          <w:szCs w:val="20"/>
        </w:rPr>
        <w:t>color</w:t>
      </w:r>
      <w:proofErr w:type="spellEnd"/>
      <w:r w:rsidRPr="00C7210B">
        <w:rPr>
          <w:rFonts w:ascii="Courier New" w:hAnsi="Courier New" w:cs="Courier New"/>
          <w:color w:val="000000"/>
          <w:sz w:val="20"/>
          <w:szCs w:val="20"/>
        </w:rPr>
        <w:t xml:space="preserve"> a y b </w:t>
      </w:r>
    </w:p>
    <w:p w14:paraId="7844E57B"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x </w:t>
      </w:r>
      <w:r w:rsidRPr="00C7210B">
        <w:rPr>
          <w:rFonts w:ascii="Courier New" w:hAnsi="Courier New" w:cs="Courier New"/>
          <w:color w:val="666600"/>
          <w:sz w:val="20"/>
          <w:szCs w:val="20"/>
        </w:rPr>
        <w:t>&gt;</w:t>
      </w:r>
      <w:r w:rsidRPr="00C7210B">
        <w:rPr>
          <w:rFonts w:ascii="Courier New" w:hAnsi="Courier New" w:cs="Courier New"/>
          <w:color w:val="000000"/>
          <w:sz w:val="20"/>
          <w:szCs w:val="20"/>
        </w:rPr>
        <w:t xml:space="preserve"> y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balance</w:t>
      </w:r>
      <w:proofErr w:type="spellEnd"/>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color</w:t>
      </w:r>
      <w:proofErr w:type="spellEnd"/>
      <w:r w:rsidRPr="00C7210B">
        <w:rPr>
          <w:rFonts w:ascii="Courier New" w:hAnsi="Courier New" w:cs="Courier New"/>
          <w:color w:val="000000"/>
          <w:sz w:val="20"/>
          <w:szCs w:val="20"/>
        </w:rPr>
        <w:t xml:space="preserve"> a y </w:t>
      </w:r>
      <w:r w:rsidRPr="00C7210B">
        <w:rPr>
          <w:rFonts w:ascii="Courier New" w:hAnsi="Courier New" w:cs="Courier New"/>
          <w:color w:val="666600"/>
          <w:sz w:val="20"/>
          <w:szCs w:val="20"/>
        </w:rPr>
        <w:t>(</w:t>
      </w:r>
      <w:proofErr w:type="spellStart"/>
      <w:r w:rsidRPr="00C7210B">
        <w:rPr>
          <w:rFonts w:ascii="Courier New" w:hAnsi="Courier New" w:cs="Courier New"/>
          <w:color w:val="000000"/>
          <w:sz w:val="20"/>
          <w:szCs w:val="20"/>
        </w:rPr>
        <w:t>ins</w:t>
      </w:r>
      <w:proofErr w:type="spellEnd"/>
      <w:r w:rsidRPr="00C7210B">
        <w:rPr>
          <w:rFonts w:ascii="Courier New" w:hAnsi="Courier New" w:cs="Courier New"/>
          <w:color w:val="000000"/>
          <w:sz w:val="20"/>
          <w:szCs w:val="20"/>
        </w:rPr>
        <w:t xml:space="preserve"> b</w:t>
      </w:r>
      <w:r w:rsidRPr="00C7210B">
        <w:rPr>
          <w:rFonts w:ascii="Courier New" w:hAnsi="Courier New" w:cs="Courier New"/>
          <w:color w:val="666600"/>
          <w:sz w:val="20"/>
          <w:szCs w:val="20"/>
        </w:rPr>
        <w:t>)</w:t>
      </w:r>
    </w:p>
    <w:p w14:paraId="0624964D"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000000"/>
          <w:sz w:val="20"/>
          <w:szCs w:val="20"/>
        </w:rPr>
        <w:t xml:space="preserve">        </w:t>
      </w:r>
    </w:p>
    <w:p w14:paraId="44A6A9C4"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makeBlack</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_ a y b</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T B a y b</w:t>
      </w:r>
    </w:p>
    <w:p w14:paraId="48CB9AF8" w14:textId="77777777" w:rsidR="0018304D" w:rsidRPr="00C7210B" w:rsidRDefault="0018304D" w:rsidP="0018304D">
      <w:pPr>
        <w:rPr>
          <w:lang w:val="id-ID"/>
        </w:rPr>
      </w:pPr>
      <w:r w:rsidRPr="00C7210B">
        <w:rPr>
          <w:lang w:val="id-ID"/>
        </w:rPr>
        <w:t xml:space="preserve">Modifikasi dari fungsi penambahan BST salah satunya adalah penambahan fungsi </w:t>
      </w:r>
      <w:proofErr w:type="spellStart"/>
      <w:r w:rsidRPr="00C7210B">
        <w:rPr>
          <w:rFonts w:ascii="Courier New" w:hAnsi="Courier New" w:cs="Courier New"/>
          <w:lang w:val="id-ID"/>
        </w:rPr>
        <w:t>makeBlack</w:t>
      </w:r>
      <w:proofErr w:type="spellEnd"/>
      <w:r w:rsidRPr="00C7210B">
        <w:rPr>
          <w:lang w:val="id-ID"/>
        </w:rPr>
        <w:t xml:space="preserve"> untuk membuat simpul akar selalu berwarna hitam. Juga dipastikan bahwa simpul daun yang akan ditambahkan akan memiliki warna merah. Hal ini dilakukan untuk memastikan bahwa properti tinggi pasti akan tetap terpenuhi karena simpul merah tidak akan mengubah jumlah simpul hitam pada jalur mana pun. Kemudian untuk menjaga properti warna, ditambahkan fungsi </w:t>
      </w:r>
      <w:proofErr w:type="spellStart"/>
      <w:r w:rsidRPr="00C7210B">
        <w:rPr>
          <w:rFonts w:ascii="Courier New" w:hAnsi="Courier New" w:cs="Courier New"/>
          <w:lang w:val="id-ID"/>
        </w:rPr>
        <w:t>balance</w:t>
      </w:r>
      <w:proofErr w:type="spellEnd"/>
      <w:r w:rsidRPr="00C7210B">
        <w:rPr>
          <w:lang w:val="id-ID"/>
        </w:rPr>
        <w:t xml:space="preserve"> untuk melihat cabang yang berkemungkinan melanggar properti warna dan kemudian menyeimbangkannya.</w:t>
      </w:r>
    </w:p>
    <w:p w14:paraId="460502F8" w14:textId="71F6FE40" w:rsidR="0018304D" w:rsidRPr="00C7210B" w:rsidRDefault="0018304D" w:rsidP="0018304D">
      <w:pPr>
        <w:rPr>
          <w:lang w:val="id-ID"/>
        </w:rPr>
      </w:pPr>
      <w:r w:rsidRPr="00C7210B">
        <w:rPr>
          <w:lang w:val="id-ID"/>
        </w:rPr>
        <w:t xml:space="preserve">Ada 4 kasus yang membuat pohon hasil penambahan melanggar properti warna. Keempat kasus itu bisa dilihat pada </w:t>
      </w:r>
      <w:r w:rsidRPr="00C7210B">
        <w:rPr>
          <w:lang w:val="id-ID"/>
        </w:rPr>
        <w:fldChar w:fldCharType="begin"/>
      </w:r>
      <w:r w:rsidRPr="00C7210B">
        <w:rPr>
          <w:lang w:val="id-ID"/>
        </w:rPr>
        <w:instrText xml:space="preserve"> REF _Ref61771995 \h </w:instrText>
      </w:r>
      <w:r w:rsidRPr="00C7210B">
        <w:rPr>
          <w:lang w:val="id-ID"/>
        </w:rPr>
      </w:r>
      <w:r w:rsidRPr="00C7210B">
        <w:rPr>
          <w:lang w:val="id-ID"/>
        </w:rPr>
        <w:fldChar w:fldCharType="separate"/>
      </w:r>
      <w:r w:rsidR="00BB156C" w:rsidRPr="00C7210B">
        <w:rPr>
          <w:lang w:val="id-ID"/>
        </w:rPr>
        <w:t xml:space="preserve">Gambar </w:t>
      </w:r>
      <w:r w:rsidR="00BB156C" w:rsidRPr="00C7210B">
        <w:rPr>
          <w:noProof/>
          <w:lang w:val="id-ID"/>
        </w:rPr>
        <w:t>II</w:t>
      </w:r>
      <w:r w:rsidR="00BB156C" w:rsidRPr="00C7210B">
        <w:rPr>
          <w:lang w:val="id-ID"/>
        </w:rPr>
        <w:t>.</w:t>
      </w:r>
      <w:r w:rsidR="00BB156C" w:rsidRPr="00C7210B">
        <w:rPr>
          <w:noProof/>
          <w:lang w:val="id-ID"/>
        </w:rPr>
        <w:t>7</w:t>
      </w:r>
      <w:r w:rsidRPr="00C7210B">
        <w:rPr>
          <w:lang w:val="id-ID"/>
        </w:rPr>
        <w:fldChar w:fldCharType="end"/>
      </w:r>
      <w:r w:rsidRPr="00C7210B">
        <w:rPr>
          <w:lang w:val="id-ID"/>
        </w:rPr>
        <w:t>. Kasus-kasus ini mungkin terjadi ketika sebuah simpul daun berwarna merah ditambahkan sebagai simpul anak pada sebuah simpul berwarna merah.</w:t>
      </w:r>
    </w:p>
    <w:p w14:paraId="494FCCFE" w14:textId="63613B07" w:rsidR="0018304D" w:rsidRPr="00C7210B" w:rsidRDefault="0018304D" w:rsidP="0018304D">
      <w:pPr>
        <w:keepNext/>
        <w:rPr>
          <w:lang w:val="id-ID"/>
        </w:rPr>
      </w:pPr>
      <w:r w:rsidRPr="00C7210B">
        <w:rPr>
          <w:noProof/>
          <w:lang w:val="id-ID"/>
        </w:rPr>
        <w:drawing>
          <wp:inline distT="0" distB="0" distL="0" distR="0" wp14:anchorId="30D77DA4" wp14:editId="686770DA">
            <wp:extent cx="5038725" cy="2143125"/>
            <wp:effectExtent l="0" t="0" r="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15781181" w14:textId="1361BADE" w:rsidR="0018304D" w:rsidRPr="00C7210B" w:rsidRDefault="00A640B5" w:rsidP="0018304D">
      <w:pPr>
        <w:pStyle w:val="Caption"/>
        <w:rPr>
          <w:lang w:val="id-ID"/>
        </w:rPr>
      </w:pPr>
      <w:bookmarkStart w:id="61" w:name="_Ref61771995"/>
      <w:bookmarkStart w:id="62" w:name="_Toc61863962"/>
      <w:bookmarkStart w:id="63" w:name="_Toc75938847"/>
      <w:r w:rsidRPr="00C7210B">
        <w:rPr>
          <w:lang w:val="id-ID"/>
        </w:rPr>
        <w:t>Gambar</w:t>
      </w:r>
      <w:r w:rsidR="0018304D" w:rsidRPr="00C7210B">
        <w:rPr>
          <w:lang w:val="id-ID"/>
        </w:rPr>
        <w:t xml:space="preserve"> </w:t>
      </w:r>
      <w:r w:rsidR="00801CAA" w:rsidRPr="00C7210B">
        <w:rPr>
          <w:lang w:val="id-ID"/>
        </w:rPr>
        <w:fldChar w:fldCharType="begin"/>
      </w:r>
      <w:r w:rsidR="00801CAA" w:rsidRPr="00C7210B">
        <w:rPr>
          <w:lang w:val="id-ID"/>
        </w:rPr>
        <w:instrText xml:space="preserve"> STYLEREF 1 \s </w:instrText>
      </w:r>
      <w:r w:rsidR="00801CAA" w:rsidRPr="00C7210B">
        <w:rPr>
          <w:lang w:val="id-ID"/>
        </w:rPr>
        <w:fldChar w:fldCharType="separate"/>
      </w:r>
      <w:r w:rsidR="00BB156C" w:rsidRPr="00C7210B">
        <w:rPr>
          <w:noProof/>
          <w:lang w:val="id-ID"/>
        </w:rPr>
        <w:t>II</w:t>
      </w:r>
      <w:r w:rsidR="00801CAA" w:rsidRPr="00C7210B">
        <w:rPr>
          <w:lang w:val="id-ID"/>
        </w:rPr>
        <w:fldChar w:fldCharType="end"/>
      </w:r>
      <w:r w:rsidR="00801CAA" w:rsidRPr="00C7210B">
        <w:rPr>
          <w:lang w:val="id-ID"/>
        </w:rPr>
        <w:t>.</w:t>
      </w:r>
      <w:r w:rsidR="00801CAA" w:rsidRPr="00C7210B">
        <w:rPr>
          <w:lang w:val="id-ID"/>
        </w:rPr>
        <w:fldChar w:fldCharType="begin"/>
      </w:r>
      <w:r w:rsidR="00801CAA" w:rsidRPr="00C7210B">
        <w:rPr>
          <w:lang w:val="id-ID"/>
        </w:rPr>
        <w:instrText xml:space="preserve"> SEQ Bagan \* ARABIC \s 1 </w:instrText>
      </w:r>
      <w:r w:rsidR="00801CAA" w:rsidRPr="00C7210B">
        <w:rPr>
          <w:lang w:val="id-ID"/>
        </w:rPr>
        <w:fldChar w:fldCharType="separate"/>
      </w:r>
      <w:r w:rsidR="00BB156C" w:rsidRPr="00C7210B">
        <w:rPr>
          <w:noProof/>
          <w:lang w:val="id-ID"/>
        </w:rPr>
        <w:t>7</w:t>
      </w:r>
      <w:r w:rsidR="00801CAA" w:rsidRPr="00C7210B">
        <w:rPr>
          <w:lang w:val="id-ID"/>
        </w:rPr>
        <w:fldChar w:fldCharType="end"/>
      </w:r>
      <w:bookmarkEnd w:id="61"/>
      <w:r w:rsidR="0018304D" w:rsidRPr="00C7210B">
        <w:rPr>
          <w:lang w:val="id-ID"/>
        </w:rPr>
        <w:t>. Empat kasus pelanggaran properti warna</w:t>
      </w:r>
      <w:bookmarkEnd w:id="62"/>
      <w:bookmarkEnd w:id="63"/>
    </w:p>
    <w:p w14:paraId="3A44448D" w14:textId="2D494F0B" w:rsidR="0018304D" w:rsidRPr="00C7210B" w:rsidRDefault="0018304D" w:rsidP="0018304D">
      <w:pPr>
        <w:rPr>
          <w:lang w:val="id-ID" w:eastAsia="en-US"/>
        </w:rPr>
      </w:pPr>
      <w:r w:rsidRPr="00C7210B">
        <w:rPr>
          <w:lang w:val="id-ID" w:eastAsia="en-US"/>
        </w:rPr>
        <w:t xml:space="preserve">Algoritma </w:t>
      </w:r>
      <w:proofErr w:type="spellStart"/>
      <w:r w:rsidRPr="00C7210B">
        <w:rPr>
          <w:lang w:val="id-ID" w:eastAsia="en-US"/>
        </w:rPr>
        <w:t>Okasaki</w:t>
      </w:r>
      <w:proofErr w:type="spellEnd"/>
      <w:r w:rsidRPr="00C7210B">
        <w:rPr>
          <w:lang w:val="id-ID" w:eastAsia="en-US"/>
        </w:rPr>
        <w:t xml:space="preserve"> mengubah seluruh pohon ini menjadi sebuah pohon yang berbentuk seperti dapat dilihat pada </w:t>
      </w:r>
      <w:r w:rsidRPr="00C7210B">
        <w:rPr>
          <w:lang w:val="id-ID" w:eastAsia="en-US"/>
        </w:rPr>
        <w:fldChar w:fldCharType="begin"/>
      </w:r>
      <w:r w:rsidRPr="00C7210B">
        <w:rPr>
          <w:lang w:val="id-ID" w:eastAsia="en-US"/>
        </w:rPr>
        <w:instrText xml:space="preserve"> REF _Ref61772670 \h </w:instrText>
      </w:r>
      <w:r w:rsidRPr="00C7210B">
        <w:rPr>
          <w:lang w:val="id-ID" w:eastAsia="en-US"/>
        </w:rPr>
      </w:r>
      <w:r w:rsidRPr="00C7210B">
        <w:rPr>
          <w:lang w:val="id-ID" w:eastAsia="en-US"/>
        </w:rPr>
        <w:fldChar w:fldCharType="separate"/>
      </w:r>
      <w:r w:rsidR="00BB156C" w:rsidRPr="00C7210B">
        <w:rPr>
          <w:lang w:val="id-ID"/>
        </w:rPr>
        <w:t xml:space="preserve">Gambar </w:t>
      </w:r>
      <w:r w:rsidR="00BB156C" w:rsidRPr="00C7210B">
        <w:rPr>
          <w:noProof/>
          <w:lang w:val="id-ID"/>
        </w:rPr>
        <w:t>II</w:t>
      </w:r>
      <w:r w:rsidR="00BB156C" w:rsidRPr="00C7210B">
        <w:rPr>
          <w:lang w:val="id-ID"/>
        </w:rPr>
        <w:t>.</w:t>
      </w:r>
      <w:r w:rsidR="00BB156C" w:rsidRPr="00C7210B">
        <w:rPr>
          <w:noProof/>
          <w:lang w:val="id-ID"/>
        </w:rPr>
        <w:t>8</w:t>
      </w:r>
      <w:r w:rsidRPr="00C7210B">
        <w:rPr>
          <w:lang w:val="id-ID" w:eastAsia="en-US"/>
        </w:rPr>
        <w:fldChar w:fldCharType="end"/>
      </w:r>
      <w:r w:rsidRPr="00C7210B">
        <w:rPr>
          <w:lang w:val="id-ID" w:eastAsia="en-US"/>
        </w:rPr>
        <w:t xml:space="preserve">. Pohon ini akan memenuhi seluruh properti RBT baik properti BST, properti tinggi, maupun properti warna </w:t>
      </w:r>
      <w:r w:rsidRPr="00C7210B">
        <w:rPr>
          <w:lang w:val="id-ID" w:eastAsia="en-US"/>
        </w:rPr>
        <w:fldChar w:fldCharType="begin" w:fldLock="1"/>
      </w:r>
      <w:r w:rsidRPr="00C7210B">
        <w:rPr>
          <w:lang w:val="id-ID" w:eastAsia="en-US"/>
        </w:rPr>
        <w:instrText>ADDIN CSL_CITATION {"citationItems":[{"id":"ITEM-1","itemData":{"DOI":"10.1017/S0956796899003494","ISSN":"09567968","author":[{"dropping-particle":"","family":"Okasaki","given":"Chris","non-dropping-particle":"","parse-names":false,"suffix":""}],"container-title":"Journal of Functional Programming","id":"ITEM-1","issue":"4","issued":{"date-parts":[["1999"]]},"page":"471-477","title":"Functional pearl: Red-black trees in a functional setting","type":"article-journal","volume":"9"},"uris":["http://www.mendeley.com/documents/?uuid=4f710a6e-6f35-4ca5-bbfe-156afcad6fa4"]}],"mendeley":{"formattedCitation":"(Okasaki, 1999)","plainTextFormattedCitation":"(Okasaki, 1999)","previouslyFormattedCitation":"(Okasaki, 1999)"},"properties":{"noteIndex":0},"schema":"https://github.com/citation-style-language/schema/raw/master/csl-citation.json"}</w:instrText>
      </w:r>
      <w:r w:rsidRPr="00C7210B">
        <w:rPr>
          <w:lang w:val="id-ID" w:eastAsia="en-US"/>
        </w:rPr>
        <w:fldChar w:fldCharType="separate"/>
      </w:r>
      <w:r w:rsidRPr="00C7210B">
        <w:rPr>
          <w:noProof/>
          <w:lang w:val="id-ID" w:eastAsia="en-US"/>
        </w:rPr>
        <w:t>(Okasaki, 1999)</w:t>
      </w:r>
      <w:r w:rsidRPr="00C7210B">
        <w:rPr>
          <w:lang w:val="id-ID" w:eastAsia="en-US"/>
        </w:rPr>
        <w:fldChar w:fldCharType="end"/>
      </w:r>
      <w:r w:rsidRPr="00C7210B">
        <w:rPr>
          <w:lang w:val="id-ID" w:eastAsia="en-US"/>
        </w:rPr>
        <w:t xml:space="preserve">. </w:t>
      </w:r>
    </w:p>
    <w:p w14:paraId="6806A206" w14:textId="37F317FD" w:rsidR="0018304D" w:rsidRPr="00C7210B" w:rsidRDefault="0018304D" w:rsidP="0018304D">
      <w:pPr>
        <w:keepNext/>
        <w:rPr>
          <w:lang w:val="id-ID"/>
        </w:rPr>
      </w:pPr>
      <w:r w:rsidRPr="00C7210B">
        <w:rPr>
          <w:noProof/>
          <w:lang w:val="id-ID" w:eastAsia="en-US"/>
        </w:rPr>
        <w:lastRenderedPageBreak/>
        <w:drawing>
          <wp:inline distT="0" distB="0" distL="0" distR="0" wp14:anchorId="55FBCB07" wp14:editId="1CC47617">
            <wp:extent cx="5038725" cy="2943225"/>
            <wp:effectExtent l="0" t="0" r="0" b="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p>
    <w:p w14:paraId="6182A0FC" w14:textId="433F7C77" w:rsidR="0018304D" w:rsidRPr="00C7210B" w:rsidRDefault="00A640B5" w:rsidP="0018304D">
      <w:pPr>
        <w:pStyle w:val="Caption"/>
        <w:rPr>
          <w:lang w:val="id-ID"/>
        </w:rPr>
      </w:pPr>
      <w:bookmarkStart w:id="64" w:name="_Ref61772670"/>
      <w:bookmarkStart w:id="65" w:name="_Toc61863963"/>
      <w:bookmarkStart w:id="66" w:name="_Toc75938848"/>
      <w:r w:rsidRPr="00C7210B">
        <w:rPr>
          <w:lang w:val="id-ID"/>
        </w:rPr>
        <w:t>Gambar</w:t>
      </w:r>
      <w:r w:rsidR="0018304D" w:rsidRPr="00C7210B">
        <w:rPr>
          <w:lang w:val="id-ID"/>
        </w:rPr>
        <w:t xml:space="preserve"> </w:t>
      </w:r>
      <w:r w:rsidR="00801CAA" w:rsidRPr="00C7210B">
        <w:rPr>
          <w:lang w:val="id-ID"/>
        </w:rPr>
        <w:fldChar w:fldCharType="begin"/>
      </w:r>
      <w:r w:rsidR="00801CAA" w:rsidRPr="00C7210B">
        <w:rPr>
          <w:lang w:val="id-ID"/>
        </w:rPr>
        <w:instrText xml:space="preserve"> STYLEREF 1 \s </w:instrText>
      </w:r>
      <w:r w:rsidR="00801CAA" w:rsidRPr="00C7210B">
        <w:rPr>
          <w:lang w:val="id-ID"/>
        </w:rPr>
        <w:fldChar w:fldCharType="separate"/>
      </w:r>
      <w:r w:rsidR="00BB156C" w:rsidRPr="00C7210B">
        <w:rPr>
          <w:noProof/>
          <w:lang w:val="id-ID"/>
        </w:rPr>
        <w:t>II</w:t>
      </w:r>
      <w:r w:rsidR="00801CAA" w:rsidRPr="00C7210B">
        <w:rPr>
          <w:lang w:val="id-ID"/>
        </w:rPr>
        <w:fldChar w:fldCharType="end"/>
      </w:r>
      <w:r w:rsidR="00801CAA" w:rsidRPr="00C7210B">
        <w:rPr>
          <w:lang w:val="id-ID"/>
        </w:rPr>
        <w:t>.</w:t>
      </w:r>
      <w:r w:rsidR="00801CAA" w:rsidRPr="00C7210B">
        <w:rPr>
          <w:lang w:val="id-ID"/>
        </w:rPr>
        <w:fldChar w:fldCharType="begin"/>
      </w:r>
      <w:r w:rsidR="00801CAA" w:rsidRPr="00C7210B">
        <w:rPr>
          <w:lang w:val="id-ID"/>
        </w:rPr>
        <w:instrText xml:space="preserve"> SEQ Bagan \* ARABIC \s 1 </w:instrText>
      </w:r>
      <w:r w:rsidR="00801CAA" w:rsidRPr="00C7210B">
        <w:rPr>
          <w:lang w:val="id-ID"/>
        </w:rPr>
        <w:fldChar w:fldCharType="separate"/>
      </w:r>
      <w:r w:rsidR="00BB156C" w:rsidRPr="00C7210B">
        <w:rPr>
          <w:noProof/>
          <w:lang w:val="id-ID"/>
        </w:rPr>
        <w:t>8</w:t>
      </w:r>
      <w:r w:rsidR="00801CAA" w:rsidRPr="00C7210B">
        <w:rPr>
          <w:lang w:val="id-ID"/>
        </w:rPr>
        <w:fldChar w:fldCharType="end"/>
      </w:r>
      <w:bookmarkEnd w:id="64"/>
      <w:r w:rsidR="0018304D" w:rsidRPr="00C7210B">
        <w:rPr>
          <w:lang w:val="id-ID"/>
        </w:rPr>
        <w:t>. Pohon hasil penyeimbangan</w:t>
      </w:r>
      <w:bookmarkEnd w:id="65"/>
      <w:bookmarkEnd w:id="66"/>
    </w:p>
    <w:p w14:paraId="6B66D775" w14:textId="77777777" w:rsidR="0018304D" w:rsidRPr="00C7210B" w:rsidRDefault="0018304D" w:rsidP="0018304D">
      <w:pPr>
        <w:rPr>
          <w:lang w:val="id-ID" w:eastAsia="en-US"/>
        </w:rPr>
      </w:pPr>
      <w:r w:rsidRPr="00C7210B">
        <w:rPr>
          <w:lang w:val="id-ID" w:eastAsia="en-US"/>
        </w:rPr>
        <w:t>Pada bahasa pemrograman fungsional, fungsi penyeimbang ini bisa ditulis dengan sangat mudah dalam bentuk sebagai berikut:</w:t>
      </w:r>
    </w:p>
    <w:p w14:paraId="6364A3A1"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C7210B">
        <w:rPr>
          <w:rFonts w:ascii="Courier New" w:hAnsi="Courier New" w:cs="Courier New"/>
          <w:color w:val="000000"/>
          <w:sz w:val="20"/>
          <w:szCs w:val="20"/>
        </w:rPr>
        <w:t>balance</w:t>
      </w:r>
      <w:proofErr w:type="spellEnd"/>
      <w:r w:rsidRPr="00C7210B">
        <w:rPr>
          <w:rFonts w:ascii="Courier New" w:hAnsi="Courier New" w:cs="Courier New"/>
          <w:color w:val="000000"/>
          <w:sz w:val="20"/>
          <w:szCs w:val="20"/>
        </w:rPr>
        <w:t xml:space="preserve"> B</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T R </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R a x b</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y c</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z d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T R </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B a x b</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y </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B c z d</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
    <w:p w14:paraId="26E648B5"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C7210B">
        <w:rPr>
          <w:rFonts w:ascii="Courier New" w:hAnsi="Courier New" w:cs="Courier New"/>
          <w:color w:val="000000"/>
          <w:sz w:val="20"/>
          <w:szCs w:val="20"/>
        </w:rPr>
        <w:t>balance</w:t>
      </w:r>
      <w:proofErr w:type="spellEnd"/>
      <w:r w:rsidRPr="00C7210B">
        <w:rPr>
          <w:rFonts w:ascii="Courier New" w:hAnsi="Courier New" w:cs="Courier New"/>
          <w:color w:val="000000"/>
          <w:sz w:val="20"/>
          <w:szCs w:val="20"/>
        </w:rPr>
        <w:t xml:space="preserve"> B</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T R a x </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R b y c</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z d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T R </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B a x b</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y </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B c z d</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
    <w:p w14:paraId="6B800CD6"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C7210B">
        <w:rPr>
          <w:rFonts w:ascii="Courier New" w:hAnsi="Courier New" w:cs="Courier New"/>
          <w:color w:val="000000"/>
          <w:sz w:val="20"/>
          <w:szCs w:val="20"/>
        </w:rPr>
        <w:t>balance</w:t>
      </w:r>
      <w:proofErr w:type="spellEnd"/>
      <w:r w:rsidRPr="00C7210B">
        <w:rPr>
          <w:rFonts w:ascii="Courier New" w:hAnsi="Courier New" w:cs="Courier New"/>
          <w:color w:val="000000"/>
          <w:sz w:val="20"/>
          <w:szCs w:val="20"/>
        </w:rPr>
        <w:t xml:space="preserve"> B a x </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R</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R b y c</w:t>
      </w:r>
      <w:r w:rsidRPr="00C7210B">
        <w:rPr>
          <w:rFonts w:ascii="Courier New" w:hAnsi="Courier New" w:cs="Courier New"/>
          <w:color w:val="666600"/>
          <w:sz w:val="20"/>
          <w:szCs w:val="20"/>
        </w:rPr>
        <w:t>)</w:t>
      </w:r>
      <w:r w:rsidRPr="00C7210B">
        <w:rPr>
          <w:rFonts w:ascii="Courier New" w:hAnsi="Courier New" w:cs="Courier New"/>
          <w:color w:val="000000"/>
          <w:sz w:val="20"/>
          <w:szCs w:val="20"/>
        </w:rPr>
        <w:t>z d</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T R </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B a x b</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y </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B c z d</w:t>
      </w:r>
      <w:r w:rsidRPr="00C7210B">
        <w:rPr>
          <w:rFonts w:ascii="Courier New" w:hAnsi="Courier New" w:cs="Courier New"/>
          <w:color w:val="666600"/>
          <w:sz w:val="20"/>
          <w:szCs w:val="20"/>
        </w:rPr>
        <w:t>)</w:t>
      </w:r>
      <w:r w:rsidRPr="00C7210B">
        <w:rPr>
          <w:rFonts w:ascii="Courier New" w:hAnsi="Courier New" w:cs="Courier New"/>
          <w:color w:val="000000"/>
          <w:sz w:val="20"/>
          <w:szCs w:val="20"/>
        </w:rPr>
        <w:t> </w:t>
      </w:r>
    </w:p>
    <w:p w14:paraId="2A7959B7"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C7210B">
        <w:rPr>
          <w:rFonts w:ascii="Courier New" w:hAnsi="Courier New" w:cs="Courier New"/>
          <w:color w:val="000000"/>
          <w:sz w:val="20"/>
          <w:szCs w:val="20"/>
        </w:rPr>
        <w:t>balance</w:t>
      </w:r>
      <w:proofErr w:type="spellEnd"/>
      <w:r w:rsidRPr="00C7210B">
        <w:rPr>
          <w:rFonts w:ascii="Courier New" w:hAnsi="Courier New" w:cs="Courier New"/>
          <w:color w:val="000000"/>
          <w:sz w:val="20"/>
          <w:szCs w:val="20"/>
        </w:rPr>
        <w:t xml:space="preserve"> B a x</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R b y</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R c z d</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T R </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B a x b</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y </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B c z d</w:t>
      </w:r>
      <w:r w:rsidRPr="00C7210B">
        <w:rPr>
          <w:rFonts w:ascii="Courier New" w:hAnsi="Courier New" w:cs="Courier New"/>
          <w:color w:val="666600"/>
          <w:sz w:val="20"/>
          <w:szCs w:val="20"/>
        </w:rPr>
        <w:t>)</w:t>
      </w:r>
    </w:p>
    <w:p w14:paraId="0C739195"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C7210B">
        <w:rPr>
          <w:rFonts w:ascii="Courier New" w:hAnsi="Courier New" w:cs="Courier New"/>
          <w:color w:val="000000"/>
          <w:sz w:val="20"/>
          <w:szCs w:val="20"/>
        </w:rPr>
        <w:t>balance</w:t>
      </w:r>
      <w:proofErr w:type="spellEnd"/>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color</w:t>
      </w:r>
      <w:proofErr w:type="spellEnd"/>
      <w:r w:rsidRPr="00C7210B">
        <w:rPr>
          <w:rFonts w:ascii="Courier New" w:hAnsi="Courier New" w:cs="Courier New"/>
          <w:color w:val="000000"/>
          <w:sz w:val="20"/>
          <w:szCs w:val="20"/>
        </w:rPr>
        <w:t xml:space="preserve"> a x b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T </w:t>
      </w:r>
      <w:proofErr w:type="spellStart"/>
      <w:r w:rsidRPr="00C7210B">
        <w:rPr>
          <w:rFonts w:ascii="Courier New" w:hAnsi="Courier New" w:cs="Courier New"/>
          <w:color w:val="000000"/>
          <w:sz w:val="20"/>
          <w:szCs w:val="20"/>
        </w:rPr>
        <w:t>color</w:t>
      </w:r>
      <w:proofErr w:type="spellEnd"/>
      <w:r w:rsidRPr="00C7210B">
        <w:rPr>
          <w:rFonts w:ascii="Courier New" w:hAnsi="Courier New" w:cs="Courier New"/>
          <w:color w:val="000000"/>
          <w:sz w:val="20"/>
          <w:szCs w:val="20"/>
        </w:rPr>
        <w:t xml:space="preserve"> a x b</w:t>
      </w:r>
    </w:p>
    <w:p w14:paraId="48A4BB46" w14:textId="77777777" w:rsidR="0018304D" w:rsidRPr="00C7210B" w:rsidRDefault="0018304D" w:rsidP="0018304D">
      <w:pPr>
        <w:rPr>
          <w:lang w:val="id-ID" w:eastAsia="en-US"/>
        </w:rPr>
      </w:pPr>
      <w:r w:rsidRPr="00C7210B">
        <w:rPr>
          <w:lang w:val="id-ID" w:eastAsia="en-US"/>
        </w:rPr>
        <w:t>Algoritma ini akan menghasilkan simpul berwarna merah pada simpul paling atas yang bisa saja memiliki simpul ayah berwarna merah. Untuk itu jika simpul tersebut memiliki simpul kakek (simpul ayah dari simpul ayah) berwarna hitam maka algoritma ini bisa kembali dijalankan terhadap simpul kakek tersebut untuk menyeimbangkannya. Jika simpul ayah tersebut merupakan simpul akar, maka simpul tersebut bisa diberi warna hitam dan kemudian seluruh pohon akan menjadi RBT yang valid.</w:t>
      </w:r>
    </w:p>
    <w:p w14:paraId="72B14478" w14:textId="77777777" w:rsidR="0018304D" w:rsidRPr="00C7210B" w:rsidRDefault="0018304D" w:rsidP="0018304D">
      <w:pPr>
        <w:pStyle w:val="Heading3"/>
        <w:rPr>
          <w:lang w:val="id-ID"/>
        </w:rPr>
      </w:pPr>
      <w:bookmarkStart w:id="67" w:name="_Toc62038650"/>
      <w:bookmarkStart w:id="68" w:name="_Toc75938822"/>
      <w:r w:rsidRPr="00C7210B">
        <w:rPr>
          <w:lang w:val="id-ID"/>
        </w:rPr>
        <w:t xml:space="preserve">Algoritma penghapusan </w:t>
      </w:r>
      <w:proofErr w:type="spellStart"/>
      <w:r w:rsidRPr="00C7210B">
        <w:rPr>
          <w:lang w:val="id-ID"/>
        </w:rPr>
        <w:t>Matt</w:t>
      </w:r>
      <w:proofErr w:type="spellEnd"/>
      <w:r w:rsidRPr="00C7210B">
        <w:rPr>
          <w:lang w:val="id-ID"/>
        </w:rPr>
        <w:t xml:space="preserve"> </w:t>
      </w:r>
      <w:proofErr w:type="spellStart"/>
      <w:r w:rsidRPr="00C7210B">
        <w:rPr>
          <w:lang w:val="id-ID"/>
        </w:rPr>
        <w:t>Might</w:t>
      </w:r>
      <w:bookmarkEnd w:id="67"/>
      <w:bookmarkEnd w:id="68"/>
      <w:proofErr w:type="spellEnd"/>
    </w:p>
    <w:p w14:paraId="159C99D8" w14:textId="4D4F84E5" w:rsidR="0018304D" w:rsidRPr="00C7210B" w:rsidRDefault="0018304D" w:rsidP="0018304D">
      <w:pPr>
        <w:rPr>
          <w:lang w:val="id-ID"/>
        </w:rPr>
      </w:pPr>
      <w:r w:rsidRPr="00C7210B">
        <w:rPr>
          <w:lang w:val="id-ID"/>
        </w:rPr>
        <w:t xml:space="preserve">Meskipun </w:t>
      </w:r>
      <w:proofErr w:type="spellStart"/>
      <w:r w:rsidRPr="00C7210B">
        <w:rPr>
          <w:lang w:val="id-ID"/>
        </w:rPr>
        <w:t>Okasaki</w:t>
      </w:r>
      <w:proofErr w:type="spellEnd"/>
      <w:r w:rsidRPr="00C7210B">
        <w:rPr>
          <w:lang w:val="id-ID"/>
        </w:rPr>
        <w:t xml:space="preserve"> sudah membuat algoritma penambahan yang elegan, dia tidak membuat algoritma penghapusan untuk melengkapinya. Ada beberapa upaya untuk melengkapi algoritma penghapusan tersebut salah satunya adalah algoritma yang </w:t>
      </w:r>
      <w:r w:rsidRPr="00C7210B">
        <w:rPr>
          <w:lang w:val="id-ID"/>
        </w:rPr>
        <w:lastRenderedPageBreak/>
        <w:t xml:space="preserve">dibuat oleh </w:t>
      </w:r>
      <w:proofErr w:type="spellStart"/>
      <w:r w:rsidRPr="00C7210B">
        <w:rPr>
          <w:lang w:val="id-ID"/>
        </w:rPr>
        <w:t>Kahrs</w:t>
      </w:r>
      <w:proofErr w:type="spellEnd"/>
      <w:r w:rsidRPr="00C7210B">
        <w:rPr>
          <w:lang w:val="id-ID"/>
        </w:rPr>
        <w:t xml:space="preserve"> </w:t>
      </w:r>
      <w:r w:rsidRPr="00C7210B">
        <w:rPr>
          <w:lang w:val="id-ID"/>
        </w:rPr>
        <w:fldChar w:fldCharType="begin" w:fldLock="1"/>
      </w:r>
      <w:r w:rsidRPr="00C7210B">
        <w:rPr>
          <w:lang w:val="id-ID"/>
        </w:rPr>
        <w:instrText>ADDIN CSL_CITATION {"citationItems":[{"id":"ITEM-1","itemData":{"DOI":"10.1017/S0956796801004026","ISSN":"09567968","abstract":"Chris Okasaki showed how to implement red-black trees in a functional programming language. Ralf Hinze incorporated even the invariants of such data structures into their types, using higher-order nested datatypes. We show how one can achieve something very similar without the usual performance penalty of such types, by combining the features of nested datatypes, phantom types and existential type variables.","author":[{"dropping-particle":"","family":"Kahrs","given":"Stefan","non-dropping-particle":"","parse-names":false,"suffix":""}],"container-title":"Journal of Functional Programming","id":"ITEM-1","issue":"4","issued":{"date-parts":[["2001"]]},"page":"425-432","title":"Red-black trees with types","type":"article-journal","volume":"11"},"uris":["http://www.mendeley.com/documents/?uuid=1e76e422-7719-44c0-89de-f4c7182a5707"]}],"mendeley":{"formattedCitation":"(Kahrs, 2001)","plainTextFormattedCitation":"(Kahrs, 2001)","previouslyFormattedCitation":"(Kahrs, 2001)"},"properties":{"noteIndex":0},"schema":"https://github.com/citation-style-language/schema/raw/master/csl-citation.json"}</w:instrText>
      </w:r>
      <w:r w:rsidRPr="00C7210B">
        <w:rPr>
          <w:lang w:val="id-ID"/>
        </w:rPr>
        <w:fldChar w:fldCharType="separate"/>
      </w:r>
      <w:r w:rsidRPr="00C7210B">
        <w:rPr>
          <w:noProof/>
          <w:lang w:val="id-ID"/>
        </w:rPr>
        <w:t>(Kahrs, 2001)</w:t>
      </w:r>
      <w:r w:rsidRPr="00C7210B">
        <w:rPr>
          <w:lang w:val="id-ID"/>
        </w:rPr>
        <w:fldChar w:fldCharType="end"/>
      </w:r>
      <w:r w:rsidRPr="00C7210B">
        <w:rPr>
          <w:lang w:val="id-ID"/>
        </w:rPr>
        <w:t xml:space="preserve"> namun Matthew </w:t>
      </w:r>
      <w:proofErr w:type="spellStart"/>
      <w:r w:rsidRPr="00C7210B">
        <w:rPr>
          <w:lang w:val="id-ID"/>
        </w:rPr>
        <w:t>Might</w:t>
      </w:r>
      <w:proofErr w:type="spellEnd"/>
      <w:r w:rsidRPr="00C7210B">
        <w:rPr>
          <w:lang w:val="id-ID"/>
        </w:rPr>
        <w:t xml:space="preserve"> menganggap bahwa kode tersebut terlalu kompleks sehingga kode tersebut sulit untuk diimplementasikan pada bahasa selain </w:t>
      </w:r>
      <w:proofErr w:type="spellStart"/>
      <w:r w:rsidRPr="00C7210B">
        <w:rPr>
          <w:lang w:val="id-ID"/>
        </w:rPr>
        <w:t>Haskell</w:t>
      </w:r>
      <w:proofErr w:type="spellEnd"/>
      <w:r w:rsidRPr="00C7210B">
        <w:rPr>
          <w:lang w:val="id-ID"/>
        </w:rPr>
        <w:t xml:space="preserve"> </w:t>
      </w:r>
      <w:r w:rsidRPr="00C7210B">
        <w:rPr>
          <w:lang w:val="id-ID"/>
        </w:rPr>
        <w:fldChar w:fldCharType="begin" w:fldLock="1"/>
      </w:r>
      <w:r w:rsidR="00C053BB" w:rsidRPr="00C7210B">
        <w:rPr>
          <w:lang w:val="id-ID"/>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C7210B">
        <w:rPr>
          <w:lang w:val="id-ID"/>
        </w:rPr>
        <w:fldChar w:fldCharType="separate"/>
      </w:r>
      <w:r w:rsidR="00DF40DF" w:rsidRPr="00C7210B">
        <w:rPr>
          <w:noProof/>
          <w:lang w:val="id-ID"/>
        </w:rPr>
        <w:t>(Might, 2010)</w:t>
      </w:r>
      <w:r w:rsidRPr="00C7210B">
        <w:rPr>
          <w:lang w:val="id-ID"/>
        </w:rPr>
        <w:fldChar w:fldCharType="end"/>
      </w:r>
      <w:r w:rsidRPr="00C7210B">
        <w:rPr>
          <w:lang w:val="id-ID"/>
        </w:rPr>
        <w:t xml:space="preserve">. Oleh karena itu, </w:t>
      </w:r>
      <w:proofErr w:type="spellStart"/>
      <w:r w:rsidRPr="00C7210B">
        <w:rPr>
          <w:lang w:val="id-ID"/>
        </w:rPr>
        <w:t>Might</w:t>
      </w:r>
      <w:proofErr w:type="spellEnd"/>
      <w:r w:rsidRPr="00C7210B">
        <w:rPr>
          <w:lang w:val="id-ID"/>
        </w:rPr>
        <w:t xml:space="preserve"> berupaya untuk membuat sebuah algoritma penghapusan yang sama elegannya dengan algoritma penambahan yang dibuat oleh </w:t>
      </w:r>
      <w:proofErr w:type="spellStart"/>
      <w:r w:rsidRPr="00C7210B">
        <w:rPr>
          <w:lang w:val="id-ID"/>
        </w:rPr>
        <w:t>Okasaki</w:t>
      </w:r>
      <w:proofErr w:type="spellEnd"/>
      <w:r w:rsidRPr="00C7210B">
        <w:rPr>
          <w:lang w:val="id-ID"/>
        </w:rPr>
        <w:t>.</w:t>
      </w:r>
    </w:p>
    <w:p w14:paraId="33C6BCD3" w14:textId="77777777" w:rsidR="0018304D" w:rsidRPr="00C7210B" w:rsidRDefault="0018304D" w:rsidP="0018304D">
      <w:pPr>
        <w:rPr>
          <w:lang w:val="id-ID"/>
        </w:rPr>
      </w:pPr>
      <w:r w:rsidRPr="00C7210B">
        <w:rPr>
          <w:lang w:val="id-ID"/>
        </w:rPr>
        <w:t>Salah satu alasan mudahnya pembuatan algoritma penambahan RBT adalah simpul yang ditambahkan akan selalu menjadi simpul daun sehingga keutuhan properti bisa dengan mudah dijaga. Namun, pada saat penghapusan, bisa saja terjadi penghapusan dilakukan terhadap simpul yang berada jauh di dalam pohon sehingga algoritma yang akan melakukan penghapusan harus memikirkan cara untuk memodifikasi pohon setelah penghapusan namun tetap menjaga seluruh properti RBT pada pohon.</w:t>
      </w:r>
    </w:p>
    <w:p w14:paraId="6A46BDD2" w14:textId="77777777" w:rsidR="0018304D" w:rsidRPr="00C7210B" w:rsidRDefault="0018304D" w:rsidP="0018304D">
      <w:pPr>
        <w:rPr>
          <w:lang w:val="id-ID"/>
        </w:rPr>
      </w:pPr>
      <w:r w:rsidRPr="00C7210B">
        <w:rPr>
          <w:lang w:val="id-ID"/>
        </w:rPr>
        <w:t>Prosedur penghapusan sebuah simpul akan berbeda tergantung dengan jumlah simpul anak yang simpul itu miliki. Jika simpul itu memiliki dua simpul anak, maka penghapusan dilakukan dengan menghapus salah satu simpul dari cabang sebelah kiri yang memiliki nilai paling tinggi, kemudian mengganti nilai dari simpul target dengan nilai simpul yang baru saja dihapus. Jika simpul tersebut memiliki satu simpul anak, hanya ada satu simpul yang mungkin memiliki satu simpul anak, yaitu sebuah simpul berwarna hitam yang memiliki simpul berwarna merah. Untuk kasus itu, maka prosedur penghapusan adalah kembali untuk menghapus simpul anak tersebut dan kemudian mengganti nilai simpul target menjadi nilai simpul yang baru saja dihapus. Untuk sebuah simpul daun berwarna merah, simpul bisa langsung dihapus tanpa mengganggu properti apa pun.</w:t>
      </w:r>
    </w:p>
    <w:p w14:paraId="36ED12F5" w14:textId="77777777" w:rsidR="0018304D" w:rsidRPr="00C7210B" w:rsidRDefault="0018304D" w:rsidP="0018304D">
      <w:pPr>
        <w:rPr>
          <w:lang w:val="id-ID"/>
        </w:rPr>
      </w:pPr>
      <w:r w:rsidRPr="00C7210B">
        <w:rPr>
          <w:lang w:val="id-ID"/>
        </w:rPr>
        <w:t>Satu kasus yang akan berpotensi merusak properti tinggi adalah jika simpul yang akan dihapus adalah sebuah simpul daun berwarna hitam. Jika simpul ini dihapus, maka salah satu jalur dari akar ke daun akan memiliki jumlah simpul hitam yang berkurang satu sehingga seluruh jalur lain harus dimodifikasi untuk mengakomodasi penghapusan tersebut. Hal ini mungkin akan menjadi sebuah operasi yang sulit karena keseluruhan pohon harus diubah untuk kembali mematuhi properti tinggi tersebut.</w:t>
      </w:r>
    </w:p>
    <w:p w14:paraId="3FFD0989" w14:textId="77777777" w:rsidR="0018304D" w:rsidRPr="00C7210B" w:rsidRDefault="0018304D" w:rsidP="0018304D">
      <w:pPr>
        <w:rPr>
          <w:lang w:val="id-ID"/>
        </w:rPr>
      </w:pPr>
      <w:proofErr w:type="spellStart"/>
      <w:r w:rsidRPr="00C7210B">
        <w:rPr>
          <w:lang w:val="id-ID"/>
        </w:rPr>
        <w:lastRenderedPageBreak/>
        <w:t>Might</w:t>
      </w:r>
      <w:proofErr w:type="spellEnd"/>
      <w:r w:rsidRPr="00C7210B">
        <w:rPr>
          <w:lang w:val="id-ID"/>
        </w:rPr>
        <w:t xml:space="preserve"> menyelesaikan masalah ini dengan menambahkan dua warna pada struktur data RBT yaitu </w:t>
      </w:r>
      <w:proofErr w:type="spellStart"/>
      <w:r w:rsidRPr="00C7210B">
        <w:rPr>
          <w:i/>
          <w:iCs/>
          <w:lang w:val="id-ID"/>
        </w:rPr>
        <w:t>Double</w:t>
      </w:r>
      <w:proofErr w:type="spellEnd"/>
      <w:r w:rsidRPr="00C7210B">
        <w:rPr>
          <w:i/>
          <w:iCs/>
          <w:lang w:val="id-ID"/>
        </w:rPr>
        <w:t xml:space="preserve"> Black </w:t>
      </w:r>
      <w:r w:rsidRPr="00C7210B">
        <w:rPr>
          <w:lang w:val="id-ID"/>
        </w:rPr>
        <w:t xml:space="preserve">(BB) dan </w:t>
      </w:r>
      <w:proofErr w:type="spellStart"/>
      <w:r w:rsidRPr="00C7210B">
        <w:rPr>
          <w:i/>
          <w:iCs/>
          <w:lang w:val="id-ID"/>
        </w:rPr>
        <w:t>Negative</w:t>
      </w:r>
      <w:proofErr w:type="spellEnd"/>
      <w:r w:rsidRPr="00C7210B">
        <w:rPr>
          <w:i/>
          <w:iCs/>
          <w:lang w:val="id-ID"/>
        </w:rPr>
        <w:t xml:space="preserve"> Black </w:t>
      </w:r>
      <w:r w:rsidRPr="00C7210B">
        <w:rPr>
          <w:lang w:val="id-ID"/>
        </w:rPr>
        <w:t>(NB). Simpul dengan warna BB akan dihitung sebagai 2 simpul hitam untuk kalkulasi properti tinggi. Sebaliknya, simpul dengan warna NB akan dihitung sebagai -1 untuk kalkulasi tersebut. Untuk menyelesaikan masalah penghapusan simpul daun hitam, maka setelah penghapusan tersebut maka warna dari simpul ayah dari simpul tersebut akan ditambahkan warna hitam. Jadi, jika simpul tersebut sebelumnya berwarna merah, maka simpul tersebut akan menjadi berwarna hitam. Jika sebelumnya simpul tersebut memiliki warna hitam, maka simpul tersebut akan menjadi berwarna BB. Dengan demikian, properti tinggi akan kembali terpelihara setelah terjadi penghapusan dalam RBT ini. Kode untuk prosedur penghapusan ini akan berbentuk seperti ini:</w:t>
      </w:r>
    </w:p>
    <w:p w14:paraId="6963A003"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C7210B">
        <w:rPr>
          <w:rFonts w:ascii="Courier New" w:hAnsi="Courier New" w:cs="Courier New"/>
          <w:color w:val="000088"/>
          <w:sz w:val="20"/>
          <w:szCs w:val="20"/>
        </w:rPr>
        <w:t>remove</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660066"/>
          <w:sz w:val="20"/>
          <w:szCs w:val="20"/>
        </w:rPr>
        <w:t>RBSet</w:t>
      </w:r>
      <w:proofErr w:type="spellEnd"/>
      <w:r w:rsidRPr="00C7210B">
        <w:rPr>
          <w:rFonts w:ascii="Courier New" w:hAnsi="Courier New" w:cs="Courier New"/>
          <w:color w:val="000000"/>
          <w:sz w:val="20"/>
          <w:szCs w:val="20"/>
        </w:rPr>
        <w:t xml:space="preserve"> a </w:t>
      </w:r>
      <w:r w:rsidRPr="00C7210B">
        <w:rPr>
          <w:rFonts w:ascii="Courier New" w:hAnsi="Courier New" w:cs="Courier New"/>
          <w:color w:val="666600"/>
          <w:sz w:val="20"/>
          <w:szCs w:val="20"/>
        </w:rPr>
        <w:t>-&g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660066"/>
          <w:sz w:val="20"/>
          <w:szCs w:val="20"/>
        </w:rPr>
        <w:t>RBSet</w:t>
      </w:r>
      <w:proofErr w:type="spellEnd"/>
      <w:r w:rsidRPr="00C7210B">
        <w:rPr>
          <w:rFonts w:ascii="Courier New" w:hAnsi="Courier New" w:cs="Courier New"/>
          <w:color w:val="000000"/>
          <w:sz w:val="20"/>
          <w:szCs w:val="20"/>
        </w:rPr>
        <w:t xml:space="preserve"> a</w:t>
      </w:r>
    </w:p>
    <w:p w14:paraId="2DFE8BBA"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0066"/>
          <w:sz w:val="20"/>
          <w:szCs w:val="20"/>
        </w:rPr>
        <w:t>Penghapusan</w:t>
      </w:r>
      <w:r w:rsidRPr="00C7210B">
        <w:rPr>
          <w:rFonts w:ascii="Courier New" w:hAnsi="Courier New" w:cs="Courier New"/>
          <w:color w:val="000000"/>
          <w:sz w:val="20"/>
          <w:szCs w:val="20"/>
        </w:rPr>
        <w:t xml:space="preserve"> daun</w:t>
      </w:r>
    </w:p>
    <w:p w14:paraId="194322FC"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C7210B">
        <w:rPr>
          <w:rFonts w:ascii="Courier New" w:hAnsi="Courier New" w:cs="Courier New"/>
          <w:color w:val="000088"/>
          <w:sz w:val="20"/>
          <w:szCs w:val="20"/>
        </w:rPr>
        <w:t>remove</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R E _ E</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E</w:t>
      </w:r>
    </w:p>
    <w:p w14:paraId="3FA1CACE"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C7210B">
        <w:rPr>
          <w:rFonts w:ascii="Courier New" w:hAnsi="Courier New" w:cs="Courier New"/>
          <w:color w:val="000088"/>
          <w:sz w:val="20"/>
          <w:szCs w:val="20"/>
        </w:rPr>
        <w:t>remove</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B E _ E</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EE</w:t>
      </w:r>
    </w:p>
    <w:p w14:paraId="3CEE0F96"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0066"/>
          <w:sz w:val="20"/>
          <w:szCs w:val="20"/>
        </w:rPr>
        <w:t>Penghapusan</w:t>
      </w:r>
      <w:r w:rsidRPr="00C7210B">
        <w:rPr>
          <w:rFonts w:ascii="Courier New" w:hAnsi="Courier New" w:cs="Courier New"/>
          <w:color w:val="000000"/>
          <w:sz w:val="20"/>
          <w:szCs w:val="20"/>
        </w:rPr>
        <w:t xml:space="preserve"> simpul dengan satu anak</w:t>
      </w:r>
    </w:p>
    <w:p w14:paraId="13D8C3AA"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C7210B">
        <w:rPr>
          <w:rFonts w:ascii="Courier New" w:hAnsi="Courier New" w:cs="Courier New"/>
          <w:color w:val="000088"/>
          <w:sz w:val="20"/>
          <w:szCs w:val="20"/>
        </w:rPr>
        <w:t>remove</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T B E _ </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R a x b</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T B a x b</w:t>
      </w:r>
    </w:p>
    <w:p w14:paraId="7DD6FFE2"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C7210B">
        <w:rPr>
          <w:rFonts w:ascii="Courier New" w:hAnsi="Courier New" w:cs="Courier New"/>
          <w:color w:val="000088"/>
          <w:sz w:val="20"/>
          <w:szCs w:val="20"/>
        </w:rPr>
        <w:t>remove</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T B </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R a x b</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_ E</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T B a x b</w:t>
      </w:r>
    </w:p>
    <w:p w14:paraId="3C238AF8"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0066"/>
          <w:sz w:val="20"/>
          <w:szCs w:val="20"/>
        </w:rPr>
        <w:t>Penghapusan</w:t>
      </w:r>
      <w:r w:rsidRPr="00C7210B">
        <w:rPr>
          <w:rFonts w:ascii="Courier New" w:hAnsi="Courier New" w:cs="Courier New"/>
          <w:color w:val="000000"/>
          <w:sz w:val="20"/>
          <w:szCs w:val="20"/>
        </w:rPr>
        <w:t xml:space="preserve"> simpul dengan dua anak</w:t>
      </w:r>
    </w:p>
    <w:p w14:paraId="3A972E53"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C7210B">
        <w:rPr>
          <w:rFonts w:ascii="Courier New" w:hAnsi="Courier New" w:cs="Courier New"/>
          <w:color w:val="000088"/>
          <w:sz w:val="20"/>
          <w:szCs w:val="20"/>
        </w:rPr>
        <w:t>remove</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T </w:t>
      </w:r>
      <w:proofErr w:type="spellStart"/>
      <w:r w:rsidRPr="00C7210B">
        <w:rPr>
          <w:rFonts w:ascii="Courier New" w:hAnsi="Courier New" w:cs="Courier New"/>
          <w:color w:val="000000"/>
          <w:sz w:val="20"/>
          <w:szCs w:val="20"/>
        </w:rPr>
        <w:t>color</w:t>
      </w:r>
      <w:proofErr w:type="spellEnd"/>
      <w:r w:rsidRPr="00C7210B">
        <w:rPr>
          <w:rFonts w:ascii="Courier New" w:hAnsi="Courier New" w:cs="Courier New"/>
          <w:color w:val="000000"/>
          <w:sz w:val="20"/>
          <w:szCs w:val="20"/>
        </w:rPr>
        <w:t xml:space="preserve"> l y r</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bubble</w:t>
      </w:r>
      <w:proofErr w:type="spellEnd"/>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color</w:t>
      </w:r>
      <w:proofErr w:type="spellEnd"/>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ll</w:t>
      </w:r>
      <w:proofErr w:type="spellEnd"/>
      <w:r w:rsidRPr="00C7210B">
        <w:rPr>
          <w:rFonts w:ascii="Courier New" w:hAnsi="Courier New" w:cs="Courier New"/>
          <w:color w:val="000000"/>
          <w:sz w:val="20"/>
          <w:szCs w:val="20"/>
        </w:rPr>
        <w:t xml:space="preserve"> mx r </w:t>
      </w:r>
    </w:p>
    <w:p w14:paraId="54D90503"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88"/>
          <w:sz w:val="20"/>
          <w:szCs w:val="20"/>
        </w:rPr>
        <w:t>where</w:t>
      </w:r>
      <w:proofErr w:type="spellEnd"/>
      <w:r w:rsidRPr="00C7210B">
        <w:rPr>
          <w:rFonts w:ascii="Courier New" w:hAnsi="Courier New" w:cs="Courier New"/>
          <w:color w:val="000000"/>
          <w:sz w:val="20"/>
          <w:szCs w:val="20"/>
        </w:rPr>
        <w:t xml:space="preserve"> mx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max</w:t>
      </w:r>
      <w:proofErr w:type="spellEnd"/>
      <w:r w:rsidRPr="00C7210B">
        <w:rPr>
          <w:rFonts w:ascii="Courier New" w:hAnsi="Courier New" w:cs="Courier New"/>
          <w:color w:val="000000"/>
          <w:sz w:val="20"/>
          <w:szCs w:val="20"/>
        </w:rPr>
        <w:t xml:space="preserve"> l</w:t>
      </w:r>
    </w:p>
    <w:p w14:paraId="24A21C48"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ll</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removeMax</w:t>
      </w:r>
      <w:proofErr w:type="spellEnd"/>
      <w:r w:rsidRPr="00C7210B">
        <w:rPr>
          <w:rFonts w:ascii="Courier New" w:hAnsi="Courier New" w:cs="Courier New"/>
          <w:color w:val="000000"/>
          <w:sz w:val="20"/>
          <w:szCs w:val="20"/>
        </w:rPr>
        <w:t xml:space="preserve"> l</w:t>
      </w:r>
    </w:p>
    <w:p w14:paraId="7A23C7FA"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000000"/>
          <w:sz w:val="20"/>
          <w:szCs w:val="20"/>
        </w:rPr>
        <w:t> </w:t>
      </w:r>
    </w:p>
    <w:p w14:paraId="49BBA925"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C7210B">
        <w:rPr>
          <w:rFonts w:ascii="Courier New" w:hAnsi="Courier New" w:cs="Courier New"/>
          <w:color w:val="000000"/>
          <w:sz w:val="20"/>
          <w:szCs w:val="20"/>
        </w:rPr>
        <w:t>removeMax</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660066"/>
          <w:sz w:val="20"/>
          <w:szCs w:val="20"/>
        </w:rPr>
        <w:t>RBSet</w:t>
      </w:r>
      <w:proofErr w:type="spellEnd"/>
      <w:r w:rsidRPr="00C7210B">
        <w:rPr>
          <w:rFonts w:ascii="Courier New" w:hAnsi="Courier New" w:cs="Courier New"/>
          <w:color w:val="000000"/>
          <w:sz w:val="20"/>
          <w:szCs w:val="20"/>
        </w:rPr>
        <w:t xml:space="preserve"> a </w:t>
      </w:r>
      <w:r w:rsidRPr="00C7210B">
        <w:rPr>
          <w:rFonts w:ascii="Courier New" w:hAnsi="Courier New" w:cs="Courier New"/>
          <w:color w:val="666600"/>
          <w:sz w:val="20"/>
          <w:szCs w:val="20"/>
        </w:rPr>
        <w:t>-&g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660066"/>
          <w:sz w:val="20"/>
          <w:szCs w:val="20"/>
        </w:rPr>
        <w:t>RBSet</w:t>
      </w:r>
      <w:proofErr w:type="spellEnd"/>
      <w:r w:rsidRPr="00C7210B">
        <w:rPr>
          <w:rFonts w:ascii="Courier New" w:hAnsi="Courier New" w:cs="Courier New"/>
          <w:color w:val="000000"/>
          <w:sz w:val="20"/>
          <w:szCs w:val="20"/>
        </w:rPr>
        <w:t xml:space="preserve"> a</w:t>
      </w:r>
    </w:p>
    <w:p w14:paraId="3F54DCDD"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C7210B">
        <w:rPr>
          <w:rFonts w:ascii="Courier New" w:hAnsi="Courier New" w:cs="Courier New"/>
          <w:color w:val="000000"/>
          <w:sz w:val="20"/>
          <w:szCs w:val="20"/>
        </w:rPr>
        <w:t>removeMax</w:t>
      </w:r>
      <w:proofErr w:type="spellEnd"/>
      <w:r w:rsidRPr="00C7210B">
        <w:rPr>
          <w:rFonts w:ascii="Courier New" w:hAnsi="Courier New" w:cs="Courier New"/>
          <w:color w:val="000000"/>
          <w:sz w:val="20"/>
          <w:szCs w:val="20"/>
        </w:rPr>
        <w:t xml:space="preserve"> s@</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_ _ _ E</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88"/>
          <w:sz w:val="20"/>
          <w:szCs w:val="20"/>
        </w:rPr>
        <w:t>remove</w:t>
      </w:r>
      <w:proofErr w:type="spellEnd"/>
      <w:r w:rsidRPr="00C7210B">
        <w:rPr>
          <w:rFonts w:ascii="Courier New" w:hAnsi="Courier New" w:cs="Courier New"/>
          <w:color w:val="000000"/>
          <w:sz w:val="20"/>
          <w:szCs w:val="20"/>
        </w:rPr>
        <w:t xml:space="preserve"> s</w:t>
      </w:r>
    </w:p>
    <w:p w14:paraId="35A9DDC2"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C7210B">
        <w:rPr>
          <w:rFonts w:ascii="Courier New" w:hAnsi="Courier New" w:cs="Courier New"/>
          <w:color w:val="000000"/>
          <w:sz w:val="20"/>
          <w:szCs w:val="20"/>
        </w:rPr>
        <w:t>removeMax</w:t>
      </w:r>
      <w:proofErr w:type="spellEnd"/>
      <w:r w:rsidRPr="00C7210B">
        <w:rPr>
          <w:rFonts w:ascii="Courier New" w:hAnsi="Courier New" w:cs="Courier New"/>
          <w:color w:val="000000"/>
          <w:sz w:val="20"/>
          <w:szCs w:val="20"/>
        </w:rPr>
        <w:t xml:space="preserve"> s@</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T </w:t>
      </w:r>
      <w:proofErr w:type="spellStart"/>
      <w:r w:rsidRPr="00C7210B">
        <w:rPr>
          <w:rFonts w:ascii="Courier New" w:hAnsi="Courier New" w:cs="Courier New"/>
          <w:color w:val="000000"/>
          <w:sz w:val="20"/>
          <w:szCs w:val="20"/>
        </w:rPr>
        <w:t>color</w:t>
      </w:r>
      <w:proofErr w:type="spellEnd"/>
      <w:r w:rsidRPr="00C7210B">
        <w:rPr>
          <w:rFonts w:ascii="Courier New" w:hAnsi="Courier New" w:cs="Courier New"/>
          <w:color w:val="000000"/>
          <w:sz w:val="20"/>
          <w:szCs w:val="20"/>
        </w:rPr>
        <w:t xml:space="preserve"> l x r</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bubble</w:t>
      </w:r>
      <w:proofErr w:type="spellEnd"/>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color</w:t>
      </w:r>
      <w:proofErr w:type="spellEnd"/>
      <w:r w:rsidRPr="00C7210B">
        <w:rPr>
          <w:rFonts w:ascii="Courier New" w:hAnsi="Courier New" w:cs="Courier New"/>
          <w:color w:val="000000"/>
          <w:sz w:val="20"/>
          <w:szCs w:val="20"/>
        </w:rPr>
        <w:t xml:space="preserve"> l x </w:t>
      </w:r>
      <w:r w:rsidRPr="00C7210B">
        <w:rPr>
          <w:rFonts w:ascii="Courier New" w:hAnsi="Courier New" w:cs="Courier New"/>
          <w:color w:val="666600"/>
          <w:sz w:val="20"/>
          <w:szCs w:val="20"/>
        </w:rPr>
        <w:t>(</w:t>
      </w:r>
      <w:proofErr w:type="spellStart"/>
      <w:r w:rsidRPr="00C7210B">
        <w:rPr>
          <w:rFonts w:ascii="Courier New" w:hAnsi="Courier New" w:cs="Courier New"/>
          <w:color w:val="000000"/>
          <w:sz w:val="20"/>
          <w:szCs w:val="20"/>
        </w:rPr>
        <w:t>removeMax</w:t>
      </w:r>
      <w:proofErr w:type="spellEnd"/>
      <w:r w:rsidRPr="00C7210B">
        <w:rPr>
          <w:rFonts w:ascii="Courier New" w:hAnsi="Courier New" w:cs="Courier New"/>
          <w:color w:val="000000"/>
          <w:sz w:val="20"/>
          <w:szCs w:val="20"/>
        </w:rPr>
        <w:t xml:space="preserve"> r</w:t>
      </w:r>
      <w:r w:rsidRPr="00C7210B">
        <w:rPr>
          <w:rFonts w:ascii="Courier New" w:hAnsi="Courier New" w:cs="Courier New"/>
          <w:color w:val="666600"/>
          <w:sz w:val="20"/>
          <w:szCs w:val="20"/>
        </w:rPr>
        <w:t>)</w:t>
      </w:r>
      <w:r w:rsidRPr="00C7210B">
        <w:rPr>
          <w:rFonts w:ascii="Courier New" w:hAnsi="Courier New" w:cs="Courier New"/>
          <w:color w:val="000000"/>
          <w:sz w:val="20"/>
          <w:szCs w:val="20"/>
        </w:rPr>
        <w:t> </w:t>
      </w:r>
    </w:p>
    <w:p w14:paraId="50AD1C4A" w14:textId="77777777" w:rsidR="0018304D" w:rsidRPr="00C7210B" w:rsidRDefault="0018304D" w:rsidP="0018304D">
      <w:pPr>
        <w:rPr>
          <w:lang w:val="id-ID"/>
        </w:rPr>
      </w:pPr>
      <w:r w:rsidRPr="00C7210B">
        <w:rPr>
          <w:lang w:val="id-ID"/>
        </w:rPr>
        <w:t xml:space="preserve">Fungsi </w:t>
      </w:r>
      <w:proofErr w:type="spellStart"/>
      <w:r w:rsidRPr="00C7210B">
        <w:rPr>
          <w:rFonts w:ascii="Courier New" w:hAnsi="Courier New" w:cs="Courier New"/>
          <w:lang w:val="id-ID"/>
        </w:rPr>
        <w:t>max</w:t>
      </w:r>
      <w:proofErr w:type="spellEnd"/>
      <w:r w:rsidRPr="00C7210B">
        <w:rPr>
          <w:lang w:val="id-ID"/>
        </w:rPr>
        <w:t xml:space="preserve"> adalah fungsi yang mendapatkan nilai maksimum yang berada pada suatu pohon. Fungsi </w:t>
      </w:r>
      <w:proofErr w:type="spellStart"/>
      <w:r w:rsidRPr="00C7210B">
        <w:rPr>
          <w:rFonts w:ascii="Courier New" w:hAnsi="Courier New" w:cs="Courier New"/>
          <w:lang w:val="id-ID"/>
        </w:rPr>
        <w:t>removeMax</w:t>
      </w:r>
      <w:proofErr w:type="spellEnd"/>
      <w:r w:rsidRPr="00C7210B">
        <w:rPr>
          <w:lang w:val="id-ID"/>
        </w:rPr>
        <w:t xml:space="preserve"> adalah fungsi yang melakukan prosedur penghapusan kepada simpul yang memiliki nilai paling besar pada suatu pohon.</w:t>
      </w:r>
    </w:p>
    <w:p w14:paraId="1C23214C" w14:textId="1CFE4F84" w:rsidR="0018304D" w:rsidRPr="00C7210B" w:rsidRDefault="0018304D" w:rsidP="0018304D">
      <w:pPr>
        <w:rPr>
          <w:lang w:val="id-ID"/>
        </w:rPr>
      </w:pPr>
      <w:r w:rsidRPr="00C7210B">
        <w:rPr>
          <w:lang w:val="id-ID"/>
        </w:rPr>
        <w:t xml:space="preserve">Operasi ini akan meninggalkan sebuah simpul berwarna bukan merah dan bukan hitam dalam pohon. Karena itu, maka pohon ini masih harus dimodifikasi untuk menghilangkan warna BB tersebut. Langkah pertama untuk menghilangkan warna ini adalah dengan melakukan operasi bernama </w:t>
      </w:r>
      <w:proofErr w:type="spellStart"/>
      <w:r w:rsidRPr="00C7210B">
        <w:rPr>
          <w:i/>
          <w:iCs/>
          <w:lang w:val="id-ID"/>
        </w:rPr>
        <w:t>Bubble</w:t>
      </w:r>
      <w:proofErr w:type="spellEnd"/>
      <w:r w:rsidRPr="00C7210B">
        <w:rPr>
          <w:i/>
          <w:iCs/>
          <w:lang w:val="id-ID"/>
        </w:rPr>
        <w:t xml:space="preserve"> </w:t>
      </w:r>
      <w:r w:rsidRPr="00C7210B">
        <w:rPr>
          <w:lang w:val="id-ID"/>
        </w:rPr>
        <w:t xml:space="preserve">(gelembung) yang berusaha mengangkat warna BB tersebut naik sampai ke simpul akar atau menghilangkan </w:t>
      </w:r>
      <w:r w:rsidRPr="00C7210B">
        <w:rPr>
          <w:lang w:val="id-ID"/>
        </w:rPr>
        <w:lastRenderedPageBreak/>
        <w:t xml:space="preserve">warna itu sama sekali jika memungkinkan. Ada 6 pohon yang mungkin memiliki simpul berwarna BB seperti dapat dilihat dalam </w:t>
      </w:r>
      <w:r w:rsidRPr="00C7210B">
        <w:rPr>
          <w:lang w:val="id-ID"/>
        </w:rPr>
        <w:fldChar w:fldCharType="begin"/>
      </w:r>
      <w:r w:rsidRPr="00C7210B">
        <w:rPr>
          <w:lang w:val="id-ID"/>
        </w:rPr>
        <w:instrText xml:space="preserve"> REF _Ref62023021 \h </w:instrText>
      </w:r>
      <w:r w:rsidRPr="00C7210B">
        <w:rPr>
          <w:lang w:val="id-ID"/>
        </w:rPr>
      </w:r>
      <w:r w:rsidRPr="00C7210B">
        <w:rPr>
          <w:lang w:val="id-ID"/>
        </w:rPr>
        <w:fldChar w:fldCharType="separate"/>
      </w:r>
      <w:r w:rsidR="00BB156C" w:rsidRPr="00C7210B">
        <w:rPr>
          <w:lang w:val="id-ID"/>
        </w:rPr>
        <w:t xml:space="preserve">Gambar </w:t>
      </w:r>
      <w:r w:rsidR="00BB156C" w:rsidRPr="00C7210B">
        <w:rPr>
          <w:noProof/>
          <w:lang w:val="id-ID"/>
        </w:rPr>
        <w:t>II</w:t>
      </w:r>
      <w:r w:rsidR="00BB156C" w:rsidRPr="00C7210B">
        <w:rPr>
          <w:lang w:val="id-ID"/>
        </w:rPr>
        <w:t>.</w:t>
      </w:r>
      <w:r w:rsidR="00BB156C" w:rsidRPr="00C7210B">
        <w:rPr>
          <w:noProof/>
          <w:lang w:val="id-ID"/>
        </w:rPr>
        <w:t>9</w:t>
      </w:r>
      <w:r w:rsidRPr="00C7210B">
        <w:rPr>
          <w:lang w:val="id-ID"/>
        </w:rPr>
        <w:fldChar w:fldCharType="end"/>
      </w:r>
      <w:r w:rsidRPr="00C7210B">
        <w:rPr>
          <w:lang w:val="id-ID"/>
        </w:rPr>
        <w:t>.</w:t>
      </w:r>
    </w:p>
    <w:p w14:paraId="0AC10EFE" w14:textId="6FD2DD02" w:rsidR="0018304D" w:rsidRPr="00C7210B" w:rsidRDefault="0018304D" w:rsidP="0018304D">
      <w:pPr>
        <w:rPr>
          <w:lang w:val="id-ID" w:eastAsia="en-US"/>
        </w:rPr>
      </w:pPr>
      <w:r w:rsidRPr="00C7210B">
        <w:rPr>
          <w:noProof/>
          <w:lang w:val="id-ID" w:eastAsia="en-US"/>
        </w:rPr>
        <w:drawing>
          <wp:inline distT="0" distB="0" distL="0" distR="0" wp14:anchorId="37A8AC34" wp14:editId="6683F820">
            <wp:extent cx="5038725" cy="1323975"/>
            <wp:effectExtent l="0" t="0" r="0" b="0"/>
            <wp:docPr id="16" name="Diagram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p>
    <w:p w14:paraId="2B68EA76" w14:textId="7EE0F617" w:rsidR="0018304D" w:rsidRPr="00C7210B" w:rsidRDefault="0018304D" w:rsidP="0018304D">
      <w:pPr>
        <w:keepNext/>
        <w:rPr>
          <w:lang w:val="id-ID"/>
        </w:rPr>
      </w:pPr>
      <w:r w:rsidRPr="00C7210B">
        <w:rPr>
          <w:noProof/>
          <w:lang w:val="id-ID" w:eastAsia="en-US"/>
        </w:rPr>
        <w:drawing>
          <wp:inline distT="0" distB="0" distL="0" distR="0" wp14:anchorId="5CE30681" wp14:editId="4DCAF9E0">
            <wp:extent cx="5038725" cy="1323975"/>
            <wp:effectExtent l="0" t="0" r="0" b="0"/>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3" r:lo="rId44" r:qs="rId45" r:cs="rId46"/>
              </a:graphicData>
            </a:graphic>
          </wp:inline>
        </w:drawing>
      </w:r>
    </w:p>
    <w:p w14:paraId="72F76F94" w14:textId="78BE49E7" w:rsidR="0018304D" w:rsidRPr="00C7210B" w:rsidRDefault="00A640B5" w:rsidP="0018304D">
      <w:pPr>
        <w:pStyle w:val="Caption"/>
        <w:rPr>
          <w:lang w:val="id-ID"/>
        </w:rPr>
      </w:pPr>
      <w:bookmarkStart w:id="69" w:name="_Ref62023021"/>
      <w:bookmarkStart w:id="70" w:name="_Toc61863964"/>
      <w:bookmarkStart w:id="71" w:name="_Toc75938849"/>
      <w:r w:rsidRPr="00C7210B">
        <w:rPr>
          <w:lang w:val="id-ID"/>
        </w:rPr>
        <w:t>Gambar</w:t>
      </w:r>
      <w:r w:rsidR="0018304D" w:rsidRPr="00C7210B">
        <w:rPr>
          <w:lang w:val="id-ID"/>
        </w:rPr>
        <w:t xml:space="preserve"> </w:t>
      </w:r>
      <w:r w:rsidR="00801CAA" w:rsidRPr="00C7210B">
        <w:rPr>
          <w:lang w:val="id-ID"/>
        </w:rPr>
        <w:fldChar w:fldCharType="begin"/>
      </w:r>
      <w:r w:rsidR="00801CAA" w:rsidRPr="00C7210B">
        <w:rPr>
          <w:lang w:val="id-ID"/>
        </w:rPr>
        <w:instrText xml:space="preserve"> STYLEREF 1 \s </w:instrText>
      </w:r>
      <w:r w:rsidR="00801CAA" w:rsidRPr="00C7210B">
        <w:rPr>
          <w:lang w:val="id-ID"/>
        </w:rPr>
        <w:fldChar w:fldCharType="separate"/>
      </w:r>
      <w:r w:rsidR="00BB156C" w:rsidRPr="00C7210B">
        <w:rPr>
          <w:noProof/>
          <w:lang w:val="id-ID"/>
        </w:rPr>
        <w:t>II</w:t>
      </w:r>
      <w:r w:rsidR="00801CAA" w:rsidRPr="00C7210B">
        <w:rPr>
          <w:lang w:val="id-ID"/>
        </w:rPr>
        <w:fldChar w:fldCharType="end"/>
      </w:r>
      <w:r w:rsidR="00801CAA" w:rsidRPr="00C7210B">
        <w:rPr>
          <w:lang w:val="id-ID"/>
        </w:rPr>
        <w:t>.</w:t>
      </w:r>
      <w:r w:rsidR="00801CAA" w:rsidRPr="00C7210B">
        <w:rPr>
          <w:lang w:val="id-ID"/>
        </w:rPr>
        <w:fldChar w:fldCharType="begin"/>
      </w:r>
      <w:r w:rsidR="00801CAA" w:rsidRPr="00C7210B">
        <w:rPr>
          <w:lang w:val="id-ID"/>
        </w:rPr>
        <w:instrText xml:space="preserve"> SEQ Bagan \* ARABIC \s 1 </w:instrText>
      </w:r>
      <w:r w:rsidR="00801CAA" w:rsidRPr="00C7210B">
        <w:rPr>
          <w:lang w:val="id-ID"/>
        </w:rPr>
        <w:fldChar w:fldCharType="separate"/>
      </w:r>
      <w:r w:rsidR="00BB156C" w:rsidRPr="00C7210B">
        <w:rPr>
          <w:noProof/>
          <w:lang w:val="id-ID"/>
        </w:rPr>
        <w:t>9</w:t>
      </w:r>
      <w:r w:rsidR="00801CAA" w:rsidRPr="00C7210B">
        <w:rPr>
          <w:lang w:val="id-ID"/>
        </w:rPr>
        <w:fldChar w:fldCharType="end"/>
      </w:r>
      <w:bookmarkEnd w:id="69"/>
      <w:r w:rsidR="0018304D" w:rsidRPr="00C7210B">
        <w:rPr>
          <w:lang w:val="id-ID"/>
        </w:rPr>
        <w:t>. Enam pohon yang memiliki simpul berwarna BB</w:t>
      </w:r>
      <w:bookmarkEnd w:id="70"/>
      <w:bookmarkEnd w:id="71"/>
    </w:p>
    <w:p w14:paraId="1980823F" w14:textId="030A04C5" w:rsidR="0018304D" w:rsidRPr="00C7210B" w:rsidRDefault="0018304D" w:rsidP="0018304D">
      <w:pPr>
        <w:rPr>
          <w:lang w:val="id-ID" w:eastAsia="en-US"/>
        </w:rPr>
      </w:pPr>
      <w:r w:rsidRPr="00C7210B">
        <w:rPr>
          <w:lang w:val="id-ID" w:eastAsia="en-US"/>
        </w:rPr>
        <w:t xml:space="preserve">Fungsi </w:t>
      </w:r>
      <w:proofErr w:type="spellStart"/>
      <w:r w:rsidRPr="00C7210B">
        <w:rPr>
          <w:i/>
          <w:iCs/>
          <w:lang w:val="id-ID" w:eastAsia="en-US"/>
        </w:rPr>
        <w:t>bubble</w:t>
      </w:r>
      <w:proofErr w:type="spellEnd"/>
      <w:r w:rsidRPr="00C7210B">
        <w:rPr>
          <w:i/>
          <w:iCs/>
          <w:lang w:val="id-ID" w:eastAsia="en-US"/>
        </w:rPr>
        <w:t xml:space="preserve"> </w:t>
      </w:r>
      <w:r w:rsidRPr="00C7210B">
        <w:rPr>
          <w:lang w:val="id-ID" w:eastAsia="en-US"/>
        </w:rPr>
        <w:t xml:space="preserve">akan mengangkat atau menghilangkan warna BB pada pohon tersebut sehingga menjadi seperti terlihat pada </w:t>
      </w:r>
      <w:r w:rsidRPr="00C7210B">
        <w:rPr>
          <w:lang w:val="id-ID" w:eastAsia="en-US"/>
        </w:rPr>
        <w:fldChar w:fldCharType="begin"/>
      </w:r>
      <w:r w:rsidRPr="00C7210B">
        <w:rPr>
          <w:lang w:val="id-ID" w:eastAsia="en-US"/>
        </w:rPr>
        <w:instrText xml:space="preserve"> REF _Ref61815141 \h </w:instrText>
      </w:r>
      <w:r w:rsidRPr="00C7210B">
        <w:rPr>
          <w:lang w:val="id-ID" w:eastAsia="en-US"/>
        </w:rPr>
      </w:r>
      <w:r w:rsidRPr="00C7210B">
        <w:rPr>
          <w:lang w:val="id-ID" w:eastAsia="en-US"/>
        </w:rPr>
        <w:fldChar w:fldCharType="separate"/>
      </w:r>
      <w:r w:rsidR="00BB156C" w:rsidRPr="00C7210B">
        <w:rPr>
          <w:lang w:val="id-ID"/>
        </w:rPr>
        <w:t xml:space="preserve">Gambar </w:t>
      </w:r>
      <w:r w:rsidR="00BB156C" w:rsidRPr="00C7210B">
        <w:rPr>
          <w:noProof/>
          <w:lang w:val="id-ID"/>
        </w:rPr>
        <w:t>II</w:t>
      </w:r>
      <w:r w:rsidR="00BB156C" w:rsidRPr="00C7210B">
        <w:rPr>
          <w:lang w:val="id-ID"/>
        </w:rPr>
        <w:t>.</w:t>
      </w:r>
      <w:r w:rsidR="00BB156C" w:rsidRPr="00C7210B">
        <w:rPr>
          <w:noProof/>
          <w:lang w:val="id-ID"/>
        </w:rPr>
        <w:t>10</w:t>
      </w:r>
      <w:r w:rsidRPr="00C7210B">
        <w:rPr>
          <w:lang w:val="id-ID" w:eastAsia="en-US"/>
        </w:rPr>
        <w:fldChar w:fldCharType="end"/>
      </w:r>
      <w:r w:rsidRPr="00C7210B">
        <w:rPr>
          <w:lang w:val="id-ID" w:eastAsia="en-US"/>
        </w:rPr>
        <w:t>.</w:t>
      </w:r>
    </w:p>
    <w:p w14:paraId="72115990" w14:textId="19D897C2" w:rsidR="0018304D" w:rsidRPr="00C7210B" w:rsidRDefault="0018304D" w:rsidP="0018304D">
      <w:pPr>
        <w:keepNext/>
        <w:rPr>
          <w:lang w:val="id-ID"/>
        </w:rPr>
      </w:pPr>
      <w:r w:rsidRPr="00C7210B">
        <w:rPr>
          <w:noProof/>
          <w:lang w:val="id-ID" w:eastAsia="en-US"/>
        </w:rPr>
        <w:drawing>
          <wp:inline distT="0" distB="0" distL="0" distR="0" wp14:anchorId="0C7D64DF" wp14:editId="18373AD4">
            <wp:extent cx="5038725" cy="1323975"/>
            <wp:effectExtent l="0" t="0" r="0" b="0"/>
            <wp:docPr id="20" name="Diagram 2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8" r:lo="rId49" r:qs="rId50" r:cs="rId51"/>
              </a:graphicData>
            </a:graphic>
          </wp:inline>
        </w:drawing>
      </w:r>
      <w:r w:rsidRPr="00C7210B">
        <w:rPr>
          <w:noProof/>
          <w:lang w:val="id-ID" w:eastAsia="en-US"/>
        </w:rPr>
        <w:drawing>
          <wp:inline distT="0" distB="0" distL="0" distR="0" wp14:anchorId="419388F7" wp14:editId="31AB3C7F">
            <wp:extent cx="5038725" cy="1323975"/>
            <wp:effectExtent l="0" t="0" r="0" b="0"/>
            <wp:docPr id="18" name="Diagram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3" r:lo="rId54" r:qs="rId55" r:cs="rId56"/>
              </a:graphicData>
            </a:graphic>
          </wp:inline>
        </w:drawing>
      </w:r>
    </w:p>
    <w:p w14:paraId="1EA5EFBC" w14:textId="0B3D1E41" w:rsidR="0018304D" w:rsidRPr="00C7210B" w:rsidRDefault="00A640B5" w:rsidP="0018304D">
      <w:pPr>
        <w:pStyle w:val="Caption"/>
        <w:rPr>
          <w:lang w:val="id-ID"/>
        </w:rPr>
      </w:pPr>
      <w:bookmarkStart w:id="72" w:name="_Ref61815141"/>
      <w:bookmarkStart w:id="73" w:name="_Toc61863965"/>
      <w:bookmarkStart w:id="74" w:name="_Toc75938850"/>
      <w:r w:rsidRPr="00C7210B">
        <w:rPr>
          <w:lang w:val="id-ID"/>
        </w:rPr>
        <w:t>Gambar</w:t>
      </w:r>
      <w:r w:rsidR="0018304D" w:rsidRPr="00C7210B">
        <w:rPr>
          <w:lang w:val="id-ID"/>
        </w:rPr>
        <w:t xml:space="preserve"> </w:t>
      </w:r>
      <w:r w:rsidR="00801CAA" w:rsidRPr="00C7210B">
        <w:rPr>
          <w:lang w:val="id-ID"/>
        </w:rPr>
        <w:fldChar w:fldCharType="begin"/>
      </w:r>
      <w:r w:rsidR="00801CAA" w:rsidRPr="00C7210B">
        <w:rPr>
          <w:lang w:val="id-ID"/>
        </w:rPr>
        <w:instrText xml:space="preserve"> STYLEREF 1 \s </w:instrText>
      </w:r>
      <w:r w:rsidR="00801CAA" w:rsidRPr="00C7210B">
        <w:rPr>
          <w:lang w:val="id-ID"/>
        </w:rPr>
        <w:fldChar w:fldCharType="separate"/>
      </w:r>
      <w:r w:rsidR="00BB156C" w:rsidRPr="00C7210B">
        <w:rPr>
          <w:noProof/>
          <w:lang w:val="id-ID"/>
        </w:rPr>
        <w:t>II</w:t>
      </w:r>
      <w:r w:rsidR="00801CAA" w:rsidRPr="00C7210B">
        <w:rPr>
          <w:lang w:val="id-ID"/>
        </w:rPr>
        <w:fldChar w:fldCharType="end"/>
      </w:r>
      <w:r w:rsidR="00801CAA" w:rsidRPr="00C7210B">
        <w:rPr>
          <w:lang w:val="id-ID"/>
        </w:rPr>
        <w:t>.</w:t>
      </w:r>
      <w:r w:rsidR="00801CAA" w:rsidRPr="00C7210B">
        <w:rPr>
          <w:lang w:val="id-ID"/>
        </w:rPr>
        <w:fldChar w:fldCharType="begin"/>
      </w:r>
      <w:r w:rsidR="00801CAA" w:rsidRPr="00C7210B">
        <w:rPr>
          <w:lang w:val="id-ID"/>
        </w:rPr>
        <w:instrText xml:space="preserve"> SEQ Bagan \* ARABIC \s 1 </w:instrText>
      </w:r>
      <w:r w:rsidR="00801CAA" w:rsidRPr="00C7210B">
        <w:rPr>
          <w:lang w:val="id-ID"/>
        </w:rPr>
        <w:fldChar w:fldCharType="separate"/>
      </w:r>
      <w:r w:rsidR="00BB156C" w:rsidRPr="00C7210B">
        <w:rPr>
          <w:noProof/>
          <w:lang w:val="id-ID"/>
        </w:rPr>
        <w:t>10</w:t>
      </w:r>
      <w:r w:rsidR="00801CAA" w:rsidRPr="00C7210B">
        <w:rPr>
          <w:lang w:val="id-ID"/>
        </w:rPr>
        <w:fldChar w:fldCharType="end"/>
      </w:r>
      <w:bookmarkEnd w:id="72"/>
      <w:r w:rsidR="0018304D" w:rsidRPr="00C7210B">
        <w:rPr>
          <w:lang w:val="id-ID"/>
        </w:rPr>
        <w:t xml:space="preserve">. Hasil operasi fungsi </w:t>
      </w:r>
      <w:proofErr w:type="spellStart"/>
      <w:r w:rsidR="0018304D" w:rsidRPr="00C7210B">
        <w:rPr>
          <w:i/>
          <w:iCs/>
          <w:lang w:val="id-ID"/>
        </w:rPr>
        <w:t>bubble</w:t>
      </w:r>
      <w:bookmarkEnd w:id="73"/>
      <w:bookmarkEnd w:id="74"/>
      <w:proofErr w:type="spellEnd"/>
    </w:p>
    <w:p w14:paraId="5EEAD40A" w14:textId="77777777" w:rsidR="0018304D" w:rsidRPr="00C7210B" w:rsidRDefault="0018304D" w:rsidP="0018304D">
      <w:pPr>
        <w:rPr>
          <w:lang w:val="id-ID" w:eastAsia="en-US"/>
        </w:rPr>
      </w:pPr>
      <w:r w:rsidRPr="00C7210B">
        <w:rPr>
          <w:lang w:val="id-ID" w:eastAsia="en-US"/>
        </w:rPr>
        <w:t xml:space="preserve">Simpul X dan Z menandakan simpul yang mungkin memiliki pelanggaran properti warna sehingga harus dijalankan fungsi penyeimbang khusus untuk simpul-simpul </w:t>
      </w:r>
      <w:r w:rsidRPr="00C7210B">
        <w:rPr>
          <w:lang w:val="id-ID" w:eastAsia="en-US"/>
        </w:rPr>
        <w:lastRenderedPageBreak/>
        <w:t xml:space="preserve">tersebut. Pada dasarnya, fungsi </w:t>
      </w:r>
      <w:proofErr w:type="spellStart"/>
      <w:r w:rsidRPr="00C7210B">
        <w:rPr>
          <w:i/>
          <w:iCs/>
          <w:lang w:val="id-ID" w:eastAsia="en-US"/>
        </w:rPr>
        <w:t>bubble</w:t>
      </w:r>
      <w:proofErr w:type="spellEnd"/>
      <w:r w:rsidRPr="00C7210B">
        <w:rPr>
          <w:i/>
          <w:iCs/>
          <w:lang w:val="id-ID" w:eastAsia="en-US"/>
        </w:rPr>
        <w:t xml:space="preserve"> </w:t>
      </w:r>
      <w:r w:rsidRPr="00C7210B">
        <w:rPr>
          <w:lang w:val="id-ID" w:eastAsia="en-US"/>
        </w:rPr>
        <w:t xml:space="preserve">hanya mengurangi warna hitam dari seluruh simpul anak dan kemudian menambah warna hitam pada simpul ayah. Karena itu, fungsi ini memiliki kode yang sangat pendek. </w:t>
      </w:r>
    </w:p>
    <w:p w14:paraId="71D56E2E"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C7210B">
        <w:rPr>
          <w:rFonts w:ascii="Courier New" w:hAnsi="Courier New" w:cs="Courier New"/>
          <w:color w:val="000000"/>
          <w:sz w:val="20"/>
          <w:szCs w:val="20"/>
        </w:rPr>
        <w:t>bubble</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660066"/>
          <w:sz w:val="20"/>
          <w:szCs w:val="20"/>
        </w:rPr>
        <w:t>Color</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gt;</w:t>
      </w:r>
      <w:r w:rsidRPr="00C7210B">
        <w:rPr>
          <w:rFonts w:ascii="Courier New" w:hAnsi="Courier New" w:cs="Courier New"/>
          <w:color w:val="000000"/>
          <w:sz w:val="20"/>
          <w:szCs w:val="20"/>
        </w:rPr>
        <w:t xml:space="preserve"> a </w:t>
      </w:r>
      <w:r w:rsidRPr="00C7210B">
        <w:rPr>
          <w:rFonts w:ascii="Courier New" w:hAnsi="Courier New" w:cs="Courier New"/>
          <w:color w:val="666600"/>
          <w:sz w:val="20"/>
          <w:szCs w:val="20"/>
        </w:rPr>
        <w:t>-&g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660066"/>
          <w:sz w:val="20"/>
          <w:szCs w:val="20"/>
        </w:rPr>
        <w:t>RBSet</w:t>
      </w:r>
      <w:proofErr w:type="spellEnd"/>
      <w:r w:rsidRPr="00C7210B">
        <w:rPr>
          <w:rFonts w:ascii="Courier New" w:hAnsi="Courier New" w:cs="Courier New"/>
          <w:color w:val="000000"/>
          <w:sz w:val="20"/>
          <w:szCs w:val="20"/>
        </w:rPr>
        <w:t xml:space="preserve"> a </w:t>
      </w:r>
      <w:r w:rsidRPr="00C7210B">
        <w:rPr>
          <w:rFonts w:ascii="Courier New" w:hAnsi="Courier New" w:cs="Courier New"/>
          <w:color w:val="666600"/>
          <w:sz w:val="20"/>
          <w:szCs w:val="20"/>
        </w:rPr>
        <w:t>-&g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660066"/>
          <w:sz w:val="20"/>
          <w:szCs w:val="20"/>
        </w:rPr>
        <w:t>RBSet</w:t>
      </w:r>
      <w:proofErr w:type="spellEnd"/>
      <w:r w:rsidRPr="00C7210B">
        <w:rPr>
          <w:rFonts w:ascii="Courier New" w:hAnsi="Courier New" w:cs="Courier New"/>
          <w:color w:val="000000"/>
          <w:sz w:val="20"/>
          <w:szCs w:val="20"/>
        </w:rPr>
        <w:t xml:space="preserve"> a </w:t>
      </w:r>
      <w:r w:rsidRPr="00C7210B">
        <w:rPr>
          <w:rFonts w:ascii="Courier New" w:hAnsi="Courier New" w:cs="Courier New"/>
          <w:color w:val="666600"/>
          <w:sz w:val="20"/>
          <w:szCs w:val="20"/>
        </w:rPr>
        <w:t>-&g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660066"/>
          <w:sz w:val="20"/>
          <w:szCs w:val="20"/>
        </w:rPr>
        <w:t>RBSet</w:t>
      </w:r>
      <w:proofErr w:type="spellEnd"/>
      <w:r w:rsidRPr="00C7210B">
        <w:rPr>
          <w:rFonts w:ascii="Courier New" w:hAnsi="Courier New" w:cs="Courier New"/>
          <w:color w:val="000000"/>
          <w:sz w:val="20"/>
          <w:szCs w:val="20"/>
        </w:rPr>
        <w:t xml:space="preserve"> a</w:t>
      </w:r>
    </w:p>
    <w:p w14:paraId="23F0BFCB"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C7210B">
        <w:rPr>
          <w:rFonts w:ascii="Courier New" w:hAnsi="Courier New" w:cs="Courier New"/>
          <w:color w:val="000000"/>
          <w:sz w:val="20"/>
          <w:szCs w:val="20"/>
        </w:rPr>
        <w:t>bubble</w:t>
      </w:r>
      <w:proofErr w:type="spellEnd"/>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color</w:t>
      </w:r>
      <w:proofErr w:type="spellEnd"/>
      <w:r w:rsidRPr="00C7210B">
        <w:rPr>
          <w:rFonts w:ascii="Courier New" w:hAnsi="Courier New" w:cs="Courier New"/>
          <w:color w:val="000000"/>
          <w:sz w:val="20"/>
          <w:szCs w:val="20"/>
        </w:rPr>
        <w:t xml:space="preserve"> x l r</w:t>
      </w:r>
    </w:p>
    <w:p w14:paraId="65FA8392"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isBB</w:t>
      </w:r>
      <w:proofErr w:type="spellEnd"/>
      <w:r w:rsidRPr="00C7210B">
        <w:rPr>
          <w:rFonts w:ascii="Courier New" w:hAnsi="Courier New" w:cs="Courier New"/>
          <w:color w:val="666600"/>
          <w:sz w:val="20"/>
          <w:szCs w:val="20"/>
        </w:rPr>
        <w:t>(</w:t>
      </w:r>
      <w:r w:rsidRPr="00C7210B">
        <w:rPr>
          <w:rFonts w:ascii="Courier New" w:hAnsi="Courier New" w:cs="Courier New"/>
          <w:color w:val="000000"/>
          <w:sz w:val="20"/>
          <w:szCs w:val="20"/>
        </w:rPr>
        <w:t>l</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isBB</w:t>
      </w:r>
      <w:proofErr w:type="spellEnd"/>
      <w:r w:rsidRPr="00C7210B">
        <w:rPr>
          <w:rFonts w:ascii="Courier New" w:hAnsi="Courier New" w:cs="Courier New"/>
          <w:color w:val="666600"/>
          <w:sz w:val="20"/>
          <w:szCs w:val="20"/>
        </w:rPr>
        <w:t>(</w:t>
      </w:r>
      <w:r w:rsidRPr="00C7210B">
        <w:rPr>
          <w:rFonts w:ascii="Courier New" w:hAnsi="Courier New" w:cs="Courier New"/>
          <w:color w:val="000000"/>
          <w:sz w:val="20"/>
          <w:szCs w:val="20"/>
        </w:rPr>
        <w:t>r</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balance</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proofErr w:type="spellStart"/>
      <w:r w:rsidRPr="00C7210B">
        <w:rPr>
          <w:rFonts w:ascii="Courier New" w:hAnsi="Courier New" w:cs="Courier New"/>
          <w:color w:val="000000"/>
          <w:sz w:val="20"/>
          <w:szCs w:val="20"/>
        </w:rPr>
        <w:t>blacker</w:t>
      </w:r>
      <w:proofErr w:type="spellEnd"/>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color</w:t>
      </w:r>
      <w:proofErr w:type="spellEnd"/>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x </w:t>
      </w:r>
      <w:r w:rsidRPr="00C7210B">
        <w:rPr>
          <w:rFonts w:ascii="Courier New" w:hAnsi="Courier New" w:cs="Courier New"/>
          <w:color w:val="666600"/>
          <w:sz w:val="20"/>
          <w:szCs w:val="20"/>
        </w:rPr>
        <w:t>(</w:t>
      </w:r>
      <w:proofErr w:type="spellStart"/>
      <w:r w:rsidRPr="00C7210B">
        <w:rPr>
          <w:rFonts w:ascii="Courier New" w:hAnsi="Courier New" w:cs="Courier New"/>
          <w:color w:val="000000"/>
          <w:sz w:val="20"/>
          <w:szCs w:val="20"/>
        </w:rPr>
        <w:t>redder</w:t>
      </w:r>
      <w:proofErr w:type="spellEnd"/>
      <w:r w:rsidRPr="00C7210B">
        <w:rPr>
          <w:rFonts w:ascii="Courier New" w:hAnsi="Courier New" w:cs="Courier New"/>
          <w:color w:val="008800"/>
          <w:sz w:val="20"/>
          <w:szCs w:val="20"/>
        </w:rPr>
        <w:t>' l) (</w:t>
      </w:r>
      <w:proofErr w:type="spellStart"/>
      <w:r w:rsidRPr="00C7210B">
        <w:rPr>
          <w:rFonts w:ascii="Courier New" w:hAnsi="Courier New" w:cs="Courier New"/>
          <w:color w:val="008800"/>
          <w:sz w:val="20"/>
          <w:szCs w:val="20"/>
        </w:rPr>
        <w:t>redder</w:t>
      </w:r>
      <w:proofErr w:type="spellEnd"/>
      <w:r w:rsidRPr="00C7210B">
        <w:rPr>
          <w:rFonts w:ascii="Courier New" w:hAnsi="Courier New" w:cs="Courier New"/>
          <w:color w:val="008800"/>
          <w:sz w:val="20"/>
          <w:szCs w:val="20"/>
        </w:rPr>
        <w:t>'</w:t>
      </w:r>
      <w:r w:rsidRPr="00C7210B">
        <w:rPr>
          <w:rFonts w:ascii="Courier New" w:hAnsi="Courier New" w:cs="Courier New"/>
          <w:color w:val="000000"/>
          <w:sz w:val="20"/>
          <w:szCs w:val="20"/>
        </w:rPr>
        <w:t xml:space="preserve"> r</w:t>
      </w:r>
      <w:r w:rsidRPr="00C7210B">
        <w:rPr>
          <w:rFonts w:ascii="Courier New" w:hAnsi="Courier New" w:cs="Courier New"/>
          <w:color w:val="666600"/>
          <w:sz w:val="20"/>
          <w:szCs w:val="20"/>
        </w:rPr>
        <w:t>)</w:t>
      </w:r>
    </w:p>
    <w:p w14:paraId="5696540D"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otherwise</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balance</w:t>
      </w:r>
      <w:proofErr w:type="spellEnd"/>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color</w:t>
      </w:r>
      <w:proofErr w:type="spellEnd"/>
      <w:r w:rsidRPr="00C7210B">
        <w:rPr>
          <w:rFonts w:ascii="Courier New" w:hAnsi="Courier New" w:cs="Courier New"/>
          <w:color w:val="000000"/>
          <w:sz w:val="20"/>
          <w:szCs w:val="20"/>
        </w:rPr>
        <w:t xml:space="preserve"> x l r</w:t>
      </w:r>
    </w:p>
    <w:p w14:paraId="602352A8" w14:textId="77777777" w:rsidR="0018304D" w:rsidRPr="00C7210B" w:rsidRDefault="0018304D" w:rsidP="0018304D">
      <w:pPr>
        <w:rPr>
          <w:lang w:val="id-ID" w:eastAsia="en-US"/>
        </w:rPr>
      </w:pPr>
      <w:r w:rsidRPr="00C7210B">
        <w:rPr>
          <w:lang w:val="id-ID" w:eastAsia="en-US"/>
        </w:rPr>
        <w:t xml:space="preserve">Fungsi </w:t>
      </w:r>
      <w:proofErr w:type="spellStart"/>
      <w:r w:rsidRPr="00C7210B">
        <w:rPr>
          <w:rFonts w:ascii="Courier New" w:hAnsi="Courier New" w:cs="Courier New"/>
          <w:lang w:val="id-ID" w:eastAsia="en-US"/>
        </w:rPr>
        <w:t>isBB</w:t>
      </w:r>
      <w:proofErr w:type="spellEnd"/>
      <w:r w:rsidRPr="00C7210B">
        <w:rPr>
          <w:lang w:val="id-ID" w:eastAsia="en-US"/>
        </w:rPr>
        <w:t xml:space="preserve"> adalah fungsi yang mendeteksi apakah suatu simpul memiliki warna BB atau tidak. Jika tidak ada simpul anak yang memiliki warna BB, maka fungsi </w:t>
      </w:r>
      <w:proofErr w:type="spellStart"/>
      <w:r w:rsidRPr="00C7210B">
        <w:rPr>
          <w:i/>
          <w:iCs/>
          <w:lang w:val="id-ID" w:eastAsia="en-US"/>
        </w:rPr>
        <w:t>bubble</w:t>
      </w:r>
      <w:proofErr w:type="spellEnd"/>
      <w:r w:rsidRPr="00C7210B">
        <w:rPr>
          <w:i/>
          <w:iCs/>
          <w:lang w:val="id-ID" w:eastAsia="en-US"/>
        </w:rPr>
        <w:t xml:space="preserve"> </w:t>
      </w:r>
      <w:r w:rsidRPr="00C7210B">
        <w:rPr>
          <w:lang w:val="id-ID" w:eastAsia="en-US"/>
        </w:rPr>
        <w:t>bisa langsung dilewati dan program akan melakukan prosedur penyeimbangan.</w:t>
      </w:r>
    </w:p>
    <w:p w14:paraId="4626F25D" w14:textId="4A9CD2FF" w:rsidR="0018304D" w:rsidRPr="00C7210B" w:rsidRDefault="0018304D" w:rsidP="0018304D">
      <w:pPr>
        <w:rPr>
          <w:lang w:val="id-ID" w:eastAsia="en-US"/>
        </w:rPr>
      </w:pPr>
      <w:r w:rsidRPr="00C7210B">
        <w:rPr>
          <w:lang w:val="id-ID" w:eastAsia="en-US"/>
        </w:rPr>
        <w:t xml:space="preserve">Untuk proses penyeimbangan, seluruh simpul berwarna merah dan hitam bisa diseimbangkan dengan algoritma yang sama seperti yang telah ditulis oleh </w:t>
      </w:r>
      <w:proofErr w:type="spellStart"/>
      <w:r w:rsidRPr="00C7210B">
        <w:rPr>
          <w:lang w:val="id-ID" w:eastAsia="en-US"/>
        </w:rPr>
        <w:t>Okasaki</w:t>
      </w:r>
      <w:proofErr w:type="spellEnd"/>
      <w:r w:rsidRPr="00C7210B">
        <w:rPr>
          <w:lang w:val="id-ID" w:eastAsia="en-US"/>
        </w:rPr>
        <w:t xml:space="preserve"> terutama seperti pada kasus-kasus yang ditunjukkan pada </w:t>
      </w:r>
      <w:r w:rsidRPr="00C7210B">
        <w:rPr>
          <w:lang w:val="id-ID" w:eastAsia="en-US"/>
        </w:rPr>
        <w:fldChar w:fldCharType="begin"/>
      </w:r>
      <w:r w:rsidRPr="00C7210B">
        <w:rPr>
          <w:lang w:val="id-ID" w:eastAsia="en-US"/>
        </w:rPr>
        <w:instrText xml:space="preserve"> REF _Ref61771995 \h </w:instrText>
      </w:r>
      <w:r w:rsidRPr="00C7210B">
        <w:rPr>
          <w:lang w:val="id-ID" w:eastAsia="en-US"/>
        </w:rPr>
      </w:r>
      <w:r w:rsidRPr="00C7210B">
        <w:rPr>
          <w:lang w:val="id-ID" w:eastAsia="en-US"/>
        </w:rPr>
        <w:fldChar w:fldCharType="separate"/>
      </w:r>
      <w:r w:rsidR="00BB156C" w:rsidRPr="00C7210B">
        <w:rPr>
          <w:lang w:val="id-ID"/>
        </w:rPr>
        <w:t xml:space="preserve">Gambar </w:t>
      </w:r>
      <w:r w:rsidR="00BB156C" w:rsidRPr="00C7210B">
        <w:rPr>
          <w:noProof/>
          <w:lang w:val="id-ID"/>
        </w:rPr>
        <w:t>II</w:t>
      </w:r>
      <w:r w:rsidR="00BB156C" w:rsidRPr="00C7210B">
        <w:rPr>
          <w:lang w:val="id-ID"/>
        </w:rPr>
        <w:t>.</w:t>
      </w:r>
      <w:r w:rsidR="00BB156C" w:rsidRPr="00C7210B">
        <w:rPr>
          <w:noProof/>
          <w:lang w:val="id-ID"/>
        </w:rPr>
        <w:t>7</w:t>
      </w:r>
      <w:r w:rsidRPr="00C7210B">
        <w:rPr>
          <w:lang w:val="id-ID" w:eastAsia="en-US"/>
        </w:rPr>
        <w:fldChar w:fldCharType="end"/>
      </w:r>
      <w:r w:rsidRPr="00C7210B">
        <w:rPr>
          <w:lang w:val="id-ID" w:eastAsia="en-US"/>
        </w:rPr>
        <w:t xml:space="preserve">. Untuk pohon-pohon dengan warna BB dan NB, harus ditambahkan beberapa kode untuk menangani kasus tersebut. Salah satu kasus adalah kasus yang sama persis seperti yang ditunjukkan pada </w:t>
      </w:r>
      <w:r w:rsidRPr="00C7210B">
        <w:rPr>
          <w:lang w:val="id-ID" w:eastAsia="en-US"/>
        </w:rPr>
        <w:fldChar w:fldCharType="begin"/>
      </w:r>
      <w:r w:rsidRPr="00C7210B">
        <w:rPr>
          <w:lang w:val="id-ID" w:eastAsia="en-US"/>
        </w:rPr>
        <w:instrText xml:space="preserve"> REF _Ref61771995 \h </w:instrText>
      </w:r>
      <w:r w:rsidRPr="00C7210B">
        <w:rPr>
          <w:lang w:val="id-ID" w:eastAsia="en-US"/>
        </w:rPr>
      </w:r>
      <w:r w:rsidRPr="00C7210B">
        <w:rPr>
          <w:lang w:val="id-ID" w:eastAsia="en-US"/>
        </w:rPr>
        <w:fldChar w:fldCharType="separate"/>
      </w:r>
      <w:r w:rsidR="00BB156C" w:rsidRPr="00C7210B">
        <w:rPr>
          <w:lang w:val="id-ID"/>
        </w:rPr>
        <w:t xml:space="preserve">Gambar </w:t>
      </w:r>
      <w:r w:rsidR="00BB156C" w:rsidRPr="00C7210B">
        <w:rPr>
          <w:noProof/>
          <w:lang w:val="id-ID"/>
        </w:rPr>
        <w:t>II</w:t>
      </w:r>
      <w:r w:rsidR="00BB156C" w:rsidRPr="00C7210B">
        <w:rPr>
          <w:lang w:val="id-ID"/>
        </w:rPr>
        <w:t>.</w:t>
      </w:r>
      <w:r w:rsidR="00BB156C" w:rsidRPr="00C7210B">
        <w:rPr>
          <w:noProof/>
          <w:lang w:val="id-ID"/>
        </w:rPr>
        <w:t>7</w:t>
      </w:r>
      <w:r w:rsidRPr="00C7210B">
        <w:rPr>
          <w:lang w:val="id-ID" w:eastAsia="en-US"/>
        </w:rPr>
        <w:fldChar w:fldCharType="end"/>
      </w:r>
      <w:r w:rsidRPr="00C7210B">
        <w:rPr>
          <w:lang w:val="id-ID" w:eastAsia="en-US"/>
        </w:rPr>
        <w:t xml:space="preserve">, namun dengan simpul akar berwarna BB. Untuk kasus tersebut, maka pohon tersebut akan diseimbangkan sehingga menjadi pohon-pohon pada </w:t>
      </w:r>
      <w:r w:rsidRPr="00C7210B">
        <w:rPr>
          <w:lang w:val="id-ID" w:eastAsia="en-US"/>
        </w:rPr>
        <w:fldChar w:fldCharType="begin"/>
      </w:r>
      <w:r w:rsidRPr="00C7210B">
        <w:rPr>
          <w:lang w:val="id-ID" w:eastAsia="en-US"/>
        </w:rPr>
        <w:instrText xml:space="preserve"> REF _Ref61772670 \h </w:instrText>
      </w:r>
      <w:r w:rsidRPr="00C7210B">
        <w:rPr>
          <w:lang w:val="id-ID" w:eastAsia="en-US"/>
        </w:rPr>
      </w:r>
      <w:r w:rsidRPr="00C7210B">
        <w:rPr>
          <w:lang w:val="id-ID" w:eastAsia="en-US"/>
        </w:rPr>
        <w:fldChar w:fldCharType="separate"/>
      </w:r>
      <w:r w:rsidR="00BB156C" w:rsidRPr="00C7210B">
        <w:rPr>
          <w:lang w:val="id-ID"/>
        </w:rPr>
        <w:t xml:space="preserve">Gambar </w:t>
      </w:r>
      <w:r w:rsidR="00BB156C" w:rsidRPr="00C7210B">
        <w:rPr>
          <w:noProof/>
          <w:lang w:val="id-ID"/>
        </w:rPr>
        <w:t>II</w:t>
      </w:r>
      <w:r w:rsidR="00BB156C" w:rsidRPr="00C7210B">
        <w:rPr>
          <w:lang w:val="id-ID"/>
        </w:rPr>
        <w:t>.</w:t>
      </w:r>
      <w:r w:rsidR="00BB156C" w:rsidRPr="00C7210B">
        <w:rPr>
          <w:noProof/>
          <w:lang w:val="id-ID"/>
        </w:rPr>
        <w:t>8</w:t>
      </w:r>
      <w:r w:rsidRPr="00C7210B">
        <w:rPr>
          <w:lang w:val="id-ID" w:eastAsia="en-US"/>
        </w:rPr>
        <w:fldChar w:fldCharType="end"/>
      </w:r>
      <w:r w:rsidRPr="00C7210B">
        <w:rPr>
          <w:lang w:val="id-ID" w:eastAsia="en-US"/>
        </w:rPr>
        <w:t xml:space="preserve">, namun dengan simpul akar berwarna hitam dan bukan merah. Kemudian ada satu kasus khusus yang memiliki pohon berwarna BB dan NB sekaligus sebagaimana ditunjukkan pada </w:t>
      </w:r>
      <w:r w:rsidRPr="00C7210B">
        <w:rPr>
          <w:lang w:val="id-ID" w:eastAsia="en-US"/>
        </w:rPr>
        <w:fldChar w:fldCharType="begin"/>
      </w:r>
      <w:r w:rsidRPr="00C7210B">
        <w:rPr>
          <w:lang w:val="id-ID" w:eastAsia="en-US"/>
        </w:rPr>
        <w:instrText xml:space="preserve"> REF _Ref61844728 \h </w:instrText>
      </w:r>
      <w:r w:rsidRPr="00C7210B">
        <w:rPr>
          <w:lang w:val="id-ID" w:eastAsia="en-US"/>
        </w:rPr>
      </w:r>
      <w:r w:rsidRPr="00C7210B">
        <w:rPr>
          <w:lang w:val="id-ID" w:eastAsia="en-US"/>
        </w:rPr>
        <w:fldChar w:fldCharType="separate"/>
      </w:r>
      <w:r w:rsidR="00BB156C" w:rsidRPr="00C7210B">
        <w:rPr>
          <w:lang w:val="id-ID"/>
        </w:rPr>
        <w:t xml:space="preserve">Gambar </w:t>
      </w:r>
      <w:r w:rsidR="00BB156C" w:rsidRPr="00C7210B">
        <w:rPr>
          <w:noProof/>
          <w:lang w:val="id-ID"/>
        </w:rPr>
        <w:t>II</w:t>
      </w:r>
      <w:r w:rsidR="00BB156C" w:rsidRPr="00C7210B">
        <w:rPr>
          <w:lang w:val="id-ID"/>
        </w:rPr>
        <w:t>.</w:t>
      </w:r>
      <w:r w:rsidR="00BB156C" w:rsidRPr="00C7210B">
        <w:rPr>
          <w:noProof/>
          <w:lang w:val="id-ID"/>
        </w:rPr>
        <w:t>11</w:t>
      </w:r>
      <w:r w:rsidRPr="00C7210B">
        <w:rPr>
          <w:lang w:val="id-ID" w:eastAsia="en-US"/>
        </w:rPr>
        <w:fldChar w:fldCharType="end"/>
      </w:r>
      <w:r w:rsidRPr="00C7210B">
        <w:rPr>
          <w:lang w:val="id-ID" w:eastAsia="en-US"/>
        </w:rPr>
        <w:t xml:space="preserve"> dengan simpul z berwarna BB, simpul x berwarna NB, simpul b, w, dan y berwarna hitam, dan simpul a, c, dan d berwarna merah atau hitam. </w:t>
      </w:r>
    </w:p>
    <w:p w14:paraId="5F2CB2E0" w14:textId="39A7E921" w:rsidR="0018304D" w:rsidRPr="00C7210B" w:rsidRDefault="0018304D" w:rsidP="0018304D">
      <w:pPr>
        <w:keepNext/>
        <w:rPr>
          <w:lang w:val="id-ID"/>
        </w:rPr>
      </w:pPr>
      <w:r w:rsidRPr="00C7210B">
        <w:rPr>
          <w:noProof/>
          <w:lang w:val="id-ID" w:eastAsia="en-US"/>
        </w:rPr>
        <w:lastRenderedPageBreak/>
        <w:drawing>
          <wp:inline distT="0" distB="0" distL="0" distR="0" wp14:anchorId="53FA5049" wp14:editId="16439496">
            <wp:extent cx="5038725" cy="2943225"/>
            <wp:effectExtent l="0" t="0" r="0" b="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8" r:lo="rId59" r:qs="rId60" r:cs="rId61"/>
              </a:graphicData>
            </a:graphic>
          </wp:inline>
        </w:drawing>
      </w:r>
    </w:p>
    <w:p w14:paraId="50D71417" w14:textId="14170C09" w:rsidR="0018304D" w:rsidRPr="00C7210B" w:rsidRDefault="00A640B5" w:rsidP="0018304D">
      <w:pPr>
        <w:pStyle w:val="Caption"/>
        <w:rPr>
          <w:lang w:val="id-ID"/>
        </w:rPr>
      </w:pPr>
      <w:bookmarkStart w:id="75" w:name="_Ref61844728"/>
      <w:bookmarkStart w:id="76" w:name="_Toc61863966"/>
      <w:bookmarkStart w:id="77" w:name="_Toc75938851"/>
      <w:r w:rsidRPr="00C7210B">
        <w:rPr>
          <w:lang w:val="id-ID"/>
        </w:rPr>
        <w:t>Gambar</w:t>
      </w:r>
      <w:r w:rsidR="0018304D" w:rsidRPr="00C7210B">
        <w:rPr>
          <w:lang w:val="id-ID"/>
        </w:rPr>
        <w:t xml:space="preserve"> </w:t>
      </w:r>
      <w:r w:rsidR="00801CAA" w:rsidRPr="00C7210B">
        <w:rPr>
          <w:lang w:val="id-ID"/>
        </w:rPr>
        <w:fldChar w:fldCharType="begin"/>
      </w:r>
      <w:r w:rsidR="00801CAA" w:rsidRPr="00C7210B">
        <w:rPr>
          <w:lang w:val="id-ID"/>
        </w:rPr>
        <w:instrText xml:space="preserve"> STYLEREF 1 \s </w:instrText>
      </w:r>
      <w:r w:rsidR="00801CAA" w:rsidRPr="00C7210B">
        <w:rPr>
          <w:lang w:val="id-ID"/>
        </w:rPr>
        <w:fldChar w:fldCharType="separate"/>
      </w:r>
      <w:r w:rsidR="00BB156C" w:rsidRPr="00C7210B">
        <w:rPr>
          <w:noProof/>
          <w:lang w:val="id-ID"/>
        </w:rPr>
        <w:t>II</w:t>
      </w:r>
      <w:r w:rsidR="00801CAA" w:rsidRPr="00C7210B">
        <w:rPr>
          <w:lang w:val="id-ID"/>
        </w:rPr>
        <w:fldChar w:fldCharType="end"/>
      </w:r>
      <w:r w:rsidR="00801CAA" w:rsidRPr="00C7210B">
        <w:rPr>
          <w:lang w:val="id-ID"/>
        </w:rPr>
        <w:t>.</w:t>
      </w:r>
      <w:r w:rsidR="00801CAA" w:rsidRPr="00C7210B">
        <w:rPr>
          <w:lang w:val="id-ID"/>
        </w:rPr>
        <w:fldChar w:fldCharType="begin"/>
      </w:r>
      <w:r w:rsidR="00801CAA" w:rsidRPr="00C7210B">
        <w:rPr>
          <w:lang w:val="id-ID"/>
        </w:rPr>
        <w:instrText xml:space="preserve"> SEQ Bagan \* ARABIC \s 1 </w:instrText>
      </w:r>
      <w:r w:rsidR="00801CAA" w:rsidRPr="00C7210B">
        <w:rPr>
          <w:lang w:val="id-ID"/>
        </w:rPr>
        <w:fldChar w:fldCharType="separate"/>
      </w:r>
      <w:r w:rsidR="00BB156C" w:rsidRPr="00C7210B">
        <w:rPr>
          <w:noProof/>
          <w:lang w:val="id-ID"/>
        </w:rPr>
        <w:t>11</w:t>
      </w:r>
      <w:r w:rsidR="00801CAA" w:rsidRPr="00C7210B">
        <w:rPr>
          <w:lang w:val="id-ID"/>
        </w:rPr>
        <w:fldChar w:fldCharType="end"/>
      </w:r>
      <w:bookmarkEnd w:id="75"/>
      <w:r w:rsidR="0018304D" w:rsidRPr="00C7210B">
        <w:rPr>
          <w:lang w:val="id-ID"/>
        </w:rPr>
        <w:t>. Pohon dengan simpul berwarna BB dan NB</w:t>
      </w:r>
      <w:bookmarkEnd w:id="76"/>
      <w:bookmarkEnd w:id="77"/>
    </w:p>
    <w:p w14:paraId="662A9297" w14:textId="52A1BEA9" w:rsidR="0018304D" w:rsidRPr="00C7210B" w:rsidRDefault="0018304D" w:rsidP="0018304D">
      <w:pPr>
        <w:rPr>
          <w:lang w:val="id-ID" w:eastAsia="en-US"/>
        </w:rPr>
      </w:pPr>
      <w:r w:rsidRPr="00C7210B">
        <w:rPr>
          <w:lang w:val="id-ID" w:eastAsia="en-US"/>
        </w:rPr>
        <w:t xml:space="preserve">Pohon-pohon ini akan diseimbangkan menjadi dua pohon yang serupa seperti dapat dilihat pada </w:t>
      </w:r>
      <w:r w:rsidRPr="00C7210B">
        <w:rPr>
          <w:lang w:val="id-ID" w:eastAsia="en-US"/>
        </w:rPr>
        <w:fldChar w:fldCharType="begin"/>
      </w:r>
      <w:r w:rsidRPr="00C7210B">
        <w:rPr>
          <w:lang w:val="id-ID" w:eastAsia="en-US"/>
        </w:rPr>
        <w:instrText xml:space="preserve"> REF _Ref61846477 \h </w:instrText>
      </w:r>
      <w:r w:rsidRPr="00C7210B">
        <w:rPr>
          <w:lang w:val="id-ID" w:eastAsia="en-US"/>
        </w:rPr>
      </w:r>
      <w:r w:rsidRPr="00C7210B">
        <w:rPr>
          <w:lang w:val="id-ID" w:eastAsia="en-US"/>
        </w:rPr>
        <w:fldChar w:fldCharType="separate"/>
      </w:r>
      <w:r w:rsidR="00BB156C" w:rsidRPr="00C7210B">
        <w:rPr>
          <w:lang w:val="id-ID"/>
        </w:rPr>
        <w:t xml:space="preserve">Gambar </w:t>
      </w:r>
      <w:r w:rsidR="00BB156C" w:rsidRPr="00C7210B">
        <w:rPr>
          <w:noProof/>
          <w:lang w:val="id-ID"/>
        </w:rPr>
        <w:t>II</w:t>
      </w:r>
      <w:r w:rsidR="00BB156C" w:rsidRPr="00C7210B">
        <w:rPr>
          <w:lang w:val="id-ID"/>
        </w:rPr>
        <w:t>.</w:t>
      </w:r>
      <w:r w:rsidR="00BB156C" w:rsidRPr="00C7210B">
        <w:rPr>
          <w:noProof/>
          <w:lang w:val="id-ID"/>
        </w:rPr>
        <w:t>12</w:t>
      </w:r>
      <w:r w:rsidRPr="00C7210B">
        <w:rPr>
          <w:lang w:val="id-ID" w:eastAsia="en-US"/>
        </w:rPr>
        <w:fldChar w:fldCharType="end"/>
      </w:r>
      <w:r w:rsidRPr="00C7210B">
        <w:rPr>
          <w:lang w:val="id-ID" w:eastAsia="en-US"/>
        </w:rPr>
        <w:t xml:space="preserve">. Pohon ini masih memiliki potensi pelanggaran properti warna pada simpul X dan Z namun hal itu bisa diselesaikan dengan melakukan algoritma penyeimbang hanya sekali pada simpul X dan Z tersebut dan kemudian pohon ini akan menjadi RBT yang valid </w:t>
      </w:r>
      <w:r w:rsidRPr="00C7210B">
        <w:rPr>
          <w:lang w:val="id-ID" w:eastAsia="en-US"/>
        </w:rPr>
        <w:fldChar w:fldCharType="begin" w:fldLock="1"/>
      </w:r>
      <w:r w:rsidR="00C053BB" w:rsidRPr="00C7210B">
        <w:rPr>
          <w:lang w:val="id-ID" w:eastAsia="en-US"/>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C7210B">
        <w:rPr>
          <w:lang w:val="id-ID" w:eastAsia="en-US"/>
        </w:rPr>
        <w:fldChar w:fldCharType="separate"/>
      </w:r>
      <w:r w:rsidR="00DF40DF" w:rsidRPr="00C7210B">
        <w:rPr>
          <w:noProof/>
          <w:lang w:val="id-ID" w:eastAsia="en-US"/>
        </w:rPr>
        <w:t>(Might, 2010)</w:t>
      </w:r>
      <w:r w:rsidRPr="00C7210B">
        <w:rPr>
          <w:lang w:val="id-ID" w:eastAsia="en-US"/>
        </w:rPr>
        <w:fldChar w:fldCharType="end"/>
      </w:r>
      <w:r w:rsidRPr="00C7210B">
        <w:rPr>
          <w:lang w:val="id-ID" w:eastAsia="en-US"/>
        </w:rPr>
        <w:t xml:space="preserve"> karena prosedur penyeimbangan yang dilakukan terhadap pohon yang tidak memiliki warna BB dan NB akan merupakan prosedur yang sama dengan prosedur penyeimbangan </w:t>
      </w:r>
      <w:proofErr w:type="spellStart"/>
      <w:r w:rsidRPr="00C7210B">
        <w:rPr>
          <w:lang w:val="id-ID" w:eastAsia="en-US"/>
        </w:rPr>
        <w:t>Okasaki</w:t>
      </w:r>
      <w:proofErr w:type="spellEnd"/>
      <w:r w:rsidRPr="00C7210B">
        <w:rPr>
          <w:lang w:val="id-ID" w:eastAsia="en-US"/>
        </w:rPr>
        <w:t xml:space="preserve"> yang tidak akan memanggil fungsi apa-apa lagi.</w:t>
      </w:r>
    </w:p>
    <w:p w14:paraId="0A469BB3" w14:textId="6130D161" w:rsidR="0018304D" w:rsidRPr="00C7210B" w:rsidRDefault="0018304D" w:rsidP="0018304D">
      <w:pPr>
        <w:keepNext/>
        <w:rPr>
          <w:lang w:val="id-ID"/>
        </w:rPr>
      </w:pPr>
      <w:r w:rsidRPr="00C7210B">
        <w:rPr>
          <w:noProof/>
          <w:lang w:val="id-ID" w:eastAsia="en-US"/>
        </w:rPr>
        <w:drawing>
          <wp:inline distT="0" distB="0" distL="0" distR="0" wp14:anchorId="44E6D138" wp14:editId="20EA8D06">
            <wp:extent cx="5038725" cy="1800225"/>
            <wp:effectExtent l="0" t="0" r="0" b="0"/>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3" r:lo="rId64" r:qs="rId65" r:cs="rId66"/>
              </a:graphicData>
            </a:graphic>
          </wp:inline>
        </w:drawing>
      </w:r>
    </w:p>
    <w:p w14:paraId="51CFEAA2" w14:textId="315894B8" w:rsidR="0018304D" w:rsidRPr="00C7210B" w:rsidRDefault="00A640B5" w:rsidP="0018304D">
      <w:pPr>
        <w:pStyle w:val="Caption"/>
        <w:rPr>
          <w:lang w:val="id-ID"/>
        </w:rPr>
      </w:pPr>
      <w:bookmarkStart w:id="78" w:name="_Ref61846477"/>
      <w:bookmarkStart w:id="79" w:name="_Toc61863967"/>
      <w:bookmarkStart w:id="80" w:name="_Toc75938852"/>
      <w:r w:rsidRPr="00C7210B">
        <w:rPr>
          <w:lang w:val="id-ID"/>
        </w:rPr>
        <w:t>Gambar</w:t>
      </w:r>
      <w:r w:rsidR="0018304D" w:rsidRPr="00C7210B">
        <w:rPr>
          <w:lang w:val="id-ID"/>
        </w:rPr>
        <w:t xml:space="preserve"> </w:t>
      </w:r>
      <w:r w:rsidR="00801CAA" w:rsidRPr="00C7210B">
        <w:rPr>
          <w:lang w:val="id-ID"/>
        </w:rPr>
        <w:fldChar w:fldCharType="begin"/>
      </w:r>
      <w:r w:rsidR="00801CAA" w:rsidRPr="00C7210B">
        <w:rPr>
          <w:lang w:val="id-ID"/>
        </w:rPr>
        <w:instrText xml:space="preserve"> STYLEREF 1 \s </w:instrText>
      </w:r>
      <w:r w:rsidR="00801CAA" w:rsidRPr="00C7210B">
        <w:rPr>
          <w:lang w:val="id-ID"/>
        </w:rPr>
        <w:fldChar w:fldCharType="separate"/>
      </w:r>
      <w:r w:rsidR="00BB156C" w:rsidRPr="00C7210B">
        <w:rPr>
          <w:noProof/>
          <w:lang w:val="id-ID"/>
        </w:rPr>
        <w:t>II</w:t>
      </w:r>
      <w:r w:rsidR="00801CAA" w:rsidRPr="00C7210B">
        <w:rPr>
          <w:lang w:val="id-ID"/>
        </w:rPr>
        <w:fldChar w:fldCharType="end"/>
      </w:r>
      <w:r w:rsidR="00801CAA" w:rsidRPr="00C7210B">
        <w:rPr>
          <w:lang w:val="id-ID"/>
        </w:rPr>
        <w:t>.</w:t>
      </w:r>
      <w:r w:rsidR="00801CAA" w:rsidRPr="00C7210B">
        <w:rPr>
          <w:lang w:val="id-ID"/>
        </w:rPr>
        <w:fldChar w:fldCharType="begin"/>
      </w:r>
      <w:r w:rsidR="00801CAA" w:rsidRPr="00C7210B">
        <w:rPr>
          <w:lang w:val="id-ID"/>
        </w:rPr>
        <w:instrText xml:space="preserve"> SEQ Bagan \* ARABIC \s 1 </w:instrText>
      </w:r>
      <w:r w:rsidR="00801CAA" w:rsidRPr="00C7210B">
        <w:rPr>
          <w:lang w:val="id-ID"/>
        </w:rPr>
        <w:fldChar w:fldCharType="separate"/>
      </w:r>
      <w:r w:rsidR="00BB156C" w:rsidRPr="00C7210B">
        <w:rPr>
          <w:noProof/>
          <w:lang w:val="id-ID"/>
        </w:rPr>
        <w:t>12</w:t>
      </w:r>
      <w:r w:rsidR="00801CAA" w:rsidRPr="00C7210B">
        <w:rPr>
          <w:lang w:val="id-ID"/>
        </w:rPr>
        <w:fldChar w:fldCharType="end"/>
      </w:r>
      <w:bookmarkEnd w:id="78"/>
      <w:r w:rsidR="0018304D" w:rsidRPr="00C7210B">
        <w:rPr>
          <w:lang w:val="id-ID"/>
        </w:rPr>
        <w:t>. Pohon hasil penyeimbangan</w:t>
      </w:r>
      <w:bookmarkEnd w:id="79"/>
      <w:bookmarkEnd w:id="80"/>
    </w:p>
    <w:p w14:paraId="30692311" w14:textId="77777777" w:rsidR="0018304D" w:rsidRPr="00C7210B" w:rsidRDefault="0018304D" w:rsidP="0018304D">
      <w:pPr>
        <w:rPr>
          <w:lang w:val="id-ID" w:eastAsia="en-US"/>
        </w:rPr>
      </w:pPr>
      <w:r w:rsidRPr="00C7210B">
        <w:rPr>
          <w:lang w:val="id-ID" w:eastAsia="en-US"/>
        </w:rPr>
        <w:lastRenderedPageBreak/>
        <w:t>Fungsi penyeimbang yang sudah ditambahkan kode-kode untuk menangani warna BB dan NB terlihat seperti ini:</w:t>
      </w:r>
    </w:p>
    <w:p w14:paraId="4C731153"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C7210B">
        <w:rPr>
          <w:rFonts w:ascii="Courier New" w:hAnsi="Courier New" w:cs="Courier New"/>
          <w:color w:val="000000"/>
          <w:sz w:val="20"/>
          <w:szCs w:val="20"/>
        </w:rPr>
        <w:t>balance</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660066"/>
          <w:sz w:val="20"/>
          <w:szCs w:val="20"/>
        </w:rPr>
        <w:t>Color</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g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660066"/>
          <w:sz w:val="20"/>
          <w:szCs w:val="20"/>
        </w:rPr>
        <w:t>RBSet</w:t>
      </w:r>
      <w:proofErr w:type="spellEnd"/>
      <w:r w:rsidRPr="00C7210B">
        <w:rPr>
          <w:rFonts w:ascii="Courier New" w:hAnsi="Courier New" w:cs="Courier New"/>
          <w:color w:val="000000"/>
          <w:sz w:val="20"/>
          <w:szCs w:val="20"/>
        </w:rPr>
        <w:t xml:space="preserve"> a </w:t>
      </w:r>
      <w:r w:rsidRPr="00C7210B">
        <w:rPr>
          <w:rFonts w:ascii="Courier New" w:hAnsi="Courier New" w:cs="Courier New"/>
          <w:color w:val="666600"/>
          <w:sz w:val="20"/>
          <w:szCs w:val="20"/>
        </w:rPr>
        <w:t>-&gt;</w:t>
      </w:r>
      <w:r w:rsidRPr="00C7210B">
        <w:rPr>
          <w:rFonts w:ascii="Courier New" w:hAnsi="Courier New" w:cs="Courier New"/>
          <w:color w:val="000000"/>
          <w:sz w:val="20"/>
          <w:szCs w:val="20"/>
        </w:rPr>
        <w:t xml:space="preserve"> a </w:t>
      </w:r>
      <w:r w:rsidRPr="00C7210B">
        <w:rPr>
          <w:rFonts w:ascii="Courier New" w:hAnsi="Courier New" w:cs="Courier New"/>
          <w:color w:val="666600"/>
          <w:sz w:val="20"/>
          <w:szCs w:val="20"/>
        </w:rPr>
        <w:t>-&g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660066"/>
          <w:sz w:val="20"/>
          <w:szCs w:val="20"/>
        </w:rPr>
        <w:t>RBSet</w:t>
      </w:r>
      <w:proofErr w:type="spellEnd"/>
      <w:r w:rsidRPr="00C7210B">
        <w:rPr>
          <w:rFonts w:ascii="Courier New" w:hAnsi="Courier New" w:cs="Courier New"/>
          <w:color w:val="000000"/>
          <w:sz w:val="20"/>
          <w:szCs w:val="20"/>
        </w:rPr>
        <w:t xml:space="preserve"> a </w:t>
      </w:r>
      <w:r w:rsidRPr="00C7210B">
        <w:rPr>
          <w:rFonts w:ascii="Courier New" w:hAnsi="Courier New" w:cs="Courier New"/>
          <w:color w:val="666600"/>
          <w:sz w:val="20"/>
          <w:szCs w:val="20"/>
        </w:rPr>
        <w:t>-&g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660066"/>
          <w:sz w:val="20"/>
          <w:szCs w:val="20"/>
        </w:rPr>
        <w:t>RBSet</w:t>
      </w:r>
      <w:proofErr w:type="spellEnd"/>
      <w:r w:rsidRPr="00C7210B">
        <w:rPr>
          <w:rFonts w:ascii="Courier New" w:hAnsi="Courier New" w:cs="Courier New"/>
          <w:color w:val="000000"/>
          <w:sz w:val="20"/>
          <w:szCs w:val="20"/>
        </w:rPr>
        <w:t xml:space="preserve"> a</w:t>
      </w:r>
    </w:p>
    <w:p w14:paraId="756C884C"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000000"/>
          <w:sz w:val="20"/>
          <w:szCs w:val="20"/>
        </w:rPr>
        <w:t> </w:t>
      </w:r>
    </w:p>
    <w:p w14:paraId="5FB5C212"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0066"/>
          <w:sz w:val="20"/>
          <w:szCs w:val="20"/>
        </w:rPr>
        <w:t xml:space="preserve">Kasus-kasus </w:t>
      </w:r>
      <w:proofErr w:type="spellStart"/>
      <w:r w:rsidRPr="00C7210B">
        <w:rPr>
          <w:rFonts w:ascii="Courier New" w:hAnsi="Courier New" w:cs="Courier New"/>
          <w:color w:val="660066"/>
          <w:sz w:val="20"/>
          <w:szCs w:val="20"/>
        </w:rPr>
        <w:t>Okasaki</w:t>
      </w:r>
      <w:proofErr w:type="spellEnd"/>
      <w:r w:rsidRPr="00C7210B">
        <w:rPr>
          <w:rFonts w:ascii="Courier New" w:hAnsi="Courier New" w:cs="Courier New"/>
          <w:color w:val="666600"/>
          <w:sz w:val="20"/>
          <w:szCs w:val="20"/>
        </w:rPr>
        <w:t>:</w:t>
      </w:r>
    </w:p>
    <w:p w14:paraId="5AE30D1F"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C7210B">
        <w:rPr>
          <w:rFonts w:ascii="Courier New" w:hAnsi="Courier New" w:cs="Courier New"/>
          <w:color w:val="000000"/>
          <w:sz w:val="20"/>
          <w:szCs w:val="20"/>
        </w:rPr>
        <w:t>balance</w:t>
      </w:r>
      <w:proofErr w:type="spellEnd"/>
      <w:r w:rsidRPr="00C7210B">
        <w:rPr>
          <w:rFonts w:ascii="Courier New" w:hAnsi="Courier New" w:cs="Courier New"/>
          <w:color w:val="000000"/>
          <w:sz w:val="20"/>
          <w:szCs w:val="20"/>
        </w:rPr>
        <w:t xml:space="preserve"> B</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T R </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R a x b</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y c</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z d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T R </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B a x b</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y </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B c z d</w:t>
      </w:r>
      <w:r w:rsidRPr="00C7210B">
        <w:rPr>
          <w:rFonts w:ascii="Courier New" w:hAnsi="Courier New" w:cs="Courier New"/>
          <w:color w:val="666600"/>
          <w:sz w:val="20"/>
          <w:szCs w:val="20"/>
        </w:rPr>
        <w:t>)</w:t>
      </w:r>
    </w:p>
    <w:p w14:paraId="537B3D45"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C7210B">
        <w:rPr>
          <w:rFonts w:ascii="Courier New" w:hAnsi="Courier New" w:cs="Courier New"/>
          <w:color w:val="000000"/>
          <w:sz w:val="20"/>
          <w:szCs w:val="20"/>
        </w:rPr>
        <w:t>balance</w:t>
      </w:r>
      <w:proofErr w:type="spellEnd"/>
      <w:r w:rsidRPr="00C7210B">
        <w:rPr>
          <w:rFonts w:ascii="Courier New" w:hAnsi="Courier New" w:cs="Courier New"/>
          <w:color w:val="000000"/>
          <w:sz w:val="20"/>
          <w:szCs w:val="20"/>
        </w:rPr>
        <w:t xml:space="preserve"> B</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T R a x </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R b y c</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z d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T R </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B a x b</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y </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B c z d</w:t>
      </w:r>
      <w:r w:rsidRPr="00C7210B">
        <w:rPr>
          <w:rFonts w:ascii="Courier New" w:hAnsi="Courier New" w:cs="Courier New"/>
          <w:color w:val="666600"/>
          <w:sz w:val="20"/>
          <w:szCs w:val="20"/>
        </w:rPr>
        <w:t>)</w:t>
      </w:r>
    </w:p>
    <w:p w14:paraId="39EA6632"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C7210B">
        <w:rPr>
          <w:rFonts w:ascii="Courier New" w:hAnsi="Courier New" w:cs="Courier New"/>
          <w:color w:val="000000"/>
          <w:sz w:val="20"/>
          <w:szCs w:val="20"/>
        </w:rPr>
        <w:t>balance</w:t>
      </w:r>
      <w:proofErr w:type="spellEnd"/>
      <w:r w:rsidRPr="00C7210B">
        <w:rPr>
          <w:rFonts w:ascii="Courier New" w:hAnsi="Courier New" w:cs="Courier New"/>
          <w:color w:val="000000"/>
          <w:sz w:val="20"/>
          <w:szCs w:val="20"/>
        </w:rPr>
        <w:t xml:space="preserve"> B a x</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T R </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R b y c</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z d</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T R </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B a x b</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y </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B c z d</w:t>
      </w:r>
      <w:r w:rsidRPr="00C7210B">
        <w:rPr>
          <w:rFonts w:ascii="Courier New" w:hAnsi="Courier New" w:cs="Courier New"/>
          <w:color w:val="666600"/>
          <w:sz w:val="20"/>
          <w:szCs w:val="20"/>
        </w:rPr>
        <w:t>)</w:t>
      </w:r>
    </w:p>
    <w:p w14:paraId="705F55BE"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C7210B">
        <w:rPr>
          <w:rFonts w:ascii="Courier New" w:hAnsi="Courier New" w:cs="Courier New"/>
          <w:color w:val="000000"/>
          <w:sz w:val="20"/>
          <w:szCs w:val="20"/>
        </w:rPr>
        <w:t>balance</w:t>
      </w:r>
      <w:proofErr w:type="spellEnd"/>
      <w:r w:rsidRPr="00C7210B">
        <w:rPr>
          <w:rFonts w:ascii="Courier New" w:hAnsi="Courier New" w:cs="Courier New"/>
          <w:color w:val="000000"/>
          <w:sz w:val="20"/>
          <w:szCs w:val="20"/>
        </w:rPr>
        <w:t xml:space="preserve"> B a x</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T R b y </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R c z d</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T R </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B a x b</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y </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B c z d</w:t>
      </w:r>
      <w:r w:rsidRPr="00C7210B">
        <w:rPr>
          <w:rFonts w:ascii="Courier New" w:hAnsi="Courier New" w:cs="Courier New"/>
          <w:color w:val="666600"/>
          <w:sz w:val="20"/>
          <w:szCs w:val="20"/>
        </w:rPr>
        <w:t>)</w:t>
      </w:r>
    </w:p>
    <w:p w14:paraId="1469421A"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000000"/>
          <w:sz w:val="20"/>
          <w:szCs w:val="20"/>
        </w:rPr>
        <w:t> </w:t>
      </w:r>
    </w:p>
    <w:p w14:paraId="25199E76"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0066"/>
          <w:sz w:val="20"/>
          <w:szCs w:val="20"/>
        </w:rPr>
        <w:t xml:space="preserve">6 kasus penghapusan </w:t>
      </w:r>
      <w:proofErr w:type="spellStart"/>
      <w:r w:rsidRPr="00C7210B">
        <w:rPr>
          <w:rFonts w:ascii="Courier New" w:hAnsi="Courier New" w:cs="Courier New"/>
          <w:color w:val="660066"/>
          <w:sz w:val="20"/>
          <w:szCs w:val="20"/>
        </w:rPr>
        <w:t>Might</w:t>
      </w:r>
      <w:proofErr w:type="spellEnd"/>
      <w:r w:rsidRPr="00C7210B">
        <w:rPr>
          <w:rFonts w:ascii="Courier New" w:hAnsi="Courier New" w:cs="Courier New"/>
          <w:color w:val="666600"/>
          <w:sz w:val="20"/>
          <w:szCs w:val="20"/>
        </w:rPr>
        <w:t>:</w:t>
      </w:r>
    </w:p>
    <w:p w14:paraId="62E0E57D"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C7210B">
        <w:rPr>
          <w:rFonts w:ascii="Courier New" w:hAnsi="Courier New" w:cs="Courier New"/>
          <w:color w:val="000000"/>
          <w:sz w:val="20"/>
          <w:szCs w:val="20"/>
        </w:rPr>
        <w:t>balance</w:t>
      </w:r>
      <w:proofErr w:type="spellEnd"/>
      <w:r w:rsidRPr="00C7210B">
        <w:rPr>
          <w:rFonts w:ascii="Courier New" w:hAnsi="Courier New" w:cs="Courier New"/>
          <w:color w:val="000000"/>
          <w:sz w:val="20"/>
          <w:szCs w:val="20"/>
        </w:rPr>
        <w:t xml:space="preserve"> BB</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R</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R a x b</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y c</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z d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T B </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B a x b</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y </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B c z d</w:t>
      </w:r>
      <w:r w:rsidRPr="00C7210B">
        <w:rPr>
          <w:rFonts w:ascii="Courier New" w:hAnsi="Courier New" w:cs="Courier New"/>
          <w:color w:val="666600"/>
          <w:sz w:val="20"/>
          <w:szCs w:val="20"/>
        </w:rPr>
        <w:t>)</w:t>
      </w:r>
    </w:p>
    <w:p w14:paraId="68D0D755"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C7210B">
        <w:rPr>
          <w:rFonts w:ascii="Courier New" w:hAnsi="Courier New" w:cs="Courier New"/>
          <w:color w:val="000000"/>
          <w:sz w:val="20"/>
          <w:szCs w:val="20"/>
        </w:rPr>
        <w:t>balance</w:t>
      </w:r>
      <w:proofErr w:type="spellEnd"/>
      <w:r w:rsidRPr="00C7210B">
        <w:rPr>
          <w:rFonts w:ascii="Courier New" w:hAnsi="Courier New" w:cs="Courier New"/>
          <w:color w:val="000000"/>
          <w:sz w:val="20"/>
          <w:szCs w:val="20"/>
        </w:rPr>
        <w:t xml:space="preserve"> BB</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R a x</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R b y c</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z d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T B </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B a x b</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y </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B c z d</w:t>
      </w:r>
      <w:r w:rsidRPr="00C7210B">
        <w:rPr>
          <w:rFonts w:ascii="Courier New" w:hAnsi="Courier New" w:cs="Courier New"/>
          <w:color w:val="666600"/>
          <w:sz w:val="20"/>
          <w:szCs w:val="20"/>
        </w:rPr>
        <w:t>)</w:t>
      </w:r>
    </w:p>
    <w:p w14:paraId="2EE1B970"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C7210B">
        <w:rPr>
          <w:rFonts w:ascii="Courier New" w:hAnsi="Courier New" w:cs="Courier New"/>
          <w:color w:val="000000"/>
          <w:sz w:val="20"/>
          <w:szCs w:val="20"/>
        </w:rPr>
        <w:t>balance</w:t>
      </w:r>
      <w:proofErr w:type="spellEnd"/>
      <w:r w:rsidRPr="00C7210B">
        <w:rPr>
          <w:rFonts w:ascii="Courier New" w:hAnsi="Courier New" w:cs="Courier New"/>
          <w:color w:val="000000"/>
          <w:sz w:val="20"/>
          <w:szCs w:val="20"/>
        </w:rPr>
        <w:t xml:space="preserve"> BB a x </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R</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R b y c</w:t>
      </w:r>
      <w:r w:rsidRPr="00C7210B">
        <w:rPr>
          <w:rFonts w:ascii="Courier New" w:hAnsi="Courier New" w:cs="Courier New"/>
          <w:color w:val="666600"/>
          <w:sz w:val="20"/>
          <w:szCs w:val="20"/>
        </w:rPr>
        <w:t>)</w:t>
      </w:r>
      <w:r w:rsidRPr="00C7210B">
        <w:rPr>
          <w:rFonts w:ascii="Courier New" w:hAnsi="Courier New" w:cs="Courier New"/>
          <w:color w:val="000000"/>
          <w:sz w:val="20"/>
          <w:szCs w:val="20"/>
        </w:rPr>
        <w:t>z d</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T B </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B a x b</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y </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B c z d</w:t>
      </w:r>
      <w:r w:rsidRPr="00C7210B">
        <w:rPr>
          <w:rFonts w:ascii="Courier New" w:hAnsi="Courier New" w:cs="Courier New"/>
          <w:color w:val="666600"/>
          <w:sz w:val="20"/>
          <w:szCs w:val="20"/>
        </w:rPr>
        <w:t>)</w:t>
      </w:r>
    </w:p>
    <w:p w14:paraId="2493C432"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C7210B">
        <w:rPr>
          <w:rFonts w:ascii="Courier New" w:hAnsi="Courier New" w:cs="Courier New"/>
          <w:color w:val="000000"/>
          <w:sz w:val="20"/>
          <w:szCs w:val="20"/>
        </w:rPr>
        <w:t>balance</w:t>
      </w:r>
      <w:proofErr w:type="spellEnd"/>
      <w:r w:rsidRPr="00C7210B">
        <w:rPr>
          <w:rFonts w:ascii="Courier New" w:hAnsi="Courier New" w:cs="Courier New"/>
          <w:color w:val="000000"/>
          <w:sz w:val="20"/>
          <w:szCs w:val="20"/>
        </w:rPr>
        <w:t xml:space="preserve"> BB a x</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R b y</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R c z d</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T B </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B a x b</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y </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B c z d</w:t>
      </w:r>
      <w:r w:rsidRPr="00C7210B">
        <w:rPr>
          <w:rFonts w:ascii="Courier New" w:hAnsi="Courier New" w:cs="Courier New"/>
          <w:color w:val="666600"/>
          <w:sz w:val="20"/>
          <w:szCs w:val="20"/>
        </w:rPr>
        <w:t>)</w:t>
      </w:r>
    </w:p>
    <w:p w14:paraId="53DA8914"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000000"/>
          <w:sz w:val="20"/>
          <w:szCs w:val="20"/>
        </w:rPr>
        <w:t> </w:t>
      </w:r>
    </w:p>
    <w:p w14:paraId="01C9B915"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C7210B">
        <w:rPr>
          <w:rFonts w:ascii="Courier New" w:hAnsi="Courier New" w:cs="Courier New"/>
          <w:color w:val="000000"/>
          <w:sz w:val="20"/>
          <w:szCs w:val="20"/>
        </w:rPr>
        <w:t>balance</w:t>
      </w:r>
      <w:proofErr w:type="spellEnd"/>
      <w:r w:rsidRPr="00C7210B">
        <w:rPr>
          <w:rFonts w:ascii="Courier New" w:hAnsi="Courier New" w:cs="Courier New"/>
          <w:color w:val="000000"/>
          <w:sz w:val="20"/>
          <w:szCs w:val="20"/>
        </w:rPr>
        <w:t xml:space="preserve"> BB a x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T NB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T B </w:t>
      </w:r>
      <w:proofErr w:type="spellStart"/>
      <w:r w:rsidRPr="00C7210B">
        <w:rPr>
          <w:rFonts w:ascii="Courier New" w:hAnsi="Courier New" w:cs="Courier New"/>
          <w:color w:val="000000"/>
          <w:sz w:val="20"/>
          <w:szCs w:val="20"/>
        </w:rPr>
        <w:t>b</w:t>
      </w:r>
      <w:proofErr w:type="spellEnd"/>
      <w:r w:rsidRPr="00C7210B">
        <w:rPr>
          <w:rFonts w:ascii="Courier New" w:hAnsi="Courier New" w:cs="Courier New"/>
          <w:color w:val="000000"/>
          <w:sz w:val="20"/>
          <w:szCs w:val="20"/>
        </w:rPr>
        <w:t xml:space="preserve"> y c</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z d@</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B _ _ _</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
    <w:p w14:paraId="32CE14ED"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T B </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B a x b</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y </w:t>
      </w:r>
      <w:r w:rsidRPr="00C7210B">
        <w:rPr>
          <w:rFonts w:ascii="Courier New" w:hAnsi="Courier New" w:cs="Courier New"/>
          <w:color w:val="666600"/>
          <w:sz w:val="20"/>
          <w:szCs w:val="20"/>
        </w:rPr>
        <w:t>(</w:t>
      </w:r>
      <w:proofErr w:type="spellStart"/>
      <w:r w:rsidRPr="00C7210B">
        <w:rPr>
          <w:rFonts w:ascii="Courier New" w:hAnsi="Courier New" w:cs="Courier New"/>
          <w:color w:val="000000"/>
          <w:sz w:val="20"/>
          <w:szCs w:val="20"/>
        </w:rPr>
        <w:t>balance</w:t>
      </w:r>
      <w:proofErr w:type="spellEnd"/>
      <w:r w:rsidRPr="00C7210B">
        <w:rPr>
          <w:rFonts w:ascii="Courier New" w:hAnsi="Courier New" w:cs="Courier New"/>
          <w:color w:val="000000"/>
          <w:sz w:val="20"/>
          <w:szCs w:val="20"/>
        </w:rPr>
        <w:t xml:space="preserve"> B c z </w:t>
      </w:r>
      <w:r w:rsidRPr="00C7210B">
        <w:rPr>
          <w:rFonts w:ascii="Courier New" w:hAnsi="Courier New" w:cs="Courier New"/>
          <w:color w:val="666600"/>
          <w:sz w:val="20"/>
          <w:szCs w:val="20"/>
        </w:rPr>
        <w:t>(</w:t>
      </w:r>
      <w:proofErr w:type="spellStart"/>
      <w:r w:rsidRPr="00C7210B">
        <w:rPr>
          <w:rFonts w:ascii="Courier New" w:hAnsi="Courier New" w:cs="Courier New"/>
          <w:color w:val="000000"/>
          <w:sz w:val="20"/>
          <w:szCs w:val="20"/>
        </w:rPr>
        <w:t>redden</w:t>
      </w:r>
      <w:proofErr w:type="spellEnd"/>
      <w:r w:rsidRPr="00C7210B">
        <w:rPr>
          <w:rFonts w:ascii="Courier New" w:hAnsi="Courier New" w:cs="Courier New"/>
          <w:color w:val="000000"/>
          <w:sz w:val="20"/>
          <w:szCs w:val="20"/>
        </w:rPr>
        <w:t xml:space="preserve"> d</w:t>
      </w:r>
      <w:r w:rsidRPr="00C7210B">
        <w:rPr>
          <w:rFonts w:ascii="Courier New" w:hAnsi="Courier New" w:cs="Courier New"/>
          <w:color w:val="666600"/>
          <w:sz w:val="20"/>
          <w:szCs w:val="20"/>
        </w:rPr>
        <w:t>))</w:t>
      </w:r>
    </w:p>
    <w:p w14:paraId="270587B7"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C7210B">
        <w:rPr>
          <w:rFonts w:ascii="Courier New" w:hAnsi="Courier New" w:cs="Courier New"/>
          <w:color w:val="000000"/>
          <w:sz w:val="20"/>
          <w:szCs w:val="20"/>
        </w:rPr>
        <w:t>balance</w:t>
      </w:r>
      <w:proofErr w:type="spellEnd"/>
      <w:r w:rsidRPr="00C7210B">
        <w:rPr>
          <w:rFonts w:ascii="Courier New" w:hAnsi="Courier New" w:cs="Courier New"/>
          <w:color w:val="000000"/>
          <w:sz w:val="20"/>
          <w:szCs w:val="20"/>
        </w:rPr>
        <w:t xml:space="preserve"> BB </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NB a@</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B _ _ _</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x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T B </w:t>
      </w:r>
      <w:proofErr w:type="spellStart"/>
      <w:r w:rsidRPr="00C7210B">
        <w:rPr>
          <w:rFonts w:ascii="Courier New" w:hAnsi="Courier New" w:cs="Courier New"/>
          <w:color w:val="000000"/>
          <w:sz w:val="20"/>
          <w:szCs w:val="20"/>
        </w:rPr>
        <w:t>b</w:t>
      </w:r>
      <w:proofErr w:type="spellEnd"/>
      <w:r w:rsidRPr="00C7210B">
        <w:rPr>
          <w:rFonts w:ascii="Courier New" w:hAnsi="Courier New" w:cs="Courier New"/>
          <w:color w:val="000000"/>
          <w:sz w:val="20"/>
          <w:szCs w:val="20"/>
        </w:rPr>
        <w:t xml:space="preserve"> y c</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z d</w:t>
      </w:r>
    </w:p>
    <w:p w14:paraId="1A344A21"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color w:val="666600"/>
          <w:sz w:val="20"/>
          <w:szCs w:val="20"/>
        </w:rPr>
      </w:pP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T B </w:t>
      </w:r>
      <w:r w:rsidRPr="00C7210B">
        <w:rPr>
          <w:rFonts w:ascii="Courier New" w:hAnsi="Courier New" w:cs="Courier New"/>
          <w:color w:val="666600"/>
          <w:sz w:val="20"/>
          <w:szCs w:val="20"/>
        </w:rPr>
        <w:t>(</w:t>
      </w:r>
      <w:proofErr w:type="spellStart"/>
      <w:r w:rsidRPr="00C7210B">
        <w:rPr>
          <w:rFonts w:ascii="Courier New" w:hAnsi="Courier New" w:cs="Courier New"/>
          <w:color w:val="000000"/>
          <w:sz w:val="20"/>
          <w:szCs w:val="20"/>
        </w:rPr>
        <w:t>balance</w:t>
      </w:r>
      <w:proofErr w:type="spellEnd"/>
      <w:r w:rsidRPr="00C7210B">
        <w:rPr>
          <w:rFonts w:ascii="Courier New" w:hAnsi="Courier New" w:cs="Courier New"/>
          <w:color w:val="000000"/>
          <w:sz w:val="20"/>
          <w:szCs w:val="20"/>
        </w:rPr>
        <w:t xml:space="preserve"> B </w:t>
      </w:r>
      <w:r w:rsidRPr="00C7210B">
        <w:rPr>
          <w:rFonts w:ascii="Courier New" w:hAnsi="Courier New" w:cs="Courier New"/>
          <w:color w:val="666600"/>
          <w:sz w:val="20"/>
          <w:szCs w:val="20"/>
        </w:rPr>
        <w:t>(</w:t>
      </w:r>
      <w:proofErr w:type="spellStart"/>
      <w:r w:rsidRPr="00C7210B">
        <w:rPr>
          <w:rFonts w:ascii="Courier New" w:hAnsi="Courier New" w:cs="Courier New"/>
          <w:color w:val="000000"/>
          <w:sz w:val="20"/>
          <w:szCs w:val="20"/>
        </w:rPr>
        <w:t>redden</w:t>
      </w:r>
      <w:proofErr w:type="spellEnd"/>
      <w:r w:rsidRPr="00C7210B">
        <w:rPr>
          <w:rFonts w:ascii="Courier New" w:hAnsi="Courier New" w:cs="Courier New"/>
          <w:color w:val="000000"/>
          <w:sz w:val="20"/>
          <w:szCs w:val="20"/>
        </w:rPr>
        <w:t xml:space="preserve"> a</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x b</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y </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B c z d</w:t>
      </w:r>
      <w:r w:rsidRPr="00C7210B">
        <w:rPr>
          <w:rFonts w:ascii="Courier New" w:hAnsi="Courier New" w:cs="Courier New"/>
          <w:color w:val="666600"/>
          <w:sz w:val="20"/>
          <w:szCs w:val="20"/>
        </w:rPr>
        <w:t>)</w:t>
      </w:r>
    </w:p>
    <w:p w14:paraId="630C94E0"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color w:val="666600"/>
          <w:sz w:val="20"/>
          <w:szCs w:val="20"/>
        </w:rPr>
      </w:pPr>
    </w:p>
    <w:p w14:paraId="74B83AC0"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C7210B">
        <w:rPr>
          <w:rFonts w:ascii="Courier New" w:hAnsi="Courier New" w:cs="Courier New"/>
          <w:sz w:val="20"/>
          <w:szCs w:val="20"/>
        </w:rPr>
        <w:t>balance</w:t>
      </w:r>
      <w:proofErr w:type="spellEnd"/>
      <w:r w:rsidRPr="00C7210B">
        <w:rPr>
          <w:rFonts w:ascii="Courier New" w:hAnsi="Courier New" w:cs="Courier New"/>
          <w:sz w:val="20"/>
          <w:szCs w:val="20"/>
        </w:rPr>
        <w:t xml:space="preserve"> </w:t>
      </w:r>
      <w:proofErr w:type="spellStart"/>
      <w:r w:rsidRPr="00C7210B">
        <w:rPr>
          <w:rFonts w:ascii="Courier New" w:hAnsi="Courier New" w:cs="Courier New"/>
          <w:sz w:val="20"/>
          <w:szCs w:val="20"/>
        </w:rPr>
        <w:t>color</w:t>
      </w:r>
      <w:proofErr w:type="spellEnd"/>
      <w:r w:rsidRPr="00C7210B">
        <w:rPr>
          <w:rFonts w:ascii="Courier New" w:hAnsi="Courier New" w:cs="Courier New"/>
          <w:sz w:val="20"/>
          <w:szCs w:val="20"/>
        </w:rPr>
        <w:t xml:space="preserve"> a x b = T </w:t>
      </w:r>
      <w:proofErr w:type="spellStart"/>
      <w:r w:rsidRPr="00C7210B">
        <w:rPr>
          <w:rFonts w:ascii="Courier New" w:hAnsi="Courier New" w:cs="Courier New"/>
          <w:sz w:val="20"/>
          <w:szCs w:val="20"/>
        </w:rPr>
        <w:t>color</w:t>
      </w:r>
      <w:proofErr w:type="spellEnd"/>
      <w:r w:rsidRPr="00C7210B">
        <w:rPr>
          <w:rFonts w:ascii="Courier New" w:hAnsi="Courier New" w:cs="Courier New"/>
          <w:sz w:val="20"/>
          <w:szCs w:val="20"/>
        </w:rPr>
        <w:t xml:space="preserve"> a x b</w:t>
      </w:r>
    </w:p>
    <w:p w14:paraId="5AB2CEBC" w14:textId="77777777" w:rsidR="0018304D" w:rsidRPr="00C7210B" w:rsidRDefault="0018304D" w:rsidP="0018304D">
      <w:pPr>
        <w:rPr>
          <w:lang w:val="id-ID" w:eastAsia="en-US"/>
        </w:rPr>
      </w:pPr>
      <w:r w:rsidRPr="00C7210B">
        <w:rPr>
          <w:lang w:val="id-ID" w:eastAsia="en-US"/>
        </w:rPr>
        <w:t xml:space="preserve">Fungsi </w:t>
      </w:r>
      <w:proofErr w:type="spellStart"/>
      <w:r w:rsidRPr="00C7210B">
        <w:rPr>
          <w:rFonts w:ascii="Courier New" w:hAnsi="Courier New" w:cs="Courier New"/>
          <w:lang w:val="id-ID" w:eastAsia="en-US"/>
        </w:rPr>
        <w:t>redden</w:t>
      </w:r>
      <w:proofErr w:type="spellEnd"/>
      <w:r w:rsidRPr="00C7210B">
        <w:rPr>
          <w:lang w:val="id-ID" w:eastAsia="en-US"/>
        </w:rPr>
        <w:t xml:space="preserve"> adalah fungsi yang mengubah simpul berwarna hitam menjadi simpul berwarna merah. Hal ini dilakukan untuk menjaga jumlah simpul hitam untuk perhitungan properti tinggi tanpa perlu mengubah warna dari simpul lain</w:t>
      </w:r>
    </w:p>
    <w:p w14:paraId="18B1ED39" w14:textId="77777777" w:rsidR="0018304D" w:rsidRPr="00C7210B" w:rsidRDefault="0018304D" w:rsidP="0018304D">
      <w:pPr>
        <w:rPr>
          <w:lang w:val="id-ID" w:eastAsia="en-US"/>
        </w:rPr>
      </w:pPr>
      <w:r w:rsidRPr="00C7210B">
        <w:rPr>
          <w:lang w:val="id-ID" w:eastAsia="en-US"/>
        </w:rPr>
        <w:t>Kemudian pada akhirnya kode dari fungsi penghapusan tidak jauh berbeda dengan kode dari fungsi penambahan.</w:t>
      </w:r>
    </w:p>
    <w:p w14:paraId="7CE65EE6"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C7210B">
        <w:rPr>
          <w:rFonts w:ascii="Courier New" w:hAnsi="Courier New" w:cs="Courier New"/>
          <w:color w:val="000088"/>
          <w:sz w:val="20"/>
          <w:szCs w:val="20"/>
        </w:rPr>
        <w:t>delete</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proofErr w:type="spellStart"/>
      <w:r w:rsidRPr="00C7210B">
        <w:rPr>
          <w:rFonts w:ascii="Courier New" w:hAnsi="Courier New" w:cs="Courier New"/>
          <w:color w:val="660066"/>
          <w:sz w:val="20"/>
          <w:szCs w:val="20"/>
        </w:rPr>
        <w:t>Ord</w:t>
      </w:r>
      <w:proofErr w:type="spellEnd"/>
      <w:r w:rsidRPr="00C7210B">
        <w:rPr>
          <w:rFonts w:ascii="Courier New" w:hAnsi="Courier New" w:cs="Courier New"/>
          <w:color w:val="000000"/>
          <w:sz w:val="20"/>
          <w:szCs w:val="20"/>
        </w:rPr>
        <w:t xml:space="preserve"> a</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gt;</w:t>
      </w:r>
      <w:r w:rsidRPr="00C7210B">
        <w:rPr>
          <w:rFonts w:ascii="Courier New" w:hAnsi="Courier New" w:cs="Courier New"/>
          <w:color w:val="000000"/>
          <w:sz w:val="20"/>
          <w:szCs w:val="20"/>
        </w:rPr>
        <w:t xml:space="preserve"> a </w:t>
      </w:r>
      <w:r w:rsidRPr="00C7210B">
        <w:rPr>
          <w:rFonts w:ascii="Courier New" w:hAnsi="Courier New" w:cs="Courier New"/>
          <w:color w:val="666600"/>
          <w:sz w:val="20"/>
          <w:szCs w:val="20"/>
        </w:rPr>
        <w:t>-&g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660066"/>
          <w:sz w:val="20"/>
          <w:szCs w:val="20"/>
        </w:rPr>
        <w:t>RBSet</w:t>
      </w:r>
      <w:proofErr w:type="spellEnd"/>
      <w:r w:rsidRPr="00C7210B">
        <w:rPr>
          <w:rFonts w:ascii="Courier New" w:hAnsi="Courier New" w:cs="Courier New"/>
          <w:color w:val="000000"/>
          <w:sz w:val="20"/>
          <w:szCs w:val="20"/>
        </w:rPr>
        <w:t xml:space="preserve"> a </w:t>
      </w:r>
      <w:r w:rsidRPr="00C7210B">
        <w:rPr>
          <w:rFonts w:ascii="Courier New" w:hAnsi="Courier New" w:cs="Courier New"/>
          <w:color w:val="666600"/>
          <w:sz w:val="20"/>
          <w:szCs w:val="20"/>
        </w:rPr>
        <w:t>-&g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660066"/>
          <w:sz w:val="20"/>
          <w:szCs w:val="20"/>
        </w:rPr>
        <w:t>RBSet</w:t>
      </w:r>
      <w:proofErr w:type="spellEnd"/>
      <w:r w:rsidRPr="00C7210B">
        <w:rPr>
          <w:rFonts w:ascii="Courier New" w:hAnsi="Courier New" w:cs="Courier New"/>
          <w:color w:val="000000"/>
          <w:sz w:val="20"/>
          <w:szCs w:val="20"/>
        </w:rPr>
        <w:t xml:space="preserve"> a</w:t>
      </w:r>
    </w:p>
    <w:p w14:paraId="2CD38A6D"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C7210B">
        <w:rPr>
          <w:rFonts w:ascii="Courier New" w:hAnsi="Courier New" w:cs="Courier New"/>
          <w:color w:val="000088"/>
          <w:sz w:val="20"/>
          <w:szCs w:val="20"/>
        </w:rPr>
        <w:t>delete</w:t>
      </w:r>
      <w:proofErr w:type="spellEnd"/>
      <w:r w:rsidRPr="00C7210B">
        <w:rPr>
          <w:rFonts w:ascii="Courier New" w:hAnsi="Courier New" w:cs="Courier New"/>
          <w:color w:val="000000"/>
          <w:sz w:val="20"/>
          <w:szCs w:val="20"/>
        </w:rPr>
        <w:t xml:space="preserve"> x s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makeBlack</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proofErr w:type="spellStart"/>
      <w:r w:rsidRPr="00C7210B">
        <w:rPr>
          <w:rFonts w:ascii="Courier New" w:hAnsi="Courier New" w:cs="Courier New"/>
          <w:color w:val="000088"/>
          <w:sz w:val="20"/>
          <w:szCs w:val="20"/>
        </w:rPr>
        <w:t>del</w:t>
      </w:r>
      <w:proofErr w:type="spellEnd"/>
      <w:r w:rsidRPr="00C7210B">
        <w:rPr>
          <w:rFonts w:ascii="Courier New" w:hAnsi="Courier New" w:cs="Courier New"/>
          <w:color w:val="000000"/>
          <w:sz w:val="20"/>
          <w:szCs w:val="20"/>
        </w:rPr>
        <w:t xml:space="preserve"> x s</w:t>
      </w:r>
      <w:r w:rsidRPr="00C7210B">
        <w:rPr>
          <w:rFonts w:ascii="Courier New" w:hAnsi="Courier New" w:cs="Courier New"/>
          <w:color w:val="666600"/>
          <w:sz w:val="20"/>
          <w:szCs w:val="20"/>
        </w:rPr>
        <w:t>)</w:t>
      </w:r>
    </w:p>
    <w:p w14:paraId="4A724E97"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88"/>
          <w:sz w:val="20"/>
          <w:szCs w:val="20"/>
        </w:rPr>
        <w:t>where</w:t>
      </w:r>
      <w:proofErr w:type="spellEnd"/>
    </w:p>
    <w:p w14:paraId="1E3DCC47"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88"/>
          <w:sz w:val="20"/>
          <w:szCs w:val="20"/>
        </w:rPr>
        <w:t>del</w:t>
      </w:r>
      <w:proofErr w:type="spellEnd"/>
      <w:r w:rsidRPr="00C7210B">
        <w:rPr>
          <w:rFonts w:ascii="Courier New" w:hAnsi="Courier New" w:cs="Courier New"/>
          <w:color w:val="000000"/>
          <w:sz w:val="20"/>
          <w:szCs w:val="20"/>
        </w:rPr>
        <w:t xml:space="preserve"> x 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E</w:t>
      </w:r>
    </w:p>
    <w:p w14:paraId="43D275F7"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88"/>
          <w:sz w:val="20"/>
          <w:szCs w:val="20"/>
        </w:rPr>
        <w:t>del</w:t>
      </w:r>
      <w:proofErr w:type="spellEnd"/>
      <w:r w:rsidRPr="00C7210B">
        <w:rPr>
          <w:rFonts w:ascii="Courier New" w:hAnsi="Courier New" w:cs="Courier New"/>
          <w:color w:val="000000"/>
          <w:sz w:val="20"/>
          <w:szCs w:val="20"/>
        </w:rPr>
        <w:t xml:space="preserve"> x s@</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T </w:t>
      </w:r>
      <w:proofErr w:type="spellStart"/>
      <w:r w:rsidRPr="00C7210B">
        <w:rPr>
          <w:rFonts w:ascii="Courier New" w:hAnsi="Courier New" w:cs="Courier New"/>
          <w:color w:val="000000"/>
          <w:sz w:val="20"/>
          <w:szCs w:val="20"/>
        </w:rPr>
        <w:t>color</w:t>
      </w:r>
      <w:proofErr w:type="spellEnd"/>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aa</w:t>
      </w:r>
      <w:proofErr w:type="spellEnd"/>
      <w:r w:rsidRPr="00C7210B">
        <w:rPr>
          <w:rFonts w:ascii="Courier New" w:hAnsi="Courier New" w:cs="Courier New"/>
          <w:color w:val="000000"/>
          <w:sz w:val="20"/>
          <w:szCs w:val="20"/>
        </w:rPr>
        <w:t xml:space="preserve"> y </w:t>
      </w:r>
      <w:proofErr w:type="spellStart"/>
      <w:r w:rsidRPr="00C7210B">
        <w:rPr>
          <w:rFonts w:ascii="Courier New" w:hAnsi="Courier New" w:cs="Courier New"/>
          <w:color w:val="000000"/>
          <w:sz w:val="20"/>
          <w:szCs w:val="20"/>
        </w:rPr>
        <w:t>bb</w:t>
      </w:r>
      <w:proofErr w:type="spellEnd"/>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
    <w:p w14:paraId="7C046B14"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x </w:t>
      </w:r>
      <w:r w:rsidRPr="00C7210B">
        <w:rPr>
          <w:rFonts w:ascii="Courier New" w:hAnsi="Courier New" w:cs="Courier New"/>
          <w:color w:val="666600"/>
          <w:sz w:val="20"/>
          <w:szCs w:val="20"/>
        </w:rPr>
        <w:t>&lt;</w:t>
      </w:r>
      <w:r w:rsidRPr="00C7210B">
        <w:rPr>
          <w:rFonts w:ascii="Courier New" w:hAnsi="Courier New" w:cs="Courier New"/>
          <w:color w:val="000000"/>
          <w:sz w:val="20"/>
          <w:szCs w:val="20"/>
        </w:rPr>
        <w:t xml:space="preserve"> y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bubble</w:t>
      </w:r>
      <w:proofErr w:type="spellEnd"/>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color</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proofErr w:type="spellStart"/>
      <w:r w:rsidRPr="00C7210B">
        <w:rPr>
          <w:rFonts w:ascii="Courier New" w:hAnsi="Courier New" w:cs="Courier New"/>
          <w:color w:val="000088"/>
          <w:sz w:val="20"/>
          <w:szCs w:val="20"/>
        </w:rPr>
        <w:t>del</w:t>
      </w:r>
      <w:proofErr w:type="spellEnd"/>
      <w:r w:rsidRPr="00C7210B">
        <w:rPr>
          <w:rFonts w:ascii="Courier New" w:hAnsi="Courier New" w:cs="Courier New"/>
          <w:color w:val="000000"/>
          <w:sz w:val="20"/>
          <w:szCs w:val="20"/>
        </w:rPr>
        <w:t xml:space="preserve"> x </w:t>
      </w:r>
      <w:proofErr w:type="spellStart"/>
      <w:r w:rsidRPr="00C7210B">
        <w:rPr>
          <w:rFonts w:ascii="Courier New" w:hAnsi="Courier New" w:cs="Courier New"/>
          <w:color w:val="000000"/>
          <w:sz w:val="20"/>
          <w:szCs w:val="20"/>
        </w:rPr>
        <w:t>aa</w:t>
      </w:r>
      <w:proofErr w:type="spellEnd"/>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y </w:t>
      </w:r>
      <w:proofErr w:type="spellStart"/>
      <w:r w:rsidRPr="00C7210B">
        <w:rPr>
          <w:rFonts w:ascii="Courier New" w:hAnsi="Courier New" w:cs="Courier New"/>
          <w:color w:val="000000"/>
          <w:sz w:val="20"/>
          <w:szCs w:val="20"/>
        </w:rPr>
        <w:t>bb</w:t>
      </w:r>
      <w:proofErr w:type="spellEnd"/>
    </w:p>
    <w:p w14:paraId="508CE31D"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x </w:t>
      </w:r>
      <w:r w:rsidRPr="00C7210B">
        <w:rPr>
          <w:rFonts w:ascii="Courier New" w:hAnsi="Courier New" w:cs="Courier New"/>
          <w:color w:val="666600"/>
          <w:sz w:val="20"/>
          <w:szCs w:val="20"/>
        </w:rPr>
        <w:t>&gt;</w:t>
      </w:r>
      <w:r w:rsidRPr="00C7210B">
        <w:rPr>
          <w:rFonts w:ascii="Courier New" w:hAnsi="Courier New" w:cs="Courier New"/>
          <w:color w:val="000000"/>
          <w:sz w:val="20"/>
          <w:szCs w:val="20"/>
        </w:rPr>
        <w:t xml:space="preserve"> y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bubble</w:t>
      </w:r>
      <w:proofErr w:type="spellEnd"/>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color</w:t>
      </w:r>
      <w:proofErr w:type="spellEnd"/>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aa</w:t>
      </w:r>
      <w:proofErr w:type="spellEnd"/>
      <w:r w:rsidRPr="00C7210B">
        <w:rPr>
          <w:rFonts w:ascii="Courier New" w:hAnsi="Courier New" w:cs="Courier New"/>
          <w:color w:val="000000"/>
          <w:sz w:val="20"/>
          <w:szCs w:val="20"/>
        </w:rPr>
        <w:t xml:space="preserve"> y </w:t>
      </w:r>
      <w:r w:rsidRPr="00C7210B">
        <w:rPr>
          <w:rFonts w:ascii="Courier New" w:hAnsi="Courier New" w:cs="Courier New"/>
          <w:color w:val="666600"/>
          <w:sz w:val="20"/>
          <w:szCs w:val="20"/>
        </w:rPr>
        <w:t>(</w:t>
      </w:r>
      <w:proofErr w:type="spellStart"/>
      <w:r w:rsidRPr="00C7210B">
        <w:rPr>
          <w:rFonts w:ascii="Courier New" w:hAnsi="Courier New" w:cs="Courier New"/>
          <w:color w:val="000088"/>
          <w:sz w:val="20"/>
          <w:szCs w:val="20"/>
        </w:rPr>
        <w:t>del</w:t>
      </w:r>
      <w:proofErr w:type="spellEnd"/>
      <w:r w:rsidRPr="00C7210B">
        <w:rPr>
          <w:rFonts w:ascii="Courier New" w:hAnsi="Courier New" w:cs="Courier New"/>
          <w:color w:val="000000"/>
          <w:sz w:val="20"/>
          <w:szCs w:val="20"/>
        </w:rPr>
        <w:t xml:space="preserve"> x </w:t>
      </w:r>
      <w:proofErr w:type="spellStart"/>
      <w:r w:rsidRPr="00C7210B">
        <w:rPr>
          <w:rFonts w:ascii="Courier New" w:hAnsi="Courier New" w:cs="Courier New"/>
          <w:color w:val="000000"/>
          <w:sz w:val="20"/>
          <w:szCs w:val="20"/>
        </w:rPr>
        <w:t>bb</w:t>
      </w:r>
      <w:proofErr w:type="spellEnd"/>
      <w:r w:rsidRPr="00C7210B">
        <w:rPr>
          <w:rFonts w:ascii="Courier New" w:hAnsi="Courier New" w:cs="Courier New"/>
          <w:color w:val="666600"/>
          <w:sz w:val="20"/>
          <w:szCs w:val="20"/>
        </w:rPr>
        <w:t>)</w:t>
      </w:r>
    </w:p>
    <w:p w14:paraId="47F1AB52"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otherwise</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88"/>
          <w:sz w:val="20"/>
          <w:szCs w:val="20"/>
        </w:rPr>
        <w:t>remove</w:t>
      </w:r>
      <w:proofErr w:type="spellEnd"/>
      <w:r w:rsidRPr="00C7210B">
        <w:rPr>
          <w:rFonts w:ascii="Courier New" w:hAnsi="Courier New" w:cs="Courier New"/>
          <w:color w:val="000000"/>
          <w:sz w:val="20"/>
          <w:szCs w:val="20"/>
        </w:rPr>
        <w:t xml:space="preserve"> s</w:t>
      </w:r>
    </w:p>
    <w:p w14:paraId="1D465630"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000000"/>
          <w:sz w:val="20"/>
          <w:szCs w:val="20"/>
        </w:rPr>
        <w:t> </w:t>
      </w:r>
    </w:p>
    <w:p w14:paraId="2E652A68"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makeBlack</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T _ a y b</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T B a y b</w:t>
      </w:r>
    </w:p>
    <w:p w14:paraId="7A18AFBE" w14:textId="77777777" w:rsidR="0018304D" w:rsidRPr="00C7210B" w:rsidRDefault="0018304D" w:rsidP="0018304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makeBlack</w:t>
      </w:r>
      <w:proofErr w:type="spellEnd"/>
      <w:r w:rsidRPr="00C7210B">
        <w:rPr>
          <w:rFonts w:ascii="Courier New" w:hAnsi="Courier New" w:cs="Courier New"/>
          <w:color w:val="000000"/>
          <w:sz w:val="20"/>
          <w:szCs w:val="20"/>
        </w:rPr>
        <w:t xml:space="preserve"> E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E</w:t>
      </w:r>
    </w:p>
    <w:p w14:paraId="6A258F01" w14:textId="53291E0A" w:rsidR="00BE15A6" w:rsidRPr="00C7210B" w:rsidRDefault="00D64686" w:rsidP="00BE15A6">
      <w:pPr>
        <w:pStyle w:val="Heading2"/>
        <w:rPr>
          <w:lang w:val="id-ID"/>
        </w:rPr>
      </w:pPr>
      <w:bookmarkStart w:id="81" w:name="_Toc75938823"/>
      <w:bookmarkStart w:id="82" w:name="_Toc62038659"/>
      <w:r w:rsidRPr="00C7210B">
        <w:rPr>
          <w:lang w:val="id-ID"/>
        </w:rPr>
        <w:t>Implementasi</w:t>
      </w:r>
      <w:r w:rsidR="00BE15A6" w:rsidRPr="00C7210B">
        <w:rPr>
          <w:lang w:val="id-ID"/>
        </w:rPr>
        <w:t xml:space="preserve"> Pohon Merah-Hitam</w:t>
      </w:r>
      <w:r w:rsidRPr="00C7210B">
        <w:rPr>
          <w:lang w:val="id-ID"/>
        </w:rPr>
        <w:t xml:space="preserve"> dan Verifikasi</w:t>
      </w:r>
      <w:bookmarkEnd w:id="81"/>
    </w:p>
    <w:p w14:paraId="32ED076A" w14:textId="1812384C" w:rsidR="0018304D" w:rsidRPr="00C7210B" w:rsidRDefault="00BE15A6" w:rsidP="0018304D">
      <w:pPr>
        <w:pStyle w:val="Heading3"/>
        <w:rPr>
          <w:lang w:val="id-ID"/>
        </w:rPr>
      </w:pPr>
      <w:bookmarkStart w:id="83" w:name="_Toc75938824"/>
      <w:bookmarkEnd w:id="82"/>
      <w:r w:rsidRPr="00C7210B">
        <w:rPr>
          <w:lang w:val="id-ID"/>
        </w:rPr>
        <w:t xml:space="preserve">Implementasi RBT </w:t>
      </w:r>
      <w:proofErr w:type="spellStart"/>
      <w:r w:rsidRPr="00C7210B">
        <w:rPr>
          <w:lang w:val="id-ID"/>
        </w:rPr>
        <w:t>Might</w:t>
      </w:r>
      <w:proofErr w:type="spellEnd"/>
      <w:r w:rsidRPr="00C7210B">
        <w:rPr>
          <w:lang w:val="id-ID"/>
        </w:rPr>
        <w:t xml:space="preserve"> dalam </w:t>
      </w:r>
      <w:r w:rsidR="00D64686" w:rsidRPr="00C7210B">
        <w:rPr>
          <w:lang w:val="id-ID"/>
        </w:rPr>
        <w:t>B</w:t>
      </w:r>
      <w:r w:rsidRPr="00C7210B">
        <w:rPr>
          <w:lang w:val="id-ID"/>
        </w:rPr>
        <w:t xml:space="preserve">ahasa </w:t>
      </w:r>
      <w:proofErr w:type="spellStart"/>
      <w:r w:rsidRPr="00C7210B">
        <w:rPr>
          <w:lang w:val="id-ID"/>
        </w:rPr>
        <w:t>Haskel</w:t>
      </w:r>
      <w:r w:rsidR="00D64686" w:rsidRPr="00C7210B">
        <w:rPr>
          <w:lang w:val="id-ID"/>
        </w:rPr>
        <w:t>l</w:t>
      </w:r>
      <w:bookmarkEnd w:id="83"/>
      <w:proofErr w:type="spellEnd"/>
    </w:p>
    <w:p w14:paraId="084ECBF9" w14:textId="294C58D7" w:rsidR="00DD57D4" w:rsidRPr="00C7210B" w:rsidRDefault="0018304D" w:rsidP="00DD57D4">
      <w:pPr>
        <w:rPr>
          <w:lang w:val="id-ID"/>
        </w:rPr>
      </w:pPr>
      <w:proofErr w:type="spellStart"/>
      <w:r w:rsidRPr="00C7210B">
        <w:rPr>
          <w:lang w:val="id-ID"/>
        </w:rPr>
        <w:t>Might</w:t>
      </w:r>
      <w:proofErr w:type="spellEnd"/>
      <w:r w:rsidRPr="00C7210B">
        <w:rPr>
          <w:lang w:val="id-ID"/>
        </w:rPr>
        <w:t xml:space="preserve"> </w:t>
      </w:r>
      <w:r w:rsidRPr="00C7210B">
        <w:rPr>
          <w:lang w:val="id-ID"/>
        </w:rPr>
        <w:fldChar w:fldCharType="begin" w:fldLock="1"/>
      </w:r>
      <w:r w:rsidR="00C053BB" w:rsidRPr="00C7210B">
        <w:rPr>
          <w:lang w:val="id-ID"/>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C7210B">
        <w:rPr>
          <w:lang w:val="id-ID"/>
        </w:rPr>
        <w:fldChar w:fldCharType="separate"/>
      </w:r>
      <w:r w:rsidR="00DF40DF" w:rsidRPr="00C7210B">
        <w:rPr>
          <w:noProof/>
          <w:lang w:val="id-ID"/>
        </w:rPr>
        <w:t>(Might, 2010)</w:t>
      </w:r>
      <w:r w:rsidRPr="00C7210B">
        <w:rPr>
          <w:lang w:val="id-ID"/>
        </w:rPr>
        <w:fldChar w:fldCharType="end"/>
      </w:r>
      <w:r w:rsidRPr="00C7210B">
        <w:rPr>
          <w:lang w:val="id-ID"/>
        </w:rPr>
        <w:t xml:space="preserve"> menuliskan bahwa dia membuat implementasi program yang dia tulis dengan menggunakan bahasa </w:t>
      </w:r>
      <w:proofErr w:type="spellStart"/>
      <w:r w:rsidRPr="00C7210B">
        <w:rPr>
          <w:lang w:val="id-ID"/>
        </w:rPr>
        <w:t>Racket</w:t>
      </w:r>
      <w:proofErr w:type="spellEnd"/>
      <w:r w:rsidRPr="00C7210B">
        <w:rPr>
          <w:lang w:val="id-ID"/>
        </w:rPr>
        <w:t xml:space="preserve">. Kemudian, dia menulis ulang </w:t>
      </w:r>
      <w:r w:rsidRPr="00C7210B">
        <w:rPr>
          <w:lang w:val="id-ID"/>
        </w:rPr>
        <w:lastRenderedPageBreak/>
        <w:t xml:space="preserve">program tersebut dalam bahasa </w:t>
      </w:r>
      <w:proofErr w:type="spellStart"/>
      <w:r w:rsidRPr="00C7210B">
        <w:rPr>
          <w:lang w:val="id-ID"/>
        </w:rPr>
        <w:t>Haskell</w:t>
      </w:r>
      <w:proofErr w:type="spellEnd"/>
      <w:r w:rsidRPr="00C7210B">
        <w:rPr>
          <w:lang w:val="id-ID"/>
        </w:rPr>
        <w:t xml:space="preserve"> sembari menambahkan beberapa kode dalam </w:t>
      </w:r>
      <w:proofErr w:type="spellStart"/>
      <w:r w:rsidRPr="00C7210B">
        <w:rPr>
          <w:i/>
          <w:iCs/>
          <w:lang w:val="id-ID"/>
        </w:rPr>
        <w:t>file</w:t>
      </w:r>
      <w:proofErr w:type="spellEnd"/>
      <w:r w:rsidRPr="00C7210B">
        <w:rPr>
          <w:i/>
          <w:iCs/>
          <w:lang w:val="id-ID"/>
        </w:rPr>
        <w:t xml:space="preserve"> </w:t>
      </w:r>
      <w:r w:rsidRPr="00C7210B">
        <w:rPr>
          <w:lang w:val="id-ID"/>
        </w:rPr>
        <w:t xml:space="preserve">lain untuk melakukan verifikasi dengan bantuan </w:t>
      </w:r>
      <w:proofErr w:type="spellStart"/>
      <w:r w:rsidRPr="00C7210B">
        <w:rPr>
          <w:i/>
          <w:iCs/>
          <w:lang w:val="id-ID"/>
        </w:rPr>
        <w:t>library</w:t>
      </w:r>
      <w:proofErr w:type="spellEnd"/>
      <w:r w:rsidRPr="00C7210B">
        <w:rPr>
          <w:i/>
          <w:iCs/>
          <w:lang w:val="id-ID"/>
        </w:rPr>
        <w:t xml:space="preserve"> </w:t>
      </w:r>
      <w:proofErr w:type="spellStart"/>
      <w:r w:rsidRPr="00C7210B">
        <w:rPr>
          <w:lang w:val="id-ID"/>
        </w:rPr>
        <w:t>QuickCheck</w:t>
      </w:r>
      <w:proofErr w:type="spellEnd"/>
      <w:r w:rsidRPr="00C7210B">
        <w:rPr>
          <w:lang w:val="id-ID"/>
        </w:rPr>
        <w:t xml:space="preserve">. Kemudian, </w:t>
      </w:r>
      <w:proofErr w:type="spellStart"/>
      <w:r w:rsidRPr="00C7210B">
        <w:rPr>
          <w:lang w:val="id-ID"/>
        </w:rPr>
        <w:t>Weirich</w:t>
      </w:r>
      <w:proofErr w:type="spellEnd"/>
      <w:r w:rsidRPr="00C7210B">
        <w:rPr>
          <w:lang w:val="id-ID"/>
        </w:rPr>
        <w:t xml:space="preserve"> </w:t>
      </w:r>
      <w:r w:rsidRPr="00C7210B">
        <w:rPr>
          <w:lang w:val="id-ID"/>
        </w:rPr>
        <w:fldChar w:fldCharType="begin" w:fldLock="1"/>
      </w:r>
      <w:r w:rsidRPr="00C7210B">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Pr="00C7210B">
        <w:rPr>
          <w:lang w:val="id-ID"/>
        </w:rPr>
        <w:fldChar w:fldCharType="separate"/>
      </w:r>
      <w:r w:rsidRPr="00C7210B">
        <w:rPr>
          <w:noProof/>
          <w:lang w:val="id-ID"/>
        </w:rPr>
        <w:t>(Weirich, 2014)</w:t>
      </w:r>
      <w:r w:rsidRPr="00C7210B">
        <w:rPr>
          <w:lang w:val="id-ID"/>
        </w:rPr>
        <w:fldChar w:fldCharType="end"/>
      </w:r>
      <w:r w:rsidRPr="00C7210B">
        <w:rPr>
          <w:lang w:val="id-ID"/>
        </w:rPr>
        <w:t xml:space="preserve"> mengimplementasikan kembali algoritma tersebut dengan sistem tipe yang jauh lebih ketat dengan menggunakan GADT. Dalam tempat yang sama, </w:t>
      </w:r>
      <w:proofErr w:type="spellStart"/>
      <w:r w:rsidRPr="00C7210B">
        <w:rPr>
          <w:lang w:val="id-ID"/>
        </w:rPr>
        <w:t>Weirich</w:t>
      </w:r>
      <w:proofErr w:type="spellEnd"/>
      <w:r w:rsidRPr="00C7210B">
        <w:rPr>
          <w:lang w:val="id-ID"/>
        </w:rPr>
        <w:t xml:space="preserve"> juga menggabungkan kode </w:t>
      </w:r>
      <w:proofErr w:type="spellStart"/>
      <w:r w:rsidRPr="00C7210B">
        <w:rPr>
          <w:lang w:val="id-ID"/>
        </w:rPr>
        <w:t>Haskell</w:t>
      </w:r>
      <w:proofErr w:type="spellEnd"/>
      <w:r w:rsidRPr="00C7210B">
        <w:rPr>
          <w:lang w:val="id-ID"/>
        </w:rPr>
        <w:t xml:space="preserve"> asli </w:t>
      </w:r>
      <w:proofErr w:type="spellStart"/>
      <w:r w:rsidRPr="00C7210B">
        <w:rPr>
          <w:lang w:val="id-ID"/>
        </w:rPr>
        <w:t>Might</w:t>
      </w:r>
      <w:proofErr w:type="spellEnd"/>
      <w:r w:rsidRPr="00C7210B">
        <w:rPr>
          <w:lang w:val="id-ID"/>
        </w:rPr>
        <w:t xml:space="preserve"> dan kode verifikasi </w:t>
      </w:r>
      <w:proofErr w:type="spellStart"/>
      <w:r w:rsidRPr="00C7210B">
        <w:rPr>
          <w:lang w:val="id-ID"/>
        </w:rPr>
        <w:t>QuickCheck</w:t>
      </w:r>
      <w:proofErr w:type="spellEnd"/>
      <w:r w:rsidRPr="00C7210B">
        <w:rPr>
          <w:lang w:val="id-ID"/>
        </w:rPr>
        <w:t xml:space="preserve"> dalam satu </w:t>
      </w:r>
      <w:proofErr w:type="spellStart"/>
      <w:r w:rsidRPr="00C7210B">
        <w:rPr>
          <w:i/>
          <w:iCs/>
          <w:lang w:val="id-ID"/>
        </w:rPr>
        <w:t>file</w:t>
      </w:r>
      <w:proofErr w:type="spellEnd"/>
      <w:r w:rsidRPr="00C7210B">
        <w:rPr>
          <w:i/>
          <w:iCs/>
          <w:lang w:val="id-ID"/>
        </w:rPr>
        <w:t xml:space="preserve"> </w:t>
      </w:r>
      <w:r w:rsidRPr="00C7210B">
        <w:rPr>
          <w:lang w:val="id-ID"/>
        </w:rPr>
        <w:t xml:space="preserve">dan menambahkan beberapa modifikasi yang membuat kode menjadi sedikit lebih mudah dipahami. Menurut penulis, kode versi ini adalah kode yang paling baik untuk menjadi kode target verifikasi karena kode ini merupakan kode yang paling memudahkan seorang untuk melakukan verifikasi langsung di satu tempat serta memiliki beberapa fungsi tambahan yang bisa membantu dalam memahami maksud penulisan program. Kode ini juga memiliki beberapa ekuivalensi dengan kode GADT yang ditulis </w:t>
      </w:r>
      <w:proofErr w:type="spellStart"/>
      <w:r w:rsidRPr="00C7210B">
        <w:rPr>
          <w:lang w:val="id-ID"/>
        </w:rPr>
        <w:t>Weirich</w:t>
      </w:r>
      <w:proofErr w:type="spellEnd"/>
      <w:r w:rsidRPr="00C7210B">
        <w:rPr>
          <w:lang w:val="id-ID"/>
        </w:rPr>
        <w:t xml:space="preserve"> sehingga seseorang bisa mendapat petunjuk tambahan atas apa yang program tersebut lakukan dengan melihat juga kode GADT yang sudah diimplementasikan. Sumber kode tersebut dapat dilihat pada </w:t>
      </w:r>
      <w:hyperlink r:id="rId68" w:history="1">
        <w:r w:rsidRPr="00C7210B">
          <w:rPr>
            <w:rStyle w:val="Hyperlink"/>
            <w:lang w:val="id-ID"/>
          </w:rPr>
          <w:t>https://github.com/sweirich/dth/blob/master/examples/red-black/MightRedBlack.hs</w:t>
        </w:r>
      </w:hyperlink>
      <w:r w:rsidRPr="00C7210B">
        <w:rPr>
          <w:lang w:val="id-ID"/>
        </w:rPr>
        <w:t xml:space="preserve"> dan sudah terlampirkan dalam Lampiran A.</w:t>
      </w:r>
    </w:p>
    <w:p w14:paraId="6770C446" w14:textId="5326B062" w:rsidR="0018304D" w:rsidRPr="00C7210B" w:rsidRDefault="00D64686" w:rsidP="0018304D">
      <w:pPr>
        <w:pStyle w:val="Heading3"/>
        <w:rPr>
          <w:lang w:val="id-ID"/>
        </w:rPr>
      </w:pPr>
      <w:bookmarkStart w:id="84" w:name="_Toc75938825"/>
      <w:r w:rsidRPr="00C7210B">
        <w:rPr>
          <w:lang w:val="id-ID"/>
        </w:rPr>
        <w:t>Usaha Verifikasi Sebelumnya</w:t>
      </w:r>
      <w:r w:rsidR="006B765D" w:rsidRPr="00C7210B">
        <w:rPr>
          <w:lang w:val="id-ID"/>
        </w:rPr>
        <w:t xml:space="preserve"> terhadap Program</w:t>
      </w:r>
      <w:bookmarkEnd w:id="84"/>
    </w:p>
    <w:p w14:paraId="67677119" w14:textId="5031DC41" w:rsidR="009633CB" w:rsidRPr="00C7210B" w:rsidRDefault="009633CB" w:rsidP="0018304D">
      <w:pPr>
        <w:rPr>
          <w:lang w:val="id-ID"/>
        </w:rPr>
      </w:pPr>
      <w:r w:rsidRPr="00C7210B">
        <w:rPr>
          <w:lang w:val="id-ID"/>
        </w:rPr>
        <w:t xml:space="preserve">Implementasi RBT dalam bahasa </w:t>
      </w:r>
      <w:proofErr w:type="spellStart"/>
      <w:r w:rsidRPr="00C7210B">
        <w:rPr>
          <w:lang w:val="id-ID"/>
        </w:rPr>
        <w:t>Haskell</w:t>
      </w:r>
      <w:proofErr w:type="spellEnd"/>
      <w:r w:rsidRPr="00C7210B">
        <w:rPr>
          <w:lang w:val="id-ID"/>
        </w:rPr>
        <w:t xml:space="preserve"> oleh </w:t>
      </w:r>
      <w:proofErr w:type="spellStart"/>
      <w:r w:rsidRPr="00C7210B">
        <w:rPr>
          <w:lang w:val="id-ID"/>
        </w:rPr>
        <w:t>Might</w:t>
      </w:r>
      <w:proofErr w:type="spellEnd"/>
      <w:r w:rsidRPr="00C7210B">
        <w:rPr>
          <w:lang w:val="id-ID"/>
        </w:rPr>
        <w:t xml:space="preserve"> sudah memiliki paling sedikit 2 usaha verifikasi terhadap kode tersebut. Beberapa metode yang digunakan di antaranya adalah dengan menggunakan </w:t>
      </w:r>
      <w:proofErr w:type="spellStart"/>
      <w:r w:rsidRPr="00C7210B">
        <w:rPr>
          <w:lang w:val="id-ID"/>
        </w:rPr>
        <w:t>QuickCheck</w:t>
      </w:r>
      <w:proofErr w:type="spellEnd"/>
      <w:r w:rsidRPr="00C7210B">
        <w:rPr>
          <w:lang w:val="id-ID"/>
        </w:rPr>
        <w:t xml:space="preserve"> dan dengan menggunakan GADT.</w:t>
      </w:r>
    </w:p>
    <w:p w14:paraId="23DB87F3" w14:textId="7547C7F3" w:rsidR="009633CB" w:rsidRPr="00C7210B" w:rsidRDefault="009633CB" w:rsidP="009633CB">
      <w:pPr>
        <w:pStyle w:val="Heading4"/>
        <w:rPr>
          <w:lang w:val="id-ID"/>
        </w:rPr>
      </w:pPr>
      <w:bookmarkStart w:id="85" w:name="_Ref75875571"/>
      <w:r w:rsidRPr="00C7210B">
        <w:rPr>
          <w:lang w:val="id-ID"/>
        </w:rPr>
        <w:t xml:space="preserve">Verifikasi </w:t>
      </w:r>
      <w:proofErr w:type="spellStart"/>
      <w:r w:rsidRPr="00C7210B">
        <w:rPr>
          <w:lang w:val="id-ID"/>
        </w:rPr>
        <w:t>QuickCheck</w:t>
      </w:r>
      <w:bookmarkEnd w:id="85"/>
      <w:proofErr w:type="spellEnd"/>
    </w:p>
    <w:p w14:paraId="78809051" w14:textId="265E1CBF" w:rsidR="00373E2A" w:rsidRPr="00C7210B" w:rsidRDefault="009633CB" w:rsidP="00373E2A">
      <w:pPr>
        <w:rPr>
          <w:lang w:val="id-ID"/>
        </w:rPr>
      </w:pPr>
      <w:r w:rsidRPr="00C7210B">
        <w:rPr>
          <w:lang w:val="id-ID"/>
        </w:rPr>
        <w:t xml:space="preserve">Verifikasi </w:t>
      </w:r>
      <w:proofErr w:type="spellStart"/>
      <w:r w:rsidRPr="00C7210B">
        <w:rPr>
          <w:lang w:val="id-ID"/>
        </w:rPr>
        <w:t>QuickCheck</w:t>
      </w:r>
      <w:proofErr w:type="spellEnd"/>
      <w:r w:rsidRPr="00C7210B">
        <w:rPr>
          <w:lang w:val="id-ID"/>
        </w:rPr>
        <w:t xml:space="preserve"> ini dilakukan oleh </w:t>
      </w:r>
      <w:proofErr w:type="spellStart"/>
      <w:r w:rsidRPr="00C7210B">
        <w:rPr>
          <w:lang w:val="id-ID"/>
        </w:rPr>
        <w:t>Might</w:t>
      </w:r>
      <w:proofErr w:type="spellEnd"/>
      <w:r w:rsidRPr="00C7210B">
        <w:rPr>
          <w:lang w:val="id-ID"/>
        </w:rPr>
        <w:t xml:space="preserve"> sendiri terhadap programn</w:t>
      </w:r>
      <w:r w:rsidR="0002115E" w:rsidRPr="00C7210B">
        <w:rPr>
          <w:lang w:val="id-ID"/>
        </w:rPr>
        <w:t>ya. Detail verifikasi ini</w:t>
      </w:r>
      <w:r w:rsidRPr="00C7210B">
        <w:rPr>
          <w:lang w:val="id-ID"/>
        </w:rPr>
        <w:t xml:space="preserve"> dituliskan</w:t>
      </w:r>
      <w:r w:rsidR="0002115E" w:rsidRPr="00C7210B">
        <w:rPr>
          <w:lang w:val="id-ID"/>
        </w:rPr>
        <w:t xml:space="preserve"> oleh </w:t>
      </w:r>
      <w:proofErr w:type="spellStart"/>
      <w:r w:rsidR="0002115E" w:rsidRPr="00C7210B">
        <w:rPr>
          <w:lang w:val="id-ID"/>
        </w:rPr>
        <w:t>Might</w:t>
      </w:r>
      <w:proofErr w:type="spellEnd"/>
      <w:r w:rsidRPr="00C7210B">
        <w:rPr>
          <w:lang w:val="id-ID"/>
        </w:rPr>
        <w:t xml:space="preserve"> dalam artikel terpisah </w:t>
      </w:r>
      <w:r w:rsidRPr="00C7210B">
        <w:rPr>
          <w:lang w:val="id-ID"/>
        </w:rPr>
        <w:fldChar w:fldCharType="begin" w:fldLock="1"/>
      </w:r>
      <w:r w:rsidR="00C053BB" w:rsidRPr="00C7210B">
        <w:rPr>
          <w:lang w:val="id-ID"/>
        </w:rPr>
        <w:instrText>ADDIN CSL_CITATION {"citationItems":[{"id":"ITEM-1","itemData":{"URL":"matt.might.net/articles/quick-quickcheck/","accessed":{"date-parts":[["2021","6","21"]]},"author":[{"dropping-particle":"","family":"Might","given":"Matthew","non-dropping-particle":"","parse-names":false,"suffix":""}],"id":"ITEM-1","issued":{"date-parts":[["2014"]]},"title":"An introduction to QuickCheck by example: Number theory and Okasaki's red-black trees","type":"webpage"},"uris":["http://www.mendeley.com/documents/?uuid=478f6b87-1404-478c-aa77-00a0201b5ffb"]}],"mendeley":{"formattedCitation":"(Might, 2014)","plainTextFormattedCitation":"(Might, 2014)","previouslyFormattedCitation":"(Might, 2014)"},"properties":{"noteIndex":0},"schema":"https://github.com/citation-style-language/schema/raw/master/csl-citation.json"}</w:instrText>
      </w:r>
      <w:r w:rsidRPr="00C7210B">
        <w:rPr>
          <w:lang w:val="id-ID"/>
        </w:rPr>
        <w:fldChar w:fldCharType="separate"/>
      </w:r>
      <w:r w:rsidR="00DF40DF" w:rsidRPr="00C7210B">
        <w:rPr>
          <w:noProof/>
          <w:lang w:val="id-ID"/>
        </w:rPr>
        <w:t>(Might, 2014)</w:t>
      </w:r>
      <w:r w:rsidRPr="00C7210B">
        <w:rPr>
          <w:lang w:val="id-ID"/>
        </w:rPr>
        <w:fldChar w:fldCharType="end"/>
      </w:r>
      <w:r w:rsidRPr="00C7210B">
        <w:rPr>
          <w:lang w:val="id-ID"/>
        </w:rPr>
        <w:t xml:space="preserve">. </w:t>
      </w:r>
      <w:r w:rsidR="00373E2A" w:rsidRPr="00C7210B">
        <w:rPr>
          <w:lang w:val="id-ID"/>
        </w:rPr>
        <w:t xml:space="preserve"> </w:t>
      </w:r>
      <w:proofErr w:type="spellStart"/>
      <w:r w:rsidR="00373E2A" w:rsidRPr="00C7210B">
        <w:rPr>
          <w:lang w:val="id-ID"/>
        </w:rPr>
        <w:t>QuickCheck</w:t>
      </w:r>
      <w:proofErr w:type="spellEnd"/>
      <w:r w:rsidR="00373E2A" w:rsidRPr="00C7210B">
        <w:rPr>
          <w:lang w:val="id-ID"/>
        </w:rPr>
        <w:t xml:space="preserve"> bekerja dengan membandingkan sebuah struktur data yang memiliki elemen yang diacak (</w:t>
      </w:r>
      <w:proofErr w:type="spellStart"/>
      <w:r w:rsidR="00373E2A" w:rsidRPr="00C7210B">
        <w:rPr>
          <w:i/>
          <w:iCs/>
          <w:lang w:val="id-ID"/>
        </w:rPr>
        <w:t>randomized</w:t>
      </w:r>
      <w:proofErr w:type="spellEnd"/>
      <w:r w:rsidR="00373E2A" w:rsidRPr="00C7210B">
        <w:rPr>
          <w:lang w:val="id-ID"/>
        </w:rPr>
        <w:t xml:space="preserve">) dengan fungsi tertentu yang menghasilkan nilai </w:t>
      </w:r>
      <w:proofErr w:type="spellStart"/>
      <w:r w:rsidR="00373E2A" w:rsidRPr="00C7210B">
        <w:rPr>
          <w:i/>
          <w:iCs/>
          <w:lang w:val="id-ID"/>
        </w:rPr>
        <w:t>True</w:t>
      </w:r>
      <w:proofErr w:type="spellEnd"/>
      <w:r w:rsidR="00373E2A" w:rsidRPr="00C7210B">
        <w:rPr>
          <w:i/>
          <w:iCs/>
          <w:lang w:val="id-ID"/>
        </w:rPr>
        <w:t xml:space="preserve"> </w:t>
      </w:r>
      <w:r w:rsidR="00373E2A" w:rsidRPr="00C7210B">
        <w:rPr>
          <w:lang w:val="id-ID"/>
        </w:rPr>
        <w:t xml:space="preserve">atau </w:t>
      </w:r>
      <w:proofErr w:type="spellStart"/>
      <w:r w:rsidR="00373E2A" w:rsidRPr="00C7210B">
        <w:rPr>
          <w:i/>
          <w:iCs/>
          <w:lang w:val="id-ID"/>
        </w:rPr>
        <w:t>False</w:t>
      </w:r>
      <w:proofErr w:type="spellEnd"/>
      <w:r w:rsidR="00373E2A" w:rsidRPr="00C7210B">
        <w:rPr>
          <w:lang w:val="id-ID"/>
        </w:rPr>
        <w:t xml:space="preserve">. Kemudian </w:t>
      </w:r>
      <w:proofErr w:type="spellStart"/>
      <w:r w:rsidR="00373E2A" w:rsidRPr="00C7210B">
        <w:rPr>
          <w:lang w:val="id-ID"/>
        </w:rPr>
        <w:t>QuickCheck</w:t>
      </w:r>
      <w:proofErr w:type="spellEnd"/>
      <w:r w:rsidR="00373E2A" w:rsidRPr="00C7210B">
        <w:rPr>
          <w:lang w:val="id-ID"/>
        </w:rPr>
        <w:t xml:space="preserve"> akan menghitung jumlah nilai </w:t>
      </w:r>
      <w:proofErr w:type="spellStart"/>
      <w:r w:rsidR="00373E2A" w:rsidRPr="00C7210B">
        <w:rPr>
          <w:i/>
          <w:iCs/>
          <w:lang w:val="id-ID"/>
        </w:rPr>
        <w:t>True</w:t>
      </w:r>
      <w:proofErr w:type="spellEnd"/>
      <w:r w:rsidR="00373E2A" w:rsidRPr="00C7210B">
        <w:rPr>
          <w:i/>
          <w:iCs/>
          <w:lang w:val="id-ID"/>
        </w:rPr>
        <w:t xml:space="preserve"> </w:t>
      </w:r>
      <w:r w:rsidR="00373E2A" w:rsidRPr="00C7210B">
        <w:rPr>
          <w:lang w:val="id-ID"/>
        </w:rPr>
        <w:t xml:space="preserve">terhadap nilai </w:t>
      </w:r>
      <w:proofErr w:type="spellStart"/>
      <w:r w:rsidR="00373E2A" w:rsidRPr="00C7210B">
        <w:rPr>
          <w:i/>
          <w:iCs/>
          <w:lang w:val="id-ID"/>
        </w:rPr>
        <w:t>False</w:t>
      </w:r>
      <w:proofErr w:type="spellEnd"/>
      <w:r w:rsidR="00373E2A" w:rsidRPr="00C7210B">
        <w:rPr>
          <w:i/>
          <w:iCs/>
          <w:lang w:val="id-ID"/>
        </w:rPr>
        <w:t xml:space="preserve"> </w:t>
      </w:r>
      <w:r w:rsidR="00373E2A" w:rsidRPr="00C7210B">
        <w:rPr>
          <w:lang w:val="id-ID"/>
        </w:rPr>
        <w:t xml:space="preserve">dan memberikan hasilnya dalam bentuk persentase. Program </w:t>
      </w:r>
      <w:r w:rsidR="00373E2A" w:rsidRPr="00C7210B">
        <w:rPr>
          <w:lang w:val="id-ID"/>
        </w:rPr>
        <w:lastRenderedPageBreak/>
        <w:t>yang memenuhi semua properti diharapkan akan mendapatkan nilai tidak kurang dari 100%. Setiap fungsi pembanding tersebut adalah representasi dari properti yang ingin dicek terhadap program.</w:t>
      </w:r>
    </w:p>
    <w:p w14:paraId="5DCEA06C" w14:textId="772D74F9" w:rsidR="009633CB" w:rsidRPr="00C7210B" w:rsidRDefault="009633CB" w:rsidP="009633CB">
      <w:pPr>
        <w:rPr>
          <w:lang w:val="id-ID"/>
        </w:rPr>
      </w:pPr>
      <w:r w:rsidRPr="00C7210B">
        <w:rPr>
          <w:lang w:val="id-ID"/>
        </w:rPr>
        <w:t>Beberapa propert</w:t>
      </w:r>
      <w:r w:rsidR="00A749B8" w:rsidRPr="00C7210B">
        <w:rPr>
          <w:lang w:val="id-ID"/>
        </w:rPr>
        <w:t>i</w:t>
      </w:r>
      <w:r w:rsidRPr="00C7210B">
        <w:rPr>
          <w:lang w:val="id-ID"/>
        </w:rPr>
        <w:t xml:space="preserve"> yang diverifikasi dalam eksperimen ini adalah:</w:t>
      </w:r>
    </w:p>
    <w:p w14:paraId="5F7594B6" w14:textId="15C2F08D" w:rsidR="009633CB" w:rsidRPr="00C7210B" w:rsidRDefault="00A749B8" w:rsidP="009633CB">
      <w:pPr>
        <w:pStyle w:val="ListParagraph"/>
        <w:numPr>
          <w:ilvl w:val="0"/>
          <w:numId w:val="26"/>
        </w:numPr>
        <w:rPr>
          <w:lang w:val="id-ID"/>
        </w:rPr>
      </w:pPr>
      <w:r w:rsidRPr="00C7210B">
        <w:rPr>
          <w:lang w:val="id-ID"/>
        </w:rPr>
        <w:t>Pohon harus me</w:t>
      </w:r>
      <w:r w:rsidR="0002115E" w:rsidRPr="00C7210B">
        <w:rPr>
          <w:lang w:val="id-ID"/>
        </w:rPr>
        <w:t>miliki</w:t>
      </w:r>
      <w:r w:rsidRPr="00C7210B">
        <w:rPr>
          <w:lang w:val="id-ID"/>
        </w:rPr>
        <w:t xml:space="preserve"> elemen yang terurut (</w:t>
      </w:r>
      <w:proofErr w:type="spellStart"/>
      <w:r w:rsidRPr="00C7210B">
        <w:rPr>
          <w:lang w:val="id-ID"/>
        </w:rPr>
        <w:t>prop_BST</w:t>
      </w:r>
      <w:proofErr w:type="spellEnd"/>
      <w:r w:rsidRPr="00C7210B">
        <w:rPr>
          <w:lang w:val="id-ID"/>
        </w:rPr>
        <w:t>).</w:t>
      </w:r>
    </w:p>
    <w:p w14:paraId="6D3FC59E" w14:textId="1EBFB5A0" w:rsidR="00A749B8" w:rsidRPr="00C7210B" w:rsidRDefault="00A749B8" w:rsidP="009633CB">
      <w:pPr>
        <w:pStyle w:val="ListParagraph"/>
        <w:numPr>
          <w:ilvl w:val="0"/>
          <w:numId w:val="26"/>
        </w:numPr>
        <w:rPr>
          <w:lang w:val="id-ID"/>
        </w:rPr>
      </w:pPr>
      <w:r w:rsidRPr="00C7210B">
        <w:rPr>
          <w:lang w:val="id-ID"/>
        </w:rPr>
        <w:t>Pohon harus memiliki simpul akar yang berwarna hitam setelah setiap operasi (prop_Rb2)</w:t>
      </w:r>
    </w:p>
    <w:p w14:paraId="23515053" w14:textId="729C4BBF" w:rsidR="00A749B8" w:rsidRPr="00C7210B" w:rsidRDefault="00A749B8" w:rsidP="009633CB">
      <w:pPr>
        <w:pStyle w:val="ListParagraph"/>
        <w:numPr>
          <w:ilvl w:val="0"/>
          <w:numId w:val="26"/>
        </w:numPr>
        <w:rPr>
          <w:lang w:val="id-ID"/>
        </w:rPr>
      </w:pPr>
      <w:r w:rsidRPr="00C7210B">
        <w:rPr>
          <w:lang w:val="id-ID"/>
        </w:rPr>
        <w:t xml:space="preserve">Banyak simpul berwarna hitam untuk setiap jalur dari simpul akar ke daun harus berjumlah sama (prop_Rb3). Dengan kata lain, properti ini mengecek Properti Tinggi yang sudah disebutkan pada </w:t>
      </w:r>
      <w:r w:rsidRPr="00C7210B">
        <w:rPr>
          <w:lang w:val="id-ID"/>
        </w:rPr>
        <w:fldChar w:fldCharType="begin"/>
      </w:r>
      <w:r w:rsidRPr="00C7210B">
        <w:rPr>
          <w:lang w:val="id-ID"/>
        </w:rPr>
        <w:instrText xml:space="preserve"> REF _Ref75133675 \r \h </w:instrText>
      </w:r>
      <w:r w:rsidRPr="00C7210B">
        <w:rPr>
          <w:lang w:val="id-ID"/>
        </w:rPr>
      </w:r>
      <w:r w:rsidRPr="00C7210B">
        <w:rPr>
          <w:lang w:val="id-ID"/>
        </w:rPr>
        <w:fldChar w:fldCharType="separate"/>
      </w:r>
      <w:r w:rsidR="00BB156C" w:rsidRPr="00C7210B">
        <w:rPr>
          <w:lang w:val="id-ID"/>
        </w:rPr>
        <w:t>II.2.3</w:t>
      </w:r>
      <w:r w:rsidRPr="00C7210B">
        <w:rPr>
          <w:lang w:val="id-ID"/>
        </w:rPr>
        <w:fldChar w:fldCharType="end"/>
      </w:r>
      <w:r w:rsidRPr="00C7210B">
        <w:rPr>
          <w:lang w:val="id-ID"/>
        </w:rPr>
        <w:t>.</w:t>
      </w:r>
    </w:p>
    <w:p w14:paraId="3B5B5EE4" w14:textId="4B40A10E" w:rsidR="00A749B8" w:rsidRPr="00C7210B" w:rsidRDefault="00A749B8" w:rsidP="009633CB">
      <w:pPr>
        <w:pStyle w:val="ListParagraph"/>
        <w:numPr>
          <w:ilvl w:val="0"/>
          <w:numId w:val="26"/>
        </w:numPr>
        <w:rPr>
          <w:lang w:val="id-ID"/>
        </w:rPr>
      </w:pPr>
      <w:r w:rsidRPr="00C7210B">
        <w:rPr>
          <w:lang w:val="id-ID"/>
        </w:rPr>
        <w:t>Setiap simpul merah harus memiliki simpul anak berwarna hitam</w:t>
      </w:r>
      <w:r w:rsidR="00755449" w:rsidRPr="00C7210B">
        <w:rPr>
          <w:lang w:val="id-ID"/>
        </w:rPr>
        <w:t xml:space="preserve"> (prop_Rb4)</w:t>
      </w:r>
      <w:r w:rsidRPr="00C7210B">
        <w:rPr>
          <w:lang w:val="id-ID"/>
        </w:rPr>
        <w:t>. Properti ini disebut juga Properti Warna.</w:t>
      </w:r>
    </w:p>
    <w:p w14:paraId="7402F427" w14:textId="42DBA1E1" w:rsidR="00A749B8" w:rsidRPr="00C7210B" w:rsidRDefault="00A749B8" w:rsidP="009633CB">
      <w:pPr>
        <w:pStyle w:val="ListParagraph"/>
        <w:numPr>
          <w:ilvl w:val="0"/>
          <w:numId w:val="26"/>
        </w:numPr>
        <w:rPr>
          <w:lang w:val="id-ID"/>
        </w:rPr>
      </w:pPr>
      <w:r w:rsidRPr="00C7210B">
        <w:rPr>
          <w:lang w:val="id-ID"/>
        </w:rPr>
        <w:t>Jika sebuah elemen dihapus dari pohon, maka pohon hasil operasi tidak boleh memiliki elemen tersebut (prop_delete_spec1).</w:t>
      </w:r>
    </w:p>
    <w:p w14:paraId="7EDE03A2" w14:textId="4B7A8311" w:rsidR="00A749B8" w:rsidRPr="00C7210B" w:rsidRDefault="00270290" w:rsidP="009633CB">
      <w:pPr>
        <w:pStyle w:val="ListParagraph"/>
        <w:numPr>
          <w:ilvl w:val="0"/>
          <w:numId w:val="26"/>
        </w:numPr>
        <w:rPr>
          <w:lang w:val="id-ID"/>
        </w:rPr>
      </w:pPr>
      <w:r w:rsidRPr="00C7210B">
        <w:rPr>
          <w:lang w:val="id-ID"/>
        </w:rPr>
        <w:t>Seluruh elemen selain dari elemen yang dihapus harus tetap berada dalam pohon setelah operasi penghapusan (prop_delete_spec2).</w:t>
      </w:r>
    </w:p>
    <w:p w14:paraId="3F3688D9" w14:textId="61F1CE8F" w:rsidR="00270290" w:rsidRPr="00C7210B" w:rsidRDefault="00270290" w:rsidP="009633CB">
      <w:pPr>
        <w:pStyle w:val="ListParagraph"/>
        <w:numPr>
          <w:ilvl w:val="0"/>
          <w:numId w:val="26"/>
        </w:numPr>
        <w:rPr>
          <w:lang w:val="id-ID"/>
        </w:rPr>
      </w:pPr>
      <w:r w:rsidRPr="00C7210B">
        <w:rPr>
          <w:lang w:val="id-ID"/>
        </w:rPr>
        <w:t>Jika elemen yang akan dihapus tidak ada dalam pohon, maka pohon yang dihasilkan harus sama dengan pohon yang menjadi masukan (prop_delete_spec3).</w:t>
      </w:r>
    </w:p>
    <w:p w14:paraId="148E3E89" w14:textId="0ED853A7" w:rsidR="00270290" w:rsidRPr="00C7210B" w:rsidRDefault="00270290" w:rsidP="009633CB">
      <w:pPr>
        <w:pStyle w:val="ListParagraph"/>
        <w:numPr>
          <w:ilvl w:val="0"/>
          <w:numId w:val="26"/>
        </w:numPr>
        <w:rPr>
          <w:lang w:val="id-ID"/>
        </w:rPr>
      </w:pPr>
      <w:r w:rsidRPr="00C7210B">
        <w:rPr>
          <w:lang w:val="id-ID"/>
        </w:rPr>
        <w:t xml:space="preserve">Pohon hasil operasi penghapusan tetap mematuhi </w:t>
      </w:r>
      <w:proofErr w:type="spellStart"/>
      <w:r w:rsidRPr="00C7210B">
        <w:rPr>
          <w:lang w:val="id-ID"/>
        </w:rPr>
        <w:t>prop_BST</w:t>
      </w:r>
      <w:proofErr w:type="spellEnd"/>
      <w:r w:rsidRPr="00C7210B">
        <w:rPr>
          <w:lang w:val="id-ID"/>
        </w:rPr>
        <w:t xml:space="preserve"> atau dengan kata lain elemennya tetap terurut (</w:t>
      </w:r>
      <w:proofErr w:type="spellStart"/>
      <w:r w:rsidRPr="00C7210B">
        <w:rPr>
          <w:lang w:val="id-ID"/>
        </w:rPr>
        <w:t>prop_delete_BST</w:t>
      </w:r>
      <w:proofErr w:type="spellEnd"/>
      <w:r w:rsidRPr="00C7210B">
        <w:rPr>
          <w:lang w:val="id-ID"/>
        </w:rPr>
        <w:t>).</w:t>
      </w:r>
    </w:p>
    <w:p w14:paraId="1C0DEAF6" w14:textId="30C94FA0" w:rsidR="00270290" w:rsidRPr="00C7210B" w:rsidRDefault="00270290" w:rsidP="009633CB">
      <w:pPr>
        <w:pStyle w:val="ListParagraph"/>
        <w:numPr>
          <w:ilvl w:val="0"/>
          <w:numId w:val="26"/>
        </w:numPr>
        <w:rPr>
          <w:lang w:val="id-ID"/>
        </w:rPr>
      </w:pPr>
      <w:r w:rsidRPr="00C7210B">
        <w:rPr>
          <w:lang w:val="id-ID"/>
        </w:rPr>
        <w:t>Pohon hasil operasi penghapusan tetap mematuhi prop_Rb2, prop_Rb3, dan prop_Rb4 (prop_delete2, prop_delete3, prop_delete4).</w:t>
      </w:r>
    </w:p>
    <w:p w14:paraId="36008B9C" w14:textId="62CB1FE5" w:rsidR="00373E2A" w:rsidRPr="00C7210B" w:rsidRDefault="00373E2A" w:rsidP="00373E2A">
      <w:pPr>
        <w:rPr>
          <w:lang w:val="id-ID"/>
        </w:rPr>
      </w:pPr>
      <w:r w:rsidRPr="00C7210B">
        <w:rPr>
          <w:lang w:val="id-ID"/>
        </w:rPr>
        <w:t xml:space="preserve">Menurut verifikasi yang dilakukan oleh </w:t>
      </w:r>
      <w:proofErr w:type="spellStart"/>
      <w:r w:rsidRPr="00C7210B">
        <w:rPr>
          <w:lang w:val="id-ID"/>
        </w:rPr>
        <w:t>Might</w:t>
      </w:r>
      <w:proofErr w:type="spellEnd"/>
      <w:r w:rsidRPr="00C7210B">
        <w:rPr>
          <w:lang w:val="id-ID"/>
        </w:rPr>
        <w:t xml:space="preserve"> dan bisa dilakukan oleh </w:t>
      </w:r>
      <w:proofErr w:type="spellStart"/>
      <w:r w:rsidRPr="00C7210B">
        <w:rPr>
          <w:lang w:val="id-ID"/>
        </w:rPr>
        <w:t>siapapun</w:t>
      </w:r>
      <w:proofErr w:type="spellEnd"/>
      <w:r w:rsidRPr="00C7210B">
        <w:rPr>
          <w:lang w:val="id-ID"/>
        </w:rPr>
        <w:t xml:space="preserve"> yang memiliki program yang berada dalam artikel tersebut serta memiliki </w:t>
      </w:r>
      <w:proofErr w:type="spellStart"/>
      <w:r w:rsidRPr="00C7210B">
        <w:rPr>
          <w:lang w:val="id-ID"/>
        </w:rPr>
        <w:t>QuickCheck</w:t>
      </w:r>
      <w:proofErr w:type="spellEnd"/>
      <w:r w:rsidRPr="00C7210B">
        <w:rPr>
          <w:lang w:val="id-ID"/>
        </w:rPr>
        <w:t xml:space="preserve"> yang sudah terinstalasi, program ini berhasil lolos dari seluruh tes yang diberikan</w:t>
      </w:r>
      <w:r w:rsidR="00675FAC" w:rsidRPr="00C7210B">
        <w:rPr>
          <w:lang w:val="id-ID"/>
        </w:rPr>
        <w:t>.</w:t>
      </w:r>
    </w:p>
    <w:p w14:paraId="577BF93C" w14:textId="77777777" w:rsidR="00C87D3D" w:rsidRPr="00C7210B" w:rsidRDefault="00553701" w:rsidP="00373E2A">
      <w:pPr>
        <w:rPr>
          <w:lang w:val="id-ID"/>
        </w:rPr>
      </w:pPr>
      <w:r w:rsidRPr="00C7210B">
        <w:rPr>
          <w:lang w:val="id-ID"/>
        </w:rPr>
        <w:t xml:space="preserve">Salah satu kelebihan penggunaan verifikasi </w:t>
      </w:r>
      <w:proofErr w:type="spellStart"/>
      <w:r w:rsidRPr="00C7210B">
        <w:rPr>
          <w:lang w:val="id-ID"/>
        </w:rPr>
        <w:t>QuickCheck</w:t>
      </w:r>
      <w:proofErr w:type="spellEnd"/>
      <w:r w:rsidRPr="00C7210B">
        <w:rPr>
          <w:lang w:val="id-ID"/>
        </w:rPr>
        <w:t xml:space="preserve"> adalah kecepatan dan kemudahan dalam menggunakannya. Seseorang yang ingin melakukan verifikasi terhadap sebuah struktur data cukup menyediakan properti yang ingin dicek dalam </w:t>
      </w:r>
      <w:r w:rsidRPr="00C7210B">
        <w:rPr>
          <w:lang w:val="id-ID"/>
        </w:rPr>
        <w:lastRenderedPageBreak/>
        <w:t xml:space="preserve">bentuk sebuah fungsi yang menerima masukan struktur data tersebut dan kemudian memberikan keluaran berupa </w:t>
      </w:r>
      <w:proofErr w:type="spellStart"/>
      <w:r w:rsidRPr="00C7210B">
        <w:rPr>
          <w:i/>
          <w:iCs/>
          <w:lang w:val="id-ID"/>
        </w:rPr>
        <w:t>Boolean</w:t>
      </w:r>
      <w:proofErr w:type="spellEnd"/>
      <w:r w:rsidRPr="00C7210B">
        <w:rPr>
          <w:i/>
          <w:iCs/>
          <w:lang w:val="id-ID"/>
        </w:rPr>
        <w:t xml:space="preserve"> </w:t>
      </w:r>
      <w:r w:rsidRPr="00C7210B">
        <w:rPr>
          <w:lang w:val="id-ID"/>
        </w:rPr>
        <w:t xml:space="preserve">atau </w:t>
      </w:r>
      <w:r w:rsidRPr="00C7210B">
        <w:rPr>
          <w:i/>
          <w:iCs/>
          <w:lang w:val="id-ID"/>
        </w:rPr>
        <w:t>Property</w:t>
      </w:r>
      <w:r w:rsidRPr="00C7210B">
        <w:rPr>
          <w:lang w:val="id-ID"/>
        </w:rPr>
        <w:t xml:space="preserve">, sebuah tipe yang khusus disediakan oleh </w:t>
      </w:r>
      <w:proofErr w:type="spellStart"/>
      <w:r w:rsidRPr="00C7210B">
        <w:rPr>
          <w:lang w:val="id-ID"/>
        </w:rPr>
        <w:t>QuickCheck</w:t>
      </w:r>
      <w:proofErr w:type="spellEnd"/>
      <w:r w:rsidRPr="00C7210B">
        <w:rPr>
          <w:lang w:val="id-ID"/>
        </w:rPr>
        <w:t xml:space="preserve"> untuk </w:t>
      </w:r>
      <w:r w:rsidR="00C87D3D" w:rsidRPr="00C7210B">
        <w:rPr>
          <w:lang w:val="id-ID"/>
        </w:rPr>
        <w:t xml:space="preserve">verifikasi lebih lanjut. Pengguna juga harus menyediakan sebuah metode khusus untuk melakukan pengacakan terhadap struktur data untuk menjadi sampel yang baik untuk verifikasi. </w:t>
      </w:r>
    </w:p>
    <w:p w14:paraId="259384E3" w14:textId="269E1668" w:rsidR="00675FAC" w:rsidRPr="00C7210B" w:rsidRDefault="00C87D3D" w:rsidP="00373E2A">
      <w:pPr>
        <w:rPr>
          <w:lang w:val="id-ID"/>
        </w:rPr>
      </w:pPr>
      <w:r w:rsidRPr="00C7210B">
        <w:rPr>
          <w:lang w:val="id-ID"/>
        </w:rPr>
        <w:t xml:space="preserve">Namun karena sifat </w:t>
      </w:r>
      <w:proofErr w:type="spellStart"/>
      <w:r w:rsidRPr="00C7210B">
        <w:rPr>
          <w:lang w:val="id-ID"/>
        </w:rPr>
        <w:t>QuickCheck</w:t>
      </w:r>
      <w:proofErr w:type="spellEnd"/>
      <w:r w:rsidRPr="00C7210B">
        <w:rPr>
          <w:lang w:val="id-ID"/>
        </w:rPr>
        <w:t xml:space="preserve"> yang bergantung pada sistem pengacakan tersebut, masih ada kemungkinan bahwa </w:t>
      </w:r>
      <w:proofErr w:type="spellStart"/>
      <w:r w:rsidRPr="00C7210B">
        <w:rPr>
          <w:lang w:val="id-ID"/>
        </w:rPr>
        <w:t>QuickCheck</w:t>
      </w:r>
      <w:proofErr w:type="spellEnd"/>
      <w:r w:rsidRPr="00C7210B">
        <w:rPr>
          <w:lang w:val="id-ID"/>
        </w:rPr>
        <w:t xml:space="preserve"> tidak mendeteksi kesalahan karena sampel struktur data hasil pengecekan tidak representatif dan kehilangan sebuah </w:t>
      </w:r>
      <w:proofErr w:type="spellStart"/>
      <w:r w:rsidRPr="00C7210B">
        <w:rPr>
          <w:i/>
          <w:iCs/>
          <w:lang w:val="id-ID"/>
        </w:rPr>
        <w:t>outlier</w:t>
      </w:r>
      <w:proofErr w:type="spellEnd"/>
      <w:r w:rsidRPr="00C7210B">
        <w:rPr>
          <w:i/>
          <w:iCs/>
          <w:lang w:val="id-ID"/>
        </w:rPr>
        <w:t xml:space="preserve"> </w:t>
      </w:r>
      <w:r w:rsidRPr="00C7210B">
        <w:rPr>
          <w:lang w:val="id-ID"/>
        </w:rPr>
        <w:t xml:space="preserve">yang ternyata tidak memenuhi properti yang dites. </w:t>
      </w:r>
      <w:r w:rsidR="00977CFC" w:rsidRPr="00C7210B">
        <w:rPr>
          <w:lang w:val="id-ID"/>
        </w:rPr>
        <w:t>Namun untuk dibandingkan dengan waktu dan biaya yang sangat murah yang harus dilakukan untuk melakukan verifikasi ini, maka seseorang yang ingin melakukan verifikasi mungkin bisa mempertimbangkan untuk menggunakan metode ini terlebih dahulu untuk menangkap kesalahan-kesalahan yang umum dan jelas sebelum melakukan verifikasi selanjutnya yang lebih menyeluruh.</w:t>
      </w:r>
    </w:p>
    <w:p w14:paraId="2E333F5D" w14:textId="5D2868AB" w:rsidR="00675FAC" w:rsidRPr="00C7210B" w:rsidRDefault="00675FAC" w:rsidP="00675FAC">
      <w:pPr>
        <w:pStyle w:val="Heading4"/>
        <w:rPr>
          <w:lang w:val="id-ID"/>
        </w:rPr>
      </w:pPr>
      <w:r w:rsidRPr="00C7210B">
        <w:rPr>
          <w:lang w:val="id-ID"/>
        </w:rPr>
        <w:t>Verifikasi GADT</w:t>
      </w:r>
    </w:p>
    <w:p w14:paraId="2AE461FB" w14:textId="1F3B58C6" w:rsidR="00675FAC" w:rsidRPr="00C7210B" w:rsidRDefault="00382CA3" w:rsidP="00373E2A">
      <w:pPr>
        <w:rPr>
          <w:lang w:val="id-ID"/>
        </w:rPr>
      </w:pPr>
      <w:r w:rsidRPr="00C7210B">
        <w:rPr>
          <w:lang w:val="id-ID"/>
        </w:rPr>
        <w:t xml:space="preserve">Pada 2014 terinspirasi oleh </w:t>
      </w:r>
      <w:r w:rsidR="00DF40DF" w:rsidRPr="00C7210B">
        <w:rPr>
          <w:lang w:val="id-ID"/>
        </w:rPr>
        <w:t xml:space="preserve">struktur data yang sudah dibuat oleh </w:t>
      </w:r>
      <w:proofErr w:type="spellStart"/>
      <w:r w:rsidR="00DF40DF" w:rsidRPr="00C7210B">
        <w:rPr>
          <w:lang w:val="id-ID"/>
        </w:rPr>
        <w:t>Might</w:t>
      </w:r>
      <w:proofErr w:type="spellEnd"/>
      <w:r w:rsidR="00DF40DF" w:rsidRPr="00C7210B">
        <w:rPr>
          <w:lang w:val="id-ID"/>
        </w:rPr>
        <w:t xml:space="preserve">, </w:t>
      </w:r>
      <w:proofErr w:type="spellStart"/>
      <w:r w:rsidR="00DF40DF" w:rsidRPr="00C7210B">
        <w:rPr>
          <w:lang w:val="id-ID"/>
        </w:rPr>
        <w:t>Weiritch</w:t>
      </w:r>
      <w:proofErr w:type="spellEnd"/>
      <w:r w:rsidR="00DF40DF" w:rsidRPr="00C7210B">
        <w:rPr>
          <w:lang w:val="id-ID"/>
        </w:rPr>
        <w:t xml:space="preserve"> menulis ulang program RBT tersebut namun dengan menggunakan sebuah fitur </w:t>
      </w:r>
      <w:proofErr w:type="spellStart"/>
      <w:r w:rsidR="00DF40DF" w:rsidRPr="00C7210B">
        <w:rPr>
          <w:lang w:val="id-ID"/>
        </w:rPr>
        <w:t>Haskell</w:t>
      </w:r>
      <w:proofErr w:type="spellEnd"/>
      <w:r w:rsidR="00DF40DF" w:rsidRPr="00C7210B">
        <w:rPr>
          <w:lang w:val="id-ID"/>
        </w:rPr>
        <w:t xml:space="preserve"> bernama </w:t>
      </w:r>
      <w:proofErr w:type="spellStart"/>
      <w:r w:rsidR="00DF40DF" w:rsidRPr="00C7210B">
        <w:rPr>
          <w:i/>
          <w:iCs/>
          <w:lang w:val="id-ID"/>
        </w:rPr>
        <w:t>Generalized</w:t>
      </w:r>
      <w:proofErr w:type="spellEnd"/>
      <w:r w:rsidR="00DF40DF" w:rsidRPr="00C7210B">
        <w:rPr>
          <w:i/>
          <w:iCs/>
          <w:lang w:val="id-ID"/>
        </w:rPr>
        <w:t xml:space="preserve"> </w:t>
      </w:r>
      <w:proofErr w:type="spellStart"/>
      <w:r w:rsidR="00DF40DF" w:rsidRPr="00C7210B">
        <w:rPr>
          <w:i/>
          <w:iCs/>
          <w:lang w:val="id-ID"/>
        </w:rPr>
        <w:t>Algebraic</w:t>
      </w:r>
      <w:proofErr w:type="spellEnd"/>
      <w:r w:rsidR="00DF40DF" w:rsidRPr="00C7210B">
        <w:rPr>
          <w:i/>
          <w:iCs/>
          <w:lang w:val="id-ID"/>
        </w:rPr>
        <w:t xml:space="preserve"> Data </w:t>
      </w:r>
      <w:proofErr w:type="spellStart"/>
      <w:r w:rsidR="00DF40DF" w:rsidRPr="00C7210B">
        <w:rPr>
          <w:i/>
          <w:iCs/>
          <w:lang w:val="id-ID"/>
        </w:rPr>
        <w:t>Type</w:t>
      </w:r>
      <w:proofErr w:type="spellEnd"/>
      <w:r w:rsidR="00DF40DF" w:rsidRPr="00C7210B">
        <w:rPr>
          <w:i/>
          <w:iCs/>
          <w:lang w:val="id-ID"/>
        </w:rPr>
        <w:t xml:space="preserve"> </w:t>
      </w:r>
      <w:r w:rsidR="00DF40DF" w:rsidRPr="00C7210B">
        <w:rPr>
          <w:lang w:val="id-ID"/>
        </w:rPr>
        <w:t>(GADT) untuk melakukan verifikasi tepat saat penulisan program</w:t>
      </w:r>
      <w:r w:rsidR="00C053BB" w:rsidRPr="00C7210B">
        <w:rPr>
          <w:lang w:val="id-ID"/>
        </w:rPr>
        <w:t xml:space="preserve"> </w:t>
      </w:r>
      <w:r w:rsidR="00C053BB" w:rsidRPr="00C7210B">
        <w:rPr>
          <w:lang w:val="id-ID"/>
        </w:rPr>
        <w:fldChar w:fldCharType="begin" w:fldLock="1"/>
      </w:r>
      <w:r w:rsidR="00F9492F" w:rsidRPr="00C7210B">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00C053BB" w:rsidRPr="00C7210B">
        <w:rPr>
          <w:lang w:val="id-ID"/>
        </w:rPr>
        <w:fldChar w:fldCharType="separate"/>
      </w:r>
      <w:r w:rsidR="00C053BB" w:rsidRPr="00C7210B">
        <w:rPr>
          <w:noProof/>
          <w:lang w:val="id-ID"/>
        </w:rPr>
        <w:t>(Weirich, 2014)</w:t>
      </w:r>
      <w:r w:rsidR="00C053BB" w:rsidRPr="00C7210B">
        <w:rPr>
          <w:lang w:val="id-ID"/>
        </w:rPr>
        <w:fldChar w:fldCharType="end"/>
      </w:r>
      <w:r w:rsidR="00C053BB" w:rsidRPr="00C7210B">
        <w:rPr>
          <w:lang w:val="id-ID"/>
        </w:rPr>
        <w:t xml:space="preserve">. </w:t>
      </w:r>
      <w:r w:rsidR="00C84C76" w:rsidRPr="00C7210B">
        <w:rPr>
          <w:lang w:val="id-ID"/>
        </w:rPr>
        <w:t xml:space="preserve"> Fitur ini memungkinkan pemrogram untuk menuliskan struktur data dengan cara tertentu sehingga jika pengguna lain ingin menggunakan struktur data tersebut dengan cara yang salah, maka program yang ditulis tidak akan bisa berjalan, bahkan tidak akan bisa dikompilasi. </w:t>
      </w:r>
      <w:r w:rsidR="003B7577" w:rsidRPr="00C7210B">
        <w:rPr>
          <w:lang w:val="id-ID"/>
        </w:rPr>
        <w:t xml:space="preserve"> Fitur ini biasanya digunakan untuk aplikasi </w:t>
      </w:r>
      <w:r w:rsidR="003B7577" w:rsidRPr="00C7210B">
        <w:rPr>
          <w:i/>
          <w:iCs/>
          <w:lang w:val="id-ID"/>
        </w:rPr>
        <w:t>domain-</w:t>
      </w:r>
      <w:proofErr w:type="spellStart"/>
      <w:r w:rsidR="003B7577" w:rsidRPr="00C7210B">
        <w:rPr>
          <w:i/>
          <w:iCs/>
          <w:lang w:val="id-ID"/>
        </w:rPr>
        <w:t>specific</w:t>
      </w:r>
      <w:proofErr w:type="spellEnd"/>
      <w:r w:rsidR="003B7577" w:rsidRPr="00C7210B">
        <w:rPr>
          <w:i/>
          <w:iCs/>
          <w:lang w:val="id-ID"/>
        </w:rPr>
        <w:t xml:space="preserve"> </w:t>
      </w:r>
      <w:r w:rsidR="003B7577" w:rsidRPr="00C7210B">
        <w:rPr>
          <w:lang w:val="id-ID"/>
        </w:rPr>
        <w:t>yang mungkin memiliki konvensi penulisan yang unik sehingga pengguna tidak boleh menuliskan aplikasi struktur data pada aplikasi tersebut yang tidak sesuai dengan konvensi yang sudah ditetapkan.</w:t>
      </w:r>
    </w:p>
    <w:p w14:paraId="65219EDE" w14:textId="5E3618DC" w:rsidR="003B7577" w:rsidRPr="00C7210B" w:rsidRDefault="003B7577" w:rsidP="003B7577">
      <w:pPr>
        <w:rPr>
          <w:lang w:val="id-ID"/>
        </w:rPr>
      </w:pPr>
      <w:r w:rsidRPr="00C7210B">
        <w:rPr>
          <w:lang w:val="id-ID"/>
        </w:rPr>
        <w:t xml:space="preserve">Implementasi RBT secara GADT milik </w:t>
      </w:r>
      <w:proofErr w:type="spellStart"/>
      <w:r w:rsidRPr="00C7210B">
        <w:rPr>
          <w:lang w:val="id-ID"/>
        </w:rPr>
        <w:t>Weirich</w:t>
      </w:r>
      <w:proofErr w:type="spellEnd"/>
      <w:r w:rsidRPr="00C7210B">
        <w:rPr>
          <w:lang w:val="id-ID"/>
        </w:rPr>
        <w:t xml:space="preserve"> </w:t>
      </w:r>
      <w:r w:rsidRPr="00C7210B">
        <w:rPr>
          <w:lang w:val="id-ID"/>
        </w:rPr>
        <w:fldChar w:fldCharType="begin" w:fldLock="1"/>
      </w:r>
      <w:r w:rsidRPr="00C7210B">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Pr="00C7210B">
        <w:rPr>
          <w:lang w:val="id-ID"/>
        </w:rPr>
        <w:fldChar w:fldCharType="separate"/>
      </w:r>
      <w:r w:rsidRPr="00C7210B">
        <w:rPr>
          <w:noProof/>
          <w:lang w:val="id-ID"/>
        </w:rPr>
        <w:t>(Weirich, 2014)</w:t>
      </w:r>
      <w:r w:rsidRPr="00C7210B">
        <w:rPr>
          <w:lang w:val="id-ID"/>
        </w:rPr>
        <w:fldChar w:fldCharType="end"/>
      </w:r>
      <w:r w:rsidRPr="00C7210B">
        <w:rPr>
          <w:lang w:val="id-ID"/>
        </w:rPr>
        <w:t xml:space="preserve"> memiliki empat tipe</w:t>
      </w:r>
      <w:r w:rsidR="000873A9" w:rsidRPr="00C7210B">
        <w:rPr>
          <w:lang w:val="id-ID"/>
        </w:rPr>
        <w:t xml:space="preserve"> poho</w:t>
      </w:r>
      <w:r w:rsidR="006E4FA1" w:rsidRPr="00C7210B">
        <w:rPr>
          <w:lang w:val="id-ID"/>
        </w:rPr>
        <w:t>n</w:t>
      </w:r>
      <w:r w:rsidRPr="00C7210B">
        <w:rPr>
          <w:lang w:val="id-ID"/>
        </w:rPr>
        <w:t>. Keempat tipe tersebut adalah:</w:t>
      </w:r>
    </w:p>
    <w:p w14:paraId="55D8877C" w14:textId="77777777" w:rsidR="003B7577" w:rsidRPr="00C7210B" w:rsidRDefault="003B7577" w:rsidP="003B7577">
      <w:pPr>
        <w:pStyle w:val="ListParagraph"/>
        <w:numPr>
          <w:ilvl w:val="0"/>
          <w:numId w:val="24"/>
        </w:numPr>
        <w:rPr>
          <w:lang w:val="id-ID"/>
        </w:rPr>
      </w:pPr>
      <w:proofErr w:type="spellStart"/>
      <w:r w:rsidRPr="00C7210B">
        <w:rPr>
          <w:lang w:val="id-ID"/>
        </w:rPr>
        <w:t>RBSet</w:t>
      </w:r>
      <w:proofErr w:type="spellEnd"/>
      <w:r w:rsidRPr="00C7210B">
        <w:rPr>
          <w:lang w:val="id-ID"/>
        </w:rPr>
        <w:t>; Tipe ini menandakan RBT yang valid</w:t>
      </w:r>
    </w:p>
    <w:p w14:paraId="6ED27BE8" w14:textId="4C19A126" w:rsidR="003B7577" w:rsidRPr="00C7210B" w:rsidRDefault="003B7577" w:rsidP="003B7577">
      <w:pPr>
        <w:pStyle w:val="ListParagraph"/>
        <w:numPr>
          <w:ilvl w:val="0"/>
          <w:numId w:val="24"/>
        </w:numPr>
        <w:rPr>
          <w:lang w:val="id-ID"/>
        </w:rPr>
      </w:pPr>
      <w:r w:rsidRPr="00C7210B">
        <w:rPr>
          <w:lang w:val="id-ID"/>
        </w:rPr>
        <w:lastRenderedPageBreak/>
        <w:t>CT (</w:t>
      </w:r>
      <w:proofErr w:type="spellStart"/>
      <w:r w:rsidRPr="00C7210B">
        <w:rPr>
          <w:i/>
          <w:iCs/>
          <w:lang w:val="id-ID"/>
        </w:rPr>
        <w:t>Constructed</w:t>
      </w:r>
      <w:proofErr w:type="spellEnd"/>
      <w:r w:rsidRPr="00C7210B">
        <w:rPr>
          <w:i/>
          <w:iCs/>
          <w:lang w:val="id-ID"/>
        </w:rPr>
        <w:t xml:space="preserve"> Tree</w:t>
      </w:r>
      <w:r w:rsidRPr="00C7210B">
        <w:rPr>
          <w:lang w:val="id-ID"/>
        </w:rPr>
        <w:t>); Tipe ini menandakan RBT yang melanggar properti yang mengharuskan simpul akar memiliki warna hitam.</w:t>
      </w:r>
    </w:p>
    <w:p w14:paraId="1BE867A6" w14:textId="58E80358" w:rsidR="003B7577" w:rsidRPr="00C7210B" w:rsidRDefault="003B7577" w:rsidP="003B7577">
      <w:pPr>
        <w:pStyle w:val="ListParagraph"/>
        <w:numPr>
          <w:ilvl w:val="0"/>
          <w:numId w:val="24"/>
        </w:numPr>
        <w:rPr>
          <w:lang w:val="id-ID"/>
        </w:rPr>
      </w:pPr>
      <w:r w:rsidRPr="00C7210B">
        <w:rPr>
          <w:lang w:val="id-ID"/>
        </w:rPr>
        <w:t>IR (</w:t>
      </w:r>
      <w:proofErr w:type="spellStart"/>
      <w:r w:rsidRPr="00C7210B">
        <w:rPr>
          <w:i/>
          <w:iCs/>
          <w:lang w:val="id-ID"/>
        </w:rPr>
        <w:t>Intermediate</w:t>
      </w:r>
      <w:proofErr w:type="spellEnd"/>
      <w:r w:rsidRPr="00C7210B">
        <w:rPr>
          <w:lang w:val="id-ID"/>
        </w:rPr>
        <w:t>); Tipe ini menandakan RBT yang memiliki simpul akar yang mungkin melanggar properti warna.</w:t>
      </w:r>
    </w:p>
    <w:p w14:paraId="3DDD023A" w14:textId="77777777" w:rsidR="003B7577" w:rsidRPr="00C7210B" w:rsidRDefault="003B7577" w:rsidP="003B7577">
      <w:pPr>
        <w:pStyle w:val="ListParagraph"/>
        <w:numPr>
          <w:ilvl w:val="0"/>
          <w:numId w:val="24"/>
        </w:numPr>
        <w:rPr>
          <w:lang w:val="id-ID"/>
        </w:rPr>
      </w:pPr>
      <w:r w:rsidRPr="00C7210B">
        <w:rPr>
          <w:lang w:val="id-ID"/>
        </w:rPr>
        <w:t>DT (</w:t>
      </w:r>
      <w:proofErr w:type="spellStart"/>
      <w:r w:rsidRPr="00C7210B">
        <w:rPr>
          <w:i/>
          <w:iCs/>
          <w:lang w:val="id-ID"/>
        </w:rPr>
        <w:t>Deletion</w:t>
      </w:r>
      <w:proofErr w:type="spellEnd"/>
      <w:r w:rsidRPr="00C7210B">
        <w:rPr>
          <w:i/>
          <w:iCs/>
          <w:lang w:val="id-ID"/>
        </w:rPr>
        <w:t xml:space="preserve"> Tree</w:t>
      </w:r>
      <w:r w:rsidRPr="00C7210B">
        <w:rPr>
          <w:lang w:val="id-ID"/>
        </w:rPr>
        <w:t>); Tipe ini menandakan RBT yang mungkin memiliki warna BB atau NB pada simpul daun atau akar. Tipe ini ekuivalen dengan tipe IR yang ditambahkan keterangan bahwa simpul daun dan akar mungkin memiliki simpul berwarna BB dan NB,</w:t>
      </w:r>
    </w:p>
    <w:p w14:paraId="3B87D5CB" w14:textId="5E4509B6" w:rsidR="003B7577" w:rsidRPr="00C7210B" w:rsidRDefault="008F7BA8" w:rsidP="00373E2A">
      <w:pPr>
        <w:rPr>
          <w:lang w:val="id-ID"/>
        </w:rPr>
      </w:pPr>
      <w:r w:rsidRPr="00C7210B">
        <w:rPr>
          <w:lang w:val="id-ID"/>
        </w:rPr>
        <w:t xml:space="preserve">Dengan pembatasan yang dilakukan oleh tipe ini, maka jika ada sebuah fungsi yang memiliki </w:t>
      </w:r>
      <w:proofErr w:type="spellStart"/>
      <w:r w:rsidRPr="00C7210B">
        <w:rPr>
          <w:i/>
          <w:iCs/>
          <w:lang w:val="id-ID"/>
        </w:rPr>
        <w:t>signature</w:t>
      </w:r>
      <w:proofErr w:type="spellEnd"/>
      <w:r w:rsidRPr="00C7210B">
        <w:rPr>
          <w:i/>
          <w:iCs/>
          <w:lang w:val="id-ID"/>
        </w:rPr>
        <w:t xml:space="preserve"> </w:t>
      </w:r>
      <w:proofErr w:type="spellStart"/>
      <w:r w:rsidRPr="00C7210B">
        <w:rPr>
          <w:lang w:val="id-ID"/>
        </w:rPr>
        <w:t>RBSet</w:t>
      </w:r>
      <w:proofErr w:type="spellEnd"/>
      <w:r w:rsidRPr="00C7210B">
        <w:rPr>
          <w:lang w:val="id-ID"/>
        </w:rPr>
        <w:t xml:space="preserve"> -&gt; </w:t>
      </w:r>
      <w:proofErr w:type="spellStart"/>
      <w:r w:rsidRPr="00C7210B">
        <w:rPr>
          <w:lang w:val="id-ID"/>
        </w:rPr>
        <w:t>RBSet</w:t>
      </w:r>
      <w:proofErr w:type="spellEnd"/>
      <w:r w:rsidRPr="00C7210B">
        <w:rPr>
          <w:lang w:val="id-ID"/>
        </w:rPr>
        <w:t>, maka fungsi itu pasti akan menerima dan menghasilkan sebuah RBT yang valid karena jika tidak, maka fungsi tersebut akan gagal untuk dikompilasi. Begitu juga untuk tipe yang lain seperti CT, IR, dan DT</w:t>
      </w:r>
      <w:r w:rsidR="006E4FA1" w:rsidRPr="00C7210B">
        <w:rPr>
          <w:lang w:val="id-ID"/>
        </w:rPr>
        <w:t xml:space="preserve"> atau beberapa tipe lain yang digunakan sebagai pembantu dalam penulisan tipe-tipe tersebut. Tipe-tipe tersebut di antaranya adalah Valid untuk mengkodifikasi properti warna dan </w:t>
      </w:r>
      <w:proofErr w:type="spellStart"/>
      <w:r w:rsidR="006E4FA1" w:rsidRPr="00C7210B">
        <w:rPr>
          <w:lang w:val="id-ID"/>
        </w:rPr>
        <w:t>Incr</w:t>
      </w:r>
      <w:proofErr w:type="spellEnd"/>
      <w:r w:rsidR="006E4FA1" w:rsidRPr="00C7210B">
        <w:rPr>
          <w:lang w:val="id-ID"/>
        </w:rPr>
        <w:t xml:space="preserve"> yang menggunakan </w:t>
      </w:r>
      <w:proofErr w:type="spellStart"/>
      <w:r w:rsidR="006E4FA1" w:rsidRPr="00C7210B">
        <w:rPr>
          <w:i/>
          <w:iCs/>
          <w:lang w:val="id-ID"/>
        </w:rPr>
        <w:t>Peano</w:t>
      </w:r>
      <w:proofErr w:type="spellEnd"/>
      <w:r w:rsidR="006E4FA1" w:rsidRPr="00C7210B">
        <w:rPr>
          <w:i/>
          <w:iCs/>
          <w:lang w:val="id-ID"/>
        </w:rPr>
        <w:t xml:space="preserve"> </w:t>
      </w:r>
      <w:proofErr w:type="spellStart"/>
      <w:r w:rsidR="00E85F7A" w:rsidRPr="00C7210B">
        <w:rPr>
          <w:i/>
          <w:iCs/>
          <w:lang w:val="id-ID"/>
        </w:rPr>
        <w:t>A</w:t>
      </w:r>
      <w:r w:rsidR="006E4FA1" w:rsidRPr="00C7210B">
        <w:rPr>
          <w:i/>
          <w:iCs/>
          <w:lang w:val="id-ID"/>
        </w:rPr>
        <w:t>rithmetic</w:t>
      </w:r>
      <w:proofErr w:type="spellEnd"/>
      <w:r w:rsidR="006E4FA1" w:rsidRPr="00C7210B">
        <w:rPr>
          <w:i/>
          <w:iCs/>
          <w:lang w:val="id-ID"/>
        </w:rPr>
        <w:t xml:space="preserve"> </w:t>
      </w:r>
      <w:r w:rsidR="006E4FA1" w:rsidRPr="00C7210B">
        <w:rPr>
          <w:lang w:val="id-ID"/>
        </w:rPr>
        <w:t>untuk merepresentasikan jumlah simpul hitam untuk Properti Tinggi.</w:t>
      </w:r>
      <w:r w:rsidRPr="00C7210B">
        <w:rPr>
          <w:lang w:val="id-ID"/>
        </w:rPr>
        <w:t xml:space="preserve"> </w:t>
      </w:r>
    </w:p>
    <w:p w14:paraId="1FF7B0D6" w14:textId="35C2C8BC" w:rsidR="00D0773E" w:rsidRPr="00C7210B" w:rsidRDefault="00D0773E" w:rsidP="009633CB">
      <w:pPr>
        <w:rPr>
          <w:lang w:val="id-ID"/>
        </w:rPr>
      </w:pPr>
      <w:r w:rsidRPr="00C7210B">
        <w:rPr>
          <w:lang w:val="id-ID"/>
        </w:rPr>
        <w:t xml:space="preserve">Karena program RBT yang dihasilkan oleh </w:t>
      </w:r>
      <w:proofErr w:type="spellStart"/>
      <w:r w:rsidRPr="00C7210B">
        <w:rPr>
          <w:lang w:val="id-ID"/>
        </w:rPr>
        <w:t>Weiritch</w:t>
      </w:r>
      <w:proofErr w:type="spellEnd"/>
      <w:r w:rsidRPr="00C7210B">
        <w:rPr>
          <w:lang w:val="id-ID"/>
        </w:rPr>
        <w:t xml:space="preserve"> dapat dikompilasi menjadi sebuah program yang berjalan, maka dapat disimpulkan bahwa program tersebut sudah </w:t>
      </w:r>
      <w:r w:rsidR="004F130F" w:rsidRPr="00C7210B">
        <w:rPr>
          <w:lang w:val="id-ID"/>
        </w:rPr>
        <w:t>berhasil diverifikasi</w:t>
      </w:r>
      <w:r w:rsidRPr="00C7210B">
        <w:rPr>
          <w:lang w:val="id-ID"/>
        </w:rPr>
        <w:t xml:space="preserve">. </w:t>
      </w:r>
      <w:r w:rsidR="004F130F" w:rsidRPr="00C7210B">
        <w:rPr>
          <w:lang w:val="id-ID"/>
        </w:rPr>
        <w:t xml:space="preserve">Usaha verifikasi ini bisa dilakukan sendiri oleh setiap orang dengan mengunduh program tersebut pada </w:t>
      </w:r>
      <w:proofErr w:type="spellStart"/>
      <w:r w:rsidR="004F130F" w:rsidRPr="00C7210B">
        <w:rPr>
          <w:i/>
          <w:iCs/>
          <w:lang w:val="id-ID"/>
        </w:rPr>
        <w:t>link</w:t>
      </w:r>
      <w:proofErr w:type="spellEnd"/>
      <w:r w:rsidR="004F130F" w:rsidRPr="00C7210B">
        <w:rPr>
          <w:i/>
          <w:iCs/>
          <w:lang w:val="id-ID"/>
        </w:rPr>
        <w:t xml:space="preserve"> </w:t>
      </w:r>
      <w:r w:rsidR="004F130F" w:rsidRPr="00C7210B">
        <w:rPr>
          <w:lang w:val="id-ID"/>
        </w:rPr>
        <w:t xml:space="preserve">yang sudah disediakan sebelumnya dan kemudian mengompilasi program tersebut dengan kompilator </w:t>
      </w:r>
      <w:proofErr w:type="spellStart"/>
      <w:r w:rsidR="004F130F" w:rsidRPr="00C7210B">
        <w:rPr>
          <w:lang w:val="id-ID"/>
        </w:rPr>
        <w:t>Haskell</w:t>
      </w:r>
      <w:proofErr w:type="spellEnd"/>
      <w:r w:rsidR="004F130F" w:rsidRPr="00C7210B">
        <w:rPr>
          <w:lang w:val="id-ID"/>
        </w:rPr>
        <w:t xml:space="preserve"> yang sudah dimiliki.</w:t>
      </w:r>
    </w:p>
    <w:p w14:paraId="229F0101" w14:textId="2A7EFA6B" w:rsidR="00E85F7A" w:rsidRPr="00C7210B" w:rsidRDefault="00E85F7A" w:rsidP="009633CB">
      <w:pPr>
        <w:rPr>
          <w:lang w:val="id-ID"/>
        </w:rPr>
      </w:pPr>
      <w:r w:rsidRPr="00C7210B">
        <w:rPr>
          <w:lang w:val="id-ID"/>
        </w:rPr>
        <w:t xml:space="preserve">Verifikasi metode ini menjamin bahwa setiap program yang dihasilkan pasti mematuhi properti yang sudah ditetapkan. Namun, verifikasi dengan metode ini mengharuskan bahwa pengguna menulis ulang program dari awal dan mengharuskan pemahaman </w:t>
      </w:r>
      <w:proofErr w:type="spellStart"/>
      <w:r w:rsidRPr="00C7210B">
        <w:rPr>
          <w:i/>
          <w:iCs/>
          <w:lang w:val="id-ID"/>
        </w:rPr>
        <w:t>syntax</w:t>
      </w:r>
      <w:proofErr w:type="spellEnd"/>
      <w:r w:rsidRPr="00C7210B">
        <w:rPr>
          <w:i/>
          <w:iCs/>
          <w:lang w:val="id-ID"/>
        </w:rPr>
        <w:t xml:space="preserve"> </w:t>
      </w:r>
      <w:proofErr w:type="spellStart"/>
      <w:r w:rsidRPr="00C7210B">
        <w:rPr>
          <w:lang w:val="id-ID"/>
        </w:rPr>
        <w:t>Haskell</w:t>
      </w:r>
      <w:proofErr w:type="spellEnd"/>
      <w:r w:rsidRPr="00C7210B">
        <w:rPr>
          <w:lang w:val="id-ID"/>
        </w:rPr>
        <w:t xml:space="preserve"> yang lebih dalam. Struktur data yang dihasilkan oleh verifikasi ini juga tidak mudah digunakan. Oleh karena itu, verifikasi metode ini bisa direkomendasikan untuk fungsi kritis yang tidak mengizinkan kesalahan sedikit pun dalam penulisan program serta cukup berharga </w:t>
      </w:r>
      <w:r w:rsidRPr="00C7210B">
        <w:rPr>
          <w:lang w:val="id-ID"/>
        </w:rPr>
        <w:lastRenderedPageBreak/>
        <w:t>untuk mendapatkan perhatian khusus dan verifikasi yang memakan lebih banyak waktu.</w:t>
      </w:r>
    </w:p>
    <w:p w14:paraId="6459B3F5" w14:textId="0274F48D" w:rsidR="000A05A5" w:rsidRPr="00C7210B" w:rsidRDefault="000A05A5" w:rsidP="000A05A5">
      <w:pPr>
        <w:pStyle w:val="Heading4"/>
        <w:rPr>
          <w:lang w:val="id-ID"/>
        </w:rPr>
      </w:pPr>
      <w:r w:rsidRPr="00C7210B">
        <w:rPr>
          <w:lang w:val="id-ID"/>
        </w:rPr>
        <w:t xml:space="preserve">Spesifikasi RBT </w:t>
      </w:r>
      <w:r w:rsidR="00F9492F" w:rsidRPr="00C7210B">
        <w:rPr>
          <w:lang w:val="id-ID"/>
        </w:rPr>
        <w:t>dalam makalah</w:t>
      </w:r>
      <w:r w:rsidRPr="00C7210B">
        <w:rPr>
          <w:lang w:val="id-ID"/>
        </w:rPr>
        <w:t xml:space="preserve"> </w:t>
      </w:r>
      <w:proofErr w:type="spellStart"/>
      <w:r w:rsidRPr="00C7210B">
        <w:rPr>
          <w:lang w:val="id-ID"/>
        </w:rPr>
        <w:t>Liquid</w:t>
      </w:r>
      <w:proofErr w:type="spellEnd"/>
      <w:r w:rsidRPr="00C7210B">
        <w:rPr>
          <w:lang w:val="id-ID"/>
        </w:rPr>
        <w:t xml:space="preserve"> </w:t>
      </w:r>
      <w:proofErr w:type="spellStart"/>
      <w:r w:rsidRPr="00C7210B">
        <w:rPr>
          <w:lang w:val="id-ID"/>
        </w:rPr>
        <w:t>Haskell</w:t>
      </w:r>
      <w:proofErr w:type="spellEnd"/>
    </w:p>
    <w:p w14:paraId="69B5AFC4" w14:textId="1902DD06" w:rsidR="00954D96" w:rsidRPr="00C7210B" w:rsidRDefault="00F9492F" w:rsidP="00CB1E84">
      <w:pPr>
        <w:rPr>
          <w:lang w:val="id-ID"/>
        </w:rPr>
      </w:pPr>
      <w:r w:rsidRPr="00C7210B">
        <w:rPr>
          <w:lang w:val="id-ID"/>
        </w:rPr>
        <w:t xml:space="preserve">Dalam salah satu makalah awal yang dituliskan mengenai </w:t>
      </w:r>
      <w:proofErr w:type="spellStart"/>
      <w:r w:rsidRPr="00C7210B">
        <w:rPr>
          <w:lang w:val="id-ID"/>
        </w:rPr>
        <w:t>Liquid</w:t>
      </w:r>
      <w:proofErr w:type="spellEnd"/>
      <w:r w:rsidRPr="00C7210B">
        <w:rPr>
          <w:lang w:val="id-ID"/>
        </w:rPr>
        <w:t xml:space="preserve"> </w:t>
      </w:r>
      <w:proofErr w:type="spellStart"/>
      <w:r w:rsidRPr="00C7210B">
        <w:rPr>
          <w:lang w:val="id-ID"/>
        </w:rPr>
        <w:t>Haskell</w:t>
      </w:r>
      <w:proofErr w:type="spellEnd"/>
      <w:r w:rsidRPr="00C7210B">
        <w:rPr>
          <w:lang w:val="id-ID"/>
        </w:rPr>
        <w:t xml:space="preserve">, </w:t>
      </w:r>
      <w:proofErr w:type="spellStart"/>
      <w:r w:rsidRPr="00C7210B">
        <w:rPr>
          <w:i/>
          <w:iCs/>
          <w:lang w:val="id-ID"/>
        </w:rPr>
        <w:t>LiquidHaskell</w:t>
      </w:r>
      <w:proofErr w:type="spellEnd"/>
      <w:r w:rsidRPr="00C7210B">
        <w:rPr>
          <w:i/>
          <w:iCs/>
          <w:lang w:val="id-ID"/>
        </w:rPr>
        <w:t xml:space="preserve">: </w:t>
      </w:r>
      <w:proofErr w:type="spellStart"/>
      <w:r w:rsidRPr="00C7210B">
        <w:rPr>
          <w:i/>
          <w:iCs/>
          <w:lang w:val="id-ID"/>
        </w:rPr>
        <w:t>Experience</w:t>
      </w:r>
      <w:proofErr w:type="spellEnd"/>
      <w:r w:rsidRPr="00C7210B">
        <w:rPr>
          <w:i/>
          <w:iCs/>
          <w:lang w:val="id-ID"/>
        </w:rPr>
        <w:t xml:space="preserve"> </w:t>
      </w:r>
      <w:proofErr w:type="spellStart"/>
      <w:r w:rsidRPr="00C7210B">
        <w:rPr>
          <w:i/>
          <w:iCs/>
          <w:lang w:val="id-ID"/>
        </w:rPr>
        <w:t>with</w:t>
      </w:r>
      <w:proofErr w:type="spellEnd"/>
      <w:r w:rsidRPr="00C7210B">
        <w:rPr>
          <w:i/>
          <w:iCs/>
          <w:lang w:val="id-ID"/>
        </w:rPr>
        <w:t xml:space="preserve"> </w:t>
      </w:r>
      <w:proofErr w:type="spellStart"/>
      <w:r w:rsidRPr="00C7210B">
        <w:rPr>
          <w:i/>
          <w:iCs/>
          <w:lang w:val="id-ID"/>
        </w:rPr>
        <w:t>refinement</w:t>
      </w:r>
      <w:proofErr w:type="spellEnd"/>
      <w:r w:rsidRPr="00C7210B">
        <w:rPr>
          <w:i/>
          <w:iCs/>
          <w:lang w:val="id-ID"/>
        </w:rPr>
        <w:t xml:space="preserve"> </w:t>
      </w:r>
      <w:proofErr w:type="spellStart"/>
      <w:r w:rsidRPr="00C7210B">
        <w:rPr>
          <w:i/>
          <w:iCs/>
          <w:lang w:val="id-ID"/>
        </w:rPr>
        <w:t>types</w:t>
      </w:r>
      <w:proofErr w:type="spellEnd"/>
      <w:r w:rsidRPr="00C7210B">
        <w:rPr>
          <w:i/>
          <w:iCs/>
          <w:lang w:val="id-ID"/>
        </w:rPr>
        <w:t xml:space="preserve"> in </w:t>
      </w:r>
      <w:proofErr w:type="spellStart"/>
      <w:r w:rsidRPr="00C7210B">
        <w:rPr>
          <w:i/>
          <w:iCs/>
          <w:lang w:val="id-ID"/>
        </w:rPr>
        <w:t>the</w:t>
      </w:r>
      <w:proofErr w:type="spellEnd"/>
      <w:r w:rsidRPr="00C7210B">
        <w:rPr>
          <w:i/>
          <w:iCs/>
          <w:lang w:val="id-ID"/>
        </w:rPr>
        <w:t xml:space="preserve"> real </w:t>
      </w:r>
      <w:proofErr w:type="spellStart"/>
      <w:r w:rsidRPr="00C7210B">
        <w:rPr>
          <w:i/>
          <w:iCs/>
          <w:lang w:val="id-ID"/>
        </w:rPr>
        <w:t>world</w:t>
      </w:r>
      <w:proofErr w:type="spellEnd"/>
      <w:r w:rsidRPr="00C7210B">
        <w:rPr>
          <w:lang w:val="id-ID"/>
        </w:rPr>
        <w:t xml:space="preserve">, </w:t>
      </w:r>
      <w:r w:rsidRPr="00C7210B">
        <w:rPr>
          <w:lang w:val="id-ID"/>
        </w:rPr>
        <w:fldChar w:fldCharType="begin" w:fldLock="1"/>
      </w:r>
      <w:r w:rsidR="0026331B" w:rsidRPr="00C7210B">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Pr="00C7210B">
        <w:rPr>
          <w:lang w:val="id-ID"/>
        </w:rPr>
        <w:fldChar w:fldCharType="separate"/>
      </w:r>
      <w:r w:rsidRPr="00C7210B">
        <w:rPr>
          <w:noProof/>
          <w:lang w:val="id-ID"/>
        </w:rPr>
        <w:t>(Vazou et al., 2014)</w:t>
      </w:r>
      <w:r w:rsidRPr="00C7210B">
        <w:rPr>
          <w:lang w:val="id-ID"/>
        </w:rPr>
        <w:fldChar w:fldCharType="end"/>
      </w:r>
      <w:r w:rsidRPr="00C7210B">
        <w:rPr>
          <w:lang w:val="id-ID"/>
        </w:rPr>
        <w:t xml:space="preserve"> salah satu contoh permasalahan yang bisa diverifikasi oleh </w:t>
      </w:r>
      <w:proofErr w:type="spellStart"/>
      <w:r w:rsidRPr="00C7210B">
        <w:rPr>
          <w:lang w:val="id-ID"/>
        </w:rPr>
        <w:t>Liquid</w:t>
      </w:r>
      <w:proofErr w:type="spellEnd"/>
      <w:r w:rsidRPr="00C7210B">
        <w:rPr>
          <w:lang w:val="id-ID"/>
        </w:rPr>
        <w:t xml:space="preserve"> </w:t>
      </w:r>
      <w:proofErr w:type="spellStart"/>
      <w:r w:rsidRPr="00C7210B">
        <w:rPr>
          <w:lang w:val="id-ID"/>
        </w:rPr>
        <w:t>Haskell</w:t>
      </w:r>
      <w:proofErr w:type="spellEnd"/>
      <w:r w:rsidRPr="00C7210B">
        <w:rPr>
          <w:lang w:val="id-ID"/>
        </w:rPr>
        <w:t xml:space="preserve"> adalah Pohon Merah-Hitam atau RBT. </w:t>
      </w:r>
      <w:r w:rsidR="00A21588" w:rsidRPr="00C7210B">
        <w:rPr>
          <w:lang w:val="id-ID"/>
        </w:rPr>
        <w:t xml:space="preserve">Dalam makalah itu dijelaskan bahwa RBT merupakan salah satu studi kasus yang baik untuk menjadi contoh perlakuan verifikasi karena struktur data ini memiliki spesifikasi yang jelas. </w:t>
      </w:r>
      <w:r w:rsidR="009568A9" w:rsidRPr="00C7210B">
        <w:rPr>
          <w:lang w:val="id-ID"/>
        </w:rPr>
        <w:t>Spesifikasi tersebut adalah Properti BST, Properti Warna, dan Properti Tinggi yang sudah disebutkan sebelumnya.</w:t>
      </w:r>
      <w:r w:rsidR="005D1C75" w:rsidRPr="00C7210B">
        <w:rPr>
          <w:lang w:val="id-ID"/>
        </w:rPr>
        <w:t xml:space="preserve"> Dalam makalah itu juga tertulis </w:t>
      </w:r>
      <w:r w:rsidR="00851926" w:rsidRPr="00C7210B">
        <w:rPr>
          <w:lang w:val="id-ID"/>
        </w:rPr>
        <w:t>bagaimana</w:t>
      </w:r>
      <w:r w:rsidR="005D1C75" w:rsidRPr="00C7210B">
        <w:rPr>
          <w:lang w:val="id-ID"/>
        </w:rPr>
        <w:t xml:space="preserve"> menuliskan properti-properti tersebut dalam </w:t>
      </w:r>
      <w:proofErr w:type="spellStart"/>
      <w:r w:rsidR="005D1C75" w:rsidRPr="00C7210B">
        <w:rPr>
          <w:i/>
          <w:iCs/>
          <w:lang w:val="id-ID"/>
        </w:rPr>
        <w:t>syntax</w:t>
      </w:r>
      <w:proofErr w:type="spellEnd"/>
      <w:r w:rsidR="005D1C75" w:rsidRPr="00C7210B">
        <w:rPr>
          <w:i/>
          <w:iCs/>
          <w:lang w:val="id-ID"/>
        </w:rPr>
        <w:t xml:space="preserve"> </w:t>
      </w:r>
      <w:r w:rsidR="005D1C75" w:rsidRPr="00C7210B">
        <w:rPr>
          <w:lang w:val="id-ID"/>
        </w:rPr>
        <w:t xml:space="preserve">spesifikasi </w:t>
      </w:r>
      <w:proofErr w:type="spellStart"/>
      <w:r w:rsidR="005D1C75" w:rsidRPr="00C7210B">
        <w:rPr>
          <w:lang w:val="id-ID"/>
        </w:rPr>
        <w:t>Liquid</w:t>
      </w:r>
      <w:proofErr w:type="spellEnd"/>
      <w:r w:rsidR="005D1C75" w:rsidRPr="00C7210B">
        <w:rPr>
          <w:lang w:val="id-ID"/>
        </w:rPr>
        <w:t xml:space="preserve"> </w:t>
      </w:r>
      <w:proofErr w:type="spellStart"/>
      <w:r w:rsidR="005D1C75" w:rsidRPr="00C7210B">
        <w:rPr>
          <w:lang w:val="id-ID"/>
        </w:rPr>
        <w:t>Haskell</w:t>
      </w:r>
      <w:proofErr w:type="spellEnd"/>
      <w:r w:rsidR="005D1C75" w:rsidRPr="00C7210B">
        <w:rPr>
          <w:lang w:val="id-ID"/>
        </w:rPr>
        <w:t xml:space="preserve">. </w:t>
      </w:r>
    </w:p>
    <w:p w14:paraId="1682E0B9" w14:textId="10BBA566" w:rsidR="00954D96" w:rsidRPr="00C7210B" w:rsidRDefault="00954D96" w:rsidP="00954D96">
      <w:pPr>
        <w:rPr>
          <w:lang w:val="id-ID"/>
        </w:rPr>
      </w:pPr>
      <w:r w:rsidRPr="00C7210B">
        <w:rPr>
          <w:lang w:val="id-ID"/>
        </w:rPr>
        <w:t>Pohon standar RBT yang digunakan dalam studi kasus ini memiliki definisi sebagaimana berikut:</w:t>
      </w:r>
    </w:p>
    <w:p w14:paraId="35F3E58F" w14:textId="77777777" w:rsidR="00954D96" w:rsidRPr="00C7210B" w:rsidRDefault="00954D96" w:rsidP="00954D96">
      <w:pPr>
        <w:rPr>
          <w:rFonts w:ascii="Courier New" w:hAnsi="Courier New" w:cs="Courier New"/>
          <w:lang w:val="id-ID"/>
        </w:rPr>
      </w:pPr>
      <w:r w:rsidRPr="00C7210B">
        <w:rPr>
          <w:rFonts w:ascii="Courier New" w:hAnsi="Courier New" w:cs="Courier New"/>
          <w:lang w:val="id-ID"/>
        </w:rPr>
        <w:t xml:space="preserve">data </w:t>
      </w:r>
      <w:proofErr w:type="spellStart"/>
      <w:r w:rsidRPr="00C7210B">
        <w:rPr>
          <w:rFonts w:ascii="Courier New" w:hAnsi="Courier New" w:cs="Courier New"/>
          <w:lang w:val="id-ID"/>
        </w:rPr>
        <w:t>Col</w:t>
      </w:r>
      <w:proofErr w:type="spellEnd"/>
      <w:r w:rsidRPr="00C7210B">
        <w:rPr>
          <w:rFonts w:ascii="Courier New" w:hAnsi="Courier New" w:cs="Courier New"/>
          <w:lang w:val="id-ID"/>
        </w:rPr>
        <w:t xml:space="preserve"> = R | B</w:t>
      </w:r>
    </w:p>
    <w:p w14:paraId="68BA7C4F" w14:textId="77777777" w:rsidR="00954D96" w:rsidRPr="00C7210B" w:rsidRDefault="00954D96" w:rsidP="00954D96">
      <w:pPr>
        <w:rPr>
          <w:rFonts w:ascii="Courier New" w:hAnsi="Courier New" w:cs="Courier New"/>
          <w:lang w:val="id-ID"/>
        </w:rPr>
      </w:pPr>
      <w:r w:rsidRPr="00C7210B">
        <w:rPr>
          <w:rFonts w:ascii="Courier New" w:hAnsi="Courier New" w:cs="Courier New"/>
          <w:lang w:val="id-ID"/>
        </w:rPr>
        <w:t xml:space="preserve">data Tree a = </w:t>
      </w:r>
      <w:proofErr w:type="spellStart"/>
      <w:r w:rsidRPr="00C7210B">
        <w:rPr>
          <w:rFonts w:ascii="Courier New" w:hAnsi="Courier New" w:cs="Courier New"/>
          <w:lang w:val="id-ID"/>
        </w:rPr>
        <w:t>Leaf</w:t>
      </w:r>
      <w:proofErr w:type="spellEnd"/>
      <w:r w:rsidRPr="00C7210B">
        <w:rPr>
          <w:rFonts w:ascii="Courier New" w:hAnsi="Courier New" w:cs="Courier New"/>
          <w:lang w:val="id-ID"/>
        </w:rPr>
        <w:t xml:space="preserve"> | </w:t>
      </w:r>
      <w:proofErr w:type="spellStart"/>
      <w:r w:rsidRPr="00C7210B">
        <w:rPr>
          <w:rFonts w:ascii="Courier New" w:hAnsi="Courier New" w:cs="Courier New"/>
          <w:lang w:val="id-ID"/>
        </w:rPr>
        <w:t>Node</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Col</w:t>
      </w:r>
      <w:proofErr w:type="spellEnd"/>
      <w:r w:rsidRPr="00C7210B">
        <w:rPr>
          <w:rFonts w:ascii="Courier New" w:hAnsi="Courier New" w:cs="Courier New"/>
          <w:lang w:val="id-ID"/>
        </w:rPr>
        <w:t xml:space="preserve"> a (Tree a) (Tree a)</w:t>
      </w:r>
    </w:p>
    <w:p w14:paraId="553FC8FA" w14:textId="77777777" w:rsidR="00954D96" w:rsidRPr="00C7210B" w:rsidRDefault="00954D96" w:rsidP="00954D96">
      <w:pPr>
        <w:rPr>
          <w:lang w:val="id-ID"/>
        </w:rPr>
      </w:pPr>
      <w:r w:rsidRPr="00C7210B">
        <w:rPr>
          <w:lang w:val="id-ID"/>
        </w:rPr>
        <w:t xml:space="preserve">Untuk mengkodifikasi pohon yang memiliki akar berwarna hitam, maka fungsi pembantu </w:t>
      </w:r>
      <w:proofErr w:type="spellStart"/>
      <w:r w:rsidRPr="00C7210B">
        <w:rPr>
          <w:rFonts w:ascii="Courier New" w:hAnsi="Courier New" w:cs="Courier New"/>
          <w:lang w:val="id-ID"/>
        </w:rPr>
        <w:t>isB</w:t>
      </w:r>
      <w:proofErr w:type="spellEnd"/>
      <w:r w:rsidRPr="00C7210B">
        <w:rPr>
          <w:lang w:val="id-ID"/>
        </w:rPr>
        <w:t xml:space="preserve"> memiliki </w:t>
      </w:r>
      <w:proofErr w:type="spellStart"/>
      <w:r w:rsidRPr="00C7210B">
        <w:rPr>
          <w:i/>
          <w:iCs/>
          <w:lang w:val="id-ID"/>
        </w:rPr>
        <w:t>syntax</w:t>
      </w:r>
      <w:proofErr w:type="spellEnd"/>
      <w:r w:rsidRPr="00C7210B">
        <w:rPr>
          <w:lang w:val="id-ID"/>
        </w:rPr>
        <w:t xml:space="preserve"> sebagaimana berikut</w:t>
      </w:r>
    </w:p>
    <w:p w14:paraId="0B0DF657" w14:textId="77777777" w:rsidR="00954D96" w:rsidRPr="00C7210B" w:rsidRDefault="00954D96" w:rsidP="00954D96">
      <w:pPr>
        <w:rPr>
          <w:rFonts w:ascii="Courier New" w:hAnsi="Courier New" w:cs="Courier New"/>
          <w:lang w:val="id-ID"/>
        </w:rPr>
      </w:pPr>
      <w:proofErr w:type="spellStart"/>
      <w:r w:rsidRPr="00C7210B">
        <w:rPr>
          <w:rFonts w:ascii="Courier New" w:hAnsi="Courier New" w:cs="Courier New"/>
          <w:lang w:val="id-ID"/>
        </w:rPr>
        <w:t>measure</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isB</w:t>
      </w:r>
      <w:proofErr w:type="spellEnd"/>
    </w:p>
    <w:p w14:paraId="31B02114" w14:textId="77777777" w:rsidR="00954D96" w:rsidRPr="00C7210B" w:rsidRDefault="00954D96" w:rsidP="00954D96">
      <w:pPr>
        <w:rPr>
          <w:rFonts w:ascii="Courier New" w:hAnsi="Courier New" w:cs="Courier New"/>
          <w:lang w:val="id-ID"/>
        </w:rPr>
      </w:pPr>
      <w:proofErr w:type="spellStart"/>
      <w:r w:rsidRPr="00C7210B">
        <w:rPr>
          <w:rFonts w:ascii="Courier New" w:hAnsi="Courier New" w:cs="Courier New"/>
          <w:lang w:val="id-ID"/>
        </w:rPr>
        <w:t>color</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Node</w:t>
      </w:r>
      <w:proofErr w:type="spellEnd"/>
      <w:r w:rsidRPr="00C7210B">
        <w:rPr>
          <w:rFonts w:ascii="Courier New" w:hAnsi="Courier New" w:cs="Courier New"/>
          <w:lang w:val="id-ID"/>
        </w:rPr>
        <w:t xml:space="preserve"> c x l r)</w:t>
      </w:r>
    </w:p>
    <w:p w14:paraId="4CF1BBF4" w14:textId="77777777" w:rsidR="00954D96" w:rsidRPr="00C7210B" w:rsidRDefault="00954D96" w:rsidP="00954D96">
      <w:pPr>
        <w:rPr>
          <w:rFonts w:ascii="Courier New" w:hAnsi="Courier New" w:cs="Courier New"/>
          <w:lang w:val="id-ID"/>
        </w:rPr>
      </w:pPr>
      <w:proofErr w:type="spellStart"/>
      <w:r w:rsidRPr="00C7210B">
        <w:rPr>
          <w:rFonts w:ascii="Courier New" w:hAnsi="Courier New" w:cs="Courier New"/>
          <w:lang w:val="id-ID"/>
        </w:rPr>
        <w:t>color</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Leaf</w:t>
      </w:r>
      <w:proofErr w:type="spellEnd"/>
      <w:r w:rsidRPr="00C7210B">
        <w:rPr>
          <w:rFonts w:ascii="Courier New" w:hAnsi="Courier New" w:cs="Courier New"/>
          <w:lang w:val="id-ID"/>
        </w:rPr>
        <w:t>) :: Tree a -&gt; Prop</w:t>
      </w:r>
    </w:p>
    <w:p w14:paraId="70C4689D" w14:textId="77777777" w:rsidR="00954D96" w:rsidRPr="00C7210B" w:rsidRDefault="00954D96" w:rsidP="00954D96">
      <w:pPr>
        <w:ind w:firstLine="720"/>
        <w:rPr>
          <w:rFonts w:ascii="Courier New" w:hAnsi="Courier New" w:cs="Courier New"/>
          <w:lang w:val="id-ID"/>
        </w:rPr>
      </w:pPr>
      <w:r w:rsidRPr="00C7210B">
        <w:rPr>
          <w:rFonts w:ascii="Courier New" w:hAnsi="Courier New" w:cs="Courier New"/>
          <w:lang w:val="id-ID"/>
        </w:rPr>
        <w:t>= c == B</w:t>
      </w:r>
    </w:p>
    <w:p w14:paraId="39EE3B3B" w14:textId="77777777" w:rsidR="00954D96" w:rsidRPr="00C7210B" w:rsidRDefault="00954D96" w:rsidP="00954D96">
      <w:pPr>
        <w:ind w:firstLine="720"/>
        <w:rPr>
          <w:rFonts w:ascii="Courier New" w:hAnsi="Courier New" w:cs="Courier New"/>
          <w:lang w:val="id-ID"/>
        </w:rPr>
      </w:pPr>
      <w:r w:rsidRPr="00C7210B">
        <w:rPr>
          <w:rFonts w:ascii="Courier New" w:hAnsi="Courier New" w:cs="Courier New"/>
          <w:lang w:val="id-ID"/>
        </w:rPr>
        <w:t xml:space="preserve">= </w:t>
      </w:r>
      <w:proofErr w:type="spellStart"/>
      <w:r w:rsidRPr="00C7210B">
        <w:rPr>
          <w:rFonts w:ascii="Courier New" w:hAnsi="Courier New" w:cs="Courier New"/>
          <w:lang w:val="id-ID"/>
        </w:rPr>
        <w:t>true</w:t>
      </w:r>
      <w:proofErr w:type="spellEnd"/>
    </w:p>
    <w:p w14:paraId="03632B5E" w14:textId="77777777" w:rsidR="00954D96" w:rsidRPr="00C7210B" w:rsidRDefault="00954D96" w:rsidP="00954D96">
      <w:pPr>
        <w:rPr>
          <w:lang w:val="id-ID"/>
        </w:rPr>
      </w:pPr>
      <w:r w:rsidRPr="00C7210B">
        <w:rPr>
          <w:lang w:val="id-ID"/>
        </w:rPr>
        <w:t xml:space="preserve">Fungsi ini juga digunakan untuk membantu mengkodifikasi properti warna dalam fungsi </w:t>
      </w:r>
      <w:proofErr w:type="spellStart"/>
      <w:r w:rsidRPr="00C7210B">
        <w:rPr>
          <w:rFonts w:ascii="Courier New" w:hAnsi="Courier New" w:cs="Courier New"/>
          <w:lang w:val="id-ID"/>
        </w:rPr>
        <w:t>isRB</w:t>
      </w:r>
      <w:proofErr w:type="spellEnd"/>
      <w:r w:rsidRPr="00C7210B">
        <w:rPr>
          <w:lang w:val="id-ID"/>
        </w:rPr>
        <w:t xml:space="preserve"> yang berbentuk sebagaimana berikut:</w:t>
      </w:r>
    </w:p>
    <w:p w14:paraId="0E835BF7" w14:textId="77777777" w:rsidR="00954D96" w:rsidRPr="00C7210B" w:rsidRDefault="00954D96" w:rsidP="00954D96">
      <w:pPr>
        <w:rPr>
          <w:rFonts w:ascii="Courier New" w:hAnsi="Courier New" w:cs="Courier New"/>
          <w:lang w:val="id-ID"/>
        </w:rPr>
      </w:pPr>
      <w:proofErr w:type="spellStart"/>
      <w:r w:rsidRPr="00C7210B">
        <w:rPr>
          <w:rFonts w:ascii="Courier New" w:hAnsi="Courier New" w:cs="Courier New"/>
          <w:lang w:val="id-ID"/>
        </w:rPr>
        <w:t>measure</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isRB</w:t>
      </w:r>
      <w:proofErr w:type="spellEnd"/>
      <w:r w:rsidRPr="00C7210B">
        <w:rPr>
          <w:rFonts w:ascii="Courier New" w:hAnsi="Courier New" w:cs="Courier New"/>
          <w:lang w:val="id-ID"/>
        </w:rPr>
        <w:t xml:space="preserve"> :: Tree a -&gt; Prop</w:t>
      </w:r>
    </w:p>
    <w:p w14:paraId="606BC9A7" w14:textId="77777777" w:rsidR="00954D96" w:rsidRPr="00C7210B" w:rsidRDefault="00954D96" w:rsidP="00954D96">
      <w:pPr>
        <w:rPr>
          <w:rFonts w:ascii="Courier New" w:hAnsi="Courier New" w:cs="Courier New"/>
          <w:lang w:val="id-ID"/>
        </w:rPr>
      </w:pPr>
      <w:proofErr w:type="spellStart"/>
      <w:r w:rsidRPr="00C7210B">
        <w:rPr>
          <w:rFonts w:ascii="Courier New" w:hAnsi="Courier New" w:cs="Courier New"/>
          <w:lang w:val="id-ID"/>
        </w:rPr>
        <w:t>isRB</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Leaf</w:t>
      </w:r>
      <w:proofErr w:type="spellEnd"/>
      <w:r w:rsidRPr="00C7210B">
        <w:rPr>
          <w:rFonts w:ascii="Courier New" w:hAnsi="Courier New" w:cs="Courier New"/>
          <w:lang w:val="id-ID"/>
        </w:rPr>
        <w:t xml:space="preserve">) = </w:t>
      </w:r>
      <w:proofErr w:type="spellStart"/>
      <w:r w:rsidRPr="00C7210B">
        <w:rPr>
          <w:rFonts w:ascii="Courier New" w:hAnsi="Courier New" w:cs="Courier New"/>
          <w:lang w:val="id-ID"/>
        </w:rPr>
        <w:t>true</w:t>
      </w:r>
      <w:proofErr w:type="spellEnd"/>
    </w:p>
    <w:p w14:paraId="2223EAFB" w14:textId="77777777" w:rsidR="00954D96" w:rsidRPr="00C7210B" w:rsidRDefault="00954D96" w:rsidP="00954D96">
      <w:pPr>
        <w:rPr>
          <w:rFonts w:ascii="Courier New" w:hAnsi="Courier New" w:cs="Courier New"/>
          <w:lang w:val="id-ID"/>
        </w:rPr>
      </w:pPr>
      <w:proofErr w:type="spellStart"/>
      <w:r w:rsidRPr="00C7210B">
        <w:rPr>
          <w:rFonts w:ascii="Courier New" w:hAnsi="Courier New" w:cs="Courier New"/>
          <w:lang w:val="id-ID"/>
        </w:rPr>
        <w:lastRenderedPageBreak/>
        <w:t>isRB</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Node</w:t>
      </w:r>
      <w:proofErr w:type="spellEnd"/>
      <w:r w:rsidRPr="00C7210B">
        <w:rPr>
          <w:rFonts w:ascii="Courier New" w:hAnsi="Courier New" w:cs="Courier New"/>
          <w:lang w:val="id-ID"/>
        </w:rPr>
        <w:t xml:space="preserve"> c x l r) = </w:t>
      </w:r>
      <w:proofErr w:type="spellStart"/>
      <w:r w:rsidRPr="00C7210B">
        <w:rPr>
          <w:rFonts w:ascii="Courier New" w:hAnsi="Courier New" w:cs="Courier New"/>
          <w:lang w:val="id-ID"/>
        </w:rPr>
        <w:t>isRB</w:t>
      </w:r>
      <w:proofErr w:type="spellEnd"/>
      <w:r w:rsidRPr="00C7210B">
        <w:rPr>
          <w:rFonts w:ascii="Courier New" w:hAnsi="Courier New" w:cs="Courier New"/>
          <w:lang w:val="id-ID"/>
        </w:rPr>
        <w:t xml:space="preserve"> l &amp;&amp; </w:t>
      </w:r>
      <w:proofErr w:type="spellStart"/>
      <w:r w:rsidRPr="00C7210B">
        <w:rPr>
          <w:rFonts w:ascii="Courier New" w:hAnsi="Courier New" w:cs="Courier New"/>
          <w:lang w:val="id-ID"/>
        </w:rPr>
        <w:t>isRB</w:t>
      </w:r>
      <w:proofErr w:type="spellEnd"/>
      <w:r w:rsidRPr="00C7210B">
        <w:rPr>
          <w:rFonts w:ascii="Courier New" w:hAnsi="Courier New" w:cs="Courier New"/>
          <w:lang w:val="id-ID"/>
        </w:rPr>
        <w:t xml:space="preserve"> r &amp;&amp;</w:t>
      </w:r>
    </w:p>
    <w:p w14:paraId="56FA5475" w14:textId="77777777" w:rsidR="00954D96" w:rsidRPr="00C7210B" w:rsidRDefault="00954D96" w:rsidP="00954D96">
      <w:pPr>
        <w:ind w:left="2880"/>
        <w:rPr>
          <w:rFonts w:ascii="Courier New" w:hAnsi="Courier New" w:cs="Courier New"/>
          <w:lang w:val="id-ID"/>
        </w:rPr>
      </w:pPr>
      <w:r w:rsidRPr="00C7210B">
        <w:rPr>
          <w:rFonts w:ascii="Courier New" w:hAnsi="Courier New" w:cs="Courier New"/>
          <w:lang w:val="id-ID"/>
        </w:rPr>
        <w:t xml:space="preserve">  c = R =&gt; (</w:t>
      </w:r>
      <w:proofErr w:type="spellStart"/>
      <w:r w:rsidRPr="00C7210B">
        <w:rPr>
          <w:rFonts w:ascii="Courier New" w:hAnsi="Courier New" w:cs="Courier New"/>
          <w:lang w:val="id-ID"/>
        </w:rPr>
        <w:t>isB</w:t>
      </w:r>
      <w:proofErr w:type="spellEnd"/>
      <w:r w:rsidRPr="00C7210B">
        <w:rPr>
          <w:rFonts w:ascii="Courier New" w:hAnsi="Courier New" w:cs="Courier New"/>
          <w:lang w:val="id-ID"/>
        </w:rPr>
        <w:t xml:space="preserve"> l &amp;&amp; </w:t>
      </w:r>
      <w:proofErr w:type="spellStart"/>
      <w:r w:rsidRPr="00C7210B">
        <w:rPr>
          <w:rFonts w:ascii="Courier New" w:hAnsi="Courier New" w:cs="Courier New"/>
          <w:lang w:val="id-ID"/>
        </w:rPr>
        <w:t>isB</w:t>
      </w:r>
      <w:proofErr w:type="spellEnd"/>
      <w:r w:rsidRPr="00C7210B">
        <w:rPr>
          <w:rFonts w:ascii="Courier New" w:hAnsi="Courier New" w:cs="Courier New"/>
          <w:lang w:val="id-ID"/>
        </w:rPr>
        <w:t xml:space="preserve"> r)</w:t>
      </w:r>
    </w:p>
    <w:p w14:paraId="5C86EBF6" w14:textId="54FDE526" w:rsidR="00954D96" w:rsidRPr="00C7210B" w:rsidRDefault="00954D96" w:rsidP="00954D96">
      <w:pPr>
        <w:rPr>
          <w:lang w:val="id-ID"/>
        </w:rPr>
      </w:pPr>
      <w:r w:rsidRPr="00C7210B">
        <w:rPr>
          <w:lang w:val="id-ID"/>
        </w:rPr>
        <w:t>Diberikan pula spesifikasi untuk fungsi-fungsi perantara yang tidak mematuhi propert</w:t>
      </w:r>
      <w:r w:rsidR="00EA1737" w:rsidRPr="00C7210B">
        <w:rPr>
          <w:lang w:val="id-ID"/>
        </w:rPr>
        <w:t>i</w:t>
      </w:r>
      <w:r w:rsidRPr="00C7210B">
        <w:rPr>
          <w:lang w:val="id-ID"/>
        </w:rPr>
        <w:t xml:space="preserve"> warna untuk simpul akar. Fungsi untuk merepresentasikan hal ini diberi nama </w:t>
      </w:r>
      <w:proofErr w:type="spellStart"/>
      <w:r w:rsidRPr="00C7210B">
        <w:rPr>
          <w:rFonts w:ascii="Courier New" w:hAnsi="Courier New" w:cs="Courier New"/>
          <w:lang w:val="id-ID"/>
        </w:rPr>
        <w:t>almostRB</w:t>
      </w:r>
      <w:proofErr w:type="spellEnd"/>
      <w:r w:rsidRPr="00C7210B">
        <w:rPr>
          <w:lang w:val="id-ID"/>
        </w:rPr>
        <w:t xml:space="preserve"> dan berbentuk seperti berikut:</w:t>
      </w:r>
    </w:p>
    <w:p w14:paraId="3F1725F1" w14:textId="77777777" w:rsidR="00954D96" w:rsidRPr="00C7210B" w:rsidRDefault="00954D96" w:rsidP="00954D96">
      <w:pPr>
        <w:rPr>
          <w:rFonts w:ascii="Courier New" w:hAnsi="Courier New" w:cs="Courier New"/>
          <w:lang w:val="id-ID"/>
        </w:rPr>
      </w:pPr>
      <w:proofErr w:type="spellStart"/>
      <w:r w:rsidRPr="00C7210B">
        <w:rPr>
          <w:rFonts w:ascii="Courier New" w:hAnsi="Courier New" w:cs="Courier New"/>
          <w:lang w:val="id-ID"/>
        </w:rPr>
        <w:t>measure</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almostRB</w:t>
      </w:r>
      <w:proofErr w:type="spellEnd"/>
      <w:r w:rsidRPr="00C7210B">
        <w:rPr>
          <w:rFonts w:ascii="Courier New" w:hAnsi="Courier New" w:cs="Courier New"/>
          <w:lang w:val="id-ID"/>
        </w:rPr>
        <w:t xml:space="preserve"> :: Tree a -&gt; Prop</w:t>
      </w:r>
    </w:p>
    <w:p w14:paraId="761765C4" w14:textId="77777777" w:rsidR="00954D96" w:rsidRPr="00C7210B" w:rsidRDefault="00954D96" w:rsidP="00954D96">
      <w:pPr>
        <w:rPr>
          <w:rFonts w:ascii="Courier New" w:hAnsi="Courier New" w:cs="Courier New"/>
          <w:lang w:val="id-ID"/>
        </w:rPr>
      </w:pPr>
      <w:proofErr w:type="spellStart"/>
      <w:r w:rsidRPr="00C7210B">
        <w:rPr>
          <w:rFonts w:ascii="Courier New" w:hAnsi="Courier New" w:cs="Courier New"/>
          <w:lang w:val="id-ID"/>
        </w:rPr>
        <w:t>almostRB</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Leaf</w:t>
      </w:r>
      <w:proofErr w:type="spellEnd"/>
      <w:r w:rsidRPr="00C7210B">
        <w:rPr>
          <w:rFonts w:ascii="Courier New" w:hAnsi="Courier New" w:cs="Courier New"/>
          <w:lang w:val="id-ID"/>
        </w:rPr>
        <w:t xml:space="preserve">) = </w:t>
      </w:r>
      <w:proofErr w:type="spellStart"/>
      <w:r w:rsidRPr="00C7210B">
        <w:rPr>
          <w:rFonts w:ascii="Courier New" w:hAnsi="Courier New" w:cs="Courier New"/>
          <w:lang w:val="id-ID"/>
        </w:rPr>
        <w:t>true</w:t>
      </w:r>
      <w:proofErr w:type="spellEnd"/>
    </w:p>
    <w:p w14:paraId="7AA7FA86" w14:textId="77777777" w:rsidR="00954D96" w:rsidRPr="00C7210B" w:rsidRDefault="00954D96" w:rsidP="00954D96">
      <w:pPr>
        <w:rPr>
          <w:rFonts w:ascii="Courier New" w:hAnsi="Courier New" w:cs="Courier New"/>
          <w:lang w:val="id-ID"/>
        </w:rPr>
      </w:pPr>
      <w:proofErr w:type="spellStart"/>
      <w:r w:rsidRPr="00C7210B">
        <w:rPr>
          <w:rFonts w:ascii="Courier New" w:hAnsi="Courier New" w:cs="Courier New"/>
          <w:lang w:val="id-ID"/>
        </w:rPr>
        <w:t>almostRB</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Node</w:t>
      </w:r>
      <w:proofErr w:type="spellEnd"/>
      <w:r w:rsidRPr="00C7210B">
        <w:rPr>
          <w:rFonts w:ascii="Courier New" w:hAnsi="Courier New" w:cs="Courier New"/>
          <w:lang w:val="id-ID"/>
        </w:rPr>
        <w:t xml:space="preserve"> c x l r) = </w:t>
      </w:r>
      <w:proofErr w:type="spellStart"/>
      <w:r w:rsidRPr="00C7210B">
        <w:rPr>
          <w:rFonts w:ascii="Courier New" w:hAnsi="Courier New" w:cs="Courier New"/>
          <w:lang w:val="id-ID"/>
        </w:rPr>
        <w:t>isRB</w:t>
      </w:r>
      <w:proofErr w:type="spellEnd"/>
      <w:r w:rsidRPr="00C7210B">
        <w:rPr>
          <w:rFonts w:ascii="Courier New" w:hAnsi="Courier New" w:cs="Courier New"/>
          <w:lang w:val="id-ID"/>
        </w:rPr>
        <w:t xml:space="preserve"> l &amp;&amp; </w:t>
      </w:r>
      <w:proofErr w:type="spellStart"/>
      <w:r w:rsidRPr="00C7210B">
        <w:rPr>
          <w:rFonts w:ascii="Courier New" w:hAnsi="Courier New" w:cs="Courier New"/>
          <w:lang w:val="id-ID"/>
        </w:rPr>
        <w:t>isRB</w:t>
      </w:r>
      <w:proofErr w:type="spellEnd"/>
      <w:r w:rsidRPr="00C7210B">
        <w:rPr>
          <w:rFonts w:ascii="Courier New" w:hAnsi="Courier New" w:cs="Courier New"/>
          <w:lang w:val="id-ID"/>
        </w:rPr>
        <w:t xml:space="preserve"> r</w:t>
      </w:r>
    </w:p>
    <w:p w14:paraId="1942DD4B" w14:textId="77777777" w:rsidR="00954D96" w:rsidRPr="00C7210B" w:rsidRDefault="00954D96" w:rsidP="00954D96">
      <w:pPr>
        <w:rPr>
          <w:lang w:val="id-ID"/>
        </w:rPr>
      </w:pPr>
      <w:r w:rsidRPr="00C7210B">
        <w:rPr>
          <w:lang w:val="id-ID"/>
        </w:rPr>
        <w:t xml:space="preserve">Kemudian untuk properti tinggi, terlebih dahulu dibuat properti tinggi untuk mencatat jumlah simpul hitam pada cabang paling kiri dalam sebuah pohon dengan </w:t>
      </w:r>
      <w:proofErr w:type="spellStart"/>
      <w:r w:rsidRPr="00C7210B">
        <w:rPr>
          <w:i/>
          <w:iCs/>
          <w:lang w:val="id-ID"/>
        </w:rPr>
        <w:t>syntax</w:t>
      </w:r>
      <w:proofErr w:type="spellEnd"/>
      <w:r w:rsidRPr="00C7210B">
        <w:rPr>
          <w:lang w:val="id-ID"/>
        </w:rPr>
        <w:t xml:space="preserve"> sebagaimana berikut</w:t>
      </w:r>
    </w:p>
    <w:p w14:paraId="35304E67" w14:textId="77777777" w:rsidR="00954D96" w:rsidRPr="00C7210B" w:rsidRDefault="00954D96" w:rsidP="00954D96">
      <w:pPr>
        <w:rPr>
          <w:rFonts w:ascii="Courier New" w:hAnsi="Courier New" w:cs="Courier New"/>
          <w:lang w:val="id-ID"/>
        </w:rPr>
      </w:pPr>
      <w:proofErr w:type="spellStart"/>
      <w:r w:rsidRPr="00C7210B">
        <w:rPr>
          <w:rFonts w:ascii="Courier New" w:hAnsi="Courier New" w:cs="Courier New"/>
          <w:lang w:val="id-ID"/>
        </w:rPr>
        <w:t>measure</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bh</w:t>
      </w:r>
      <w:proofErr w:type="spellEnd"/>
      <w:r w:rsidRPr="00C7210B">
        <w:rPr>
          <w:rFonts w:ascii="Courier New" w:hAnsi="Courier New" w:cs="Courier New"/>
          <w:lang w:val="id-ID"/>
        </w:rPr>
        <w:t xml:space="preserve"> :: Tree a -&gt; Int</w:t>
      </w:r>
    </w:p>
    <w:p w14:paraId="193C9C30" w14:textId="77777777" w:rsidR="00954D96" w:rsidRPr="00C7210B" w:rsidRDefault="00954D96" w:rsidP="00954D96">
      <w:pPr>
        <w:rPr>
          <w:rFonts w:ascii="Courier New" w:hAnsi="Courier New" w:cs="Courier New"/>
          <w:lang w:val="id-ID"/>
        </w:rPr>
      </w:pPr>
      <w:proofErr w:type="spellStart"/>
      <w:r w:rsidRPr="00C7210B">
        <w:rPr>
          <w:rFonts w:ascii="Courier New" w:hAnsi="Courier New" w:cs="Courier New"/>
          <w:lang w:val="id-ID"/>
        </w:rPr>
        <w:t>bh</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Leaf</w:t>
      </w:r>
      <w:proofErr w:type="spellEnd"/>
      <w:r w:rsidRPr="00C7210B">
        <w:rPr>
          <w:rFonts w:ascii="Courier New" w:hAnsi="Courier New" w:cs="Courier New"/>
          <w:lang w:val="id-ID"/>
        </w:rPr>
        <w:t>) = 0</w:t>
      </w:r>
    </w:p>
    <w:p w14:paraId="45409DF3" w14:textId="77777777" w:rsidR="00954D96" w:rsidRPr="00C7210B" w:rsidRDefault="00954D96" w:rsidP="00954D96">
      <w:pPr>
        <w:rPr>
          <w:rFonts w:ascii="Courier New" w:hAnsi="Courier New" w:cs="Courier New"/>
          <w:lang w:val="id-ID"/>
        </w:rPr>
      </w:pPr>
      <w:proofErr w:type="spellStart"/>
      <w:r w:rsidRPr="00C7210B">
        <w:rPr>
          <w:rFonts w:ascii="Courier New" w:hAnsi="Courier New" w:cs="Courier New"/>
          <w:lang w:val="id-ID"/>
        </w:rPr>
        <w:t>bh</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Node</w:t>
      </w:r>
      <w:proofErr w:type="spellEnd"/>
      <w:r w:rsidRPr="00C7210B">
        <w:rPr>
          <w:rFonts w:ascii="Courier New" w:hAnsi="Courier New" w:cs="Courier New"/>
          <w:lang w:val="id-ID"/>
        </w:rPr>
        <w:t xml:space="preserve"> c x l r) = </w:t>
      </w:r>
      <w:proofErr w:type="spellStart"/>
      <w:r w:rsidRPr="00C7210B">
        <w:rPr>
          <w:rFonts w:ascii="Courier New" w:hAnsi="Courier New" w:cs="Courier New"/>
          <w:lang w:val="id-ID"/>
        </w:rPr>
        <w:t>bh</w:t>
      </w:r>
      <w:proofErr w:type="spellEnd"/>
      <w:r w:rsidRPr="00C7210B">
        <w:rPr>
          <w:rFonts w:ascii="Courier New" w:hAnsi="Courier New" w:cs="Courier New"/>
          <w:lang w:val="id-ID"/>
        </w:rPr>
        <w:t xml:space="preserve"> l</w:t>
      </w:r>
    </w:p>
    <w:p w14:paraId="5AF85C2D" w14:textId="77777777" w:rsidR="00954D96" w:rsidRPr="00C7210B" w:rsidRDefault="00954D96" w:rsidP="00954D96">
      <w:pPr>
        <w:ind w:left="2160" w:firstLine="720"/>
        <w:rPr>
          <w:rFonts w:ascii="Courier New" w:hAnsi="Courier New" w:cs="Courier New"/>
          <w:lang w:val="id-ID"/>
        </w:rPr>
      </w:pPr>
      <w:r w:rsidRPr="00C7210B">
        <w:rPr>
          <w:rFonts w:ascii="Courier New" w:hAnsi="Courier New" w:cs="Courier New"/>
          <w:lang w:val="id-ID"/>
        </w:rPr>
        <w:t xml:space="preserve">+ </w:t>
      </w:r>
      <w:proofErr w:type="spellStart"/>
      <w:r w:rsidRPr="00C7210B">
        <w:rPr>
          <w:rFonts w:ascii="Courier New" w:hAnsi="Courier New" w:cs="Courier New"/>
          <w:lang w:val="id-ID"/>
        </w:rPr>
        <w:t>if</w:t>
      </w:r>
      <w:proofErr w:type="spellEnd"/>
      <w:r w:rsidRPr="00C7210B">
        <w:rPr>
          <w:rFonts w:ascii="Courier New" w:hAnsi="Courier New" w:cs="Courier New"/>
          <w:lang w:val="id-ID"/>
        </w:rPr>
        <w:t xml:space="preserve"> c = R </w:t>
      </w:r>
      <w:proofErr w:type="spellStart"/>
      <w:r w:rsidRPr="00C7210B">
        <w:rPr>
          <w:rFonts w:ascii="Courier New" w:hAnsi="Courier New" w:cs="Courier New"/>
          <w:lang w:val="id-ID"/>
        </w:rPr>
        <w:t>then</w:t>
      </w:r>
      <w:proofErr w:type="spellEnd"/>
      <w:r w:rsidRPr="00C7210B">
        <w:rPr>
          <w:rFonts w:ascii="Courier New" w:hAnsi="Courier New" w:cs="Courier New"/>
          <w:lang w:val="id-ID"/>
        </w:rPr>
        <w:t xml:space="preserve"> 0 </w:t>
      </w:r>
      <w:proofErr w:type="spellStart"/>
      <w:r w:rsidRPr="00C7210B">
        <w:rPr>
          <w:rFonts w:ascii="Courier New" w:hAnsi="Courier New" w:cs="Courier New"/>
          <w:lang w:val="id-ID"/>
        </w:rPr>
        <w:t>else</w:t>
      </w:r>
      <w:proofErr w:type="spellEnd"/>
      <w:r w:rsidRPr="00C7210B">
        <w:rPr>
          <w:rFonts w:ascii="Courier New" w:hAnsi="Courier New" w:cs="Courier New"/>
          <w:lang w:val="id-ID"/>
        </w:rPr>
        <w:t xml:space="preserve"> 1</w:t>
      </w:r>
    </w:p>
    <w:p w14:paraId="04F50F94" w14:textId="77777777" w:rsidR="00954D96" w:rsidRPr="00C7210B" w:rsidRDefault="00954D96" w:rsidP="00954D96">
      <w:pPr>
        <w:rPr>
          <w:lang w:val="id-ID"/>
        </w:rPr>
      </w:pPr>
      <w:r w:rsidRPr="00C7210B">
        <w:rPr>
          <w:lang w:val="id-ID"/>
        </w:rPr>
        <w:t xml:space="preserve">Kemudian properti tinggi dapat dikodifikasi dalam fungsi </w:t>
      </w:r>
      <w:proofErr w:type="spellStart"/>
      <w:r w:rsidRPr="00C7210B">
        <w:rPr>
          <w:rFonts w:ascii="Courier New" w:hAnsi="Courier New" w:cs="Courier New"/>
          <w:lang w:val="id-ID"/>
        </w:rPr>
        <w:t>isBal</w:t>
      </w:r>
      <w:proofErr w:type="spellEnd"/>
      <w:r w:rsidRPr="00C7210B">
        <w:rPr>
          <w:lang w:val="id-ID"/>
        </w:rPr>
        <w:t xml:space="preserve"> sebagaimana berikut:</w:t>
      </w:r>
    </w:p>
    <w:p w14:paraId="48636374" w14:textId="77777777" w:rsidR="00954D96" w:rsidRPr="00C7210B" w:rsidRDefault="00954D96" w:rsidP="00954D96">
      <w:pPr>
        <w:rPr>
          <w:rFonts w:ascii="Courier New" w:hAnsi="Courier New" w:cs="Courier New"/>
          <w:lang w:val="id-ID"/>
        </w:rPr>
      </w:pPr>
      <w:proofErr w:type="spellStart"/>
      <w:r w:rsidRPr="00C7210B">
        <w:rPr>
          <w:rFonts w:ascii="Courier New" w:hAnsi="Courier New" w:cs="Courier New"/>
          <w:lang w:val="id-ID"/>
        </w:rPr>
        <w:t>measure</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isBal</w:t>
      </w:r>
      <w:proofErr w:type="spellEnd"/>
      <w:r w:rsidRPr="00C7210B">
        <w:rPr>
          <w:rFonts w:ascii="Courier New" w:hAnsi="Courier New" w:cs="Courier New"/>
          <w:lang w:val="id-ID"/>
        </w:rPr>
        <w:t xml:space="preserve"> :: Tree a -&gt; Prop</w:t>
      </w:r>
    </w:p>
    <w:p w14:paraId="27EB25F2" w14:textId="77777777" w:rsidR="00954D96" w:rsidRPr="00C7210B" w:rsidRDefault="00954D96" w:rsidP="00954D96">
      <w:pPr>
        <w:rPr>
          <w:rFonts w:ascii="Courier New" w:hAnsi="Courier New" w:cs="Courier New"/>
          <w:lang w:val="id-ID"/>
        </w:rPr>
      </w:pPr>
      <w:proofErr w:type="spellStart"/>
      <w:r w:rsidRPr="00C7210B">
        <w:rPr>
          <w:rFonts w:ascii="Courier New" w:hAnsi="Courier New" w:cs="Courier New"/>
          <w:lang w:val="id-ID"/>
        </w:rPr>
        <w:t>isBal</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Leaf</w:t>
      </w:r>
      <w:proofErr w:type="spellEnd"/>
      <w:r w:rsidRPr="00C7210B">
        <w:rPr>
          <w:rFonts w:ascii="Courier New" w:hAnsi="Courier New" w:cs="Courier New"/>
          <w:lang w:val="id-ID"/>
        </w:rPr>
        <w:t xml:space="preserve">) = </w:t>
      </w:r>
      <w:proofErr w:type="spellStart"/>
      <w:r w:rsidRPr="00C7210B">
        <w:rPr>
          <w:rFonts w:ascii="Courier New" w:hAnsi="Courier New" w:cs="Courier New"/>
          <w:lang w:val="id-ID"/>
        </w:rPr>
        <w:t>true</w:t>
      </w:r>
      <w:proofErr w:type="spellEnd"/>
    </w:p>
    <w:p w14:paraId="031B6F5D" w14:textId="77777777" w:rsidR="00954D96" w:rsidRPr="00C7210B" w:rsidRDefault="00954D96" w:rsidP="00954D96">
      <w:pPr>
        <w:rPr>
          <w:rFonts w:ascii="Courier New" w:hAnsi="Courier New" w:cs="Courier New"/>
          <w:lang w:val="id-ID"/>
        </w:rPr>
      </w:pPr>
      <w:proofErr w:type="spellStart"/>
      <w:r w:rsidRPr="00C7210B">
        <w:rPr>
          <w:rFonts w:ascii="Courier New" w:hAnsi="Courier New" w:cs="Courier New"/>
          <w:lang w:val="id-ID"/>
        </w:rPr>
        <w:t>isBal</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Node</w:t>
      </w:r>
      <w:proofErr w:type="spellEnd"/>
      <w:r w:rsidRPr="00C7210B">
        <w:rPr>
          <w:rFonts w:ascii="Courier New" w:hAnsi="Courier New" w:cs="Courier New"/>
          <w:lang w:val="id-ID"/>
        </w:rPr>
        <w:t xml:space="preserve"> c x l r) = </w:t>
      </w:r>
      <w:proofErr w:type="spellStart"/>
      <w:r w:rsidRPr="00C7210B">
        <w:rPr>
          <w:rFonts w:ascii="Courier New" w:hAnsi="Courier New" w:cs="Courier New"/>
          <w:lang w:val="id-ID"/>
        </w:rPr>
        <w:t>bh</w:t>
      </w:r>
      <w:proofErr w:type="spellEnd"/>
      <w:r w:rsidRPr="00C7210B">
        <w:rPr>
          <w:rFonts w:ascii="Courier New" w:hAnsi="Courier New" w:cs="Courier New"/>
          <w:lang w:val="id-ID"/>
        </w:rPr>
        <w:t xml:space="preserve"> l = </w:t>
      </w:r>
      <w:proofErr w:type="spellStart"/>
      <w:r w:rsidRPr="00C7210B">
        <w:rPr>
          <w:rFonts w:ascii="Courier New" w:hAnsi="Courier New" w:cs="Courier New"/>
          <w:lang w:val="id-ID"/>
        </w:rPr>
        <w:t>bh</w:t>
      </w:r>
      <w:proofErr w:type="spellEnd"/>
      <w:r w:rsidRPr="00C7210B">
        <w:rPr>
          <w:rFonts w:ascii="Courier New" w:hAnsi="Courier New" w:cs="Courier New"/>
          <w:lang w:val="id-ID"/>
        </w:rPr>
        <w:t xml:space="preserve"> r</w:t>
      </w:r>
    </w:p>
    <w:p w14:paraId="4E8BE9F9" w14:textId="77777777" w:rsidR="00954D96" w:rsidRPr="00C7210B" w:rsidRDefault="00954D96" w:rsidP="00954D96">
      <w:pPr>
        <w:ind w:left="2160" w:firstLine="720"/>
        <w:rPr>
          <w:rFonts w:ascii="Courier New" w:hAnsi="Courier New" w:cs="Courier New"/>
          <w:lang w:val="id-ID"/>
        </w:rPr>
      </w:pPr>
      <w:r w:rsidRPr="00C7210B">
        <w:rPr>
          <w:rFonts w:ascii="Courier New" w:hAnsi="Courier New" w:cs="Courier New"/>
          <w:lang w:val="id-ID"/>
        </w:rPr>
        <w:t xml:space="preserve">&amp;&amp; </w:t>
      </w:r>
      <w:proofErr w:type="spellStart"/>
      <w:r w:rsidRPr="00C7210B">
        <w:rPr>
          <w:rFonts w:ascii="Courier New" w:hAnsi="Courier New" w:cs="Courier New"/>
          <w:lang w:val="id-ID"/>
        </w:rPr>
        <w:t>isBH</w:t>
      </w:r>
      <w:proofErr w:type="spellEnd"/>
      <w:r w:rsidRPr="00C7210B">
        <w:rPr>
          <w:rFonts w:ascii="Courier New" w:hAnsi="Courier New" w:cs="Courier New"/>
          <w:lang w:val="id-ID"/>
        </w:rPr>
        <w:t xml:space="preserve"> l &amp;&amp; </w:t>
      </w:r>
      <w:proofErr w:type="spellStart"/>
      <w:r w:rsidRPr="00C7210B">
        <w:rPr>
          <w:rFonts w:ascii="Courier New" w:hAnsi="Courier New" w:cs="Courier New"/>
          <w:lang w:val="id-ID"/>
        </w:rPr>
        <w:t>isBH</w:t>
      </w:r>
      <w:proofErr w:type="spellEnd"/>
      <w:r w:rsidRPr="00C7210B">
        <w:rPr>
          <w:rFonts w:ascii="Courier New" w:hAnsi="Courier New" w:cs="Courier New"/>
          <w:lang w:val="id-ID"/>
        </w:rPr>
        <w:t xml:space="preserve"> r </w:t>
      </w:r>
      <w:r w:rsidRPr="00C7210B">
        <w:rPr>
          <w:lang w:val="id-ID"/>
        </w:rPr>
        <w:t>(</w:t>
      </w:r>
      <w:proofErr w:type="spellStart"/>
      <w:r w:rsidRPr="00C7210B">
        <w:rPr>
          <w:lang w:val="id-ID"/>
        </w:rPr>
        <w:t>sic</w:t>
      </w:r>
      <w:proofErr w:type="spellEnd"/>
      <w:r w:rsidRPr="00C7210B">
        <w:rPr>
          <w:lang w:val="id-ID"/>
        </w:rPr>
        <w:t>)</w:t>
      </w:r>
    </w:p>
    <w:p w14:paraId="689BCF39" w14:textId="77777777" w:rsidR="00954D96" w:rsidRPr="00C7210B" w:rsidRDefault="00954D96" w:rsidP="00954D96">
      <w:pPr>
        <w:rPr>
          <w:lang w:val="id-ID"/>
        </w:rPr>
      </w:pPr>
      <w:r w:rsidRPr="00C7210B">
        <w:rPr>
          <w:lang w:val="id-ID"/>
        </w:rPr>
        <w:t xml:space="preserve">Dalam </w:t>
      </w:r>
      <w:proofErr w:type="spellStart"/>
      <w:r w:rsidRPr="00C7210B">
        <w:rPr>
          <w:i/>
          <w:iCs/>
          <w:lang w:val="id-ID"/>
        </w:rPr>
        <w:t>paper</w:t>
      </w:r>
      <w:proofErr w:type="spellEnd"/>
      <w:r w:rsidRPr="00C7210B">
        <w:rPr>
          <w:i/>
          <w:iCs/>
          <w:lang w:val="id-ID"/>
        </w:rPr>
        <w:t xml:space="preserve"> </w:t>
      </w:r>
      <w:r w:rsidRPr="00C7210B">
        <w:rPr>
          <w:lang w:val="id-ID"/>
        </w:rPr>
        <w:t xml:space="preserve">tersebut dinyatakan bahwa meskipun fungsi </w:t>
      </w:r>
      <w:proofErr w:type="spellStart"/>
      <w:r w:rsidRPr="00C7210B">
        <w:rPr>
          <w:rFonts w:ascii="Courier New" w:hAnsi="Courier New" w:cs="Courier New"/>
          <w:lang w:val="id-ID"/>
        </w:rPr>
        <w:t>bh</w:t>
      </w:r>
      <w:proofErr w:type="spellEnd"/>
      <w:r w:rsidRPr="00C7210B">
        <w:rPr>
          <w:lang w:val="id-ID"/>
        </w:rPr>
        <w:t xml:space="preserve"> hanya menghitung  jumlah simpul hitam dalam cabang paling kiri, fungsi </w:t>
      </w:r>
      <w:proofErr w:type="spellStart"/>
      <w:r w:rsidRPr="00C7210B">
        <w:rPr>
          <w:rFonts w:ascii="Courier New" w:hAnsi="Courier New" w:cs="Courier New"/>
          <w:lang w:val="id-ID"/>
        </w:rPr>
        <w:t>isBal</w:t>
      </w:r>
      <w:proofErr w:type="spellEnd"/>
      <w:r w:rsidRPr="00C7210B">
        <w:rPr>
          <w:lang w:val="id-ID"/>
        </w:rPr>
        <w:t xml:space="preserve"> tetap akan memberikan jawaban yang benar mengenai keseimbangan simpul hitam dalam sebuah pohon.</w:t>
      </w:r>
    </w:p>
    <w:p w14:paraId="3C699F6A" w14:textId="77777777" w:rsidR="00954D96" w:rsidRPr="00C7210B" w:rsidRDefault="00954D96" w:rsidP="00954D96">
      <w:pPr>
        <w:rPr>
          <w:lang w:val="id-ID"/>
        </w:rPr>
      </w:pPr>
      <w:r w:rsidRPr="00C7210B">
        <w:rPr>
          <w:lang w:val="id-ID"/>
        </w:rPr>
        <w:lastRenderedPageBreak/>
        <w:t xml:space="preserve">Properti BST dikodifikasi menggunakan </w:t>
      </w:r>
      <w:proofErr w:type="spellStart"/>
      <w:r w:rsidRPr="00C7210B">
        <w:rPr>
          <w:i/>
          <w:iCs/>
          <w:lang w:val="id-ID"/>
        </w:rPr>
        <w:t>abstract</w:t>
      </w:r>
      <w:proofErr w:type="spellEnd"/>
      <w:r w:rsidRPr="00C7210B">
        <w:rPr>
          <w:i/>
          <w:iCs/>
          <w:lang w:val="id-ID"/>
        </w:rPr>
        <w:t xml:space="preserve"> </w:t>
      </w:r>
      <w:proofErr w:type="spellStart"/>
      <w:r w:rsidRPr="00C7210B">
        <w:rPr>
          <w:i/>
          <w:iCs/>
          <w:lang w:val="id-ID"/>
        </w:rPr>
        <w:t>refinement</w:t>
      </w:r>
      <w:proofErr w:type="spellEnd"/>
      <w:r w:rsidRPr="00C7210B">
        <w:rPr>
          <w:i/>
          <w:iCs/>
          <w:lang w:val="id-ID"/>
        </w:rPr>
        <w:t xml:space="preserve"> </w:t>
      </w:r>
      <w:r w:rsidRPr="00C7210B">
        <w:rPr>
          <w:lang w:val="id-ID"/>
        </w:rPr>
        <w:t>yang memungkinkan pendefinisian struktur data yang lebih abstrak.</w:t>
      </w:r>
    </w:p>
    <w:p w14:paraId="3B1579F4" w14:textId="77777777" w:rsidR="00954D96" w:rsidRPr="00C7210B" w:rsidRDefault="00954D96" w:rsidP="00954D96">
      <w:pPr>
        <w:rPr>
          <w:rFonts w:ascii="Courier New" w:hAnsi="Courier New" w:cs="Courier New"/>
          <w:lang w:val="id-ID"/>
        </w:rPr>
      </w:pPr>
      <w:r w:rsidRPr="00C7210B">
        <w:rPr>
          <w:rFonts w:ascii="Courier New" w:hAnsi="Courier New" w:cs="Courier New"/>
          <w:lang w:val="id-ID"/>
        </w:rPr>
        <w:t xml:space="preserve">data Tree a &lt;l::a-&gt;a-&gt;Prop, r::a-&gt;a-&gt;Prop&gt; </w:t>
      </w:r>
    </w:p>
    <w:p w14:paraId="41F45451" w14:textId="77777777" w:rsidR="00954D96" w:rsidRPr="00C7210B" w:rsidRDefault="00954D96" w:rsidP="00954D96">
      <w:pPr>
        <w:ind w:firstLine="720"/>
        <w:rPr>
          <w:rFonts w:ascii="Courier New" w:hAnsi="Courier New" w:cs="Courier New"/>
          <w:lang w:val="id-ID"/>
        </w:rPr>
      </w:pPr>
      <w:r w:rsidRPr="00C7210B">
        <w:rPr>
          <w:rFonts w:ascii="Courier New" w:hAnsi="Courier New" w:cs="Courier New"/>
          <w:lang w:val="id-ID"/>
        </w:rPr>
        <w:t xml:space="preserve">= </w:t>
      </w:r>
      <w:proofErr w:type="spellStart"/>
      <w:r w:rsidRPr="00C7210B">
        <w:rPr>
          <w:rFonts w:ascii="Courier New" w:hAnsi="Courier New" w:cs="Courier New"/>
          <w:lang w:val="id-ID"/>
        </w:rPr>
        <w:t>Leaf</w:t>
      </w:r>
      <w:proofErr w:type="spellEnd"/>
    </w:p>
    <w:p w14:paraId="555376A0" w14:textId="77777777" w:rsidR="00954D96" w:rsidRPr="00C7210B" w:rsidRDefault="00954D96" w:rsidP="00954D96">
      <w:pPr>
        <w:ind w:firstLine="720"/>
        <w:rPr>
          <w:rFonts w:ascii="Courier New" w:hAnsi="Courier New" w:cs="Courier New"/>
          <w:lang w:val="id-ID"/>
        </w:rPr>
      </w:pPr>
      <w:r w:rsidRPr="00C7210B">
        <w:rPr>
          <w:rFonts w:ascii="Courier New" w:hAnsi="Courier New" w:cs="Courier New"/>
          <w:lang w:val="id-ID"/>
        </w:rPr>
        <w:t xml:space="preserve">| </w:t>
      </w:r>
      <w:proofErr w:type="spellStart"/>
      <w:r w:rsidRPr="00C7210B">
        <w:rPr>
          <w:rFonts w:ascii="Courier New" w:hAnsi="Courier New" w:cs="Courier New"/>
          <w:lang w:val="id-ID"/>
        </w:rPr>
        <w:t>Node</w:t>
      </w:r>
      <w:proofErr w:type="spellEnd"/>
      <w:r w:rsidRPr="00C7210B">
        <w:rPr>
          <w:rFonts w:ascii="Courier New" w:hAnsi="Courier New" w:cs="Courier New"/>
          <w:lang w:val="id-ID"/>
        </w:rPr>
        <w:t xml:space="preserve"> { c :: </w:t>
      </w:r>
      <w:proofErr w:type="spellStart"/>
      <w:r w:rsidRPr="00C7210B">
        <w:rPr>
          <w:rFonts w:ascii="Courier New" w:hAnsi="Courier New" w:cs="Courier New"/>
          <w:lang w:val="id-ID"/>
        </w:rPr>
        <w:t>Col</w:t>
      </w:r>
      <w:proofErr w:type="spellEnd"/>
    </w:p>
    <w:p w14:paraId="7DFAB1BC" w14:textId="77777777" w:rsidR="00954D96" w:rsidRPr="00C7210B" w:rsidRDefault="00954D96" w:rsidP="00954D96">
      <w:pPr>
        <w:ind w:left="720" w:firstLine="720"/>
        <w:rPr>
          <w:rFonts w:ascii="Courier New" w:hAnsi="Courier New" w:cs="Courier New"/>
          <w:lang w:val="id-ID"/>
        </w:rPr>
      </w:pPr>
      <w:r w:rsidRPr="00C7210B">
        <w:rPr>
          <w:rFonts w:ascii="Courier New" w:hAnsi="Courier New" w:cs="Courier New"/>
          <w:lang w:val="id-ID"/>
        </w:rPr>
        <w:t xml:space="preserve">  , </w:t>
      </w:r>
      <w:proofErr w:type="spellStart"/>
      <w:r w:rsidRPr="00C7210B">
        <w:rPr>
          <w:rFonts w:ascii="Courier New" w:hAnsi="Courier New" w:cs="Courier New"/>
          <w:lang w:val="id-ID"/>
        </w:rPr>
        <w:t>key</w:t>
      </w:r>
      <w:proofErr w:type="spellEnd"/>
      <w:r w:rsidRPr="00C7210B">
        <w:rPr>
          <w:rFonts w:ascii="Courier New" w:hAnsi="Courier New" w:cs="Courier New"/>
          <w:lang w:val="id-ID"/>
        </w:rPr>
        <w:t xml:space="preserve"> :: a</w:t>
      </w:r>
      <w:r w:rsidRPr="00C7210B">
        <w:rPr>
          <w:rFonts w:ascii="Courier New" w:hAnsi="Courier New" w:cs="Courier New"/>
          <w:lang w:val="id-ID"/>
        </w:rPr>
        <w:tab/>
      </w:r>
      <w:r w:rsidRPr="00C7210B">
        <w:rPr>
          <w:rFonts w:ascii="Courier New" w:hAnsi="Courier New" w:cs="Courier New"/>
          <w:lang w:val="id-ID"/>
        </w:rPr>
        <w:tab/>
      </w:r>
    </w:p>
    <w:p w14:paraId="158182CB" w14:textId="77777777" w:rsidR="00954D96" w:rsidRPr="00C7210B" w:rsidRDefault="00954D96" w:rsidP="00954D96">
      <w:pPr>
        <w:ind w:left="720" w:firstLine="720"/>
        <w:rPr>
          <w:rFonts w:ascii="Courier New" w:hAnsi="Courier New" w:cs="Courier New"/>
          <w:lang w:val="id-ID"/>
        </w:rPr>
      </w:pPr>
      <w:r w:rsidRPr="00C7210B">
        <w:rPr>
          <w:rFonts w:ascii="Courier New" w:hAnsi="Courier New" w:cs="Courier New"/>
          <w:lang w:val="id-ID"/>
        </w:rPr>
        <w:t xml:space="preserve">  , </w:t>
      </w:r>
      <w:proofErr w:type="spellStart"/>
      <w:r w:rsidRPr="00C7210B">
        <w:rPr>
          <w:rFonts w:ascii="Courier New" w:hAnsi="Courier New" w:cs="Courier New"/>
          <w:lang w:val="id-ID"/>
        </w:rPr>
        <w:t>lt</w:t>
      </w:r>
      <w:proofErr w:type="spellEnd"/>
      <w:r w:rsidRPr="00C7210B">
        <w:rPr>
          <w:rFonts w:ascii="Courier New" w:hAnsi="Courier New" w:cs="Courier New"/>
          <w:lang w:val="id-ID"/>
        </w:rPr>
        <w:t xml:space="preserve"> :: Tree&lt;</w:t>
      </w:r>
      <w:proofErr w:type="spellStart"/>
      <w:r w:rsidRPr="00C7210B">
        <w:rPr>
          <w:rFonts w:ascii="Courier New" w:hAnsi="Courier New" w:cs="Courier New"/>
          <w:lang w:val="id-ID"/>
        </w:rPr>
        <w:t>l,r</w:t>
      </w:r>
      <w:proofErr w:type="spellEnd"/>
      <w:r w:rsidRPr="00C7210B">
        <w:rPr>
          <w:rFonts w:ascii="Courier New" w:hAnsi="Courier New" w:cs="Courier New"/>
          <w:lang w:val="id-ID"/>
        </w:rPr>
        <w:t xml:space="preserve">&gt; a&lt;l </w:t>
      </w:r>
      <w:proofErr w:type="spellStart"/>
      <w:r w:rsidRPr="00C7210B">
        <w:rPr>
          <w:rFonts w:ascii="Courier New" w:hAnsi="Courier New" w:cs="Courier New"/>
          <w:lang w:val="id-ID"/>
        </w:rPr>
        <w:t>key</w:t>
      </w:r>
      <w:proofErr w:type="spellEnd"/>
      <w:r w:rsidRPr="00C7210B">
        <w:rPr>
          <w:rFonts w:ascii="Courier New" w:hAnsi="Courier New" w:cs="Courier New"/>
          <w:lang w:val="id-ID"/>
        </w:rPr>
        <w:t>&gt;</w:t>
      </w:r>
    </w:p>
    <w:p w14:paraId="24836536" w14:textId="77777777" w:rsidR="00954D96" w:rsidRPr="00C7210B" w:rsidRDefault="00954D96" w:rsidP="00954D96">
      <w:pPr>
        <w:ind w:left="1440"/>
        <w:rPr>
          <w:rFonts w:ascii="Courier New" w:hAnsi="Courier New" w:cs="Courier New"/>
          <w:lang w:val="id-ID"/>
        </w:rPr>
      </w:pPr>
      <w:r w:rsidRPr="00C7210B">
        <w:rPr>
          <w:rFonts w:ascii="Courier New" w:hAnsi="Courier New" w:cs="Courier New"/>
          <w:lang w:val="id-ID"/>
        </w:rPr>
        <w:t xml:space="preserve">  , </w:t>
      </w:r>
      <w:proofErr w:type="spellStart"/>
      <w:r w:rsidRPr="00C7210B">
        <w:rPr>
          <w:rFonts w:ascii="Courier New" w:hAnsi="Courier New" w:cs="Courier New"/>
          <w:lang w:val="id-ID"/>
        </w:rPr>
        <w:t>rt</w:t>
      </w:r>
      <w:proofErr w:type="spellEnd"/>
      <w:r w:rsidRPr="00C7210B">
        <w:rPr>
          <w:rFonts w:ascii="Courier New" w:hAnsi="Courier New" w:cs="Courier New"/>
          <w:lang w:val="id-ID"/>
        </w:rPr>
        <w:t xml:space="preserve"> :: Tree&lt;</w:t>
      </w:r>
      <w:proofErr w:type="spellStart"/>
      <w:r w:rsidRPr="00C7210B">
        <w:rPr>
          <w:rFonts w:ascii="Courier New" w:hAnsi="Courier New" w:cs="Courier New"/>
          <w:lang w:val="id-ID"/>
        </w:rPr>
        <w:t>l,r</w:t>
      </w:r>
      <w:proofErr w:type="spellEnd"/>
      <w:r w:rsidRPr="00C7210B">
        <w:rPr>
          <w:rFonts w:ascii="Courier New" w:hAnsi="Courier New" w:cs="Courier New"/>
          <w:lang w:val="id-ID"/>
        </w:rPr>
        <w:t xml:space="preserve">&gt; a&lt;r </w:t>
      </w:r>
      <w:proofErr w:type="spellStart"/>
      <w:r w:rsidRPr="00C7210B">
        <w:rPr>
          <w:rFonts w:ascii="Courier New" w:hAnsi="Courier New" w:cs="Courier New"/>
          <w:lang w:val="id-ID"/>
        </w:rPr>
        <w:t>key</w:t>
      </w:r>
      <w:proofErr w:type="spellEnd"/>
      <w:r w:rsidRPr="00C7210B">
        <w:rPr>
          <w:rFonts w:ascii="Courier New" w:hAnsi="Courier New" w:cs="Courier New"/>
          <w:lang w:val="id-ID"/>
        </w:rPr>
        <w:t>&gt; }</w:t>
      </w:r>
    </w:p>
    <w:p w14:paraId="5FCE9CAF" w14:textId="77777777" w:rsidR="00954D96" w:rsidRPr="00C7210B" w:rsidRDefault="00954D96" w:rsidP="00954D96">
      <w:pPr>
        <w:rPr>
          <w:lang w:val="id-ID"/>
        </w:rPr>
      </w:pPr>
      <w:r w:rsidRPr="00C7210B">
        <w:rPr>
          <w:lang w:val="id-ID"/>
        </w:rPr>
        <w:t xml:space="preserve">Kemudian properti BST dikodifikasi dalam tipe </w:t>
      </w:r>
      <w:proofErr w:type="spellStart"/>
      <w:r w:rsidRPr="00C7210B">
        <w:rPr>
          <w:rFonts w:ascii="Courier New" w:hAnsi="Courier New" w:cs="Courier New"/>
          <w:lang w:val="id-ID"/>
        </w:rPr>
        <w:t>OTree</w:t>
      </w:r>
      <w:proofErr w:type="spellEnd"/>
      <w:r w:rsidRPr="00C7210B">
        <w:rPr>
          <w:lang w:val="id-ID"/>
        </w:rPr>
        <w:t xml:space="preserve"> yang memiliki </w:t>
      </w:r>
      <w:proofErr w:type="spellStart"/>
      <w:r w:rsidRPr="00C7210B">
        <w:rPr>
          <w:i/>
          <w:iCs/>
          <w:lang w:val="id-ID"/>
        </w:rPr>
        <w:t>syntax</w:t>
      </w:r>
      <w:proofErr w:type="spellEnd"/>
      <w:r w:rsidRPr="00C7210B">
        <w:rPr>
          <w:i/>
          <w:iCs/>
          <w:lang w:val="id-ID"/>
        </w:rPr>
        <w:t xml:space="preserve"> </w:t>
      </w:r>
      <w:r w:rsidRPr="00C7210B">
        <w:rPr>
          <w:lang w:val="id-ID"/>
        </w:rPr>
        <w:t>sebagaimana berikut:</w:t>
      </w:r>
    </w:p>
    <w:p w14:paraId="1DE5DE03" w14:textId="4A4AAD3C" w:rsidR="00954D96" w:rsidRPr="00C7210B" w:rsidRDefault="00954D96" w:rsidP="00CB1E84">
      <w:pPr>
        <w:rPr>
          <w:rFonts w:ascii="Courier New" w:hAnsi="Courier New" w:cs="Courier New"/>
          <w:lang w:val="id-ID"/>
        </w:rPr>
      </w:pPr>
      <w:proofErr w:type="spellStart"/>
      <w:r w:rsidRPr="00C7210B">
        <w:rPr>
          <w:rFonts w:ascii="Courier New" w:hAnsi="Courier New" w:cs="Courier New"/>
          <w:lang w:val="id-ID"/>
        </w:rPr>
        <w:t>type</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OTree</w:t>
      </w:r>
      <w:proofErr w:type="spellEnd"/>
      <w:r w:rsidRPr="00C7210B">
        <w:rPr>
          <w:rFonts w:ascii="Courier New" w:hAnsi="Courier New" w:cs="Courier New"/>
          <w:lang w:val="id-ID"/>
        </w:rPr>
        <w:t xml:space="preserve"> a = Tree &lt;{\k v -&gt; v&lt;k}, {\k v -&gt; v&gt;k}&gt; a</w:t>
      </w:r>
    </w:p>
    <w:p w14:paraId="05BB0A54" w14:textId="7AA9C73F" w:rsidR="00EA1737" w:rsidRPr="00C7210B" w:rsidRDefault="00EA1737" w:rsidP="00CB1E84">
      <w:pPr>
        <w:rPr>
          <w:lang w:val="id-ID"/>
        </w:rPr>
      </w:pPr>
      <w:r w:rsidRPr="00C7210B">
        <w:rPr>
          <w:lang w:val="id-ID"/>
        </w:rPr>
        <w:t>Pada akhirnya seluruh properti tersebut dapat digabungkan menjadi properti RBT dengan kode seperti ini:</w:t>
      </w:r>
    </w:p>
    <w:p w14:paraId="5E4DAA68" w14:textId="67855A16" w:rsidR="00EA1737" w:rsidRPr="00C7210B" w:rsidRDefault="00EA1737" w:rsidP="00CB1E84">
      <w:pPr>
        <w:rPr>
          <w:rFonts w:ascii="Courier New" w:hAnsi="Courier New" w:cs="Courier New"/>
          <w:lang w:val="id-ID"/>
        </w:rPr>
      </w:pPr>
      <w:proofErr w:type="spellStart"/>
      <w:r w:rsidRPr="00C7210B">
        <w:rPr>
          <w:rFonts w:ascii="Courier New" w:hAnsi="Courier New" w:cs="Courier New"/>
          <w:lang w:val="id-ID"/>
        </w:rPr>
        <w:t>type</w:t>
      </w:r>
      <w:proofErr w:type="spellEnd"/>
      <w:r w:rsidRPr="00C7210B">
        <w:rPr>
          <w:rFonts w:ascii="Courier New" w:hAnsi="Courier New" w:cs="Courier New"/>
          <w:lang w:val="id-ID"/>
        </w:rPr>
        <w:t xml:space="preserve"> RBT a = {</w:t>
      </w:r>
      <w:proofErr w:type="spellStart"/>
      <w:r w:rsidRPr="00C7210B">
        <w:rPr>
          <w:rFonts w:ascii="Courier New" w:hAnsi="Courier New" w:cs="Courier New"/>
          <w:lang w:val="id-ID"/>
        </w:rPr>
        <w:t>v:OTree</w:t>
      </w:r>
      <w:proofErr w:type="spellEnd"/>
      <w:r w:rsidRPr="00C7210B">
        <w:rPr>
          <w:rFonts w:ascii="Courier New" w:hAnsi="Courier New" w:cs="Courier New"/>
          <w:lang w:val="id-ID"/>
        </w:rPr>
        <w:t xml:space="preserve"> a | </w:t>
      </w:r>
      <w:proofErr w:type="spellStart"/>
      <w:r w:rsidRPr="00C7210B">
        <w:rPr>
          <w:rFonts w:ascii="Courier New" w:hAnsi="Courier New" w:cs="Courier New"/>
          <w:lang w:val="id-ID"/>
        </w:rPr>
        <w:t>isRB</w:t>
      </w:r>
      <w:proofErr w:type="spellEnd"/>
      <w:r w:rsidRPr="00C7210B">
        <w:rPr>
          <w:rFonts w:ascii="Courier New" w:hAnsi="Courier New" w:cs="Courier New"/>
          <w:lang w:val="id-ID"/>
        </w:rPr>
        <w:t xml:space="preserve"> v &amp;&amp; </w:t>
      </w:r>
      <w:proofErr w:type="spellStart"/>
      <w:r w:rsidRPr="00C7210B">
        <w:rPr>
          <w:rFonts w:ascii="Courier New" w:hAnsi="Courier New" w:cs="Courier New"/>
          <w:lang w:val="id-ID"/>
        </w:rPr>
        <w:t>isBal</w:t>
      </w:r>
      <w:proofErr w:type="spellEnd"/>
      <w:r w:rsidRPr="00C7210B">
        <w:rPr>
          <w:rFonts w:ascii="Courier New" w:hAnsi="Courier New" w:cs="Courier New"/>
          <w:lang w:val="id-ID"/>
        </w:rPr>
        <w:t xml:space="preserve"> v}</w:t>
      </w:r>
    </w:p>
    <w:p w14:paraId="01DDE399" w14:textId="3F118F22" w:rsidR="00EA1737" w:rsidRPr="00C7210B" w:rsidRDefault="001475F2" w:rsidP="00CB1E84">
      <w:pPr>
        <w:rPr>
          <w:lang w:val="id-ID"/>
        </w:rPr>
      </w:pPr>
      <w:r w:rsidRPr="00C7210B">
        <w:rPr>
          <w:lang w:val="id-ID"/>
        </w:rPr>
        <w:t xml:space="preserve">Untuk pohon yang digunakan oleh fungsi perantara, </w:t>
      </w:r>
      <w:proofErr w:type="spellStart"/>
      <w:r w:rsidRPr="00C7210B">
        <w:rPr>
          <w:rFonts w:ascii="Courier New" w:hAnsi="Courier New" w:cs="Courier New"/>
          <w:lang w:val="id-ID"/>
        </w:rPr>
        <w:t>isRB</w:t>
      </w:r>
      <w:proofErr w:type="spellEnd"/>
      <w:r w:rsidRPr="00C7210B">
        <w:rPr>
          <w:lang w:val="id-ID"/>
        </w:rPr>
        <w:t xml:space="preserve"> bisa diganti dengan </w:t>
      </w:r>
      <w:proofErr w:type="spellStart"/>
      <w:r w:rsidRPr="00C7210B">
        <w:rPr>
          <w:rFonts w:ascii="Courier New" w:hAnsi="Courier New" w:cs="Courier New"/>
          <w:lang w:val="id-ID"/>
        </w:rPr>
        <w:t>almostRB</w:t>
      </w:r>
      <w:proofErr w:type="spellEnd"/>
      <w:r w:rsidRPr="00C7210B">
        <w:rPr>
          <w:lang w:val="id-ID"/>
        </w:rPr>
        <w:t>.</w:t>
      </w:r>
    </w:p>
    <w:p w14:paraId="216B99B2" w14:textId="3CFB09FD" w:rsidR="00851926" w:rsidRPr="00C7210B" w:rsidRDefault="005D1C75" w:rsidP="00CB1E84">
      <w:pPr>
        <w:rPr>
          <w:lang w:val="id-ID"/>
        </w:rPr>
      </w:pPr>
      <w:r w:rsidRPr="00C7210B">
        <w:rPr>
          <w:lang w:val="id-ID"/>
        </w:rPr>
        <w:t xml:space="preserve">Secara teori, </w:t>
      </w:r>
      <w:r w:rsidR="00851817" w:rsidRPr="00C7210B">
        <w:rPr>
          <w:lang w:val="id-ID"/>
        </w:rPr>
        <w:t xml:space="preserve">verifikasi </w:t>
      </w:r>
      <w:r w:rsidRPr="00C7210B">
        <w:rPr>
          <w:lang w:val="id-ID"/>
        </w:rPr>
        <w:t xml:space="preserve">seluruh implementasi RBT </w:t>
      </w:r>
      <w:r w:rsidR="00851817" w:rsidRPr="00C7210B">
        <w:rPr>
          <w:lang w:val="id-ID"/>
        </w:rPr>
        <w:t>dapat</w:t>
      </w:r>
      <w:r w:rsidRPr="00C7210B">
        <w:rPr>
          <w:lang w:val="id-ID"/>
        </w:rPr>
        <w:t xml:space="preserve"> menggunakan spesifikasi yang sudah tertulis dalam makalah tersebut untuk langsung memverifikasi ketiga properti tersebut.</w:t>
      </w:r>
      <w:r w:rsidR="00954D96" w:rsidRPr="00C7210B">
        <w:rPr>
          <w:lang w:val="id-ID"/>
        </w:rPr>
        <w:t xml:space="preserve"> </w:t>
      </w:r>
      <w:r w:rsidR="00851926" w:rsidRPr="00C7210B">
        <w:rPr>
          <w:lang w:val="id-ID"/>
        </w:rPr>
        <w:t>Namun dalam kasus ini, spesifikasi yang sudah tertulis dalam makalah tersebut tidak cukup untuk melakukan verifikasi implementasi RBT yang dipelajari dalam tugas akhir ini karena:</w:t>
      </w:r>
    </w:p>
    <w:p w14:paraId="31CF5CB6" w14:textId="29BAC72B" w:rsidR="00851926" w:rsidRPr="00C7210B" w:rsidRDefault="00851926" w:rsidP="00851926">
      <w:pPr>
        <w:pStyle w:val="ListParagraph"/>
        <w:numPr>
          <w:ilvl w:val="0"/>
          <w:numId w:val="27"/>
        </w:numPr>
        <w:rPr>
          <w:lang w:val="id-ID"/>
        </w:rPr>
      </w:pPr>
      <w:r w:rsidRPr="00C7210B">
        <w:rPr>
          <w:lang w:val="id-ID"/>
        </w:rPr>
        <w:t xml:space="preserve">Implementasi RBT </w:t>
      </w:r>
      <w:proofErr w:type="spellStart"/>
      <w:r w:rsidRPr="00C7210B">
        <w:rPr>
          <w:lang w:val="id-ID"/>
        </w:rPr>
        <w:t>Might</w:t>
      </w:r>
      <w:proofErr w:type="spellEnd"/>
      <w:r w:rsidRPr="00C7210B">
        <w:rPr>
          <w:lang w:val="id-ID"/>
        </w:rPr>
        <w:t xml:space="preserve"> menggunakan warna baru yaitu BB dan NB yang membuat spesifikasi yang tertulis dalam makalah harus diubah untuk memenuhi modifikasi tersebut. Ada pula perubahan urutan parameter yang tidak bisa dipahami oleh </w:t>
      </w:r>
      <w:proofErr w:type="spellStart"/>
      <w:r w:rsidRPr="00C7210B">
        <w:rPr>
          <w:i/>
          <w:iCs/>
          <w:lang w:val="id-ID"/>
        </w:rPr>
        <w:t>syntax</w:t>
      </w:r>
      <w:proofErr w:type="spellEnd"/>
      <w:r w:rsidRPr="00C7210B">
        <w:rPr>
          <w:i/>
          <w:iCs/>
          <w:lang w:val="id-ID"/>
        </w:rPr>
        <w:t xml:space="preserve"> </w:t>
      </w:r>
      <w:proofErr w:type="spellStart"/>
      <w:r w:rsidRPr="00C7210B">
        <w:rPr>
          <w:lang w:val="id-ID"/>
        </w:rPr>
        <w:t>Liquid</w:t>
      </w:r>
      <w:proofErr w:type="spellEnd"/>
      <w:r w:rsidRPr="00C7210B">
        <w:rPr>
          <w:lang w:val="id-ID"/>
        </w:rPr>
        <w:t xml:space="preserve"> </w:t>
      </w:r>
      <w:proofErr w:type="spellStart"/>
      <w:r w:rsidRPr="00C7210B">
        <w:rPr>
          <w:lang w:val="id-ID"/>
        </w:rPr>
        <w:t>Haskell</w:t>
      </w:r>
      <w:proofErr w:type="spellEnd"/>
      <w:r w:rsidRPr="00C7210B">
        <w:rPr>
          <w:lang w:val="id-ID"/>
        </w:rPr>
        <w:t xml:space="preserve"> sehingga implementasi properti RBT harus ditulis ulang dari awal.</w:t>
      </w:r>
    </w:p>
    <w:p w14:paraId="7D778DC4" w14:textId="791DB930" w:rsidR="00851926" w:rsidRPr="00C7210B" w:rsidRDefault="00851926" w:rsidP="00851926">
      <w:pPr>
        <w:pStyle w:val="ListParagraph"/>
        <w:numPr>
          <w:ilvl w:val="0"/>
          <w:numId w:val="27"/>
        </w:numPr>
        <w:rPr>
          <w:lang w:val="id-ID"/>
        </w:rPr>
      </w:pPr>
      <w:r w:rsidRPr="00C7210B">
        <w:rPr>
          <w:lang w:val="id-ID"/>
        </w:rPr>
        <w:lastRenderedPageBreak/>
        <w:t xml:space="preserve">Spesifikasi tersebut hanya ditulis untuk fungsi pokok yaitu fungsi penambahan dan penghapusan. Jika fungsi tersebut menggunakan fungsi lain maka harus dituliskan spesifikasi tambahan untuk fungsi-fungsi tersebut seperti sudah dijelaskan pada </w:t>
      </w:r>
      <w:r w:rsidRPr="00C7210B">
        <w:rPr>
          <w:lang w:val="id-ID"/>
        </w:rPr>
        <w:fldChar w:fldCharType="begin"/>
      </w:r>
      <w:r w:rsidRPr="00C7210B">
        <w:rPr>
          <w:lang w:val="id-ID"/>
        </w:rPr>
        <w:instrText xml:space="preserve"> REF _Ref75138885 \r \h </w:instrText>
      </w:r>
      <w:r w:rsidRPr="00C7210B">
        <w:rPr>
          <w:lang w:val="id-ID"/>
        </w:rPr>
      </w:r>
      <w:r w:rsidRPr="00C7210B">
        <w:rPr>
          <w:lang w:val="id-ID"/>
        </w:rPr>
        <w:fldChar w:fldCharType="separate"/>
      </w:r>
      <w:r w:rsidR="00BB156C" w:rsidRPr="00C7210B">
        <w:rPr>
          <w:lang w:val="id-ID"/>
        </w:rPr>
        <w:t>II.1.1.1.2</w:t>
      </w:r>
      <w:r w:rsidRPr="00C7210B">
        <w:rPr>
          <w:lang w:val="id-ID"/>
        </w:rPr>
        <w:fldChar w:fldCharType="end"/>
      </w:r>
      <w:r w:rsidRPr="00C7210B">
        <w:rPr>
          <w:lang w:val="id-ID"/>
        </w:rPr>
        <w:t xml:space="preserve">. </w:t>
      </w:r>
      <w:r w:rsidR="00D52BDE" w:rsidRPr="00C7210B">
        <w:rPr>
          <w:lang w:val="id-ID"/>
        </w:rPr>
        <w:t xml:space="preserve"> Fungsi-fungsi baru tersebut juga mungkin menggunakan fungsi-fungsi lain yang juga membutuhkan penulisan spesifikasi lain. Pada akhirnya, spesifikasi yang sudah tertulis pada makalah tersebut menjadi hanya sebagian kecil spesifikasi yang harus dituliskan untuk memverifikasi bahkan hanya fungsi penambahan dan penghapusan dalam implementasi RBT </w:t>
      </w:r>
      <w:proofErr w:type="spellStart"/>
      <w:r w:rsidR="00D52BDE" w:rsidRPr="00C7210B">
        <w:rPr>
          <w:lang w:val="id-ID"/>
        </w:rPr>
        <w:t>Might</w:t>
      </w:r>
      <w:proofErr w:type="spellEnd"/>
      <w:r w:rsidR="00D52BDE" w:rsidRPr="00C7210B">
        <w:rPr>
          <w:lang w:val="id-ID"/>
        </w:rPr>
        <w:t>.</w:t>
      </w:r>
    </w:p>
    <w:p w14:paraId="5ADB4F3D" w14:textId="2712BC32" w:rsidR="00A028A7" w:rsidRPr="00C7210B" w:rsidRDefault="00BD3E06" w:rsidP="00BD3E06">
      <w:pPr>
        <w:rPr>
          <w:lang w:val="id-ID"/>
        </w:rPr>
      </w:pPr>
      <w:r w:rsidRPr="00C7210B">
        <w:rPr>
          <w:lang w:val="id-ID"/>
        </w:rPr>
        <w:t xml:space="preserve">Oleh karena itu, walaupun solusi untuk penulisan spesifikasi RBT sudah dijelaskan dalam makalah yang dituliskan oleh </w:t>
      </w:r>
      <w:proofErr w:type="spellStart"/>
      <w:r w:rsidRPr="00C7210B">
        <w:rPr>
          <w:lang w:val="id-ID"/>
        </w:rPr>
        <w:t>Vazou</w:t>
      </w:r>
      <w:proofErr w:type="spellEnd"/>
      <w:r w:rsidRPr="00C7210B">
        <w:rPr>
          <w:lang w:val="id-ID"/>
        </w:rPr>
        <w:t>, tetap dibutuhkan usaha lebih lanjut untuk mengadaptasi solusi tersebut dalam implementasi program tertentu. Namun, spesifikasi yang sudah tertulis bisa menjadi dasar dan batu loncatan untuk memudahkan penulisan spesifikasi untuk implementasi program yang dimiliki.</w:t>
      </w:r>
      <w:r w:rsidR="00A028A7" w:rsidRPr="00C7210B">
        <w:rPr>
          <w:lang w:val="id-ID"/>
        </w:rPr>
        <w:br w:type="page"/>
      </w:r>
    </w:p>
    <w:p w14:paraId="2A7BB2B9" w14:textId="77777777" w:rsidR="00A028A7" w:rsidRPr="00C7210B" w:rsidRDefault="00A028A7" w:rsidP="00285BCF">
      <w:pPr>
        <w:pStyle w:val="Heading1"/>
        <w:rPr>
          <w:lang w:val="id-ID"/>
        </w:rPr>
      </w:pPr>
      <w:r w:rsidRPr="00C7210B">
        <w:rPr>
          <w:lang w:val="id-ID"/>
        </w:rPr>
        <w:lastRenderedPageBreak/>
        <w:br/>
      </w:r>
      <w:bookmarkStart w:id="86" w:name="_Toc406869927"/>
      <w:bookmarkStart w:id="87" w:name="_Toc75938826"/>
      <w:r w:rsidRPr="00C7210B">
        <w:rPr>
          <w:lang w:val="id-ID"/>
        </w:rPr>
        <w:t>&lt;DESKRIPSI SOLUSI&gt;</w:t>
      </w:r>
      <w:bookmarkEnd w:id="86"/>
      <w:bookmarkEnd w:id="87"/>
    </w:p>
    <w:p w14:paraId="66843BB2" w14:textId="1D0E6646" w:rsidR="00A028A7" w:rsidRPr="00C7210B" w:rsidRDefault="00A028A7" w:rsidP="00A028A7">
      <w:pPr>
        <w:rPr>
          <w:lang w:val="id-ID"/>
        </w:rPr>
      </w:pPr>
    </w:p>
    <w:p w14:paraId="76EDD178" w14:textId="00AE4E65" w:rsidR="0027122F" w:rsidRPr="00C7210B" w:rsidRDefault="0027122F" w:rsidP="00A869B2">
      <w:pPr>
        <w:pStyle w:val="Heading2"/>
        <w:rPr>
          <w:lang w:val="id-ID"/>
        </w:rPr>
      </w:pPr>
      <w:bookmarkStart w:id="88" w:name="_Toc75938827"/>
      <w:r w:rsidRPr="00C7210B">
        <w:rPr>
          <w:lang w:val="id-ID"/>
        </w:rPr>
        <w:t>Analisis</w:t>
      </w:r>
      <w:r w:rsidR="00A869B2" w:rsidRPr="00C7210B">
        <w:rPr>
          <w:lang w:val="id-ID"/>
        </w:rPr>
        <w:t xml:space="preserve"> </w:t>
      </w:r>
      <w:r w:rsidRPr="00C7210B">
        <w:rPr>
          <w:lang w:val="id-ID"/>
        </w:rPr>
        <w:t>Spesifikasi</w:t>
      </w:r>
      <w:r w:rsidR="00A869B2" w:rsidRPr="00C7210B">
        <w:rPr>
          <w:lang w:val="id-ID"/>
        </w:rPr>
        <w:t>/Kebutuhan</w:t>
      </w:r>
      <w:bookmarkEnd w:id="88"/>
    </w:p>
    <w:p w14:paraId="38BC7727" w14:textId="52357EBE" w:rsidR="0027122F" w:rsidRPr="00C7210B" w:rsidRDefault="0027122F" w:rsidP="0027122F">
      <w:pPr>
        <w:rPr>
          <w:lang w:val="id-ID"/>
        </w:rPr>
      </w:pPr>
      <w:proofErr w:type="spellStart"/>
      <w:r w:rsidRPr="00C7210B">
        <w:rPr>
          <w:lang w:val="id-ID"/>
        </w:rPr>
        <w:t>Ranjit</w:t>
      </w:r>
      <w:proofErr w:type="spellEnd"/>
      <w:r w:rsidRPr="00C7210B">
        <w:rPr>
          <w:lang w:val="id-ID"/>
        </w:rPr>
        <w:t xml:space="preserve"> </w:t>
      </w:r>
      <w:proofErr w:type="spellStart"/>
      <w:r w:rsidRPr="00C7210B">
        <w:rPr>
          <w:lang w:val="id-ID"/>
        </w:rPr>
        <w:t>Jhala</w:t>
      </w:r>
      <w:proofErr w:type="spellEnd"/>
      <w:r w:rsidRPr="00C7210B">
        <w:rPr>
          <w:lang w:val="id-ID"/>
        </w:rPr>
        <w:t xml:space="preserve"> menyatakan bahwa tidak ada program yang bisa dikatakan benar </w:t>
      </w:r>
      <w:r w:rsidRPr="00C7210B">
        <w:rPr>
          <w:lang w:val="id-ID"/>
        </w:rPr>
        <w:fldChar w:fldCharType="begin" w:fldLock="1"/>
      </w:r>
      <w:r w:rsidRPr="00C7210B">
        <w:rPr>
          <w:lang w:val="id-ID"/>
        </w:rPr>
        <w:instrText>ADDIN CSL_CITATION {"citationItems":[{"id":"ITEM-1","itemData":{"URL":"https://ucsd-progsys.github.io/liquidhaskell-blog/2018/05/17/hillel-verifier-rodeo-I-leftpad.lhs/","author":[{"dropping-particle":"","family":"Jhala","given":"Ranjit","non-dropping-particle":"","parse-names":false,"suffix":""}],"id":"ITEM-1","issued":{"date-parts":[["2018"]]},"title":"The Hillelogram Verifier Rodeo I (LeftPad)","type":"webpage"},"uris":["http://www.mendeley.com/documents/?uuid=ce7ab69f-c0e9-48da-b16a-dc1dc1687147"]}],"mendeley":{"formattedCitation":"(Jhala, 2018)","plainTextFormattedCitation":"(Jhala, 2018)","previouslyFormattedCitation":"(Jhala, 2018)"},"properties":{"noteIndex":0},"schema":"https://github.com/citation-style-language/schema/raw/master/csl-citation.json"}</w:instrText>
      </w:r>
      <w:r w:rsidRPr="00C7210B">
        <w:rPr>
          <w:lang w:val="id-ID"/>
        </w:rPr>
        <w:fldChar w:fldCharType="separate"/>
      </w:r>
      <w:r w:rsidRPr="00C7210B">
        <w:rPr>
          <w:noProof/>
          <w:lang w:val="id-ID"/>
        </w:rPr>
        <w:t>(Jhala, 2018)</w:t>
      </w:r>
      <w:r w:rsidRPr="00C7210B">
        <w:rPr>
          <w:lang w:val="id-ID"/>
        </w:rPr>
        <w:fldChar w:fldCharType="end"/>
      </w:r>
      <w:r w:rsidRPr="00C7210B">
        <w:rPr>
          <w:lang w:val="id-ID"/>
        </w:rPr>
        <w:t>. Hanya ada program yang berhasil mematuhi spesifikasi yang sudah diberikan kepada program tersebut. Karena itu, sebelum verifikasi dilakukan terhadap sebuah program, harus ada spesifikasi yang terlebih dahulu ditentukan untuk menjadi patokan kebenaran dari implementasi sebuah program. Jika seseorang tidak memiliki kontak dengan penulis program, maka akan terjadi kesulitan untuk menentukan apakah masukan dan keluaran yang sebenarnya diinginkan oleh penulis program saat menulis suatu fungsi. Namun, ada beberapa</w:t>
      </w:r>
      <w:r w:rsidR="0035648F" w:rsidRPr="00C7210B">
        <w:rPr>
          <w:lang w:val="id-ID"/>
        </w:rPr>
        <w:t xml:space="preserve"> karakteristik masalah yang dapat menjadi petunjuk</w:t>
      </w:r>
      <w:r w:rsidRPr="00C7210B">
        <w:rPr>
          <w:lang w:val="id-ID"/>
        </w:rPr>
        <w:t xml:space="preserve"> untuk menentukan spesifikasi seperti apa yang cocok disematkan dalam sebuah fungsi dalam program.</w:t>
      </w:r>
    </w:p>
    <w:p w14:paraId="41B9B709" w14:textId="25EA6927" w:rsidR="0027122F" w:rsidRPr="00C7210B" w:rsidRDefault="004A252E" w:rsidP="004A252E">
      <w:pPr>
        <w:pStyle w:val="Heading3"/>
        <w:rPr>
          <w:lang w:val="id-ID"/>
        </w:rPr>
      </w:pPr>
      <w:bookmarkStart w:id="89" w:name="_Toc75938828"/>
      <w:r w:rsidRPr="00C7210B">
        <w:rPr>
          <w:lang w:val="id-ID"/>
        </w:rPr>
        <w:t xml:space="preserve">Penanganan </w:t>
      </w:r>
      <w:proofErr w:type="spellStart"/>
      <w:r w:rsidRPr="00C7210B">
        <w:rPr>
          <w:i/>
          <w:iCs/>
          <w:lang w:val="id-ID"/>
        </w:rPr>
        <w:t>exception</w:t>
      </w:r>
      <w:proofErr w:type="spellEnd"/>
      <w:r w:rsidRPr="00C7210B">
        <w:rPr>
          <w:lang w:val="id-ID"/>
        </w:rPr>
        <w:t>/</w:t>
      </w:r>
      <w:proofErr w:type="spellStart"/>
      <w:r w:rsidRPr="00C7210B">
        <w:rPr>
          <w:rFonts w:ascii="Courier New" w:hAnsi="Courier New" w:cs="Courier New"/>
          <w:lang w:val="id-ID"/>
        </w:rPr>
        <w:t>error</w:t>
      </w:r>
      <w:bookmarkEnd w:id="89"/>
      <w:proofErr w:type="spellEnd"/>
      <w:r w:rsidRPr="00C7210B">
        <w:rPr>
          <w:rFonts w:ascii="Courier New" w:hAnsi="Courier New" w:cs="Courier New"/>
          <w:lang w:val="id-ID"/>
        </w:rPr>
        <w:t xml:space="preserve"> </w:t>
      </w:r>
    </w:p>
    <w:p w14:paraId="34516A9D" w14:textId="04009834" w:rsidR="004A252E" w:rsidRPr="00C7210B" w:rsidRDefault="004A252E" w:rsidP="004A252E">
      <w:pPr>
        <w:rPr>
          <w:lang w:val="id-ID"/>
        </w:rPr>
      </w:pPr>
      <w:r w:rsidRPr="00C7210B">
        <w:rPr>
          <w:lang w:val="id-ID"/>
        </w:rPr>
        <w:t xml:space="preserve">Fungsi </w:t>
      </w:r>
      <w:proofErr w:type="spellStart"/>
      <w:r w:rsidRPr="00C7210B">
        <w:rPr>
          <w:rFonts w:ascii="Courier New" w:hAnsi="Courier New" w:cs="Courier New"/>
          <w:lang w:val="id-ID"/>
        </w:rPr>
        <w:t>error</w:t>
      </w:r>
      <w:proofErr w:type="spellEnd"/>
      <w:r w:rsidRPr="00C7210B">
        <w:rPr>
          <w:lang w:val="id-ID"/>
        </w:rPr>
        <w:t xml:space="preserve"> dalam bahasa </w:t>
      </w:r>
      <w:proofErr w:type="spellStart"/>
      <w:r w:rsidRPr="00C7210B">
        <w:rPr>
          <w:lang w:val="id-ID"/>
        </w:rPr>
        <w:t>Haskell</w:t>
      </w:r>
      <w:proofErr w:type="spellEnd"/>
      <w:r w:rsidRPr="00C7210B">
        <w:rPr>
          <w:lang w:val="id-ID"/>
        </w:rPr>
        <w:t xml:space="preserve"> digunakan untuk menandakan bahwa suatu fungsi menerima masukan yang tidak diinginkan sehingga menyebabkan program berhenti bekerja. Fungsi ini merupakan fungsi yang ekuivalen dengan fitur </w:t>
      </w:r>
      <w:proofErr w:type="spellStart"/>
      <w:r w:rsidRPr="00C7210B">
        <w:rPr>
          <w:i/>
          <w:iCs/>
          <w:lang w:val="id-ID"/>
        </w:rPr>
        <w:t>exception</w:t>
      </w:r>
      <w:proofErr w:type="spellEnd"/>
      <w:r w:rsidRPr="00C7210B">
        <w:rPr>
          <w:i/>
          <w:iCs/>
          <w:lang w:val="id-ID"/>
        </w:rPr>
        <w:t xml:space="preserve"> </w:t>
      </w:r>
      <w:r w:rsidRPr="00C7210B">
        <w:rPr>
          <w:lang w:val="id-ID"/>
        </w:rPr>
        <w:t xml:space="preserve">pada bahasa pemrograman lain. </w:t>
      </w:r>
      <w:proofErr w:type="spellStart"/>
      <w:r w:rsidRPr="00C7210B">
        <w:rPr>
          <w:lang w:val="id-ID"/>
        </w:rPr>
        <w:t>Liquid</w:t>
      </w:r>
      <w:proofErr w:type="spellEnd"/>
      <w:r w:rsidRPr="00C7210B">
        <w:rPr>
          <w:lang w:val="id-ID"/>
        </w:rPr>
        <w:t xml:space="preserve"> </w:t>
      </w:r>
      <w:proofErr w:type="spellStart"/>
      <w:r w:rsidRPr="00C7210B">
        <w:rPr>
          <w:lang w:val="id-ID"/>
        </w:rPr>
        <w:t>Haskell</w:t>
      </w:r>
      <w:proofErr w:type="spellEnd"/>
      <w:r w:rsidRPr="00C7210B">
        <w:rPr>
          <w:lang w:val="id-ID"/>
        </w:rPr>
        <w:t xml:space="preserve"> akan menyatakan bahwa seluruh fungsi yang mungkin menjalankan fungsi </w:t>
      </w:r>
      <w:proofErr w:type="spellStart"/>
      <w:r w:rsidRPr="00C7210B">
        <w:rPr>
          <w:rFonts w:ascii="Courier New" w:hAnsi="Courier New" w:cs="Courier New"/>
          <w:lang w:val="id-ID"/>
        </w:rPr>
        <w:t>error</w:t>
      </w:r>
      <w:proofErr w:type="spellEnd"/>
      <w:r w:rsidRPr="00C7210B">
        <w:rPr>
          <w:i/>
          <w:iCs/>
          <w:lang w:val="id-ID"/>
        </w:rPr>
        <w:t xml:space="preserve"> </w:t>
      </w:r>
      <w:r w:rsidRPr="00C7210B">
        <w:rPr>
          <w:lang w:val="id-ID"/>
        </w:rPr>
        <w:t xml:space="preserve">tersebut tidak lolos verifikasi. Hal ini akan terjadi kecuali jika </w:t>
      </w:r>
      <w:proofErr w:type="spellStart"/>
      <w:r w:rsidRPr="00C7210B">
        <w:rPr>
          <w:i/>
          <w:iCs/>
          <w:lang w:val="id-ID"/>
        </w:rPr>
        <w:t>precondition</w:t>
      </w:r>
      <w:proofErr w:type="spellEnd"/>
      <w:r w:rsidRPr="00C7210B">
        <w:rPr>
          <w:lang w:val="id-ID"/>
        </w:rPr>
        <w:t xml:space="preserve"> disesuaikan agar fungsi tersebut tidak akan pernah menerima masukan yang akan membuat program menjalankan fungsi </w:t>
      </w:r>
      <w:proofErr w:type="spellStart"/>
      <w:r w:rsidRPr="00C7210B">
        <w:rPr>
          <w:rFonts w:ascii="Courier New" w:hAnsi="Courier New" w:cs="Courier New"/>
          <w:lang w:val="id-ID"/>
        </w:rPr>
        <w:t>error</w:t>
      </w:r>
      <w:proofErr w:type="spellEnd"/>
      <w:r w:rsidRPr="00C7210B">
        <w:rPr>
          <w:i/>
          <w:iCs/>
          <w:lang w:val="id-ID"/>
        </w:rPr>
        <w:t xml:space="preserve"> </w:t>
      </w:r>
      <w:r w:rsidRPr="00C7210B">
        <w:rPr>
          <w:lang w:val="id-ID"/>
        </w:rPr>
        <w:t>tersebut. Salah satu contoh paling sederhana adalah fungsi pembagian berikut ini:</w:t>
      </w:r>
    </w:p>
    <w:p w14:paraId="3273C940" w14:textId="77777777" w:rsidR="004A252E" w:rsidRPr="00C7210B" w:rsidRDefault="004A252E" w:rsidP="004A252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000000"/>
          <w:sz w:val="20"/>
          <w:szCs w:val="20"/>
        </w:rPr>
        <w:t xml:space="preserve">div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proofErr w:type="spellStart"/>
      <w:r w:rsidRPr="00C7210B">
        <w:rPr>
          <w:rFonts w:ascii="Courier New" w:hAnsi="Courier New" w:cs="Courier New"/>
          <w:color w:val="660066"/>
          <w:sz w:val="20"/>
          <w:szCs w:val="20"/>
        </w:rPr>
        <w:t>Fractional</w:t>
      </w:r>
      <w:proofErr w:type="spellEnd"/>
      <w:r w:rsidRPr="00C7210B">
        <w:rPr>
          <w:rFonts w:ascii="Courier New" w:hAnsi="Courier New" w:cs="Courier New"/>
          <w:color w:val="000000"/>
          <w:sz w:val="20"/>
          <w:szCs w:val="20"/>
        </w:rPr>
        <w:t xml:space="preserve"> a</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gt;</w:t>
      </w:r>
      <w:r w:rsidRPr="00C7210B">
        <w:rPr>
          <w:rFonts w:ascii="Courier New" w:hAnsi="Courier New" w:cs="Courier New"/>
          <w:color w:val="000000"/>
          <w:sz w:val="20"/>
          <w:szCs w:val="20"/>
        </w:rPr>
        <w:t xml:space="preserve"> a </w:t>
      </w:r>
      <w:r w:rsidRPr="00C7210B">
        <w:rPr>
          <w:rFonts w:ascii="Courier New" w:hAnsi="Courier New" w:cs="Courier New"/>
          <w:color w:val="666600"/>
          <w:sz w:val="20"/>
          <w:szCs w:val="20"/>
        </w:rPr>
        <w:t>-&gt;</w:t>
      </w:r>
      <w:r w:rsidRPr="00C7210B">
        <w:rPr>
          <w:rFonts w:ascii="Courier New" w:hAnsi="Courier New" w:cs="Courier New"/>
          <w:color w:val="000000"/>
          <w:sz w:val="20"/>
          <w:szCs w:val="20"/>
        </w:rPr>
        <w:t xml:space="preserve"> a </w:t>
      </w:r>
      <w:r w:rsidRPr="00C7210B">
        <w:rPr>
          <w:rFonts w:ascii="Courier New" w:hAnsi="Courier New" w:cs="Courier New"/>
          <w:color w:val="666600"/>
          <w:sz w:val="20"/>
          <w:szCs w:val="20"/>
        </w:rPr>
        <w:t>-&gt;</w:t>
      </w:r>
      <w:r w:rsidRPr="00C7210B">
        <w:rPr>
          <w:rFonts w:ascii="Courier New" w:hAnsi="Courier New" w:cs="Courier New"/>
          <w:color w:val="000000"/>
          <w:sz w:val="20"/>
          <w:szCs w:val="20"/>
        </w:rPr>
        <w:t xml:space="preserve"> a </w:t>
      </w:r>
    </w:p>
    <w:p w14:paraId="1EFC6947" w14:textId="77777777" w:rsidR="004A252E" w:rsidRPr="00C7210B" w:rsidRDefault="004A252E" w:rsidP="004A252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000000"/>
          <w:sz w:val="20"/>
          <w:szCs w:val="20"/>
        </w:rPr>
        <w:t xml:space="preserve">div x </w:t>
      </w:r>
      <w:r w:rsidRPr="00C7210B">
        <w:rPr>
          <w:rFonts w:ascii="Courier New" w:hAnsi="Courier New" w:cs="Courier New"/>
          <w:color w:val="006666"/>
          <w:sz w:val="20"/>
          <w:szCs w:val="20"/>
        </w:rPr>
        <w:t>0</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error</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660066"/>
          <w:sz w:val="20"/>
          <w:szCs w:val="20"/>
        </w:rPr>
        <w:t>Pembagian</w:t>
      </w:r>
      <w:r w:rsidRPr="00C7210B">
        <w:rPr>
          <w:rFonts w:ascii="Courier New" w:hAnsi="Courier New" w:cs="Courier New"/>
          <w:color w:val="000000"/>
          <w:sz w:val="20"/>
          <w:szCs w:val="20"/>
        </w:rPr>
        <w:t xml:space="preserve"> dengan angka </w:t>
      </w:r>
      <w:r w:rsidRPr="00C7210B">
        <w:rPr>
          <w:rFonts w:ascii="Courier New" w:hAnsi="Courier New" w:cs="Courier New"/>
          <w:color w:val="006666"/>
          <w:sz w:val="20"/>
          <w:szCs w:val="20"/>
        </w:rPr>
        <w:t>0</w:t>
      </w:r>
      <w:r w:rsidRPr="00C7210B">
        <w:rPr>
          <w:rFonts w:ascii="Courier New" w:hAnsi="Courier New" w:cs="Courier New"/>
          <w:color w:val="666600"/>
          <w:sz w:val="20"/>
          <w:szCs w:val="20"/>
        </w:rPr>
        <w:t>”</w:t>
      </w:r>
    </w:p>
    <w:p w14:paraId="545F9824" w14:textId="77777777" w:rsidR="004A252E" w:rsidRPr="00C7210B" w:rsidRDefault="004A252E" w:rsidP="004A252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000000"/>
          <w:sz w:val="20"/>
          <w:szCs w:val="20"/>
        </w:rPr>
        <w:t xml:space="preserve">div x y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x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y </w:t>
      </w:r>
    </w:p>
    <w:p w14:paraId="725C84A0" w14:textId="77777777" w:rsidR="004A252E" w:rsidRPr="00C7210B" w:rsidRDefault="004A252E" w:rsidP="004A252E">
      <w:pPr>
        <w:rPr>
          <w:lang w:val="id-ID"/>
        </w:rPr>
      </w:pPr>
      <w:r w:rsidRPr="00C7210B">
        <w:rPr>
          <w:lang w:val="id-ID"/>
        </w:rPr>
        <w:lastRenderedPageBreak/>
        <w:t xml:space="preserve">Fungsi pembagian ini akan dianggap gagal verifikasi karena fungsi ini mungkin akan menerima masukan 0 sebagai penyebut. Namun jika fungsi tersebut diberikan </w:t>
      </w:r>
      <w:proofErr w:type="spellStart"/>
      <w:r w:rsidRPr="00C7210B">
        <w:rPr>
          <w:i/>
          <w:iCs/>
          <w:lang w:val="id-ID"/>
        </w:rPr>
        <w:t>precondition</w:t>
      </w:r>
      <w:proofErr w:type="spellEnd"/>
      <w:r w:rsidRPr="00C7210B">
        <w:rPr>
          <w:lang w:val="id-ID"/>
        </w:rPr>
        <w:t xml:space="preserve"> sebagaimana berikut:</w:t>
      </w:r>
    </w:p>
    <w:p w14:paraId="6258EF60" w14:textId="77777777" w:rsidR="004A252E" w:rsidRPr="00C7210B" w:rsidRDefault="004A252E" w:rsidP="004A252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div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proofErr w:type="spellStart"/>
      <w:r w:rsidRPr="00C7210B">
        <w:rPr>
          <w:rFonts w:ascii="Courier New" w:hAnsi="Courier New" w:cs="Courier New"/>
          <w:color w:val="660066"/>
          <w:sz w:val="20"/>
          <w:szCs w:val="20"/>
        </w:rPr>
        <w:t>Fractional</w:t>
      </w:r>
      <w:proofErr w:type="spellEnd"/>
      <w:r w:rsidRPr="00C7210B">
        <w:rPr>
          <w:rFonts w:ascii="Courier New" w:hAnsi="Courier New" w:cs="Courier New"/>
          <w:color w:val="000000"/>
          <w:sz w:val="20"/>
          <w:szCs w:val="20"/>
        </w:rPr>
        <w:t xml:space="preserve"> a</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gt;</w:t>
      </w:r>
      <w:r w:rsidRPr="00C7210B">
        <w:rPr>
          <w:rFonts w:ascii="Courier New" w:hAnsi="Courier New" w:cs="Courier New"/>
          <w:color w:val="000000"/>
          <w:sz w:val="20"/>
          <w:szCs w:val="20"/>
        </w:rPr>
        <w:t xml:space="preserve"> a </w:t>
      </w:r>
      <w:r w:rsidRPr="00C7210B">
        <w:rPr>
          <w:rFonts w:ascii="Courier New" w:hAnsi="Courier New" w:cs="Courier New"/>
          <w:color w:val="666600"/>
          <w:sz w:val="20"/>
          <w:szCs w:val="20"/>
        </w:rPr>
        <w:t>-&gt;</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proofErr w:type="spellStart"/>
      <w:r w:rsidRPr="00C7210B">
        <w:rPr>
          <w:rFonts w:ascii="Courier New" w:hAnsi="Courier New" w:cs="Courier New"/>
          <w:color w:val="000000"/>
          <w:sz w:val="20"/>
          <w:szCs w:val="20"/>
        </w:rPr>
        <w:t>y</w:t>
      </w:r>
      <w:r w:rsidRPr="00C7210B">
        <w:rPr>
          <w:rFonts w:ascii="Courier New" w:hAnsi="Courier New" w:cs="Courier New"/>
          <w:color w:val="666600"/>
          <w:sz w:val="20"/>
          <w:szCs w:val="20"/>
        </w:rPr>
        <w:t>:</w:t>
      </w:r>
      <w:r w:rsidRPr="00C7210B">
        <w:rPr>
          <w:rFonts w:ascii="Courier New" w:hAnsi="Courier New" w:cs="Courier New"/>
          <w:color w:val="000000"/>
          <w:sz w:val="20"/>
          <w:szCs w:val="20"/>
        </w:rPr>
        <w:t>a</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y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006666"/>
          <w:sz w:val="20"/>
          <w:szCs w:val="20"/>
        </w:rPr>
        <w:t>0</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gt;</w:t>
      </w:r>
      <w:r w:rsidRPr="00C7210B">
        <w:rPr>
          <w:rFonts w:ascii="Courier New" w:hAnsi="Courier New" w:cs="Courier New"/>
          <w:color w:val="000000"/>
          <w:sz w:val="20"/>
          <w:szCs w:val="20"/>
        </w:rPr>
        <w:t xml:space="preserve"> a </w:t>
      </w:r>
      <w:r w:rsidRPr="00C7210B">
        <w:rPr>
          <w:rFonts w:ascii="Courier New" w:hAnsi="Courier New" w:cs="Courier New"/>
          <w:color w:val="666600"/>
          <w:sz w:val="20"/>
          <w:szCs w:val="20"/>
        </w:rPr>
        <w:t>@-}</w:t>
      </w:r>
    </w:p>
    <w:p w14:paraId="08E41C75" w14:textId="77777777" w:rsidR="004A252E" w:rsidRPr="00C7210B" w:rsidRDefault="004A252E" w:rsidP="004A252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000000"/>
          <w:sz w:val="20"/>
          <w:szCs w:val="20"/>
        </w:rPr>
        <w:t xml:space="preserve">div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proofErr w:type="spellStart"/>
      <w:r w:rsidRPr="00C7210B">
        <w:rPr>
          <w:rFonts w:ascii="Courier New" w:hAnsi="Courier New" w:cs="Courier New"/>
          <w:color w:val="660066"/>
          <w:sz w:val="20"/>
          <w:szCs w:val="20"/>
        </w:rPr>
        <w:t>Fractional</w:t>
      </w:r>
      <w:proofErr w:type="spellEnd"/>
      <w:r w:rsidRPr="00C7210B">
        <w:rPr>
          <w:rFonts w:ascii="Courier New" w:hAnsi="Courier New" w:cs="Courier New"/>
          <w:color w:val="000000"/>
          <w:sz w:val="20"/>
          <w:szCs w:val="20"/>
        </w:rPr>
        <w:t xml:space="preserve"> a</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gt;</w:t>
      </w:r>
      <w:r w:rsidRPr="00C7210B">
        <w:rPr>
          <w:rFonts w:ascii="Courier New" w:hAnsi="Courier New" w:cs="Courier New"/>
          <w:color w:val="000000"/>
          <w:sz w:val="20"/>
          <w:szCs w:val="20"/>
        </w:rPr>
        <w:t xml:space="preserve"> a </w:t>
      </w:r>
      <w:r w:rsidRPr="00C7210B">
        <w:rPr>
          <w:rFonts w:ascii="Courier New" w:hAnsi="Courier New" w:cs="Courier New"/>
          <w:color w:val="666600"/>
          <w:sz w:val="20"/>
          <w:szCs w:val="20"/>
        </w:rPr>
        <w:t>-&gt;</w:t>
      </w:r>
      <w:r w:rsidRPr="00C7210B">
        <w:rPr>
          <w:rFonts w:ascii="Courier New" w:hAnsi="Courier New" w:cs="Courier New"/>
          <w:color w:val="000000"/>
          <w:sz w:val="20"/>
          <w:szCs w:val="20"/>
        </w:rPr>
        <w:t xml:space="preserve"> a </w:t>
      </w:r>
      <w:r w:rsidRPr="00C7210B">
        <w:rPr>
          <w:rFonts w:ascii="Courier New" w:hAnsi="Courier New" w:cs="Courier New"/>
          <w:color w:val="666600"/>
          <w:sz w:val="20"/>
          <w:szCs w:val="20"/>
        </w:rPr>
        <w:t>-&gt;</w:t>
      </w:r>
      <w:r w:rsidRPr="00C7210B">
        <w:rPr>
          <w:rFonts w:ascii="Courier New" w:hAnsi="Courier New" w:cs="Courier New"/>
          <w:color w:val="000000"/>
          <w:sz w:val="20"/>
          <w:szCs w:val="20"/>
        </w:rPr>
        <w:t xml:space="preserve"> a </w:t>
      </w:r>
    </w:p>
    <w:p w14:paraId="32245B2B" w14:textId="77777777" w:rsidR="004A252E" w:rsidRPr="00C7210B" w:rsidRDefault="004A252E" w:rsidP="004A252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000000"/>
          <w:sz w:val="20"/>
          <w:szCs w:val="20"/>
        </w:rPr>
        <w:t xml:space="preserve">div x </w:t>
      </w:r>
      <w:r w:rsidRPr="00C7210B">
        <w:rPr>
          <w:rFonts w:ascii="Courier New" w:hAnsi="Courier New" w:cs="Courier New"/>
          <w:color w:val="006666"/>
          <w:sz w:val="20"/>
          <w:szCs w:val="20"/>
        </w:rPr>
        <w:t>0</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error</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660066"/>
          <w:sz w:val="20"/>
          <w:szCs w:val="20"/>
        </w:rPr>
        <w:t>Pembagian</w:t>
      </w:r>
      <w:r w:rsidRPr="00C7210B">
        <w:rPr>
          <w:rFonts w:ascii="Courier New" w:hAnsi="Courier New" w:cs="Courier New"/>
          <w:color w:val="000000"/>
          <w:sz w:val="20"/>
          <w:szCs w:val="20"/>
        </w:rPr>
        <w:t xml:space="preserve"> dengan angka </w:t>
      </w:r>
      <w:r w:rsidRPr="00C7210B">
        <w:rPr>
          <w:rFonts w:ascii="Courier New" w:hAnsi="Courier New" w:cs="Courier New"/>
          <w:color w:val="006666"/>
          <w:sz w:val="20"/>
          <w:szCs w:val="20"/>
        </w:rPr>
        <w:t>0</w:t>
      </w:r>
      <w:r w:rsidRPr="00C7210B">
        <w:rPr>
          <w:rFonts w:ascii="Courier New" w:hAnsi="Courier New" w:cs="Courier New"/>
          <w:color w:val="666600"/>
          <w:sz w:val="20"/>
          <w:szCs w:val="20"/>
        </w:rPr>
        <w:t>”</w:t>
      </w:r>
    </w:p>
    <w:p w14:paraId="37CA4FF9" w14:textId="77777777" w:rsidR="004A252E" w:rsidRPr="00C7210B" w:rsidRDefault="004A252E" w:rsidP="004A252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000000"/>
          <w:sz w:val="20"/>
          <w:szCs w:val="20"/>
        </w:rPr>
        <w:t xml:space="preserve">div x y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x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y </w:t>
      </w:r>
    </w:p>
    <w:p w14:paraId="676AC4A4" w14:textId="77777777" w:rsidR="004A252E" w:rsidRPr="00C7210B" w:rsidRDefault="004A252E" w:rsidP="004A252E">
      <w:pPr>
        <w:rPr>
          <w:lang w:val="id-ID"/>
        </w:rPr>
      </w:pPr>
      <w:r w:rsidRPr="00C7210B">
        <w:rPr>
          <w:lang w:val="id-ID"/>
        </w:rPr>
        <w:t>Maka program tidak akan pernah menerima masukan 0 sebagai penyebut sehingga program akan lolos tahap verifikasi.</w:t>
      </w:r>
    </w:p>
    <w:p w14:paraId="2CD0CCAB" w14:textId="01705F94" w:rsidR="004A252E" w:rsidRPr="00C7210B" w:rsidRDefault="00DD67BA" w:rsidP="0035648F">
      <w:pPr>
        <w:pStyle w:val="Heading3"/>
        <w:rPr>
          <w:lang w:val="id-ID"/>
        </w:rPr>
      </w:pPr>
      <w:bookmarkStart w:id="90" w:name="_Toc75938829"/>
      <w:r w:rsidRPr="00C7210B">
        <w:rPr>
          <w:lang w:val="id-ID"/>
        </w:rPr>
        <w:t>Tiga Properti RBT</w:t>
      </w:r>
      <w:bookmarkEnd w:id="90"/>
    </w:p>
    <w:p w14:paraId="2AB5A8BE" w14:textId="77777777" w:rsidR="00D82D83" w:rsidRPr="00C7210B" w:rsidRDefault="00D82D83" w:rsidP="00D82D83">
      <w:pPr>
        <w:rPr>
          <w:lang w:val="id-ID"/>
        </w:rPr>
      </w:pPr>
      <w:r w:rsidRPr="00C7210B">
        <w:rPr>
          <w:lang w:val="id-ID"/>
        </w:rPr>
        <w:t>Spesifikasi yang paling penting untuk diverifikasi dalam setiap implementasi struktur data RBT adalah tiga properti yang harus dipatuhi oleh setiap RBT. Setiap fungsi yang bisa digunakan oleh pengguna harus mendapat masukan RBT yang valid dan akan memberikan keluaran RBT yang valid. Jadi, untuk setiap fungsi yang bisa digunakan oleh pengguna minimal harus memiliki 3 spesifikasi sebagai berikut:</w:t>
      </w:r>
    </w:p>
    <w:p w14:paraId="16174EBA" w14:textId="77777777" w:rsidR="00D82D83" w:rsidRPr="00C7210B" w:rsidRDefault="00D82D83" w:rsidP="00D82D83">
      <w:pPr>
        <w:pStyle w:val="ListParagraph"/>
        <w:numPr>
          <w:ilvl w:val="0"/>
          <w:numId w:val="23"/>
        </w:numPr>
        <w:rPr>
          <w:lang w:val="id-ID"/>
        </w:rPr>
      </w:pPr>
      <w:r w:rsidRPr="00C7210B">
        <w:rPr>
          <w:lang w:val="id-ID"/>
        </w:rPr>
        <w:t xml:space="preserve">Fungsi akan menerima dan menghasilkan pohon yang untuk setiap simpul, setiap nilai pada cabang sebelah kiri memiliki nilai lebih kecil dari nilai pada simpul tersebut dan setiap nilai pada cabang sebelah kanan memiliki nilai lebih besar daripada nilai pada simpul tersebut (Properti BST). </w:t>
      </w:r>
    </w:p>
    <w:p w14:paraId="1733F6E9" w14:textId="77777777" w:rsidR="00D82D83" w:rsidRPr="00C7210B" w:rsidRDefault="00D82D83" w:rsidP="00D82D83">
      <w:pPr>
        <w:pStyle w:val="ListParagraph"/>
        <w:numPr>
          <w:ilvl w:val="0"/>
          <w:numId w:val="23"/>
        </w:numPr>
        <w:rPr>
          <w:lang w:val="id-ID"/>
        </w:rPr>
      </w:pPr>
      <w:r w:rsidRPr="00C7210B">
        <w:rPr>
          <w:lang w:val="id-ID"/>
        </w:rPr>
        <w:t>Fungsi akan menerima dan menghasilkan RBT yang tidak memiliki simpul merah yang memiliki simpul anak berwarna merah (Properti Warna).</w:t>
      </w:r>
    </w:p>
    <w:p w14:paraId="3F940B1B" w14:textId="77777777" w:rsidR="00D82D83" w:rsidRPr="00C7210B" w:rsidRDefault="00D82D83" w:rsidP="00D82D83">
      <w:pPr>
        <w:pStyle w:val="ListParagraph"/>
        <w:numPr>
          <w:ilvl w:val="0"/>
          <w:numId w:val="23"/>
        </w:numPr>
        <w:rPr>
          <w:lang w:val="id-ID"/>
        </w:rPr>
      </w:pPr>
      <w:r w:rsidRPr="00C7210B">
        <w:rPr>
          <w:lang w:val="id-ID"/>
        </w:rPr>
        <w:t>Fungsi akan menerima dan menghasilkan RBT yang memiliki jumlah simpul hitam yang sama untuk setiap jalur dari simpul akar ke simpul anak (Properti Tinggi).</w:t>
      </w:r>
    </w:p>
    <w:p w14:paraId="4F0F649E" w14:textId="558A69EA" w:rsidR="00DD67BA" w:rsidRPr="00C7210B" w:rsidRDefault="00D82D83" w:rsidP="00DD67BA">
      <w:pPr>
        <w:rPr>
          <w:lang w:val="id-ID"/>
        </w:rPr>
      </w:pPr>
      <w:r w:rsidRPr="00C7210B">
        <w:rPr>
          <w:lang w:val="id-ID"/>
        </w:rPr>
        <w:t>Dalam kasus ini, fungsi-fungsi yang sangat membutuhkan spesifikasi ini adalah fungsi-fungsi yang menghadap pengguna seperti fungsi penambahan (</w:t>
      </w:r>
      <w:proofErr w:type="spellStart"/>
      <w:r w:rsidRPr="00C7210B">
        <w:rPr>
          <w:i/>
          <w:iCs/>
          <w:lang w:val="id-ID"/>
        </w:rPr>
        <w:t>insert</w:t>
      </w:r>
      <w:proofErr w:type="spellEnd"/>
      <w:r w:rsidRPr="00C7210B">
        <w:rPr>
          <w:lang w:val="id-ID"/>
        </w:rPr>
        <w:t>) dan penghapusan (</w:t>
      </w:r>
      <w:proofErr w:type="spellStart"/>
      <w:r w:rsidRPr="00C7210B">
        <w:rPr>
          <w:i/>
          <w:iCs/>
          <w:lang w:val="id-ID"/>
        </w:rPr>
        <w:t>delete</w:t>
      </w:r>
      <w:proofErr w:type="spellEnd"/>
      <w:r w:rsidRPr="00C7210B">
        <w:rPr>
          <w:lang w:val="id-ID"/>
        </w:rPr>
        <w:t xml:space="preserve">). </w:t>
      </w:r>
      <w:r w:rsidR="00550C0A" w:rsidRPr="00C7210B">
        <w:rPr>
          <w:lang w:val="id-ID"/>
        </w:rPr>
        <w:t xml:space="preserve">Fungsi-fungsi tersebut harus menerima pohon yang valid dan menghasilkan pohon yang valid pula. Untuk itu, </w:t>
      </w:r>
      <w:r w:rsidR="001C494E" w:rsidRPr="00C7210B">
        <w:rPr>
          <w:lang w:val="id-ID"/>
        </w:rPr>
        <w:t xml:space="preserve">spesifikasi untuk kedua fungsi ini </w:t>
      </w:r>
      <w:r w:rsidR="001C494E" w:rsidRPr="00C7210B">
        <w:rPr>
          <w:lang w:val="id-ID"/>
        </w:rPr>
        <w:lastRenderedPageBreak/>
        <w:t>harus men</w:t>
      </w:r>
      <w:r w:rsidR="00733D1E" w:rsidRPr="00C7210B">
        <w:rPr>
          <w:lang w:val="id-ID"/>
        </w:rPr>
        <w:t>c</w:t>
      </w:r>
      <w:r w:rsidR="001C494E" w:rsidRPr="00C7210B">
        <w:rPr>
          <w:lang w:val="id-ID"/>
        </w:rPr>
        <w:t xml:space="preserve">antumkan ketiga properti ini dalam </w:t>
      </w:r>
      <w:proofErr w:type="spellStart"/>
      <w:r w:rsidR="001C494E" w:rsidRPr="00C7210B">
        <w:rPr>
          <w:i/>
          <w:iCs/>
          <w:lang w:val="id-ID"/>
        </w:rPr>
        <w:t>precondition</w:t>
      </w:r>
      <w:proofErr w:type="spellEnd"/>
      <w:r w:rsidR="001C494E" w:rsidRPr="00C7210B">
        <w:rPr>
          <w:i/>
          <w:iCs/>
          <w:lang w:val="id-ID"/>
        </w:rPr>
        <w:t xml:space="preserve"> </w:t>
      </w:r>
      <w:r w:rsidR="001C494E" w:rsidRPr="00C7210B">
        <w:rPr>
          <w:lang w:val="id-ID"/>
        </w:rPr>
        <w:t xml:space="preserve">dan </w:t>
      </w:r>
      <w:proofErr w:type="spellStart"/>
      <w:r w:rsidR="001C494E" w:rsidRPr="00C7210B">
        <w:rPr>
          <w:i/>
          <w:iCs/>
          <w:lang w:val="id-ID"/>
        </w:rPr>
        <w:t>postcondition</w:t>
      </w:r>
      <w:proofErr w:type="spellEnd"/>
      <w:r w:rsidR="001C494E" w:rsidRPr="00C7210B">
        <w:rPr>
          <w:lang w:val="id-ID"/>
        </w:rPr>
        <w:t xml:space="preserve"> masing-masing.</w:t>
      </w:r>
    </w:p>
    <w:p w14:paraId="31D3CF54" w14:textId="38740E02" w:rsidR="00DD67BA" w:rsidRPr="00C7210B" w:rsidRDefault="00DD67BA" w:rsidP="00DD67BA">
      <w:pPr>
        <w:pStyle w:val="Heading3"/>
        <w:rPr>
          <w:lang w:val="id-ID"/>
        </w:rPr>
      </w:pPr>
      <w:bookmarkStart w:id="91" w:name="_Toc75938830"/>
      <w:r w:rsidRPr="00C7210B">
        <w:rPr>
          <w:lang w:val="id-ID"/>
        </w:rPr>
        <w:t>Spesifikasi untuk Fungsi yang digunakan oleh Fungsi Lain</w:t>
      </w:r>
      <w:bookmarkEnd w:id="91"/>
    </w:p>
    <w:p w14:paraId="37394501" w14:textId="0310E34B" w:rsidR="001C494E" w:rsidRPr="00C7210B" w:rsidRDefault="001C494E" w:rsidP="001C494E">
      <w:pPr>
        <w:rPr>
          <w:lang w:val="id-ID"/>
        </w:rPr>
      </w:pPr>
      <w:r w:rsidRPr="00C7210B">
        <w:rPr>
          <w:lang w:val="id-ID"/>
        </w:rPr>
        <w:t xml:space="preserve">Seperti telah disebutkan dalam </w:t>
      </w:r>
      <w:r w:rsidRPr="00C7210B">
        <w:rPr>
          <w:lang w:val="id-ID"/>
        </w:rPr>
        <w:fldChar w:fldCharType="begin"/>
      </w:r>
      <w:r w:rsidRPr="00C7210B">
        <w:rPr>
          <w:lang w:val="id-ID"/>
        </w:rPr>
        <w:instrText xml:space="preserve"> REF _Ref75138885 \r \h </w:instrText>
      </w:r>
      <w:r w:rsidRPr="00C7210B">
        <w:rPr>
          <w:lang w:val="id-ID"/>
        </w:rPr>
      </w:r>
      <w:r w:rsidRPr="00C7210B">
        <w:rPr>
          <w:lang w:val="id-ID"/>
        </w:rPr>
        <w:fldChar w:fldCharType="separate"/>
      </w:r>
      <w:r w:rsidR="00BB156C" w:rsidRPr="00C7210B">
        <w:rPr>
          <w:lang w:val="id-ID"/>
        </w:rPr>
        <w:t>II.1.1.1.2</w:t>
      </w:r>
      <w:r w:rsidRPr="00C7210B">
        <w:rPr>
          <w:lang w:val="id-ID"/>
        </w:rPr>
        <w:fldChar w:fldCharType="end"/>
      </w:r>
      <w:r w:rsidRPr="00C7210B">
        <w:rPr>
          <w:lang w:val="id-ID"/>
        </w:rPr>
        <w:t xml:space="preserve">, menuliskan spesifikasi untuk sebuah fungsi tidak cukup untuk melakukan verifikasi terhadap fungsi tersebut. Namun, spesifikasi juga harus dituliskan untuk seluruh fungsi yang digunakan oleh fungsi tersebut. Spesifikasi yang dituliskan tersebut </w:t>
      </w:r>
      <w:proofErr w:type="spellStart"/>
      <w:r w:rsidRPr="00C7210B">
        <w:rPr>
          <w:lang w:val="id-ID"/>
        </w:rPr>
        <w:t>tersebut</w:t>
      </w:r>
      <w:proofErr w:type="spellEnd"/>
      <w:r w:rsidRPr="00C7210B">
        <w:rPr>
          <w:lang w:val="id-ID"/>
        </w:rPr>
        <w:t xml:space="preserve"> harus ditulis sedemikian rupa untuk membantu verifikasi fungsi utama yang menggunakan fungsi tersebut. Dibutuhkan analisis manual untuk menentukan spesifikasi untuk fungsi-fungsi tersebut namun ada beberapa petunjuk yang dapat membantu untuk mendapatkan spesifikasi tersebut. Petunjuk salah satunya dapat dilihat pada kode GADT </w:t>
      </w:r>
      <w:proofErr w:type="spellStart"/>
      <w:r w:rsidRPr="00C7210B">
        <w:rPr>
          <w:lang w:val="id-ID"/>
        </w:rPr>
        <w:t>Weiritch</w:t>
      </w:r>
      <w:proofErr w:type="spellEnd"/>
      <w:r w:rsidRPr="00C7210B">
        <w:rPr>
          <w:lang w:val="id-ID"/>
        </w:rPr>
        <w:t xml:space="preserve"> yang menambahkan spesifikasi tambahan untuk seluruh fungsi pembantu tersebut. Sebagai contoh, pada kode </w:t>
      </w:r>
      <w:proofErr w:type="spellStart"/>
      <w:r w:rsidRPr="00C7210B">
        <w:rPr>
          <w:lang w:val="id-ID"/>
        </w:rPr>
        <w:t>Weirich</w:t>
      </w:r>
      <w:proofErr w:type="spellEnd"/>
      <w:r w:rsidRPr="00C7210B">
        <w:rPr>
          <w:lang w:val="id-ID"/>
        </w:rPr>
        <w:t xml:space="preserve"> fungsi </w:t>
      </w:r>
      <w:proofErr w:type="spellStart"/>
      <w:r w:rsidRPr="00C7210B">
        <w:rPr>
          <w:rFonts w:ascii="Courier New" w:hAnsi="Courier New" w:cs="Courier New"/>
          <w:lang w:val="id-ID"/>
        </w:rPr>
        <w:t>ins</w:t>
      </w:r>
      <w:proofErr w:type="spellEnd"/>
      <w:r w:rsidRPr="00C7210B">
        <w:rPr>
          <w:lang w:val="id-ID"/>
        </w:rPr>
        <w:t xml:space="preserve"> memiliki </w:t>
      </w:r>
      <w:proofErr w:type="spellStart"/>
      <w:r w:rsidRPr="00C7210B">
        <w:rPr>
          <w:i/>
          <w:iCs/>
          <w:lang w:val="id-ID"/>
        </w:rPr>
        <w:t>signature</w:t>
      </w:r>
      <w:proofErr w:type="spellEnd"/>
      <w:r w:rsidRPr="00C7210B">
        <w:rPr>
          <w:i/>
          <w:iCs/>
          <w:lang w:val="id-ID"/>
        </w:rPr>
        <w:t xml:space="preserve"> </w:t>
      </w:r>
      <w:r w:rsidRPr="00C7210B">
        <w:rPr>
          <w:lang w:val="id-ID"/>
        </w:rPr>
        <w:t>sebagai berikut:</w:t>
      </w:r>
    </w:p>
    <w:p w14:paraId="2B18FB66" w14:textId="77777777" w:rsidR="001C494E" w:rsidRPr="00C7210B" w:rsidRDefault="001C494E" w:rsidP="001C494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proofErr w:type="spellStart"/>
      <w:r w:rsidRPr="00C7210B">
        <w:rPr>
          <w:rFonts w:ascii="Courier New" w:hAnsi="Courier New" w:cs="Courier New"/>
          <w:color w:val="000000"/>
          <w:sz w:val="20"/>
          <w:szCs w:val="20"/>
        </w:rPr>
        <w:t>ins</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660066"/>
          <w:sz w:val="20"/>
          <w:szCs w:val="20"/>
        </w:rPr>
        <w:t>Ord</w:t>
      </w:r>
      <w:proofErr w:type="spellEnd"/>
      <w:r w:rsidRPr="00C7210B">
        <w:rPr>
          <w:rFonts w:ascii="Courier New" w:hAnsi="Courier New" w:cs="Courier New"/>
          <w:color w:val="000000"/>
          <w:sz w:val="20"/>
          <w:szCs w:val="20"/>
        </w:rPr>
        <w:t xml:space="preserve"> a </w:t>
      </w:r>
      <w:r w:rsidRPr="00C7210B">
        <w:rPr>
          <w:rFonts w:ascii="Courier New" w:hAnsi="Courier New" w:cs="Courier New"/>
          <w:color w:val="666600"/>
          <w:sz w:val="20"/>
          <w:szCs w:val="20"/>
        </w:rPr>
        <w:t>=&gt;</w:t>
      </w:r>
      <w:r w:rsidRPr="00C7210B">
        <w:rPr>
          <w:rFonts w:ascii="Courier New" w:hAnsi="Courier New" w:cs="Courier New"/>
          <w:color w:val="000000"/>
          <w:sz w:val="20"/>
          <w:szCs w:val="20"/>
        </w:rPr>
        <w:t xml:space="preserve"> a </w:t>
      </w:r>
      <w:r w:rsidRPr="00C7210B">
        <w:rPr>
          <w:rFonts w:ascii="Courier New" w:hAnsi="Courier New" w:cs="Courier New"/>
          <w:color w:val="666600"/>
          <w:sz w:val="20"/>
          <w:szCs w:val="20"/>
        </w:rPr>
        <w:t>-&gt;</w:t>
      </w:r>
      <w:r w:rsidRPr="00C7210B">
        <w:rPr>
          <w:rFonts w:ascii="Courier New" w:hAnsi="Courier New" w:cs="Courier New"/>
          <w:color w:val="000000"/>
          <w:sz w:val="20"/>
          <w:szCs w:val="20"/>
        </w:rPr>
        <w:t xml:space="preserve"> CT n c a </w:t>
      </w:r>
      <w:r w:rsidRPr="00C7210B">
        <w:rPr>
          <w:rFonts w:ascii="Courier New" w:hAnsi="Courier New" w:cs="Courier New"/>
          <w:color w:val="666600"/>
          <w:sz w:val="20"/>
          <w:szCs w:val="20"/>
        </w:rPr>
        <w:t>-&gt;</w:t>
      </w:r>
      <w:r w:rsidRPr="00C7210B">
        <w:rPr>
          <w:rFonts w:ascii="Courier New" w:hAnsi="Courier New" w:cs="Courier New"/>
          <w:color w:val="000000"/>
          <w:sz w:val="20"/>
          <w:szCs w:val="20"/>
        </w:rPr>
        <w:t xml:space="preserve"> IR n a</w:t>
      </w:r>
    </w:p>
    <w:p w14:paraId="78714F31" w14:textId="77777777" w:rsidR="001C494E" w:rsidRPr="00C7210B" w:rsidRDefault="001C494E" w:rsidP="001C494E">
      <w:pPr>
        <w:rPr>
          <w:lang w:val="id-ID"/>
        </w:rPr>
      </w:pPr>
      <w:r w:rsidRPr="00C7210B">
        <w:rPr>
          <w:lang w:val="id-ID"/>
        </w:rPr>
        <w:t>Kode ini bisa diubah menjadi kode spesifikasi LH sebagai berikut</w:t>
      </w:r>
    </w:p>
    <w:p w14:paraId="2DF81485" w14:textId="77777777" w:rsidR="001C494E" w:rsidRPr="00C7210B" w:rsidRDefault="001C494E" w:rsidP="001C494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ins</w:t>
      </w:r>
      <w:proofErr w:type="spellEnd"/>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proofErr w:type="spellStart"/>
      <w:r w:rsidRPr="00C7210B">
        <w:rPr>
          <w:rFonts w:ascii="Courier New" w:hAnsi="Courier New" w:cs="Courier New"/>
          <w:color w:val="660066"/>
          <w:sz w:val="20"/>
          <w:szCs w:val="20"/>
        </w:rPr>
        <w:t>Ord</w:t>
      </w:r>
      <w:proofErr w:type="spellEnd"/>
      <w:r w:rsidRPr="00C7210B">
        <w:rPr>
          <w:rFonts w:ascii="Courier New" w:hAnsi="Courier New" w:cs="Courier New"/>
          <w:color w:val="000000"/>
          <w:sz w:val="20"/>
          <w:szCs w:val="20"/>
        </w:rPr>
        <w:t xml:space="preserve"> a</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gt;</w:t>
      </w:r>
      <w:r w:rsidRPr="00C7210B">
        <w:rPr>
          <w:rFonts w:ascii="Courier New" w:hAnsi="Courier New" w:cs="Courier New"/>
          <w:color w:val="000000"/>
          <w:sz w:val="20"/>
          <w:szCs w:val="20"/>
        </w:rPr>
        <w:t xml:space="preserve"> a </w:t>
      </w:r>
    </w:p>
    <w:p w14:paraId="213806C3" w14:textId="77777777" w:rsidR="001C494E" w:rsidRPr="00C7210B" w:rsidRDefault="001C494E" w:rsidP="001C494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gt;</w:t>
      </w:r>
      <w:r w:rsidRPr="00C7210B">
        <w:rPr>
          <w:rFonts w:ascii="Courier New" w:hAnsi="Courier New" w:cs="Courier New"/>
          <w:color w:val="000000"/>
          <w:sz w:val="20"/>
          <w:szCs w:val="20"/>
        </w:rPr>
        <w:t xml:space="preserve"> x</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CT a </w:t>
      </w:r>
    </w:p>
    <w:p w14:paraId="7D683583" w14:textId="77777777" w:rsidR="001C494E" w:rsidRPr="00C7210B" w:rsidRDefault="001C494E" w:rsidP="001C494E">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gt;</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proofErr w:type="spellStart"/>
      <w:r w:rsidRPr="00C7210B">
        <w:rPr>
          <w:rFonts w:ascii="Courier New" w:hAnsi="Courier New" w:cs="Courier New"/>
          <w:color w:val="000000"/>
          <w:sz w:val="20"/>
          <w:szCs w:val="20"/>
        </w:rPr>
        <w:t>v</w:t>
      </w:r>
      <w:r w:rsidRPr="00C7210B">
        <w:rPr>
          <w:rFonts w:ascii="Courier New" w:hAnsi="Courier New" w:cs="Courier New"/>
          <w:color w:val="666600"/>
          <w:sz w:val="20"/>
          <w:szCs w:val="20"/>
        </w:rPr>
        <w:t>:</w:t>
      </w:r>
      <w:r w:rsidRPr="00C7210B">
        <w:rPr>
          <w:rFonts w:ascii="Courier New" w:hAnsi="Courier New" w:cs="Courier New"/>
          <w:color w:val="000000"/>
          <w:sz w:val="20"/>
          <w:szCs w:val="20"/>
        </w:rPr>
        <w:t>IM</w:t>
      </w:r>
      <w:proofErr w:type="spellEnd"/>
      <w:r w:rsidRPr="00C7210B">
        <w:rPr>
          <w:rFonts w:ascii="Courier New" w:hAnsi="Courier New" w:cs="Courier New"/>
          <w:color w:val="000000"/>
          <w:sz w:val="20"/>
          <w:szCs w:val="20"/>
        </w:rPr>
        <w:t xml:space="preserve"> a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blackHeightL</w:t>
      </w:r>
      <w:proofErr w:type="spellEnd"/>
      <w:r w:rsidRPr="00C7210B">
        <w:rPr>
          <w:rFonts w:ascii="Courier New" w:hAnsi="Courier New" w:cs="Courier New"/>
          <w:color w:val="000000"/>
          <w:sz w:val="20"/>
          <w:szCs w:val="20"/>
        </w:rPr>
        <w:t xml:space="preserve"> v </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proofErr w:type="spellStart"/>
      <w:r w:rsidRPr="00C7210B">
        <w:rPr>
          <w:rFonts w:ascii="Courier New" w:hAnsi="Courier New" w:cs="Courier New"/>
          <w:color w:val="000000"/>
          <w:sz w:val="20"/>
          <w:szCs w:val="20"/>
        </w:rPr>
        <w:t>blackHeightL</w:t>
      </w:r>
      <w:proofErr w:type="spellEnd"/>
      <w:r w:rsidRPr="00C7210B">
        <w:rPr>
          <w:rFonts w:ascii="Courier New" w:hAnsi="Courier New" w:cs="Courier New"/>
          <w:color w:val="000000"/>
          <w:sz w:val="20"/>
          <w:szCs w:val="20"/>
        </w:rPr>
        <w:t xml:space="preserve"> x</w:t>
      </w:r>
      <w:r w:rsidRPr="00C7210B">
        <w:rPr>
          <w:rFonts w:ascii="Courier New" w:hAnsi="Courier New" w:cs="Courier New"/>
          <w:color w:val="666600"/>
          <w:sz w:val="20"/>
          <w:szCs w:val="20"/>
        </w:rPr>
        <w:t>}</w:t>
      </w:r>
      <w:r w:rsidRPr="00C7210B">
        <w:rPr>
          <w:rFonts w:ascii="Courier New" w:hAnsi="Courier New" w:cs="Courier New"/>
          <w:color w:val="000000"/>
          <w:sz w:val="20"/>
          <w:szCs w:val="20"/>
        </w:rPr>
        <w:t xml:space="preserve"> </w:t>
      </w:r>
      <w:r w:rsidRPr="00C7210B">
        <w:rPr>
          <w:rFonts w:ascii="Courier New" w:hAnsi="Courier New" w:cs="Courier New"/>
          <w:color w:val="666600"/>
          <w:sz w:val="20"/>
          <w:szCs w:val="20"/>
        </w:rPr>
        <w:t>@-}</w:t>
      </w:r>
    </w:p>
    <w:p w14:paraId="574A26AF" w14:textId="2913B9A5" w:rsidR="001C494E" w:rsidRPr="00C7210B" w:rsidRDefault="001C494E" w:rsidP="001C494E">
      <w:pPr>
        <w:rPr>
          <w:lang w:val="id-ID"/>
        </w:rPr>
      </w:pPr>
      <w:r w:rsidRPr="00C7210B">
        <w:rPr>
          <w:lang w:val="id-ID"/>
        </w:rPr>
        <w:t xml:space="preserve">Kode ini menyatakan bahwa fungsi </w:t>
      </w:r>
      <w:proofErr w:type="spellStart"/>
      <w:r w:rsidRPr="00C7210B">
        <w:rPr>
          <w:rFonts w:ascii="Courier New" w:hAnsi="Courier New" w:cs="Courier New"/>
          <w:lang w:val="id-ID"/>
        </w:rPr>
        <w:t>ins</w:t>
      </w:r>
      <w:proofErr w:type="spellEnd"/>
      <w:r w:rsidRPr="00C7210B">
        <w:rPr>
          <w:lang w:val="id-ID"/>
        </w:rPr>
        <w:t xml:space="preserve"> menerima masukan sebuah nilai dan sebuah RBT yang memenuhi tipe CT. Kemudian fungsi ini akan memberikan keluaran sebuah RBT yang memenuhi tipe IM dan memiliki tinggi simpul hitam yang sama dengan tinggi simpul hitam pada masukan.</w:t>
      </w:r>
    </w:p>
    <w:p w14:paraId="0A93B7D2" w14:textId="0E9B9358" w:rsidR="00DD67BA" w:rsidRPr="00C7210B" w:rsidRDefault="00DD67BA" w:rsidP="00DD67BA">
      <w:pPr>
        <w:pStyle w:val="Heading3"/>
        <w:rPr>
          <w:lang w:val="id-ID"/>
        </w:rPr>
      </w:pPr>
      <w:bookmarkStart w:id="92" w:name="_Toc75938831"/>
      <w:r w:rsidRPr="00C7210B">
        <w:rPr>
          <w:lang w:val="id-ID"/>
        </w:rPr>
        <w:t>Pembuktian Kerja Fungsi Utama</w:t>
      </w:r>
      <w:bookmarkEnd w:id="92"/>
    </w:p>
    <w:p w14:paraId="05415C30" w14:textId="3C769FD7" w:rsidR="00DD67BA" w:rsidRPr="00C7210B" w:rsidRDefault="005467BE" w:rsidP="00DD67BA">
      <w:pPr>
        <w:rPr>
          <w:lang w:val="id-ID"/>
        </w:rPr>
      </w:pPr>
      <w:r w:rsidRPr="00C7210B">
        <w:rPr>
          <w:lang w:val="id-ID"/>
        </w:rPr>
        <w:t xml:space="preserve">Pada </w:t>
      </w:r>
      <w:r w:rsidRPr="00C7210B">
        <w:rPr>
          <w:lang w:val="id-ID"/>
        </w:rPr>
        <w:fldChar w:fldCharType="begin"/>
      </w:r>
      <w:r w:rsidRPr="00C7210B">
        <w:rPr>
          <w:lang w:val="id-ID"/>
        </w:rPr>
        <w:instrText xml:space="preserve"> REF _Ref75875571 \r \h </w:instrText>
      </w:r>
      <w:r w:rsidRPr="00C7210B">
        <w:rPr>
          <w:lang w:val="id-ID"/>
        </w:rPr>
      </w:r>
      <w:r w:rsidRPr="00C7210B">
        <w:rPr>
          <w:lang w:val="id-ID"/>
        </w:rPr>
        <w:fldChar w:fldCharType="separate"/>
      </w:r>
      <w:r w:rsidR="00BB156C" w:rsidRPr="00C7210B">
        <w:rPr>
          <w:lang w:val="id-ID"/>
        </w:rPr>
        <w:t>II.3.2.1</w:t>
      </w:r>
      <w:r w:rsidRPr="00C7210B">
        <w:rPr>
          <w:lang w:val="id-ID"/>
        </w:rPr>
        <w:fldChar w:fldCharType="end"/>
      </w:r>
      <w:r w:rsidRPr="00C7210B">
        <w:rPr>
          <w:lang w:val="id-ID"/>
        </w:rPr>
        <w:t xml:space="preserve">, dapat terlihat bahwa selain spesifikasi berkaitan dengan properti RBT, </w:t>
      </w:r>
      <w:proofErr w:type="spellStart"/>
      <w:r w:rsidRPr="00C7210B">
        <w:rPr>
          <w:lang w:val="id-ID"/>
        </w:rPr>
        <w:t>Might</w:t>
      </w:r>
      <w:proofErr w:type="spellEnd"/>
      <w:r w:rsidRPr="00C7210B">
        <w:rPr>
          <w:lang w:val="id-ID"/>
        </w:rPr>
        <w:t xml:space="preserve"> juga memasukkan berbagai properti yang spesifik dengan bagaimana fungsi </w:t>
      </w:r>
      <w:proofErr w:type="spellStart"/>
      <w:r w:rsidRPr="00C7210B">
        <w:rPr>
          <w:i/>
          <w:iCs/>
          <w:lang w:val="id-ID"/>
        </w:rPr>
        <w:t>delete</w:t>
      </w:r>
      <w:proofErr w:type="spellEnd"/>
      <w:r w:rsidRPr="00C7210B">
        <w:rPr>
          <w:i/>
          <w:iCs/>
          <w:lang w:val="id-ID"/>
        </w:rPr>
        <w:t xml:space="preserve"> </w:t>
      </w:r>
      <w:r w:rsidRPr="00C7210B">
        <w:rPr>
          <w:lang w:val="id-ID"/>
        </w:rPr>
        <w:t xml:space="preserve">bekerja yaitu semua properti </w:t>
      </w:r>
      <w:proofErr w:type="spellStart"/>
      <w:r w:rsidRPr="00C7210B">
        <w:rPr>
          <w:i/>
          <w:iCs/>
          <w:lang w:val="id-ID"/>
        </w:rPr>
        <w:t>prop_delete</w:t>
      </w:r>
      <w:proofErr w:type="spellEnd"/>
      <w:r w:rsidRPr="00C7210B">
        <w:rPr>
          <w:lang w:val="id-ID"/>
        </w:rPr>
        <w:t>_</w:t>
      </w:r>
      <w:r w:rsidRPr="00C7210B">
        <w:rPr>
          <w:i/>
          <w:iCs/>
          <w:lang w:val="id-ID"/>
        </w:rPr>
        <w:t xml:space="preserve">. </w:t>
      </w:r>
      <w:r w:rsidR="00733D1E" w:rsidRPr="00C7210B">
        <w:rPr>
          <w:i/>
          <w:iCs/>
          <w:lang w:val="id-ID"/>
        </w:rPr>
        <w:t xml:space="preserve"> </w:t>
      </w:r>
      <w:r w:rsidR="00733D1E" w:rsidRPr="00C7210B">
        <w:rPr>
          <w:lang w:val="id-ID"/>
        </w:rPr>
        <w:t xml:space="preserve">Properti seperti ini merupakan properti yang sangat menarik untuk ditambahkan dalam spesifikasi yang harus diverifikasi ke dalam program. Namun, karena limitasi </w:t>
      </w:r>
      <w:proofErr w:type="spellStart"/>
      <w:r w:rsidR="00733D1E" w:rsidRPr="00C7210B">
        <w:rPr>
          <w:i/>
          <w:iCs/>
          <w:lang w:val="id-ID"/>
        </w:rPr>
        <w:t>syntax</w:t>
      </w:r>
      <w:proofErr w:type="spellEnd"/>
      <w:r w:rsidR="00733D1E" w:rsidRPr="00C7210B">
        <w:rPr>
          <w:i/>
          <w:iCs/>
          <w:lang w:val="id-ID"/>
        </w:rPr>
        <w:t xml:space="preserve"> </w:t>
      </w:r>
      <w:r w:rsidR="00733D1E" w:rsidRPr="00C7210B">
        <w:rPr>
          <w:lang w:val="id-ID"/>
        </w:rPr>
        <w:t xml:space="preserve">yang disediakan oleh </w:t>
      </w:r>
      <w:proofErr w:type="spellStart"/>
      <w:r w:rsidR="00733D1E" w:rsidRPr="00C7210B">
        <w:rPr>
          <w:lang w:val="id-ID"/>
        </w:rPr>
        <w:t>Liquid</w:t>
      </w:r>
      <w:proofErr w:type="spellEnd"/>
      <w:r w:rsidR="00733D1E" w:rsidRPr="00C7210B">
        <w:rPr>
          <w:lang w:val="id-ID"/>
        </w:rPr>
        <w:t xml:space="preserve"> </w:t>
      </w:r>
      <w:proofErr w:type="spellStart"/>
      <w:r w:rsidR="00733D1E" w:rsidRPr="00C7210B">
        <w:rPr>
          <w:lang w:val="id-ID"/>
        </w:rPr>
        <w:t>Haskell</w:t>
      </w:r>
      <w:proofErr w:type="spellEnd"/>
      <w:r w:rsidR="00733D1E" w:rsidRPr="00C7210B">
        <w:rPr>
          <w:lang w:val="id-ID"/>
        </w:rPr>
        <w:t xml:space="preserve"> properti-properti ini lebih sulit dituliskan </w:t>
      </w:r>
      <w:r w:rsidR="00733D1E" w:rsidRPr="00C7210B">
        <w:rPr>
          <w:lang w:val="id-ID"/>
        </w:rPr>
        <w:lastRenderedPageBreak/>
        <w:t xml:space="preserve">dibandingkan properti-properti sebelumnya. Salah satu limitasi yang menyulitkan hal ini adalah cara kerja fungsi </w:t>
      </w:r>
      <w:proofErr w:type="spellStart"/>
      <w:r w:rsidR="00733D1E" w:rsidRPr="00C7210B">
        <w:rPr>
          <w:i/>
          <w:iCs/>
          <w:lang w:val="id-ID"/>
        </w:rPr>
        <w:t>measure</w:t>
      </w:r>
      <w:proofErr w:type="spellEnd"/>
      <w:r w:rsidR="00733D1E" w:rsidRPr="00C7210B">
        <w:rPr>
          <w:i/>
          <w:iCs/>
          <w:lang w:val="id-ID"/>
        </w:rPr>
        <w:t xml:space="preserve"> </w:t>
      </w:r>
      <w:r w:rsidR="00733D1E" w:rsidRPr="00C7210B">
        <w:rPr>
          <w:lang w:val="id-ID"/>
        </w:rPr>
        <w:t xml:space="preserve">yang hanya menerima fungsi yang memiliki satu parameter. Selain itu, kurang banyak fungsi bawaan yang bisa digabungkan dalam sebuah fungsi </w:t>
      </w:r>
      <w:proofErr w:type="spellStart"/>
      <w:r w:rsidR="00733D1E" w:rsidRPr="00C7210B">
        <w:rPr>
          <w:i/>
          <w:iCs/>
          <w:lang w:val="id-ID"/>
        </w:rPr>
        <w:t>inline</w:t>
      </w:r>
      <w:proofErr w:type="spellEnd"/>
      <w:r w:rsidR="00733D1E" w:rsidRPr="00C7210B">
        <w:rPr>
          <w:i/>
          <w:iCs/>
          <w:lang w:val="id-ID"/>
        </w:rPr>
        <w:t xml:space="preserve"> </w:t>
      </w:r>
      <w:r w:rsidR="00733D1E" w:rsidRPr="00C7210B">
        <w:rPr>
          <w:lang w:val="id-ID"/>
        </w:rPr>
        <w:t>yang bisa mengkodifikasi properti tersebut.</w:t>
      </w:r>
    </w:p>
    <w:p w14:paraId="73CE3937" w14:textId="69AD2B41" w:rsidR="007B5DAD" w:rsidRPr="00C7210B" w:rsidRDefault="007B5DAD" w:rsidP="007B5DAD">
      <w:pPr>
        <w:pStyle w:val="Heading3"/>
        <w:rPr>
          <w:lang w:val="id-ID"/>
        </w:rPr>
      </w:pPr>
      <w:r w:rsidRPr="00C7210B">
        <w:rPr>
          <w:lang w:val="id-ID"/>
        </w:rPr>
        <w:t>Normalisasi Seluruh Warna pada Pohon</w:t>
      </w:r>
    </w:p>
    <w:p w14:paraId="336153D3" w14:textId="727E43FD" w:rsidR="007B5DAD" w:rsidRPr="00C7210B" w:rsidRDefault="007B5DAD" w:rsidP="007B5DAD">
      <w:pPr>
        <w:rPr>
          <w:lang w:val="id-ID"/>
        </w:rPr>
      </w:pPr>
      <w:r w:rsidRPr="00C7210B">
        <w:rPr>
          <w:lang w:val="id-ID"/>
        </w:rPr>
        <w:t xml:space="preserve">Pada setiap operasi pada pohon RBT </w:t>
      </w:r>
      <w:proofErr w:type="spellStart"/>
      <w:r w:rsidRPr="00C7210B">
        <w:rPr>
          <w:lang w:val="id-ID"/>
        </w:rPr>
        <w:t>Might</w:t>
      </w:r>
      <w:proofErr w:type="spellEnd"/>
      <w:r w:rsidRPr="00C7210B">
        <w:rPr>
          <w:lang w:val="id-ID"/>
        </w:rPr>
        <w:t xml:space="preserve">, warna-warna baru yang dikenalkan oleh </w:t>
      </w:r>
      <w:proofErr w:type="spellStart"/>
      <w:r w:rsidRPr="00C7210B">
        <w:rPr>
          <w:lang w:val="id-ID"/>
        </w:rPr>
        <w:t>Might</w:t>
      </w:r>
      <w:proofErr w:type="spellEnd"/>
      <w:r w:rsidRPr="00C7210B">
        <w:rPr>
          <w:lang w:val="id-ID"/>
        </w:rPr>
        <w:t xml:space="preserve"> (BB dan NB) hanya digunakan untuk sementara. Seluruh pohon yang dihasilkan oleh seluruh operasi tidak boleh memiliki warna-warna tersebut karena operasi tersebut harus menghasilkan sebuah pohon RBT normal yang bisa dikenali oleh operasi RBT konvensional yang lain.</w:t>
      </w:r>
      <w:r w:rsidR="001D73B7" w:rsidRPr="00C7210B">
        <w:rPr>
          <w:lang w:val="id-ID"/>
        </w:rPr>
        <w:t xml:space="preserve"> Oleh karena itu, spesifikasi untuk fungsi yang menghadap pengguna harus memastikan bahwa pohon yang dihasilkan tidak memiliki warna-warna spesial tersebut.</w:t>
      </w:r>
    </w:p>
    <w:p w14:paraId="1864FAE4" w14:textId="2EBD754B" w:rsidR="00133DC2" w:rsidRPr="00C7210B" w:rsidRDefault="00B03D0C" w:rsidP="00133DC2">
      <w:pPr>
        <w:pStyle w:val="Heading2"/>
        <w:rPr>
          <w:lang w:val="id-ID"/>
        </w:rPr>
      </w:pPr>
      <w:bookmarkStart w:id="93" w:name="_Toc75938832"/>
      <w:r w:rsidRPr="00C7210B">
        <w:rPr>
          <w:lang w:val="id-ID"/>
        </w:rPr>
        <w:t>Spesifikasi untuk Setiap Fungsi</w:t>
      </w:r>
      <w:bookmarkEnd w:id="93"/>
    </w:p>
    <w:p w14:paraId="27D06499" w14:textId="7BB5D654" w:rsidR="00B03D0C" w:rsidRPr="00C7210B" w:rsidRDefault="00B03D0C" w:rsidP="00B03D0C">
      <w:pPr>
        <w:rPr>
          <w:lang w:val="id-ID"/>
        </w:rPr>
      </w:pPr>
      <w:r w:rsidRPr="00C7210B">
        <w:rPr>
          <w:lang w:val="id-ID"/>
        </w:rPr>
        <w:t>Berdasarkan analisis pada subbab sebelumnya, berikut adalah rencana yang lebih detail mengenai penulisan spesifikasi untuk setiap fungsi.</w:t>
      </w:r>
    </w:p>
    <w:p w14:paraId="09EC5CAA" w14:textId="6989A40E" w:rsidR="00B03D0C" w:rsidRPr="00C7210B" w:rsidRDefault="00B03D0C" w:rsidP="00B03D0C">
      <w:pPr>
        <w:pStyle w:val="Heading3"/>
        <w:rPr>
          <w:lang w:val="id-ID"/>
        </w:rPr>
      </w:pPr>
      <w:bookmarkStart w:id="94" w:name="_Toc75938833"/>
      <w:bookmarkStart w:id="95" w:name="_Ref75942655"/>
      <w:r w:rsidRPr="00C7210B">
        <w:rPr>
          <w:lang w:val="id-ID"/>
        </w:rPr>
        <w:t xml:space="preserve">Fungsi-fungsi yang memiliki fungsi </w:t>
      </w:r>
      <w:proofErr w:type="spellStart"/>
      <w:r w:rsidRPr="00C7210B">
        <w:rPr>
          <w:rFonts w:ascii="Courier New" w:hAnsi="Courier New" w:cs="Courier New"/>
          <w:lang w:val="id-ID"/>
        </w:rPr>
        <w:t>error</w:t>
      </w:r>
      <w:bookmarkEnd w:id="94"/>
      <w:bookmarkEnd w:id="95"/>
      <w:proofErr w:type="spellEnd"/>
    </w:p>
    <w:p w14:paraId="7F105167" w14:textId="0C1044A3" w:rsidR="00D756F5" w:rsidRPr="00C7210B" w:rsidRDefault="00B03D0C" w:rsidP="00D756F5">
      <w:pPr>
        <w:rPr>
          <w:lang w:val="id-ID"/>
        </w:rPr>
      </w:pPr>
      <w:r w:rsidRPr="00C7210B">
        <w:rPr>
          <w:lang w:val="id-ID"/>
        </w:rPr>
        <w:t xml:space="preserve">Pada sumber kode yang akan diverifikasi terdapat 4 fungsi yang menggunakan fungsi </w:t>
      </w:r>
      <w:proofErr w:type="spellStart"/>
      <w:r w:rsidRPr="00C7210B">
        <w:rPr>
          <w:rFonts w:ascii="Courier New" w:hAnsi="Courier New" w:cs="Courier New"/>
          <w:lang w:val="id-ID"/>
        </w:rPr>
        <w:t>error</w:t>
      </w:r>
      <w:proofErr w:type="spellEnd"/>
      <w:r w:rsidRPr="00C7210B">
        <w:rPr>
          <w:lang w:val="id-ID"/>
        </w:rPr>
        <w:t xml:space="preserve">. Keempat fungsi tersebut adalah fungsi </w:t>
      </w:r>
      <w:proofErr w:type="spellStart"/>
      <w:r w:rsidRPr="00C7210B">
        <w:rPr>
          <w:rFonts w:ascii="Courier New" w:hAnsi="Courier New" w:cs="Courier New"/>
          <w:lang w:val="id-ID"/>
        </w:rPr>
        <w:t>blacker</w:t>
      </w:r>
      <w:proofErr w:type="spellEnd"/>
      <w:r w:rsidRPr="00C7210B">
        <w:rPr>
          <w:lang w:val="id-ID"/>
        </w:rPr>
        <w:t xml:space="preserve">, </w:t>
      </w:r>
      <w:proofErr w:type="spellStart"/>
      <w:r w:rsidRPr="00C7210B">
        <w:rPr>
          <w:rFonts w:ascii="Courier New" w:hAnsi="Courier New" w:cs="Courier New"/>
          <w:lang w:val="id-ID"/>
        </w:rPr>
        <w:t>redder</w:t>
      </w:r>
      <w:proofErr w:type="spellEnd"/>
      <w:r w:rsidRPr="00C7210B">
        <w:rPr>
          <w:lang w:val="id-ID"/>
        </w:rPr>
        <w:t xml:space="preserve">, </w:t>
      </w:r>
      <w:proofErr w:type="spellStart"/>
      <w:r w:rsidRPr="00C7210B">
        <w:rPr>
          <w:rFonts w:ascii="Courier New" w:hAnsi="Courier New" w:cs="Courier New"/>
          <w:lang w:val="id-ID"/>
        </w:rPr>
        <w:t>max</w:t>
      </w:r>
      <w:proofErr w:type="spellEnd"/>
      <w:r w:rsidRPr="00C7210B">
        <w:rPr>
          <w:lang w:val="id-ID"/>
        </w:rPr>
        <w:t xml:space="preserve">, dan </w:t>
      </w:r>
      <w:proofErr w:type="spellStart"/>
      <w:r w:rsidRPr="00C7210B">
        <w:rPr>
          <w:rFonts w:ascii="Courier New" w:hAnsi="Courier New" w:cs="Courier New"/>
          <w:lang w:val="id-ID"/>
        </w:rPr>
        <w:t>removeMax</w:t>
      </w:r>
      <w:proofErr w:type="spellEnd"/>
      <w:r w:rsidRPr="00C7210B">
        <w:rPr>
          <w:lang w:val="id-ID"/>
        </w:rPr>
        <w:t>.</w:t>
      </w:r>
    </w:p>
    <w:p w14:paraId="1D216A06" w14:textId="101B0593" w:rsidR="00B03D0C" w:rsidRPr="00C7210B" w:rsidRDefault="00B03D0C" w:rsidP="00D756F5">
      <w:pPr>
        <w:rPr>
          <w:lang w:val="id-ID"/>
        </w:rPr>
      </w:pPr>
      <w:r w:rsidRPr="00C7210B">
        <w:rPr>
          <w:lang w:val="id-ID"/>
        </w:rPr>
        <w:t xml:space="preserve">Fungsi </w:t>
      </w:r>
      <w:proofErr w:type="spellStart"/>
      <w:r w:rsidRPr="00C7210B">
        <w:rPr>
          <w:lang w:val="id-ID"/>
        </w:rPr>
        <w:t>blacker</w:t>
      </w:r>
      <w:proofErr w:type="spellEnd"/>
      <w:r w:rsidRPr="00C7210B">
        <w:rPr>
          <w:lang w:val="id-ID"/>
        </w:rPr>
        <w:t xml:space="preserve"> dan </w:t>
      </w:r>
      <w:proofErr w:type="spellStart"/>
      <w:r w:rsidRPr="00C7210B">
        <w:rPr>
          <w:lang w:val="id-ID"/>
        </w:rPr>
        <w:t>redder</w:t>
      </w:r>
      <w:proofErr w:type="spellEnd"/>
      <w:r w:rsidRPr="00C7210B">
        <w:rPr>
          <w:lang w:val="id-ID"/>
        </w:rPr>
        <w:t xml:space="preserve"> masing-masing memiliki </w:t>
      </w:r>
      <w:proofErr w:type="spellStart"/>
      <w:r w:rsidRPr="00C7210B">
        <w:rPr>
          <w:i/>
          <w:iCs/>
          <w:lang w:val="id-ID"/>
        </w:rPr>
        <w:t>syntax</w:t>
      </w:r>
      <w:proofErr w:type="spellEnd"/>
      <w:r w:rsidRPr="00C7210B">
        <w:rPr>
          <w:i/>
          <w:iCs/>
          <w:lang w:val="id-ID"/>
        </w:rPr>
        <w:t xml:space="preserve"> </w:t>
      </w:r>
      <w:r w:rsidRPr="00C7210B">
        <w:rPr>
          <w:lang w:val="id-ID"/>
        </w:rPr>
        <w:t>sebagaimana berikut:</w:t>
      </w:r>
    </w:p>
    <w:p w14:paraId="70F6A9BE" w14:textId="77777777" w:rsidR="007B247E" w:rsidRPr="00C7210B" w:rsidRDefault="007B247E" w:rsidP="007B247E">
      <w:pPr>
        <w:rPr>
          <w:rFonts w:ascii="Courier New" w:hAnsi="Courier New" w:cs="Courier New"/>
          <w:lang w:val="id-ID"/>
        </w:rPr>
      </w:pPr>
      <w:proofErr w:type="spellStart"/>
      <w:r w:rsidRPr="00C7210B">
        <w:rPr>
          <w:rFonts w:ascii="Courier New" w:hAnsi="Courier New" w:cs="Courier New"/>
          <w:lang w:val="id-ID"/>
        </w:rPr>
        <w:t>blacker</w:t>
      </w:r>
      <w:proofErr w:type="spellEnd"/>
      <w:r w:rsidRPr="00C7210B">
        <w:rPr>
          <w:rFonts w:ascii="Courier New" w:hAnsi="Courier New" w:cs="Courier New"/>
          <w:lang w:val="id-ID"/>
        </w:rPr>
        <w:t xml:space="preserve"> :: </w:t>
      </w:r>
      <w:proofErr w:type="spellStart"/>
      <w:r w:rsidRPr="00C7210B">
        <w:rPr>
          <w:rFonts w:ascii="Courier New" w:hAnsi="Courier New" w:cs="Courier New"/>
          <w:lang w:val="id-ID"/>
        </w:rPr>
        <w:t>Color</w:t>
      </w:r>
      <w:proofErr w:type="spellEnd"/>
      <w:r w:rsidRPr="00C7210B">
        <w:rPr>
          <w:rFonts w:ascii="Courier New" w:hAnsi="Courier New" w:cs="Courier New"/>
          <w:lang w:val="id-ID"/>
        </w:rPr>
        <w:t xml:space="preserve"> -&gt; </w:t>
      </w:r>
      <w:proofErr w:type="spellStart"/>
      <w:r w:rsidRPr="00C7210B">
        <w:rPr>
          <w:rFonts w:ascii="Courier New" w:hAnsi="Courier New" w:cs="Courier New"/>
          <w:lang w:val="id-ID"/>
        </w:rPr>
        <w:t>Color</w:t>
      </w:r>
      <w:proofErr w:type="spellEnd"/>
    </w:p>
    <w:p w14:paraId="41DADB61" w14:textId="77777777" w:rsidR="007B247E" w:rsidRPr="00C7210B" w:rsidRDefault="007B247E" w:rsidP="007B247E">
      <w:pPr>
        <w:rPr>
          <w:rFonts w:ascii="Courier New" w:hAnsi="Courier New" w:cs="Courier New"/>
          <w:lang w:val="id-ID"/>
        </w:rPr>
      </w:pPr>
      <w:proofErr w:type="spellStart"/>
      <w:r w:rsidRPr="00C7210B">
        <w:rPr>
          <w:rFonts w:ascii="Courier New" w:hAnsi="Courier New" w:cs="Courier New"/>
          <w:lang w:val="id-ID"/>
        </w:rPr>
        <w:t>blacker</w:t>
      </w:r>
      <w:proofErr w:type="spellEnd"/>
      <w:r w:rsidRPr="00C7210B">
        <w:rPr>
          <w:rFonts w:ascii="Courier New" w:hAnsi="Courier New" w:cs="Courier New"/>
          <w:lang w:val="id-ID"/>
        </w:rPr>
        <w:t xml:space="preserve"> NB = R</w:t>
      </w:r>
    </w:p>
    <w:p w14:paraId="041EEDBC" w14:textId="77777777" w:rsidR="007B247E" w:rsidRPr="00C7210B" w:rsidRDefault="007B247E" w:rsidP="007B247E">
      <w:pPr>
        <w:rPr>
          <w:rFonts w:ascii="Courier New" w:hAnsi="Courier New" w:cs="Courier New"/>
          <w:lang w:val="id-ID"/>
        </w:rPr>
      </w:pPr>
      <w:proofErr w:type="spellStart"/>
      <w:r w:rsidRPr="00C7210B">
        <w:rPr>
          <w:rFonts w:ascii="Courier New" w:hAnsi="Courier New" w:cs="Courier New"/>
          <w:lang w:val="id-ID"/>
        </w:rPr>
        <w:t>blacker</w:t>
      </w:r>
      <w:proofErr w:type="spellEnd"/>
      <w:r w:rsidRPr="00C7210B">
        <w:rPr>
          <w:rFonts w:ascii="Courier New" w:hAnsi="Courier New" w:cs="Courier New"/>
          <w:lang w:val="id-ID"/>
        </w:rPr>
        <w:t xml:space="preserve"> R = B</w:t>
      </w:r>
    </w:p>
    <w:p w14:paraId="31930271" w14:textId="77777777" w:rsidR="007B247E" w:rsidRPr="00C7210B" w:rsidRDefault="007B247E" w:rsidP="007B247E">
      <w:pPr>
        <w:rPr>
          <w:rFonts w:ascii="Courier New" w:hAnsi="Courier New" w:cs="Courier New"/>
          <w:lang w:val="id-ID"/>
        </w:rPr>
      </w:pPr>
      <w:proofErr w:type="spellStart"/>
      <w:r w:rsidRPr="00C7210B">
        <w:rPr>
          <w:rFonts w:ascii="Courier New" w:hAnsi="Courier New" w:cs="Courier New"/>
          <w:lang w:val="id-ID"/>
        </w:rPr>
        <w:t>blacker</w:t>
      </w:r>
      <w:proofErr w:type="spellEnd"/>
      <w:r w:rsidRPr="00C7210B">
        <w:rPr>
          <w:rFonts w:ascii="Courier New" w:hAnsi="Courier New" w:cs="Courier New"/>
          <w:lang w:val="id-ID"/>
        </w:rPr>
        <w:t xml:space="preserve"> B = BB</w:t>
      </w:r>
    </w:p>
    <w:p w14:paraId="44C59CFD" w14:textId="2454DB10" w:rsidR="00B03D0C" w:rsidRPr="00C7210B" w:rsidRDefault="007B247E" w:rsidP="007B247E">
      <w:pPr>
        <w:rPr>
          <w:rFonts w:ascii="Courier New" w:hAnsi="Courier New" w:cs="Courier New"/>
          <w:lang w:val="id-ID"/>
        </w:rPr>
      </w:pPr>
      <w:proofErr w:type="spellStart"/>
      <w:r w:rsidRPr="00C7210B">
        <w:rPr>
          <w:rFonts w:ascii="Courier New" w:hAnsi="Courier New" w:cs="Courier New"/>
          <w:lang w:val="id-ID"/>
        </w:rPr>
        <w:t>blacker</w:t>
      </w:r>
      <w:proofErr w:type="spellEnd"/>
      <w:r w:rsidRPr="00C7210B">
        <w:rPr>
          <w:rFonts w:ascii="Courier New" w:hAnsi="Courier New" w:cs="Courier New"/>
          <w:lang w:val="id-ID"/>
        </w:rPr>
        <w:t xml:space="preserve"> BB = </w:t>
      </w:r>
      <w:proofErr w:type="spellStart"/>
      <w:r w:rsidRPr="00C7210B">
        <w:rPr>
          <w:rFonts w:ascii="Courier New" w:hAnsi="Courier New" w:cs="Courier New"/>
          <w:lang w:val="id-ID"/>
        </w:rPr>
        <w:t>error</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too</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black</w:t>
      </w:r>
      <w:proofErr w:type="spellEnd"/>
      <w:r w:rsidRPr="00C7210B">
        <w:rPr>
          <w:rFonts w:ascii="Courier New" w:hAnsi="Courier New" w:cs="Courier New"/>
          <w:lang w:val="id-ID"/>
        </w:rPr>
        <w:t>"</w:t>
      </w:r>
    </w:p>
    <w:p w14:paraId="6664B360" w14:textId="77777777" w:rsidR="007B247E" w:rsidRPr="00C7210B" w:rsidRDefault="007B247E" w:rsidP="007B247E">
      <w:pPr>
        <w:rPr>
          <w:rFonts w:ascii="Courier New" w:hAnsi="Courier New" w:cs="Courier New"/>
          <w:lang w:val="id-ID"/>
        </w:rPr>
      </w:pPr>
    </w:p>
    <w:p w14:paraId="44B8D2E1" w14:textId="017EEC24" w:rsidR="007B247E" w:rsidRPr="00C7210B" w:rsidRDefault="007B247E" w:rsidP="007B247E">
      <w:pPr>
        <w:rPr>
          <w:rFonts w:ascii="Courier New" w:hAnsi="Courier New" w:cs="Courier New"/>
          <w:lang w:val="id-ID"/>
        </w:rPr>
      </w:pPr>
      <w:proofErr w:type="spellStart"/>
      <w:r w:rsidRPr="00C7210B">
        <w:rPr>
          <w:rFonts w:ascii="Courier New" w:hAnsi="Courier New" w:cs="Courier New"/>
          <w:lang w:val="id-ID"/>
        </w:rPr>
        <w:t>redder</w:t>
      </w:r>
      <w:proofErr w:type="spellEnd"/>
      <w:r w:rsidRPr="00C7210B">
        <w:rPr>
          <w:rFonts w:ascii="Courier New" w:hAnsi="Courier New" w:cs="Courier New"/>
          <w:lang w:val="id-ID"/>
        </w:rPr>
        <w:t xml:space="preserve"> :: </w:t>
      </w:r>
      <w:proofErr w:type="spellStart"/>
      <w:r w:rsidRPr="00C7210B">
        <w:rPr>
          <w:rFonts w:ascii="Courier New" w:hAnsi="Courier New" w:cs="Courier New"/>
          <w:lang w:val="id-ID"/>
        </w:rPr>
        <w:t>Color</w:t>
      </w:r>
      <w:proofErr w:type="spellEnd"/>
      <w:r w:rsidRPr="00C7210B">
        <w:rPr>
          <w:rFonts w:ascii="Courier New" w:hAnsi="Courier New" w:cs="Courier New"/>
          <w:lang w:val="id-ID"/>
        </w:rPr>
        <w:t xml:space="preserve"> -&gt; </w:t>
      </w:r>
      <w:proofErr w:type="spellStart"/>
      <w:r w:rsidRPr="00C7210B">
        <w:rPr>
          <w:rFonts w:ascii="Courier New" w:hAnsi="Courier New" w:cs="Courier New"/>
          <w:lang w:val="id-ID"/>
        </w:rPr>
        <w:t>Color</w:t>
      </w:r>
      <w:proofErr w:type="spellEnd"/>
    </w:p>
    <w:p w14:paraId="2CD4E577" w14:textId="77777777" w:rsidR="007B247E" w:rsidRPr="00C7210B" w:rsidRDefault="007B247E" w:rsidP="007B247E">
      <w:pPr>
        <w:rPr>
          <w:rFonts w:ascii="Courier New" w:hAnsi="Courier New" w:cs="Courier New"/>
          <w:lang w:val="id-ID"/>
        </w:rPr>
      </w:pPr>
      <w:proofErr w:type="spellStart"/>
      <w:r w:rsidRPr="00C7210B">
        <w:rPr>
          <w:rFonts w:ascii="Courier New" w:hAnsi="Courier New" w:cs="Courier New"/>
          <w:lang w:val="id-ID"/>
        </w:rPr>
        <w:t>redder</w:t>
      </w:r>
      <w:proofErr w:type="spellEnd"/>
      <w:r w:rsidRPr="00C7210B">
        <w:rPr>
          <w:rFonts w:ascii="Courier New" w:hAnsi="Courier New" w:cs="Courier New"/>
          <w:lang w:val="id-ID"/>
        </w:rPr>
        <w:t xml:space="preserve"> NB = </w:t>
      </w:r>
      <w:proofErr w:type="spellStart"/>
      <w:r w:rsidRPr="00C7210B">
        <w:rPr>
          <w:rFonts w:ascii="Courier New" w:hAnsi="Courier New" w:cs="Courier New"/>
          <w:lang w:val="id-ID"/>
        </w:rPr>
        <w:t>error</w:t>
      </w:r>
      <w:proofErr w:type="spellEnd"/>
      <w:r w:rsidRPr="00C7210B">
        <w:rPr>
          <w:rFonts w:ascii="Courier New" w:hAnsi="Courier New" w:cs="Courier New"/>
          <w:lang w:val="id-ID"/>
        </w:rPr>
        <w:t xml:space="preserve"> "not </w:t>
      </w:r>
      <w:proofErr w:type="spellStart"/>
      <w:r w:rsidRPr="00C7210B">
        <w:rPr>
          <w:rFonts w:ascii="Courier New" w:hAnsi="Courier New" w:cs="Courier New"/>
          <w:lang w:val="id-ID"/>
        </w:rPr>
        <w:t>black</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enough</w:t>
      </w:r>
      <w:proofErr w:type="spellEnd"/>
      <w:r w:rsidRPr="00C7210B">
        <w:rPr>
          <w:rFonts w:ascii="Courier New" w:hAnsi="Courier New" w:cs="Courier New"/>
          <w:lang w:val="id-ID"/>
        </w:rPr>
        <w:t>"</w:t>
      </w:r>
    </w:p>
    <w:p w14:paraId="7E73D9EC" w14:textId="77777777" w:rsidR="007B247E" w:rsidRPr="00C7210B" w:rsidRDefault="007B247E" w:rsidP="007B247E">
      <w:pPr>
        <w:rPr>
          <w:rFonts w:ascii="Courier New" w:hAnsi="Courier New" w:cs="Courier New"/>
          <w:lang w:val="id-ID"/>
        </w:rPr>
      </w:pPr>
      <w:proofErr w:type="spellStart"/>
      <w:r w:rsidRPr="00C7210B">
        <w:rPr>
          <w:rFonts w:ascii="Courier New" w:hAnsi="Courier New" w:cs="Courier New"/>
          <w:lang w:val="id-ID"/>
        </w:rPr>
        <w:t>redder</w:t>
      </w:r>
      <w:proofErr w:type="spellEnd"/>
      <w:r w:rsidRPr="00C7210B">
        <w:rPr>
          <w:rFonts w:ascii="Courier New" w:hAnsi="Courier New" w:cs="Courier New"/>
          <w:lang w:val="id-ID"/>
        </w:rPr>
        <w:t xml:space="preserve"> R = NB</w:t>
      </w:r>
    </w:p>
    <w:p w14:paraId="3D7C2ED1" w14:textId="77777777" w:rsidR="007B247E" w:rsidRPr="00C7210B" w:rsidRDefault="007B247E" w:rsidP="007B247E">
      <w:pPr>
        <w:rPr>
          <w:rFonts w:ascii="Courier New" w:hAnsi="Courier New" w:cs="Courier New"/>
          <w:lang w:val="id-ID"/>
        </w:rPr>
      </w:pPr>
      <w:proofErr w:type="spellStart"/>
      <w:r w:rsidRPr="00C7210B">
        <w:rPr>
          <w:rFonts w:ascii="Courier New" w:hAnsi="Courier New" w:cs="Courier New"/>
          <w:lang w:val="id-ID"/>
        </w:rPr>
        <w:t>redder</w:t>
      </w:r>
      <w:proofErr w:type="spellEnd"/>
      <w:r w:rsidRPr="00C7210B">
        <w:rPr>
          <w:rFonts w:ascii="Courier New" w:hAnsi="Courier New" w:cs="Courier New"/>
          <w:lang w:val="id-ID"/>
        </w:rPr>
        <w:t xml:space="preserve"> B = R</w:t>
      </w:r>
    </w:p>
    <w:p w14:paraId="1D0D31C7" w14:textId="40425D6A" w:rsidR="007B247E" w:rsidRPr="00C7210B" w:rsidRDefault="007B247E" w:rsidP="007B247E">
      <w:pPr>
        <w:rPr>
          <w:rFonts w:ascii="Courier New" w:hAnsi="Courier New" w:cs="Courier New"/>
          <w:lang w:val="id-ID"/>
        </w:rPr>
      </w:pPr>
      <w:proofErr w:type="spellStart"/>
      <w:r w:rsidRPr="00C7210B">
        <w:rPr>
          <w:rFonts w:ascii="Courier New" w:hAnsi="Courier New" w:cs="Courier New"/>
          <w:lang w:val="id-ID"/>
        </w:rPr>
        <w:t>redder</w:t>
      </w:r>
      <w:proofErr w:type="spellEnd"/>
      <w:r w:rsidRPr="00C7210B">
        <w:rPr>
          <w:rFonts w:ascii="Courier New" w:hAnsi="Courier New" w:cs="Courier New"/>
          <w:lang w:val="id-ID"/>
        </w:rPr>
        <w:t xml:space="preserve"> BB = B</w:t>
      </w:r>
    </w:p>
    <w:p w14:paraId="0FBFC822" w14:textId="7CDCE7E0" w:rsidR="007B247E" w:rsidRPr="00C7210B" w:rsidRDefault="007B247E" w:rsidP="007B247E">
      <w:pPr>
        <w:rPr>
          <w:lang w:val="id-ID"/>
        </w:rPr>
      </w:pPr>
      <w:r w:rsidRPr="00C7210B">
        <w:rPr>
          <w:lang w:val="id-ID"/>
        </w:rPr>
        <w:t xml:space="preserve">Untuk kedua kode di atas, dapat terlihat bahwa untuk menghindari </w:t>
      </w:r>
      <w:proofErr w:type="spellStart"/>
      <w:r w:rsidRPr="00C7210B">
        <w:rPr>
          <w:rFonts w:ascii="Courier New" w:hAnsi="Courier New" w:cs="Courier New"/>
          <w:lang w:val="id-ID"/>
        </w:rPr>
        <w:t>error</w:t>
      </w:r>
      <w:proofErr w:type="spellEnd"/>
      <w:r w:rsidRPr="00C7210B">
        <w:rPr>
          <w:lang w:val="id-ID"/>
        </w:rPr>
        <w:t xml:space="preserve">, spesifikasi cukup menambahkan </w:t>
      </w:r>
      <w:proofErr w:type="spellStart"/>
      <w:r w:rsidRPr="00C7210B">
        <w:rPr>
          <w:i/>
          <w:iCs/>
          <w:lang w:val="id-ID"/>
        </w:rPr>
        <w:t>precondition</w:t>
      </w:r>
      <w:proofErr w:type="spellEnd"/>
      <w:r w:rsidRPr="00C7210B">
        <w:rPr>
          <w:i/>
          <w:iCs/>
          <w:lang w:val="id-ID"/>
        </w:rPr>
        <w:t xml:space="preserve"> </w:t>
      </w:r>
      <w:r w:rsidRPr="00C7210B">
        <w:rPr>
          <w:lang w:val="id-ID"/>
        </w:rPr>
        <w:t xml:space="preserve">bahwa fungsi tidak akan menerima nilai BB untuk </w:t>
      </w:r>
      <w:proofErr w:type="spellStart"/>
      <w:r w:rsidRPr="00C7210B">
        <w:rPr>
          <w:rFonts w:ascii="Courier New" w:hAnsi="Courier New" w:cs="Courier New"/>
          <w:lang w:val="id-ID"/>
        </w:rPr>
        <w:t>blacker</w:t>
      </w:r>
      <w:proofErr w:type="spellEnd"/>
      <w:r w:rsidRPr="00C7210B">
        <w:rPr>
          <w:lang w:val="id-ID"/>
        </w:rPr>
        <w:t xml:space="preserve"> dan NB untuk </w:t>
      </w:r>
      <w:proofErr w:type="spellStart"/>
      <w:r w:rsidRPr="00C7210B">
        <w:rPr>
          <w:rFonts w:ascii="Courier New" w:hAnsi="Courier New" w:cs="Courier New"/>
          <w:lang w:val="id-ID"/>
        </w:rPr>
        <w:t>redder</w:t>
      </w:r>
      <w:proofErr w:type="spellEnd"/>
      <w:r w:rsidR="00B33743" w:rsidRPr="00C7210B">
        <w:rPr>
          <w:lang w:val="id-ID"/>
        </w:rPr>
        <w:t>.</w:t>
      </w:r>
    </w:p>
    <w:p w14:paraId="41B88292" w14:textId="39E9E66A" w:rsidR="00B33743" w:rsidRPr="00C7210B" w:rsidRDefault="00B33743" w:rsidP="007B247E">
      <w:pPr>
        <w:rPr>
          <w:lang w:val="id-ID"/>
        </w:rPr>
      </w:pPr>
      <w:r w:rsidRPr="00C7210B">
        <w:rPr>
          <w:lang w:val="id-ID"/>
        </w:rPr>
        <w:t xml:space="preserve">Kode untuk fungsi </w:t>
      </w:r>
      <w:proofErr w:type="spellStart"/>
      <w:r w:rsidRPr="00C7210B">
        <w:rPr>
          <w:lang w:val="id-ID"/>
        </w:rPr>
        <w:t>max</w:t>
      </w:r>
      <w:proofErr w:type="spellEnd"/>
      <w:r w:rsidRPr="00C7210B">
        <w:rPr>
          <w:lang w:val="id-ID"/>
        </w:rPr>
        <w:t xml:space="preserve"> dan </w:t>
      </w:r>
      <w:proofErr w:type="spellStart"/>
      <w:r w:rsidRPr="00C7210B">
        <w:rPr>
          <w:lang w:val="id-ID"/>
        </w:rPr>
        <w:t>removeMax</w:t>
      </w:r>
      <w:proofErr w:type="spellEnd"/>
      <w:r w:rsidRPr="00C7210B">
        <w:rPr>
          <w:lang w:val="id-ID"/>
        </w:rPr>
        <w:t xml:space="preserve"> masing-masing adalah sebagaimana berikut:</w:t>
      </w:r>
    </w:p>
    <w:p w14:paraId="14E98D02" w14:textId="77777777" w:rsidR="00B33743" w:rsidRPr="00C7210B" w:rsidRDefault="00B33743" w:rsidP="00B33743">
      <w:pPr>
        <w:rPr>
          <w:rFonts w:ascii="Courier New" w:hAnsi="Courier New" w:cs="Courier New"/>
          <w:lang w:val="id-ID"/>
        </w:rPr>
      </w:pPr>
      <w:proofErr w:type="spellStart"/>
      <w:r w:rsidRPr="00C7210B">
        <w:rPr>
          <w:rFonts w:ascii="Courier New" w:hAnsi="Courier New" w:cs="Courier New"/>
          <w:lang w:val="id-ID"/>
        </w:rPr>
        <w:t>max</w:t>
      </w:r>
      <w:proofErr w:type="spellEnd"/>
      <w:r w:rsidRPr="00C7210B">
        <w:rPr>
          <w:rFonts w:ascii="Courier New" w:hAnsi="Courier New" w:cs="Courier New"/>
          <w:lang w:val="id-ID"/>
        </w:rPr>
        <w:t xml:space="preserve"> :: </w:t>
      </w:r>
      <w:proofErr w:type="spellStart"/>
      <w:r w:rsidRPr="00C7210B">
        <w:rPr>
          <w:rFonts w:ascii="Courier New" w:hAnsi="Courier New" w:cs="Courier New"/>
          <w:lang w:val="id-ID"/>
        </w:rPr>
        <w:t>RBSet</w:t>
      </w:r>
      <w:proofErr w:type="spellEnd"/>
      <w:r w:rsidRPr="00C7210B">
        <w:rPr>
          <w:rFonts w:ascii="Courier New" w:hAnsi="Courier New" w:cs="Courier New"/>
          <w:lang w:val="id-ID"/>
        </w:rPr>
        <w:t xml:space="preserve"> a -&gt; a</w:t>
      </w:r>
    </w:p>
    <w:p w14:paraId="5ED35539" w14:textId="77777777" w:rsidR="00B33743" w:rsidRPr="00C7210B" w:rsidRDefault="00B33743" w:rsidP="00B33743">
      <w:pPr>
        <w:rPr>
          <w:rFonts w:ascii="Courier New" w:hAnsi="Courier New" w:cs="Courier New"/>
          <w:lang w:val="id-ID"/>
        </w:rPr>
      </w:pPr>
      <w:proofErr w:type="spellStart"/>
      <w:r w:rsidRPr="00C7210B">
        <w:rPr>
          <w:rFonts w:ascii="Courier New" w:hAnsi="Courier New" w:cs="Courier New"/>
          <w:lang w:val="id-ID"/>
        </w:rPr>
        <w:t>max</w:t>
      </w:r>
      <w:proofErr w:type="spellEnd"/>
      <w:r w:rsidRPr="00C7210B">
        <w:rPr>
          <w:rFonts w:ascii="Courier New" w:hAnsi="Courier New" w:cs="Courier New"/>
          <w:lang w:val="id-ID"/>
        </w:rPr>
        <w:t xml:space="preserve"> E = </w:t>
      </w:r>
      <w:proofErr w:type="spellStart"/>
      <w:r w:rsidRPr="00C7210B">
        <w:rPr>
          <w:rFonts w:ascii="Courier New" w:hAnsi="Courier New" w:cs="Courier New"/>
          <w:lang w:val="id-ID"/>
        </w:rPr>
        <w:t>error</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no</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largest</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element</w:t>
      </w:r>
      <w:proofErr w:type="spellEnd"/>
      <w:r w:rsidRPr="00C7210B">
        <w:rPr>
          <w:rFonts w:ascii="Courier New" w:hAnsi="Courier New" w:cs="Courier New"/>
          <w:lang w:val="id-ID"/>
        </w:rPr>
        <w:t>"</w:t>
      </w:r>
    </w:p>
    <w:p w14:paraId="6C796131" w14:textId="77777777" w:rsidR="00B33743" w:rsidRPr="00C7210B" w:rsidRDefault="00B33743" w:rsidP="00B33743">
      <w:pPr>
        <w:rPr>
          <w:rFonts w:ascii="Courier New" w:hAnsi="Courier New" w:cs="Courier New"/>
          <w:lang w:val="id-ID"/>
        </w:rPr>
      </w:pPr>
      <w:proofErr w:type="spellStart"/>
      <w:r w:rsidRPr="00C7210B">
        <w:rPr>
          <w:rFonts w:ascii="Courier New" w:hAnsi="Courier New" w:cs="Courier New"/>
          <w:lang w:val="id-ID"/>
        </w:rPr>
        <w:t>max</w:t>
      </w:r>
      <w:proofErr w:type="spellEnd"/>
      <w:r w:rsidRPr="00C7210B">
        <w:rPr>
          <w:rFonts w:ascii="Courier New" w:hAnsi="Courier New" w:cs="Courier New"/>
          <w:lang w:val="id-ID"/>
        </w:rPr>
        <w:t xml:space="preserve"> (T _ _ x E) = x</w:t>
      </w:r>
    </w:p>
    <w:p w14:paraId="5D394600" w14:textId="31F28ECD" w:rsidR="00B33743" w:rsidRPr="00C7210B" w:rsidRDefault="00B33743" w:rsidP="00B33743">
      <w:pPr>
        <w:rPr>
          <w:rFonts w:ascii="Courier New" w:hAnsi="Courier New" w:cs="Courier New"/>
          <w:lang w:val="id-ID"/>
        </w:rPr>
      </w:pPr>
      <w:proofErr w:type="spellStart"/>
      <w:r w:rsidRPr="00C7210B">
        <w:rPr>
          <w:rFonts w:ascii="Courier New" w:hAnsi="Courier New" w:cs="Courier New"/>
          <w:lang w:val="id-ID"/>
        </w:rPr>
        <w:t>max</w:t>
      </w:r>
      <w:proofErr w:type="spellEnd"/>
      <w:r w:rsidRPr="00C7210B">
        <w:rPr>
          <w:rFonts w:ascii="Courier New" w:hAnsi="Courier New" w:cs="Courier New"/>
          <w:lang w:val="id-ID"/>
        </w:rPr>
        <w:t xml:space="preserve"> (T _ _ x r) = </w:t>
      </w:r>
      <w:proofErr w:type="spellStart"/>
      <w:r w:rsidRPr="00C7210B">
        <w:rPr>
          <w:rFonts w:ascii="Courier New" w:hAnsi="Courier New" w:cs="Courier New"/>
          <w:lang w:val="id-ID"/>
        </w:rPr>
        <w:t>max</w:t>
      </w:r>
      <w:proofErr w:type="spellEnd"/>
      <w:r w:rsidRPr="00C7210B">
        <w:rPr>
          <w:rFonts w:ascii="Courier New" w:hAnsi="Courier New" w:cs="Courier New"/>
          <w:lang w:val="id-ID"/>
        </w:rPr>
        <w:t xml:space="preserve"> r</w:t>
      </w:r>
    </w:p>
    <w:p w14:paraId="415D1940" w14:textId="77777777" w:rsidR="00B33743" w:rsidRPr="00C7210B" w:rsidRDefault="00B33743" w:rsidP="00B33743">
      <w:pPr>
        <w:rPr>
          <w:rFonts w:ascii="Courier New" w:hAnsi="Courier New" w:cs="Courier New"/>
          <w:lang w:val="id-ID"/>
        </w:rPr>
      </w:pPr>
    </w:p>
    <w:p w14:paraId="7E10ECBD" w14:textId="77777777" w:rsidR="00B33743" w:rsidRPr="00C7210B" w:rsidRDefault="00B33743" w:rsidP="00B33743">
      <w:pPr>
        <w:rPr>
          <w:rFonts w:ascii="Courier New" w:hAnsi="Courier New" w:cs="Courier New"/>
          <w:lang w:val="id-ID"/>
        </w:rPr>
      </w:pPr>
      <w:proofErr w:type="spellStart"/>
      <w:r w:rsidRPr="00C7210B">
        <w:rPr>
          <w:rFonts w:ascii="Courier New" w:hAnsi="Courier New" w:cs="Courier New"/>
          <w:lang w:val="id-ID"/>
        </w:rPr>
        <w:t>removeMax</w:t>
      </w:r>
      <w:proofErr w:type="spellEnd"/>
      <w:r w:rsidRPr="00C7210B">
        <w:rPr>
          <w:rFonts w:ascii="Courier New" w:hAnsi="Courier New" w:cs="Courier New"/>
          <w:lang w:val="id-ID"/>
        </w:rPr>
        <w:t xml:space="preserve"> :: </w:t>
      </w:r>
      <w:proofErr w:type="spellStart"/>
      <w:r w:rsidRPr="00C7210B">
        <w:rPr>
          <w:rFonts w:ascii="Courier New" w:hAnsi="Courier New" w:cs="Courier New"/>
          <w:lang w:val="id-ID"/>
        </w:rPr>
        <w:t>RBSet</w:t>
      </w:r>
      <w:proofErr w:type="spellEnd"/>
      <w:r w:rsidRPr="00C7210B">
        <w:rPr>
          <w:rFonts w:ascii="Courier New" w:hAnsi="Courier New" w:cs="Courier New"/>
          <w:lang w:val="id-ID"/>
        </w:rPr>
        <w:t xml:space="preserve"> a -&gt; </w:t>
      </w:r>
      <w:proofErr w:type="spellStart"/>
      <w:r w:rsidRPr="00C7210B">
        <w:rPr>
          <w:rFonts w:ascii="Courier New" w:hAnsi="Courier New" w:cs="Courier New"/>
          <w:lang w:val="id-ID"/>
        </w:rPr>
        <w:t>RBSet</w:t>
      </w:r>
      <w:proofErr w:type="spellEnd"/>
      <w:r w:rsidRPr="00C7210B">
        <w:rPr>
          <w:rFonts w:ascii="Courier New" w:hAnsi="Courier New" w:cs="Courier New"/>
          <w:lang w:val="id-ID"/>
        </w:rPr>
        <w:t xml:space="preserve"> a</w:t>
      </w:r>
    </w:p>
    <w:p w14:paraId="6A56FCE1" w14:textId="77777777" w:rsidR="00B33743" w:rsidRPr="00C7210B" w:rsidRDefault="00B33743" w:rsidP="00B33743">
      <w:pPr>
        <w:rPr>
          <w:rFonts w:ascii="Courier New" w:hAnsi="Courier New" w:cs="Courier New"/>
          <w:lang w:val="id-ID"/>
        </w:rPr>
      </w:pPr>
      <w:proofErr w:type="spellStart"/>
      <w:r w:rsidRPr="00C7210B">
        <w:rPr>
          <w:rFonts w:ascii="Courier New" w:hAnsi="Courier New" w:cs="Courier New"/>
          <w:lang w:val="id-ID"/>
        </w:rPr>
        <w:t>removeMax</w:t>
      </w:r>
      <w:proofErr w:type="spellEnd"/>
      <w:r w:rsidRPr="00C7210B">
        <w:rPr>
          <w:rFonts w:ascii="Courier New" w:hAnsi="Courier New" w:cs="Courier New"/>
          <w:lang w:val="id-ID"/>
        </w:rPr>
        <w:t xml:space="preserve"> E = </w:t>
      </w:r>
      <w:proofErr w:type="spellStart"/>
      <w:r w:rsidRPr="00C7210B">
        <w:rPr>
          <w:rFonts w:ascii="Courier New" w:hAnsi="Courier New" w:cs="Courier New"/>
          <w:lang w:val="id-ID"/>
        </w:rPr>
        <w:t>error</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no</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maximum</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to</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remove</w:t>
      </w:r>
      <w:proofErr w:type="spellEnd"/>
      <w:r w:rsidRPr="00C7210B">
        <w:rPr>
          <w:rFonts w:ascii="Courier New" w:hAnsi="Courier New" w:cs="Courier New"/>
          <w:lang w:val="id-ID"/>
        </w:rPr>
        <w:t>"</w:t>
      </w:r>
    </w:p>
    <w:p w14:paraId="26302512" w14:textId="77777777" w:rsidR="00B33743" w:rsidRPr="00C7210B" w:rsidRDefault="00B33743" w:rsidP="00B33743">
      <w:pPr>
        <w:rPr>
          <w:rFonts w:ascii="Courier New" w:hAnsi="Courier New" w:cs="Courier New"/>
          <w:lang w:val="id-ID"/>
        </w:rPr>
      </w:pPr>
      <w:proofErr w:type="spellStart"/>
      <w:r w:rsidRPr="00C7210B">
        <w:rPr>
          <w:rFonts w:ascii="Courier New" w:hAnsi="Courier New" w:cs="Courier New"/>
          <w:lang w:val="id-ID"/>
        </w:rPr>
        <w:t>removeMax</w:t>
      </w:r>
      <w:proofErr w:type="spellEnd"/>
      <w:r w:rsidRPr="00C7210B">
        <w:rPr>
          <w:rFonts w:ascii="Courier New" w:hAnsi="Courier New" w:cs="Courier New"/>
          <w:lang w:val="id-ID"/>
        </w:rPr>
        <w:t xml:space="preserve"> s@(T _ _ _ E) = </w:t>
      </w:r>
      <w:proofErr w:type="spellStart"/>
      <w:r w:rsidRPr="00C7210B">
        <w:rPr>
          <w:rFonts w:ascii="Courier New" w:hAnsi="Courier New" w:cs="Courier New"/>
          <w:lang w:val="id-ID"/>
        </w:rPr>
        <w:t>remove</w:t>
      </w:r>
      <w:proofErr w:type="spellEnd"/>
      <w:r w:rsidRPr="00C7210B">
        <w:rPr>
          <w:rFonts w:ascii="Courier New" w:hAnsi="Courier New" w:cs="Courier New"/>
          <w:lang w:val="id-ID"/>
        </w:rPr>
        <w:t xml:space="preserve"> s</w:t>
      </w:r>
    </w:p>
    <w:p w14:paraId="1CAFF668" w14:textId="284D5EBF" w:rsidR="00B33743" w:rsidRPr="00C7210B" w:rsidRDefault="00B33743" w:rsidP="00B33743">
      <w:pPr>
        <w:rPr>
          <w:rFonts w:ascii="Courier New" w:hAnsi="Courier New" w:cs="Courier New"/>
          <w:lang w:val="id-ID"/>
        </w:rPr>
      </w:pPr>
      <w:proofErr w:type="spellStart"/>
      <w:r w:rsidRPr="00C7210B">
        <w:rPr>
          <w:rFonts w:ascii="Courier New" w:hAnsi="Courier New" w:cs="Courier New"/>
          <w:lang w:val="id-ID"/>
        </w:rPr>
        <w:t>removeMax</w:t>
      </w:r>
      <w:proofErr w:type="spellEnd"/>
      <w:r w:rsidRPr="00C7210B">
        <w:rPr>
          <w:rFonts w:ascii="Courier New" w:hAnsi="Courier New" w:cs="Courier New"/>
          <w:lang w:val="id-ID"/>
        </w:rPr>
        <w:t xml:space="preserve"> s@(T </w:t>
      </w:r>
      <w:proofErr w:type="spellStart"/>
      <w:r w:rsidRPr="00C7210B">
        <w:rPr>
          <w:rFonts w:ascii="Courier New" w:hAnsi="Courier New" w:cs="Courier New"/>
          <w:lang w:val="id-ID"/>
        </w:rPr>
        <w:t>color</w:t>
      </w:r>
      <w:proofErr w:type="spellEnd"/>
      <w:r w:rsidRPr="00C7210B">
        <w:rPr>
          <w:rFonts w:ascii="Courier New" w:hAnsi="Courier New" w:cs="Courier New"/>
          <w:lang w:val="id-ID"/>
        </w:rPr>
        <w:t xml:space="preserve"> l x r) = </w:t>
      </w:r>
      <w:proofErr w:type="spellStart"/>
      <w:r w:rsidRPr="00C7210B">
        <w:rPr>
          <w:rFonts w:ascii="Courier New" w:hAnsi="Courier New" w:cs="Courier New"/>
          <w:lang w:val="id-ID"/>
        </w:rPr>
        <w:t>bubble</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color</w:t>
      </w:r>
      <w:proofErr w:type="spellEnd"/>
      <w:r w:rsidRPr="00C7210B">
        <w:rPr>
          <w:rFonts w:ascii="Courier New" w:hAnsi="Courier New" w:cs="Courier New"/>
          <w:lang w:val="id-ID"/>
        </w:rPr>
        <w:t xml:space="preserve"> l x (</w:t>
      </w:r>
      <w:proofErr w:type="spellStart"/>
      <w:r w:rsidRPr="00C7210B">
        <w:rPr>
          <w:rFonts w:ascii="Courier New" w:hAnsi="Courier New" w:cs="Courier New"/>
          <w:lang w:val="id-ID"/>
        </w:rPr>
        <w:t>removeMax</w:t>
      </w:r>
      <w:proofErr w:type="spellEnd"/>
      <w:r w:rsidRPr="00C7210B">
        <w:rPr>
          <w:rFonts w:ascii="Courier New" w:hAnsi="Courier New" w:cs="Courier New"/>
          <w:lang w:val="id-ID"/>
        </w:rPr>
        <w:t xml:space="preserve"> r)</w:t>
      </w:r>
    </w:p>
    <w:p w14:paraId="3B38830E" w14:textId="4CBDD637" w:rsidR="00B33743" w:rsidRPr="00C7210B" w:rsidRDefault="00751E33" w:rsidP="00B33743">
      <w:pPr>
        <w:rPr>
          <w:lang w:val="id-ID"/>
        </w:rPr>
      </w:pPr>
      <w:r w:rsidRPr="00C7210B">
        <w:rPr>
          <w:lang w:val="id-ID"/>
        </w:rPr>
        <w:t xml:space="preserve">Sama seperti pada dua fungsi sebelumnya, pada dua fungsi ini spesifikasi cukup menambahkan </w:t>
      </w:r>
      <w:proofErr w:type="spellStart"/>
      <w:r w:rsidRPr="00C7210B">
        <w:rPr>
          <w:i/>
          <w:iCs/>
          <w:lang w:val="id-ID"/>
        </w:rPr>
        <w:t>precondition</w:t>
      </w:r>
      <w:proofErr w:type="spellEnd"/>
      <w:r w:rsidRPr="00C7210B">
        <w:rPr>
          <w:i/>
          <w:iCs/>
          <w:lang w:val="id-ID"/>
        </w:rPr>
        <w:t xml:space="preserve"> </w:t>
      </w:r>
      <w:r w:rsidRPr="00C7210B">
        <w:rPr>
          <w:lang w:val="id-ID"/>
        </w:rPr>
        <w:t xml:space="preserve">bahwa fungsi tidak akan menerima pohon yang kosong (E). Perlu diperhatikan bahwa fungsi-fungsi ini masing-masing merupakan fungsi </w:t>
      </w:r>
      <w:proofErr w:type="spellStart"/>
      <w:r w:rsidRPr="00C7210B">
        <w:rPr>
          <w:lang w:val="id-ID"/>
        </w:rPr>
        <w:t>rekursi</w:t>
      </w:r>
      <w:proofErr w:type="spellEnd"/>
      <w:r w:rsidRPr="00C7210B">
        <w:rPr>
          <w:lang w:val="id-ID"/>
        </w:rPr>
        <w:t xml:space="preserve"> atau fungsi yang menggunakan dirinya sendiri.  Hal ini kadang-kadang akan menambah kompleksitas dalam penulisan spesifikasi karena </w:t>
      </w:r>
      <w:r w:rsidR="00274AE1" w:rsidRPr="00C7210B">
        <w:rPr>
          <w:lang w:val="id-ID"/>
        </w:rPr>
        <w:t xml:space="preserve">fungsi itu harus </w:t>
      </w:r>
      <w:r w:rsidR="00274AE1" w:rsidRPr="00C7210B">
        <w:rPr>
          <w:lang w:val="id-ID"/>
        </w:rPr>
        <w:lastRenderedPageBreak/>
        <w:t xml:space="preserve">mematuhi </w:t>
      </w:r>
      <w:proofErr w:type="spellStart"/>
      <w:r w:rsidR="00274AE1" w:rsidRPr="00C7210B">
        <w:rPr>
          <w:i/>
          <w:iCs/>
          <w:lang w:val="id-ID"/>
        </w:rPr>
        <w:t>precondition</w:t>
      </w:r>
      <w:proofErr w:type="spellEnd"/>
      <w:r w:rsidR="00274AE1" w:rsidRPr="00C7210B">
        <w:rPr>
          <w:i/>
          <w:iCs/>
          <w:lang w:val="id-ID"/>
        </w:rPr>
        <w:t xml:space="preserve"> </w:t>
      </w:r>
      <w:r w:rsidR="00274AE1" w:rsidRPr="00C7210B">
        <w:rPr>
          <w:lang w:val="id-ID"/>
        </w:rPr>
        <w:t xml:space="preserve">miliknya sendiri saat menggunakan fungsi yang merupakan dirinya sendiri. Namun untungnya dalam kasus ini, penulis program sudah menangani kode sehingga fungsi </w:t>
      </w:r>
      <w:proofErr w:type="spellStart"/>
      <w:r w:rsidR="00274AE1" w:rsidRPr="00C7210B">
        <w:rPr>
          <w:rFonts w:ascii="Courier New" w:hAnsi="Courier New" w:cs="Courier New"/>
          <w:lang w:val="id-ID"/>
        </w:rPr>
        <w:t>max</w:t>
      </w:r>
      <w:proofErr w:type="spellEnd"/>
      <w:r w:rsidR="00274AE1" w:rsidRPr="00C7210B">
        <w:rPr>
          <w:lang w:val="id-ID"/>
        </w:rPr>
        <w:t xml:space="preserve"> dan </w:t>
      </w:r>
      <w:proofErr w:type="spellStart"/>
      <w:r w:rsidR="00274AE1" w:rsidRPr="00C7210B">
        <w:rPr>
          <w:rFonts w:ascii="Courier New" w:hAnsi="Courier New" w:cs="Courier New"/>
          <w:lang w:val="id-ID"/>
        </w:rPr>
        <w:t>removeMax</w:t>
      </w:r>
      <w:proofErr w:type="spellEnd"/>
      <w:r w:rsidR="00274AE1" w:rsidRPr="00C7210B">
        <w:rPr>
          <w:lang w:val="id-ID"/>
        </w:rPr>
        <w:t xml:space="preserve"> tidak akan menerima pohon yang kosong karena kasus itu sudah ditangani oleh baris kode sebelumnya.</w:t>
      </w:r>
    </w:p>
    <w:p w14:paraId="29CFECF9" w14:textId="3F2091AF" w:rsidR="0026331B" w:rsidRPr="00C7210B" w:rsidRDefault="007B5DAD" w:rsidP="0026331B">
      <w:pPr>
        <w:pStyle w:val="Heading3"/>
        <w:rPr>
          <w:lang w:val="id-ID"/>
        </w:rPr>
      </w:pPr>
      <w:bookmarkStart w:id="96" w:name="_Toc75938834"/>
      <w:r w:rsidRPr="00C7210B">
        <w:rPr>
          <w:lang w:val="id-ID"/>
        </w:rPr>
        <w:t xml:space="preserve">Penyesuaian </w:t>
      </w:r>
      <w:r w:rsidR="0026331B" w:rsidRPr="00C7210B">
        <w:rPr>
          <w:lang w:val="id-ID"/>
        </w:rPr>
        <w:t xml:space="preserve">Spesifikasi Tiga Properti RBT dalam </w:t>
      </w:r>
      <w:r w:rsidRPr="00C7210B">
        <w:rPr>
          <w:lang w:val="id-ID"/>
        </w:rPr>
        <w:t xml:space="preserve">Makalah </w:t>
      </w:r>
      <w:proofErr w:type="spellStart"/>
      <w:r w:rsidRPr="00C7210B">
        <w:rPr>
          <w:lang w:val="id-ID"/>
        </w:rPr>
        <w:t>Vazou</w:t>
      </w:r>
      <w:bookmarkEnd w:id="96"/>
      <w:proofErr w:type="spellEnd"/>
    </w:p>
    <w:p w14:paraId="03CC28F3" w14:textId="57CD22E5" w:rsidR="001D73B7" w:rsidRPr="00C7210B" w:rsidRDefault="007B5DAD" w:rsidP="00954D96">
      <w:pPr>
        <w:rPr>
          <w:lang w:val="id-ID"/>
        </w:rPr>
      </w:pPr>
      <w:r w:rsidRPr="00C7210B">
        <w:rPr>
          <w:lang w:val="id-ID"/>
        </w:rPr>
        <w:t xml:space="preserve">Seperti telah disebutkan sebelumnya dalam </w:t>
      </w:r>
      <w:r w:rsidRPr="00C7210B">
        <w:rPr>
          <w:lang w:val="id-ID"/>
        </w:rPr>
        <w:fldChar w:fldCharType="begin"/>
      </w:r>
      <w:r w:rsidRPr="00C7210B">
        <w:rPr>
          <w:lang w:val="id-ID"/>
        </w:rPr>
        <w:instrText xml:space="preserve"> REF _Ref75875571 \r \h </w:instrText>
      </w:r>
      <w:r w:rsidRPr="00C7210B">
        <w:rPr>
          <w:lang w:val="id-ID"/>
        </w:rPr>
      </w:r>
      <w:r w:rsidRPr="00C7210B">
        <w:rPr>
          <w:lang w:val="id-ID"/>
        </w:rPr>
        <w:fldChar w:fldCharType="separate"/>
      </w:r>
      <w:r w:rsidR="00BB156C" w:rsidRPr="00C7210B">
        <w:rPr>
          <w:lang w:val="id-ID"/>
        </w:rPr>
        <w:t>II.3.2.1</w:t>
      </w:r>
      <w:r w:rsidRPr="00C7210B">
        <w:rPr>
          <w:lang w:val="id-ID"/>
        </w:rPr>
        <w:fldChar w:fldCharType="end"/>
      </w:r>
      <w:r w:rsidRPr="00C7210B">
        <w:rPr>
          <w:lang w:val="id-ID"/>
        </w:rPr>
        <w:t xml:space="preserve"> spesifikasi untuk tiga properti RBT telah dijabarkan dalam </w:t>
      </w:r>
      <w:proofErr w:type="spellStart"/>
      <w:r w:rsidRPr="00C7210B">
        <w:rPr>
          <w:i/>
          <w:iCs/>
          <w:lang w:val="id-ID"/>
        </w:rPr>
        <w:t>paper</w:t>
      </w:r>
      <w:proofErr w:type="spellEnd"/>
      <w:r w:rsidRPr="00C7210B">
        <w:rPr>
          <w:i/>
          <w:iCs/>
          <w:lang w:val="id-ID"/>
        </w:rPr>
        <w:t xml:space="preserve"> </w:t>
      </w:r>
      <w:r w:rsidRPr="00C7210B">
        <w:rPr>
          <w:lang w:val="id-ID"/>
        </w:rPr>
        <w:t xml:space="preserve">yang ditulis oleh Niki </w:t>
      </w:r>
      <w:proofErr w:type="spellStart"/>
      <w:r w:rsidRPr="00C7210B">
        <w:rPr>
          <w:lang w:val="id-ID"/>
        </w:rPr>
        <w:t>Vazou</w:t>
      </w:r>
      <w:proofErr w:type="spellEnd"/>
      <w:r w:rsidRPr="00C7210B">
        <w:rPr>
          <w:lang w:val="id-ID"/>
        </w:rPr>
        <w:t xml:space="preserve">. Namun, dibutuhkan beberapa penyesuaian agar spesifikasi tersebut dapat digunakan dalam sumber kode ini. Sebagai permulaan, </w:t>
      </w:r>
      <w:r w:rsidR="001D73B7" w:rsidRPr="00C7210B">
        <w:rPr>
          <w:lang w:val="id-ID"/>
        </w:rPr>
        <w:t xml:space="preserve">pohon RBT </w:t>
      </w:r>
      <w:proofErr w:type="spellStart"/>
      <w:r w:rsidR="001D73B7" w:rsidRPr="00C7210B">
        <w:rPr>
          <w:lang w:val="id-ID"/>
        </w:rPr>
        <w:t>Might</w:t>
      </w:r>
      <w:proofErr w:type="spellEnd"/>
      <w:r w:rsidR="001D73B7" w:rsidRPr="00C7210B">
        <w:rPr>
          <w:lang w:val="id-ID"/>
        </w:rPr>
        <w:t xml:space="preserve"> memiliki warna tambahan BB dan NB yang membuat struktur pohon tersebut menjadi agak berbeda sebagaimana berikut:</w:t>
      </w:r>
    </w:p>
    <w:p w14:paraId="7B6DCBD1" w14:textId="77777777" w:rsidR="001D73B7" w:rsidRPr="00C7210B" w:rsidRDefault="001D73B7" w:rsidP="001D73B7">
      <w:pPr>
        <w:rPr>
          <w:rFonts w:ascii="Courier New" w:hAnsi="Courier New" w:cs="Courier New"/>
          <w:lang w:val="id-ID"/>
        </w:rPr>
      </w:pPr>
      <w:r w:rsidRPr="00C7210B">
        <w:rPr>
          <w:rFonts w:ascii="Courier New" w:hAnsi="Courier New" w:cs="Courier New"/>
          <w:lang w:val="id-ID"/>
        </w:rPr>
        <w:t xml:space="preserve">data </w:t>
      </w:r>
      <w:proofErr w:type="spellStart"/>
      <w:r w:rsidRPr="00C7210B">
        <w:rPr>
          <w:rFonts w:ascii="Courier New" w:hAnsi="Courier New" w:cs="Courier New"/>
          <w:lang w:val="id-ID"/>
        </w:rPr>
        <w:t>Color</w:t>
      </w:r>
      <w:proofErr w:type="spellEnd"/>
      <w:r w:rsidRPr="00C7210B">
        <w:rPr>
          <w:rFonts w:ascii="Courier New" w:hAnsi="Courier New" w:cs="Courier New"/>
          <w:lang w:val="id-ID"/>
        </w:rPr>
        <w:t xml:space="preserve"> = </w:t>
      </w:r>
    </w:p>
    <w:p w14:paraId="3E311D31" w14:textId="208A4D07" w:rsidR="001D73B7" w:rsidRPr="00C7210B" w:rsidRDefault="001D73B7" w:rsidP="001D73B7">
      <w:pPr>
        <w:ind w:firstLine="720"/>
        <w:rPr>
          <w:rFonts w:ascii="Courier New" w:hAnsi="Courier New" w:cs="Courier New"/>
          <w:lang w:val="id-ID"/>
        </w:rPr>
      </w:pPr>
      <w:r w:rsidRPr="00C7210B">
        <w:rPr>
          <w:rFonts w:ascii="Courier New" w:hAnsi="Courier New" w:cs="Courier New"/>
          <w:lang w:val="id-ID"/>
        </w:rPr>
        <w:t xml:space="preserve">  R  -- </w:t>
      </w:r>
      <w:proofErr w:type="spellStart"/>
      <w:r w:rsidRPr="00C7210B">
        <w:rPr>
          <w:rFonts w:ascii="Courier New" w:hAnsi="Courier New" w:cs="Courier New"/>
          <w:lang w:val="id-ID"/>
        </w:rPr>
        <w:t>red</w:t>
      </w:r>
      <w:proofErr w:type="spellEnd"/>
    </w:p>
    <w:p w14:paraId="7D39BBD6" w14:textId="458D12B8" w:rsidR="001D73B7" w:rsidRPr="00C7210B" w:rsidRDefault="001D73B7" w:rsidP="001D73B7">
      <w:pPr>
        <w:rPr>
          <w:rFonts w:ascii="Courier New" w:hAnsi="Courier New" w:cs="Courier New"/>
          <w:lang w:val="id-ID"/>
        </w:rPr>
      </w:pPr>
      <w:r w:rsidRPr="00C7210B">
        <w:rPr>
          <w:rFonts w:ascii="Courier New" w:hAnsi="Courier New" w:cs="Courier New"/>
          <w:lang w:val="id-ID"/>
        </w:rPr>
        <w:t xml:space="preserve"> </w:t>
      </w:r>
      <w:r w:rsidRPr="00C7210B">
        <w:rPr>
          <w:rFonts w:ascii="Courier New" w:hAnsi="Courier New" w:cs="Courier New"/>
          <w:lang w:val="id-ID"/>
        </w:rPr>
        <w:tab/>
        <w:t xml:space="preserve">| B  -- </w:t>
      </w:r>
      <w:proofErr w:type="spellStart"/>
      <w:r w:rsidRPr="00C7210B">
        <w:rPr>
          <w:rFonts w:ascii="Courier New" w:hAnsi="Courier New" w:cs="Courier New"/>
          <w:lang w:val="id-ID"/>
        </w:rPr>
        <w:t>black</w:t>
      </w:r>
      <w:proofErr w:type="spellEnd"/>
    </w:p>
    <w:p w14:paraId="2AE7F52F" w14:textId="5013E719" w:rsidR="001D73B7" w:rsidRPr="00C7210B" w:rsidRDefault="001D73B7" w:rsidP="001D73B7">
      <w:pPr>
        <w:rPr>
          <w:rFonts w:ascii="Courier New" w:hAnsi="Courier New" w:cs="Courier New"/>
          <w:lang w:val="id-ID"/>
        </w:rPr>
      </w:pPr>
      <w:r w:rsidRPr="00C7210B">
        <w:rPr>
          <w:rFonts w:ascii="Courier New" w:hAnsi="Courier New" w:cs="Courier New"/>
          <w:lang w:val="id-ID"/>
        </w:rPr>
        <w:t xml:space="preserve"> </w:t>
      </w:r>
      <w:r w:rsidRPr="00C7210B">
        <w:rPr>
          <w:rFonts w:ascii="Courier New" w:hAnsi="Courier New" w:cs="Courier New"/>
          <w:lang w:val="id-ID"/>
        </w:rPr>
        <w:tab/>
        <w:t xml:space="preserve">| BB -- </w:t>
      </w:r>
      <w:proofErr w:type="spellStart"/>
      <w:r w:rsidRPr="00C7210B">
        <w:rPr>
          <w:rFonts w:ascii="Courier New" w:hAnsi="Courier New" w:cs="Courier New"/>
          <w:lang w:val="id-ID"/>
        </w:rPr>
        <w:t>double</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black</w:t>
      </w:r>
      <w:proofErr w:type="spellEnd"/>
    </w:p>
    <w:p w14:paraId="1FB5CA0B" w14:textId="4B1BBA68" w:rsidR="001D73B7" w:rsidRPr="00C7210B" w:rsidRDefault="001D73B7" w:rsidP="001D73B7">
      <w:pPr>
        <w:rPr>
          <w:rFonts w:ascii="Courier New" w:hAnsi="Courier New" w:cs="Courier New"/>
          <w:lang w:val="id-ID"/>
        </w:rPr>
      </w:pPr>
      <w:r w:rsidRPr="00C7210B">
        <w:rPr>
          <w:rFonts w:ascii="Courier New" w:hAnsi="Courier New" w:cs="Courier New"/>
          <w:lang w:val="id-ID"/>
        </w:rPr>
        <w:t xml:space="preserve"> </w:t>
      </w:r>
      <w:r w:rsidRPr="00C7210B">
        <w:rPr>
          <w:rFonts w:ascii="Courier New" w:hAnsi="Courier New" w:cs="Courier New"/>
          <w:lang w:val="id-ID"/>
        </w:rPr>
        <w:tab/>
        <w:t xml:space="preserve">| NB -- </w:t>
      </w:r>
      <w:proofErr w:type="spellStart"/>
      <w:r w:rsidRPr="00C7210B">
        <w:rPr>
          <w:rFonts w:ascii="Courier New" w:hAnsi="Courier New" w:cs="Courier New"/>
          <w:lang w:val="id-ID"/>
        </w:rPr>
        <w:t>negative</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black</w:t>
      </w:r>
      <w:proofErr w:type="spellEnd"/>
    </w:p>
    <w:p w14:paraId="63A7F446" w14:textId="2E73E947" w:rsidR="001D73B7" w:rsidRPr="00C7210B" w:rsidRDefault="001D73B7" w:rsidP="001D73B7">
      <w:pPr>
        <w:rPr>
          <w:rFonts w:ascii="Courier New" w:hAnsi="Courier New" w:cs="Courier New"/>
          <w:lang w:val="id-ID"/>
        </w:rPr>
      </w:pPr>
      <w:r w:rsidRPr="00C7210B">
        <w:rPr>
          <w:rFonts w:ascii="Courier New" w:hAnsi="Courier New" w:cs="Courier New"/>
          <w:lang w:val="id-ID"/>
        </w:rPr>
        <w:t xml:space="preserve"> </w:t>
      </w:r>
      <w:r w:rsidRPr="00C7210B">
        <w:rPr>
          <w:rFonts w:ascii="Courier New" w:hAnsi="Courier New" w:cs="Courier New"/>
          <w:lang w:val="id-ID"/>
        </w:rPr>
        <w:tab/>
      </w:r>
      <w:proofErr w:type="spellStart"/>
      <w:r w:rsidRPr="00C7210B">
        <w:rPr>
          <w:rFonts w:ascii="Courier New" w:hAnsi="Courier New" w:cs="Courier New"/>
          <w:lang w:val="id-ID"/>
        </w:rPr>
        <w:t>deriving</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Show</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Eq</w:t>
      </w:r>
      <w:proofErr w:type="spellEnd"/>
      <w:r w:rsidRPr="00C7210B">
        <w:rPr>
          <w:rFonts w:ascii="Courier New" w:hAnsi="Courier New" w:cs="Courier New"/>
          <w:lang w:val="id-ID"/>
        </w:rPr>
        <w:t>)</w:t>
      </w:r>
    </w:p>
    <w:p w14:paraId="3D52FDBE" w14:textId="77777777" w:rsidR="001D73B7" w:rsidRPr="00C7210B" w:rsidRDefault="001D73B7" w:rsidP="001D73B7">
      <w:pPr>
        <w:rPr>
          <w:rFonts w:ascii="Courier New" w:hAnsi="Courier New" w:cs="Courier New"/>
          <w:lang w:val="id-ID"/>
        </w:rPr>
      </w:pPr>
      <w:r w:rsidRPr="00C7210B">
        <w:rPr>
          <w:rFonts w:ascii="Courier New" w:hAnsi="Courier New" w:cs="Courier New"/>
          <w:lang w:val="id-ID"/>
        </w:rPr>
        <w:t xml:space="preserve">data </w:t>
      </w:r>
      <w:proofErr w:type="spellStart"/>
      <w:r w:rsidRPr="00C7210B">
        <w:rPr>
          <w:rFonts w:ascii="Courier New" w:hAnsi="Courier New" w:cs="Courier New"/>
          <w:lang w:val="id-ID"/>
        </w:rPr>
        <w:t>RBSet</w:t>
      </w:r>
      <w:proofErr w:type="spellEnd"/>
      <w:r w:rsidRPr="00C7210B">
        <w:rPr>
          <w:rFonts w:ascii="Courier New" w:hAnsi="Courier New" w:cs="Courier New"/>
          <w:lang w:val="id-ID"/>
        </w:rPr>
        <w:t xml:space="preserve"> a =</w:t>
      </w:r>
    </w:p>
    <w:p w14:paraId="33DD3379" w14:textId="28E17697" w:rsidR="001D73B7" w:rsidRPr="00C7210B" w:rsidRDefault="001D73B7" w:rsidP="001D73B7">
      <w:pPr>
        <w:rPr>
          <w:rFonts w:ascii="Courier New" w:hAnsi="Courier New" w:cs="Courier New"/>
          <w:lang w:val="id-ID"/>
        </w:rPr>
      </w:pPr>
      <w:r w:rsidRPr="00C7210B">
        <w:rPr>
          <w:rFonts w:ascii="Courier New" w:hAnsi="Courier New" w:cs="Courier New"/>
          <w:lang w:val="id-ID"/>
        </w:rPr>
        <w:t xml:space="preserve">   </w:t>
      </w:r>
      <w:r w:rsidRPr="00C7210B">
        <w:rPr>
          <w:rFonts w:ascii="Courier New" w:hAnsi="Courier New" w:cs="Courier New"/>
          <w:lang w:val="id-ID"/>
        </w:rPr>
        <w:tab/>
        <w:t xml:space="preserve">  E  -- </w:t>
      </w:r>
      <w:proofErr w:type="spellStart"/>
      <w:r w:rsidRPr="00C7210B">
        <w:rPr>
          <w:rFonts w:ascii="Courier New" w:hAnsi="Courier New" w:cs="Courier New"/>
          <w:lang w:val="id-ID"/>
        </w:rPr>
        <w:t>black</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leaf</w:t>
      </w:r>
      <w:proofErr w:type="spellEnd"/>
    </w:p>
    <w:p w14:paraId="480C6D71" w14:textId="085F271B" w:rsidR="001D73B7" w:rsidRPr="00C7210B" w:rsidRDefault="001D73B7" w:rsidP="001D73B7">
      <w:pPr>
        <w:rPr>
          <w:rFonts w:ascii="Courier New" w:hAnsi="Courier New" w:cs="Courier New"/>
          <w:lang w:val="id-ID"/>
        </w:rPr>
      </w:pPr>
      <w:r w:rsidRPr="00C7210B">
        <w:rPr>
          <w:rFonts w:ascii="Courier New" w:hAnsi="Courier New" w:cs="Courier New"/>
          <w:lang w:val="id-ID"/>
        </w:rPr>
        <w:t xml:space="preserve"> </w:t>
      </w:r>
      <w:r w:rsidRPr="00C7210B">
        <w:rPr>
          <w:rFonts w:ascii="Courier New" w:hAnsi="Courier New" w:cs="Courier New"/>
          <w:lang w:val="id-ID"/>
        </w:rPr>
        <w:tab/>
        <w:t xml:space="preserve">| EE -- </w:t>
      </w:r>
      <w:proofErr w:type="spellStart"/>
      <w:r w:rsidRPr="00C7210B">
        <w:rPr>
          <w:rFonts w:ascii="Courier New" w:hAnsi="Courier New" w:cs="Courier New"/>
          <w:lang w:val="id-ID"/>
        </w:rPr>
        <w:t>double</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black</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leaf</w:t>
      </w:r>
      <w:proofErr w:type="spellEnd"/>
    </w:p>
    <w:p w14:paraId="1FCF62A4" w14:textId="6B4163C7" w:rsidR="001D73B7" w:rsidRPr="00C7210B" w:rsidRDefault="001D73B7" w:rsidP="001D73B7">
      <w:pPr>
        <w:rPr>
          <w:rFonts w:ascii="Courier New" w:hAnsi="Courier New" w:cs="Courier New"/>
          <w:lang w:val="id-ID"/>
        </w:rPr>
      </w:pPr>
      <w:r w:rsidRPr="00C7210B">
        <w:rPr>
          <w:rFonts w:ascii="Courier New" w:hAnsi="Courier New" w:cs="Courier New"/>
          <w:lang w:val="id-ID"/>
        </w:rPr>
        <w:t xml:space="preserve"> </w:t>
      </w:r>
      <w:r w:rsidRPr="00C7210B">
        <w:rPr>
          <w:rFonts w:ascii="Courier New" w:hAnsi="Courier New" w:cs="Courier New"/>
          <w:lang w:val="id-ID"/>
        </w:rPr>
        <w:tab/>
        <w:t xml:space="preserve">| T </w:t>
      </w:r>
      <w:proofErr w:type="spellStart"/>
      <w:r w:rsidRPr="00C7210B">
        <w:rPr>
          <w:rFonts w:ascii="Courier New" w:hAnsi="Courier New" w:cs="Courier New"/>
          <w:lang w:val="id-ID"/>
        </w:rPr>
        <w:t>Color</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RBSet</w:t>
      </w:r>
      <w:proofErr w:type="spellEnd"/>
      <w:r w:rsidRPr="00C7210B">
        <w:rPr>
          <w:rFonts w:ascii="Courier New" w:hAnsi="Courier New" w:cs="Courier New"/>
          <w:lang w:val="id-ID"/>
        </w:rPr>
        <w:t xml:space="preserve"> a) a (</w:t>
      </w:r>
      <w:proofErr w:type="spellStart"/>
      <w:r w:rsidRPr="00C7210B">
        <w:rPr>
          <w:rFonts w:ascii="Courier New" w:hAnsi="Courier New" w:cs="Courier New"/>
          <w:lang w:val="id-ID"/>
        </w:rPr>
        <w:t>RBSet</w:t>
      </w:r>
      <w:proofErr w:type="spellEnd"/>
      <w:r w:rsidRPr="00C7210B">
        <w:rPr>
          <w:rFonts w:ascii="Courier New" w:hAnsi="Courier New" w:cs="Courier New"/>
          <w:lang w:val="id-ID"/>
        </w:rPr>
        <w:t xml:space="preserve"> a)</w:t>
      </w:r>
    </w:p>
    <w:p w14:paraId="05B84B84" w14:textId="2E421F25" w:rsidR="001D73B7" w:rsidRPr="00C7210B" w:rsidRDefault="001D73B7" w:rsidP="001D73B7">
      <w:pPr>
        <w:rPr>
          <w:rFonts w:ascii="Courier New" w:hAnsi="Courier New" w:cs="Courier New"/>
          <w:lang w:val="id-ID"/>
        </w:rPr>
      </w:pPr>
      <w:r w:rsidRPr="00C7210B">
        <w:rPr>
          <w:rFonts w:ascii="Courier New" w:hAnsi="Courier New" w:cs="Courier New"/>
          <w:lang w:val="id-ID"/>
        </w:rPr>
        <w:t xml:space="preserve"> </w:t>
      </w:r>
      <w:r w:rsidRPr="00C7210B">
        <w:rPr>
          <w:rFonts w:ascii="Courier New" w:hAnsi="Courier New" w:cs="Courier New"/>
          <w:lang w:val="id-ID"/>
        </w:rPr>
        <w:tab/>
      </w:r>
      <w:proofErr w:type="spellStart"/>
      <w:r w:rsidRPr="00C7210B">
        <w:rPr>
          <w:rFonts w:ascii="Courier New" w:hAnsi="Courier New" w:cs="Courier New"/>
          <w:lang w:val="id-ID"/>
        </w:rPr>
        <w:t>deriving</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Show</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Eq</w:t>
      </w:r>
      <w:proofErr w:type="spellEnd"/>
      <w:r w:rsidRPr="00C7210B">
        <w:rPr>
          <w:rFonts w:ascii="Courier New" w:hAnsi="Courier New" w:cs="Courier New"/>
          <w:lang w:val="id-ID"/>
        </w:rPr>
        <w:t>)</w:t>
      </w:r>
    </w:p>
    <w:p w14:paraId="39B190AE" w14:textId="3B21D18A" w:rsidR="001D73B7" w:rsidRPr="00C7210B" w:rsidRDefault="00FD28D5" w:rsidP="001D73B7">
      <w:pPr>
        <w:rPr>
          <w:lang w:val="id-ID"/>
        </w:rPr>
      </w:pPr>
      <w:r w:rsidRPr="00C7210B">
        <w:rPr>
          <w:lang w:val="id-ID"/>
        </w:rPr>
        <w:t xml:space="preserve">Untuk mengevaluasi properti warna, seluruh fungsi perantara menganggap bahwa pohon anak tidak memiliki warna spesial sehingga </w:t>
      </w:r>
      <w:r w:rsidR="00666BDA" w:rsidRPr="00C7210B">
        <w:rPr>
          <w:lang w:val="id-ID"/>
        </w:rPr>
        <w:t>tidak terlalu banyak spesifikasi yang harus diubah. Hanya saja, karena tidak ada jaminan seperti itu untuk simpul akar, maka hamp</w:t>
      </w:r>
      <w:r w:rsidR="002C0BBC" w:rsidRPr="00C7210B">
        <w:rPr>
          <w:lang w:val="id-ID"/>
        </w:rPr>
        <w:t>i</w:t>
      </w:r>
      <w:r w:rsidR="00666BDA" w:rsidRPr="00C7210B">
        <w:rPr>
          <w:lang w:val="id-ID"/>
        </w:rPr>
        <w:t xml:space="preserve">r seluruh fungsi tidak memakai fungsi </w:t>
      </w:r>
      <w:proofErr w:type="spellStart"/>
      <w:r w:rsidR="00666BDA" w:rsidRPr="00C7210B">
        <w:rPr>
          <w:rFonts w:ascii="Courier New" w:hAnsi="Courier New" w:cs="Courier New"/>
          <w:lang w:val="id-ID"/>
        </w:rPr>
        <w:t>isRB</w:t>
      </w:r>
      <w:proofErr w:type="spellEnd"/>
      <w:r w:rsidR="00666BDA" w:rsidRPr="00C7210B">
        <w:rPr>
          <w:lang w:val="id-ID"/>
        </w:rPr>
        <w:t xml:space="preserve"> untuk mengecek pohon yang diterima melainkan menggunakan </w:t>
      </w:r>
      <w:proofErr w:type="spellStart"/>
      <w:r w:rsidR="00666BDA" w:rsidRPr="00C7210B">
        <w:rPr>
          <w:rFonts w:ascii="Courier New" w:hAnsi="Courier New" w:cs="Courier New"/>
          <w:lang w:val="id-ID"/>
        </w:rPr>
        <w:t>almostRB</w:t>
      </w:r>
      <w:proofErr w:type="spellEnd"/>
      <w:r w:rsidR="00666BDA" w:rsidRPr="00C7210B">
        <w:rPr>
          <w:lang w:val="id-ID"/>
        </w:rPr>
        <w:t xml:space="preserve"> yang tidak mengecek </w:t>
      </w:r>
      <w:r w:rsidR="00666BDA" w:rsidRPr="00C7210B">
        <w:rPr>
          <w:lang w:val="id-ID"/>
        </w:rPr>
        <w:lastRenderedPageBreak/>
        <w:t xml:space="preserve">simpul akar dalam pengecekan properti warna. Dalam kasus ini, </w:t>
      </w:r>
      <w:proofErr w:type="spellStart"/>
      <w:r w:rsidR="00666BDA" w:rsidRPr="00C7210B">
        <w:rPr>
          <w:rFonts w:ascii="Courier New" w:hAnsi="Courier New" w:cs="Courier New"/>
          <w:lang w:val="id-ID"/>
        </w:rPr>
        <w:t>almostRB</w:t>
      </w:r>
      <w:proofErr w:type="spellEnd"/>
      <w:r w:rsidRPr="00C7210B">
        <w:rPr>
          <w:lang w:val="id-ID"/>
        </w:rPr>
        <w:t xml:space="preserve"> </w:t>
      </w:r>
      <w:r w:rsidR="00666BDA" w:rsidRPr="00C7210B">
        <w:rPr>
          <w:lang w:val="id-ID"/>
        </w:rPr>
        <w:t>sudah memiliki kode yang bisa mengakomodasi warna apa pun yang dimiliki simpul akar sehingga tidak perlu ada perubahan lebih lanjut.</w:t>
      </w:r>
    </w:p>
    <w:p w14:paraId="7B05DAE8" w14:textId="2B606760" w:rsidR="00666BDA" w:rsidRPr="00C7210B" w:rsidRDefault="00666BDA" w:rsidP="001D73B7">
      <w:pPr>
        <w:rPr>
          <w:lang w:val="id-ID"/>
        </w:rPr>
      </w:pPr>
      <w:r w:rsidRPr="00C7210B">
        <w:rPr>
          <w:lang w:val="id-ID"/>
        </w:rPr>
        <w:t xml:space="preserve">Untuk menghitung tinggi simpul hitam, dalam pohon RBT </w:t>
      </w:r>
      <w:proofErr w:type="spellStart"/>
      <w:r w:rsidRPr="00C7210B">
        <w:rPr>
          <w:lang w:val="id-ID"/>
        </w:rPr>
        <w:t>Might</w:t>
      </w:r>
      <w:proofErr w:type="spellEnd"/>
      <w:r w:rsidRPr="00C7210B">
        <w:rPr>
          <w:lang w:val="id-ID"/>
        </w:rPr>
        <w:t xml:space="preserve">, warna spesial BB memiliki nilai 2 simpul hitam dan warna NB memiliki nilai -1. Oleh karena itu, fungsi </w:t>
      </w:r>
      <w:proofErr w:type="spellStart"/>
      <w:r w:rsidRPr="00C7210B">
        <w:rPr>
          <w:rFonts w:ascii="Courier New" w:hAnsi="Courier New" w:cs="Courier New"/>
          <w:lang w:val="id-ID"/>
        </w:rPr>
        <w:t>rb</w:t>
      </w:r>
      <w:proofErr w:type="spellEnd"/>
      <w:r w:rsidRPr="00C7210B">
        <w:rPr>
          <w:lang w:val="id-ID"/>
        </w:rPr>
        <w:t xml:space="preserve"> harus dimodifikasi sedikit untuk mengakomodasi nilai-nilai baru tersebut. Fungsi </w:t>
      </w:r>
      <w:proofErr w:type="spellStart"/>
      <w:r w:rsidRPr="00C7210B">
        <w:rPr>
          <w:rFonts w:ascii="Courier New" w:hAnsi="Courier New" w:cs="Courier New"/>
          <w:lang w:val="id-ID"/>
        </w:rPr>
        <w:t>isBal</w:t>
      </w:r>
      <w:proofErr w:type="spellEnd"/>
      <w:r w:rsidRPr="00C7210B">
        <w:rPr>
          <w:lang w:val="id-ID"/>
        </w:rPr>
        <w:t xml:space="preserve"> masih berfungsi sebagaimana mestinya setelah perubahan ini.</w:t>
      </w:r>
    </w:p>
    <w:p w14:paraId="13C74C35" w14:textId="163FE7D1" w:rsidR="00666BDA" w:rsidRPr="00C7210B" w:rsidRDefault="00666BDA" w:rsidP="001D73B7">
      <w:pPr>
        <w:rPr>
          <w:lang w:val="id-ID"/>
        </w:rPr>
      </w:pPr>
      <w:r w:rsidRPr="00C7210B">
        <w:rPr>
          <w:lang w:val="id-ID"/>
        </w:rPr>
        <w:t xml:space="preserve">Perubahan terbesar dibutuhkan dalam kodifikasi properti BST. Dalam studi kasus dalam makalah tersebut, struktur data yang digunakan memiliki urutan parameter tertentu yang berbeda dengan urutan parameter dalam sumber kode yang akan diverifikasi. Pada makalah tersebut, parameter </w:t>
      </w:r>
      <w:proofErr w:type="spellStart"/>
      <w:r w:rsidRPr="00C7210B">
        <w:rPr>
          <w:i/>
          <w:iCs/>
          <w:lang w:val="id-ID"/>
        </w:rPr>
        <w:t>key</w:t>
      </w:r>
      <w:proofErr w:type="spellEnd"/>
      <w:r w:rsidRPr="00C7210B">
        <w:rPr>
          <w:lang w:val="id-ID"/>
        </w:rPr>
        <w:t xml:space="preserve"> diletakkan sebelum parameter pohon anak sedangkan pada sumber kode ini parameter </w:t>
      </w:r>
      <w:proofErr w:type="spellStart"/>
      <w:r w:rsidRPr="00C7210B">
        <w:rPr>
          <w:i/>
          <w:iCs/>
          <w:lang w:val="id-ID"/>
        </w:rPr>
        <w:t>key</w:t>
      </w:r>
      <w:proofErr w:type="spellEnd"/>
      <w:r w:rsidRPr="00C7210B">
        <w:rPr>
          <w:lang w:val="id-ID"/>
        </w:rPr>
        <w:t xml:space="preserve"> diletakkan setelah parameter pohon anak kiri. </w:t>
      </w:r>
      <w:proofErr w:type="spellStart"/>
      <w:r w:rsidRPr="00C7210B">
        <w:rPr>
          <w:i/>
          <w:iCs/>
          <w:lang w:val="id-ID"/>
        </w:rPr>
        <w:t>Syntax</w:t>
      </w:r>
      <w:proofErr w:type="spellEnd"/>
      <w:r w:rsidRPr="00C7210B">
        <w:rPr>
          <w:i/>
          <w:iCs/>
          <w:lang w:val="id-ID"/>
        </w:rPr>
        <w:t xml:space="preserve"> </w:t>
      </w:r>
      <w:proofErr w:type="spellStart"/>
      <w:r w:rsidRPr="00C7210B">
        <w:rPr>
          <w:lang w:val="id-ID"/>
        </w:rPr>
        <w:t>Liquid</w:t>
      </w:r>
      <w:proofErr w:type="spellEnd"/>
      <w:r w:rsidRPr="00C7210B">
        <w:rPr>
          <w:lang w:val="id-ID"/>
        </w:rPr>
        <w:t xml:space="preserve"> </w:t>
      </w:r>
      <w:proofErr w:type="spellStart"/>
      <w:r w:rsidRPr="00C7210B">
        <w:rPr>
          <w:lang w:val="id-ID"/>
        </w:rPr>
        <w:t>Haskell</w:t>
      </w:r>
      <w:proofErr w:type="spellEnd"/>
      <w:r w:rsidRPr="00C7210B">
        <w:rPr>
          <w:lang w:val="id-ID"/>
        </w:rPr>
        <w:t xml:space="preserve"> yang </w:t>
      </w:r>
      <w:r w:rsidR="004A4E98" w:rsidRPr="00C7210B">
        <w:rPr>
          <w:lang w:val="id-ID"/>
        </w:rPr>
        <w:t xml:space="preserve">digunakan tidak bisa bekerja dalam jika parameter </w:t>
      </w:r>
      <w:proofErr w:type="spellStart"/>
      <w:r w:rsidR="004A4E98" w:rsidRPr="00C7210B">
        <w:rPr>
          <w:i/>
          <w:iCs/>
          <w:lang w:val="id-ID"/>
        </w:rPr>
        <w:t>key</w:t>
      </w:r>
      <w:proofErr w:type="spellEnd"/>
      <w:r w:rsidR="004A4E98" w:rsidRPr="00C7210B">
        <w:rPr>
          <w:lang w:val="id-ID"/>
        </w:rPr>
        <w:t xml:space="preserve"> diletakkan setelah sebuah parameter pohon sehingga dibutuhkan cara baru untuk mengkodifikasi properti BST untuk sumber kode ini atau sumber kode ini harus diubah agar spesifikasi dapat dikodifikasi seperti yang sudah tertulis dalam makalah tersebut.</w:t>
      </w:r>
    </w:p>
    <w:p w14:paraId="2CACFC04" w14:textId="48F642D6" w:rsidR="004A4E98" w:rsidRPr="00C7210B" w:rsidRDefault="00C32A79" w:rsidP="00BA6BC6">
      <w:pPr>
        <w:pStyle w:val="Heading3"/>
        <w:rPr>
          <w:lang w:val="id-ID"/>
        </w:rPr>
      </w:pPr>
      <w:bookmarkStart w:id="97" w:name="_Ref76774425"/>
      <w:proofErr w:type="spellStart"/>
      <w:r w:rsidRPr="00C7210B">
        <w:rPr>
          <w:lang w:val="id-ID"/>
        </w:rPr>
        <w:t>Fungsi-Fungsi</w:t>
      </w:r>
      <w:proofErr w:type="spellEnd"/>
      <w:r w:rsidRPr="00C7210B">
        <w:rPr>
          <w:lang w:val="id-ID"/>
        </w:rPr>
        <w:t xml:space="preserve"> yang digunakan oleh Fungsi Utama</w:t>
      </w:r>
      <w:bookmarkEnd w:id="97"/>
    </w:p>
    <w:p w14:paraId="2A6EED27" w14:textId="3520A023" w:rsidR="00C32A79" w:rsidRPr="00C7210B" w:rsidRDefault="00C32A79" w:rsidP="00C32A79">
      <w:pPr>
        <w:rPr>
          <w:lang w:val="id-ID"/>
        </w:rPr>
      </w:pPr>
      <w:r w:rsidRPr="00C7210B">
        <w:rPr>
          <w:lang w:val="id-ID"/>
        </w:rPr>
        <w:t xml:space="preserve">Fungsi utama </w:t>
      </w:r>
      <w:proofErr w:type="spellStart"/>
      <w:r w:rsidRPr="00C7210B">
        <w:rPr>
          <w:rFonts w:ascii="Courier New" w:hAnsi="Courier New" w:cs="Courier New"/>
          <w:lang w:val="id-ID"/>
        </w:rPr>
        <w:t>insert</w:t>
      </w:r>
      <w:proofErr w:type="spellEnd"/>
      <w:r w:rsidRPr="00C7210B">
        <w:rPr>
          <w:i/>
          <w:iCs/>
          <w:lang w:val="id-ID"/>
        </w:rPr>
        <w:t xml:space="preserve"> </w:t>
      </w:r>
      <w:r w:rsidRPr="00C7210B">
        <w:rPr>
          <w:lang w:val="id-ID"/>
        </w:rPr>
        <w:t xml:space="preserve">dan </w:t>
      </w:r>
      <w:proofErr w:type="spellStart"/>
      <w:r w:rsidRPr="00C7210B">
        <w:rPr>
          <w:rFonts w:ascii="Courier New" w:hAnsi="Courier New" w:cs="Courier New"/>
          <w:lang w:val="id-ID"/>
        </w:rPr>
        <w:t>delete</w:t>
      </w:r>
      <w:proofErr w:type="spellEnd"/>
      <w:r w:rsidRPr="00C7210B">
        <w:rPr>
          <w:i/>
          <w:iCs/>
          <w:lang w:val="id-ID"/>
        </w:rPr>
        <w:t xml:space="preserve"> </w:t>
      </w:r>
      <w:r w:rsidRPr="00C7210B">
        <w:rPr>
          <w:lang w:val="id-ID"/>
        </w:rPr>
        <w:t xml:space="preserve">menggunakan beberapa fungsi yang juga menggunakan beberapa fungsi lain. Fungsi </w:t>
      </w:r>
      <w:proofErr w:type="spellStart"/>
      <w:r w:rsidRPr="00C7210B">
        <w:rPr>
          <w:rFonts w:ascii="Courier New" w:hAnsi="Courier New" w:cs="Courier New"/>
          <w:lang w:val="id-ID"/>
        </w:rPr>
        <w:t>insert</w:t>
      </w:r>
      <w:proofErr w:type="spellEnd"/>
      <w:r w:rsidRPr="00C7210B">
        <w:rPr>
          <w:i/>
          <w:iCs/>
          <w:lang w:val="id-ID"/>
        </w:rPr>
        <w:t xml:space="preserve"> </w:t>
      </w:r>
      <w:r w:rsidRPr="00C7210B">
        <w:rPr>
          <w:lang w:val="id-ID"/>
        </w:rPr>
        <w:t xml:space="preserve">memiliki </w:t>
      </w:r>
      <w:proofErr w:type="spellStart"/>
      <w:r w:rsidRPr="00C7210B">
        <w:rPr>
          <w:i/>
          <w:iCs/>
          <w:lang w:val="id-ID"/>
        </w:rPr>
        <w:t>syntax</w:t>
      </w:r>
      <w:proofErr w:type="spellEnd"/>
      <w:r w:rsidRPr="00C7210B">
        <w:rPr>
          <w:i/>
          <w:iCs/>
          <w:lang w:val="id-ID"/>
        </w:rPr>
        <w:t xml:space="preserve"> </w:t>
      </w:r>
      <w:r w:rsidRPr="00C7210B">
        <w:rPr>
          <w:lang w:val="id-ID"/>
        </w:rPr>
        <w:t>sebagaimana berikut:</w:t>
      </w:r>
    </w:p>
    <w:p w14:paraId="04B9C0D7" w14:textId="77777777" w:rsidR="00C32A79" w:rsidRPr="00C7210B" w:rsidRDefault="00C32A79" w:rsidP="00C32A79">
      <w:pPr>
        <w:rPr>
          <w:rFonts w:ascii="Courier New" w:hAnsi="Courier New" w:cs="Courier New"/>
          <w:szCs w:val="24"/>
          <w:lang w:val="id-ID"/>
        </w:rPr>
      </w:pPr>
      <w:proofErr w:type="spellStart"/>
      <w:r w:rsidRPr="00C7210B">
        <w:rPr>
          <w:rFonts w:ascii="Courier New" w:hAnsi="Courier New" w:cs="Courier New"/>
          <w:szCs w:val="24"/>
          <w:lang w:val="id-ID"/>
        </w:rPr>
        <w:t>insert</w:t>
      </w:r>
      <w:proofErr w:type="spellEnd"/>
      <w:r w:rsidRPr="00C7210B">
        <w:rPr>
          <w:rFonts w:ascii="Courier New" w:hAnsi="Courier New" w:cs="Courier New"/>
          <w:szCs w:val="24"/>
          <w:lang w:val="id-ID"/>
        </w:rPr>
        <w:t xml:space="preserve"> :: (</w:t>
      </w:r>
      <w:proofErr w:type="spellStart"/>
      <w:r w:rsidRPr="00C7210B">
        <w:rPr>
          <w:rFonts w:ascii="Courier New" w:hAnsi="Courier New" w:cs="Courier New"/>
          <w:szCs w:val="24"/>
          <w:lang w:val="id-ID"/>
        </w:rPr>
        <w:t>Ord</w:t>
      </w:r>
      <w:proofErr w:type="spellEnd"/>
      <w:r w:rsidRPr="00C7210B">
        <w:rPr>
          <w:rFonts w:ascii="Courier New" w:hAnsi="Courier New" w:cs="Courier New"/>
          <w:szCs w:val="24"/>
          <w:lang w:val="id-ID"/>
        </w:rPr>
        <w:t xml:space="preserve"> a) =&gt; a -&gt; </w:t>
      </w:r>
      <w:proofErr w:type="spellStart"/>
      <w:r w:rsidRPr="00C7210B">
        <w:rPr>
          <w:rFonts w:ascii="Courier New" w:hAnsi="Courier New" w:cs="Courier New"/>
          <w:szCs w:val="24"/>
          <w:lang w:val="id-ID"/>
        </w:rPr>
        <w:t>RBSet</w:t>
      </w:r>
      <w:proofErr w:type="spellEnd"/>
      <w:r w:rsidRPr="00C7210B">
        <w:rPr>
          <w:rFonts w:ascii="Courier New" w:hAnsi="Courier New" w:cs="Courier New"/>
          <w:szCs w:val="24"/>
          <w:lang w:val="id-ID"/>
        </w:rPr>
        <w:t xml:space="preserve"> a -&gt; </w:t>
      </w:r>
      <w:proofErr w:type="spellStart"/>
      <w:r w:rsidRPr="00C7210B">
        <w:rPr>
          <w:rFonts w:ascii="Courier New" w:hAnsi="Courier New" w:cs="Courier New"/>
          <w:szCs w:val="24"/>
          <w:lang w:val="id-ID"/>
        </w:rPr>
        <w:t>RBSet</w:t>
      </w:r>
      <w:proofErr w:type="spellEnd"/>
      <w:r w:rsidRPr="00C7210B">
        <w:rPr>
          <w:rFonts w:ascii="Courier New" w:hAnsi="Courier New" w:cs="Courier New"/>
          <w:szCs w:val="24"/>
          <w:lang w:val="id-ID"/>
        </w:rPr>
        <w:t xml:space="preserve"> a                    </w:t>
      </w:r>
    </w:p>
    <w:p w14:paraId="6527A8E2" w14:textId="5CF6EFC4" w:rsidR="00C32A79" w:rsidRPr="00C7210B" w:rsidRDefault="00C32A79" w:rsidP="00C32A79">
      <w:pPr>
        <w:rPr>
          <w:rFonts w:ascii="Courier New" w:hAnsi="Courier New" w:cs="Courier New"/>
          <w:szCs w:val="24"/>
          <w:lang w:val="id-ID"/>
        </w:rPr>
      </w:pPr>
      <w:proofErr w:type="spellStart"/>
      <w:r w:rsidRPr="00C7210B">
        <w:rPr>
          <w:rFonts w:ascii="Courier New" w:hAnsi="Courier New" w:cs="Courier New"/>
          <w:szCs w:val="24"/>
          <w:lang w:val="id-ID"/>
        </w:rPr>
        <w:t>insert</w:t>
      </w:r>
      <w:proofErr w:type="spellEnd"/>
      <w:r w:rsidRPr="00C7210B">
        <w:rPr>
          <w:rFonts w:ascii="Courier New" w:hAnsi="Courier New" w:cs="Courier New"/>
          <w:szCs w:val="24"/>
          <w:lang w:val="id-ID"/>
        </w:rPr>
        <w:t xml:space="preserve"> x s = </w:t>
      </w:r>
      <w:proofErr w:type="spellStart"/>
      <w:r w:rsidR="00282199">
        <w:rPr>
          <w:rFonts w:ascii="Courier New" w:hAnsi="Courier New" w:cs="Courier New"/>
          <w:szCs w:val="24"/>
          <w:lang w:val="id-ID"/>
        </w:rPr>
        <w:t>blacken</w:t>
      </w:r>
      <w:proofErr w:type="spellEnd"/>
      <w:r w:rsidR="00282199">
        <w:rPr>
          <w:rFonts w:ascii="Courier New" w:hAnsi="Courier New" w:cs="Courier New"/>
          <w:szCs w:val="24"/>
          <w:lang w:val="id-ID"/>
        </w:rPr>
        <w:t>’</w:t>
      </w:r>
      <w:r w:rsidRPr="00C7210B">
        <w:rPr>
          <w:rFonts w:ascii="Courier New" w:hAnsi="Courier New" w:cs="Courier New"/>
          <w:szCs w:val="24"/>
          <w:lang w:val="id-ID"/>
        </w:rPr>
        <w:t xml:space="preserve"> (</w:t>
      </w:r>
      <w:proofErr w:type="spellStart"/>
      <w:r w:rsidRPr="00C7210B">
        <w:rPr>
          <w:rFonts w:ascii="Courier New" w:hAnsi="Courier New" w:cs="Courier New"/>
          <w:szCs w:val="24"/>
          <w:lang w:val="id-ID"/>
        </w:rPr>
        <w:t>ins</w:t>
      </w:r>
      <w:proofErr w:type="spellEnd"/>
      <w:r w:rsidRPr="00C7210B">
        <w:rPr>
          <w:rFonts w:ascii="Courier New" w:hAnsi="Courier New" w:cs="Courier New"/>
          <w:szCs w:val="24"/>
          <w:lang w:val="id-ID"/>
        </w:rPr>
        <w:t xml:space="preserve"> s) </w:t>
      </w:r>
    </w:p>
    <w:p w14:paraId="3D86C975" w14:textId="77777777" w:rsidR="00C32A79" w:rsidRPr="00C7210B" w:rsidRDefault="00C32A79" w:rsidP="00C32A79">
      <w:pPr>
        <w:rPr>
          <w:rFonts w:ascii="Courier New" w:hAnsi="Courier New" w:cs="Courier New"/>
          <w:szCs w:val="24"/>
          <w:lang w:val="id-ID"/>
        </w:rPr>
      </w:pPr>
      <w:r w:rsidRPr="00C7210B">
        <w:rPr>
          <w:rFonts w:ascii="Courier New" w:hAnsi="Courier New" w:cs="Courier New"/>
          <w:szCs w:val="24"/>
          <w:lang w:val="id-ID"/>
        </w:rPr>
        <w:t xml:space="preserve"> </w:t>
      </w:r>
      <w:proofErr w:type="spellStart"/>
      <w:r w:rsidRPr="00C7210B">
        <w:rPr>
          <w:rFonts w:ascii="Courier New" w:hAnsi="Courier New" w:cs="Courier New"/>
          <w:szCs w:val="24"/>
          <w:lang w:val="id-ID"/>
        </w:rPr>
        <w:t>where</w:t>
      </w:r>
      <w:proofErr w:type="spellEnd"/>
      <w:r w:rsidRPr="00C7210B">
        <w:rPr>
          <w:rFonts w:ascii="Courier New" w:hAnsi="Courier New" w:cs="Courier New"/>
          <w:szCs w:val="24"/>
          <w:lang w:val="id-ID"/>
        </w:rPr>
        <w:t xml:space="preserve"> </w:t>
      </w:r>
      <w:proofErr w:type="spellStart"/>
      <w:r w:rsidRPr="00C7210B">
        <w:rPr>
          <w:rFonts w:ascii="Courier New" w:hAnsi="Courier New" w:cs="Courier New"/>
          <w:szCs w:val="24"/>
          <w:lang w:val="id-ID"/>
        </w:rPr>
        <w:t>ins</w:t>
      </w:r>
      <w:proofErr w:type="spellEnd"/>
      <w:r w:rsidRPr="00C7210B">
        <w:rPr>
          <w:rFonts w:ascii="Courier New" w:hAnsi="Courier New" w:cs="Courier New"/>
          <w:szCs w:val="24"/>
          <w:lang w:val="id-ID"/>
        </w:rPr>
        <w:t xml:space="preserve"> E = T R E x E</w:t>
      </w:r>
    </w:p>
    <w:p w14:paraId="4AD9DF2C" w14:textId="77777777" w:rsidR="00C32A79" w:rsidRPr="00C7210B" w:rsidRDefault="00C32A79" w:rsidP="00C32A79">
      <w:pPr>
        <w:rPr>
          <w:rFonts w:ascii="Courier New" w:hAnsi="Courier New" w:cs="Courier New"/>
          <w:szCs w:val="24"/>
          <w:lang w:val="id-ID"/>
        </w:rPr>
      </w:pPr>
      <w:r w:rsidRPr="00C7210B">
        <w:rPr>
          <w:rFonts w:ascii="Courier New" w:hAnsi="Courier New" w:cs="Courier New"/>
          <w:szCs w:val="24"/>
          <w:lang w:val="id-ID"/>
        </w:rPr>
        <w:t xml:space="preserve">       </w:t>
      </w:r>
      <w:proofErr w:type="spellStart"/>
      <w:r w:rsidRPr="00C7210B">
        <w:rPr>
          <w:rFonts w:ascii="Courier New" w:hAnsi="Courier New" w:cs="Courier New"/>
          <w:szCs w:val="24"/>
          <w:lang w:val="id-ID"/>
        </w:rPr>
        <w:t>ins</w:t>
      </w:r>
      <w:proofErr w:type="spellEnd"/>
      <w:r w:rsidRPr="00C7210B">
        <w:rPr>
          <w:rFonts w:ascii="Courier New" w:hAnsi="Courier New" w:cs="Courier New"/>
          <w:szCs w:val="24"/>
          <w:lang w:val="id-ID"/>
        </w:rPr>
        <w:t xml:space="preserve"> s@(T </w:t>
      </w:r>
      <w:proofErr w:type="spellStart"/>
      <w:r w:rsidRPr="00C7210B">
        <w:rPr>
          <w:rFonts w:ascii="Courier New" w:hAnsi="Courier New" w:cs="Courier New"/>
          <w:szCs w:val="24"/>
          <w:lang w:val="id-ID"/>
        </w:rPr>
        <w:t>color</w:t>
      </w:r>
      <w:proofErr w:type="spellEnd"/>
      <w:r w:rsidRPr="00C7210B">
        <w:rPr>
          <w:rFonts w:ascii="Courier New" w:hAnsi="Courier New" w:cs="Courier New"/>
          <w:szCs w:val="24"/>
          <w:lang w:val="id-ID"/>
        </w:rPr>
        <w:t xml:space="preserve"> a y b) </w:t>
      </w:r>
    </w:p>
    <w:p w14:paraId="0A19FAE8" w14:textId="77777777" w:rsidR="00C32A79" w:rsidRPr="00C7210B" w:rsidRDefault="00C32A79" w:rsidP="00C32A79">
      <w:pPr>
        <w:ind w:left="720" w:firstLine="720"/>
        <w:rPr>
          <w:rFonts w:ascii="Courier New" w:hAnsi="Courier New" w:cs="Courier New"/>
          <w:szCs w:val="24"/>
          <w:lang w:val="id-ID"/>
        </w:rPr>
      </w:pPr>
      <w:r w:rsidRPr="00C7210B">
        <w:rPr>
          <w:rFonts w:ascii="Courier New" w:hAnsi="Courier New" w:cs="Courier New"/>
          <w:szCs w:val="24"/>
          <w:lang w:val="id-ID"/>
        </w:rPr>
        <w:t xml:space="preserve">| x &lt; y     = </w:t>
      </w:r>
      <w:proofErr w:type="spellStart"/>
      <w:r w:rsidRPr="00C7210B">
        <w:rPr>
          <w:rFonts w:ascii="Courier New" w:hAnsi="Courier New" w:cs="Courier New"/>
          <w:szCs w:val="24"/>
          <w:lang w:val="id-ID"/>
        </w:rPr>
        <w:t>balance</w:t>
      </w:r>
      <w:proofErr w:type="spellEnd"/>
      <w:r w:rsidRPr="00C7210B">
        <w:rPr>
          <w:rFonts w:ascii="Courier New" w:hAnsi="Courier New" w:cs="Courier New"/>
          <w:szCs w:val="24"/>
          <w:lang w:val="id-ID"/>
        </w:rPr>
        <w:t xml:space="preserve"> </w:t>
      </w:r>
      <w:proofErr w:type="spellStart"/>
      <w:r w:rsidRPr="00C7210B">
        <w:rPr>
          <w:rFonts w:ascii="Courier New" w:hAnsi="Courier New" w:cs="Courier New"/>
          <w:szCs w:val="24"/>
          <w:lang w:val="id-ID"/>
        </w:rPr>
        <w:t>color</w:t>
      </w:r>
      <w:proofErr w:type="spellEnd"/>
      <w:r w:rsidRPr="00C7210B">
        <w:rPr>
          <w:rFonts w:ascii="Courier New" w:hAnsi="Courier New" w:cs="Courier New"/>
          <w:szCs w:val="24"/>
          <w:lang w:val="id-ID"/>
        </w:rPr>
        <w:t xml:space="preserve"> (</w:t>
      </w:r>
      <w:proofErr w:type="spellStart"/>
      <w:r w:rsidRPr="00C7210B">
        <w:rPr>
          <w:rFonts w:ascii="Courier New" w:hAnsi="Courier New" w:cs="Courier New"/>
          <w:szCs w:val="24"/>
          <w:lang w:val="id-ID"/>
        </w:rPr>
        <w:t>ins</w:t>
      </w:r>
      <w:proofErr w:type="spellEnd"/>
      <w:r w:rsidRPr="00C7210B">
        <w:rPr>
          <w:rFonts w:ascii="Courier New" w:hAnsi="Courier New" w:cs="Courier New"/>
          <w:szCs w:val="24"/>
          <w:lang w:val="id-ID"/>
        </w:rPr>
        <w:t xml:space="preserve"> a) y          </w:t>
      </w:r>
    </w:p>
    <w:p w14:paraId="3F13B636" w14:textId="7FA41943" w:rsidR="00C32A79" w:rsidRPr="00C7210B" w:rsidRDefault="00C32A79" w:rsidP="00C32A79">
      <w:pPr>
        <w:ind w:left="720" w:firstLine="720"/>
        <w:rPr>
          <w:rFonts w:ascii="Courier New" w:hAnsi="Courier New" w:cs="Courier New"/>
          <w:szCs w:val="24"/>
          <w:lang w:val="id-ID"/>
        </w:rPr>
      </w:pPr>
      <w:r w:rsidRPr="00C7210B">
        <w:rPr>
          <w:rFonts w:ascii="Courier New" w:hAnsi="Courier New" w:cs="Courier New"/>
          <w:szCs w:val="24"/>
          <w:lang w:val="id-ID"/>
        </w:rPr>
        <w:t xml:space="preserve">| x &gt; y     = </w:t>
      </w:r>
      <w:proofErr w:type="spellStart"/>
      <w:r w:rsidRPr="00C7210B">
        <w:rPr>
          <w:rFonts w:ascii="Courier New" w:hAnsi="Courier New" w:cs="Courier New"/>
          <w:szCs w:val="24"/>
          <w:lang w:val="id-ID"/>
        </w:rPr>
        <w:t>balance</w:t>
      </w:r>
      <w:proofErr w:type="spellEnd"/>
      <w:r w:rsidRPr="00C7210B">
        <w:rPr>
          <w:rFonts w:ascii="Courier New" w:hAnsi="Courier New" w:cs="Courier New"/>
          <w:szCs w:val="24"/>
          <w:lang w:val="id-ID"/>
        </w:rPr>
        <w:t xml:space="preserve"> </w:t>
      </w:r>
      <w:proofErr w:type="spellStart"/>
      <w:r w:rsidRPr="00C7210B">
        <w:rPr>
          <w:rFonts w:ascii="Courier New" w:hAnsi="Courier New" w:cs="Courier New"/>
          <w:szCs w:val="24"/>
          <w:lang w:val="id-ID"/>
        </w:rPr>
        <w:t>color</w:t>
      </w:r>
      <w:proofErr w:type="spellEnd"/>
      <w:r w:rsidRPr="00C7210B">
        <w:rPr>
          <w:rFonts w:ascii="Courier New" w:hAnsi="Courier New" w:cs="Courier New"/>
          <w:szCs w:val="24"/>
          <w:lang w:val="id-ID"/>
        </w:rPr>
        <w:t xml:space="preserve"> a y (</w:t>
      </w:r>
      <w:proofErr w:type="spellStart"/>
      <w:r w:rsidRPr="00C7210B">
        <w:rPr>
          <w:rFonts w:ascii="Courier New" w:hAnsi="Courier New" w:cs="Courier New"/>
          <w:szCs w:val="24"/>
          <w:lang w:val="id-ID"/>
        </w:rPr>
        <w:t>ins</w:t>
      </w:r>
      <w:proofErr w:type="spellEnd"/>
      <w:r w:rsidRPr="00C7210B">
        <w:rPr>
          <w:rFonts w:ascii="Courier New" w:hAnsi="Courier New" w:cs="Courier New"/>
          <w:szCs w:val="24"/>
          <w:lang w:val="id-ID"/>
        </w:rPr>
        <w:t xml:space="preserve"> b)</w:t>
      </w:r>
    </w:p>
    <w:p w14:paraId="5999D462" w14:textId="41314744" w:rsidR="00C32A79" w:rsidRPr="00C7210B" w:rsidRDefault="00C32A79" w:rsidP="00C32A79">
      <w:pPr>
        <w:ind w:left="720" w:firstLine="720"/>
        <w:rPr>
          <w:rFonts w:ascii="Courier New" w:hAnsi="Courier New" w:cs="Courier New"/>
          <w:szCs w:val="24"/>
          <w:lang w:val="id-ID"/>
        </w:rPr>
      </w:pPr>
      <w:r w:rsidRPr="00C7210B">
        <w:rPr>
          <w:rFonts w:ascii="Courier New" w:hAnsi="Courier New" w:cs="Courier New"/>
          <w:szCs w:val="24"/>
          <w:lang w:val="id-ID"/>
        </w:rPr>
        <w:lastRenderedPageBreak/>
        <w:t xml:space="preserve">| </w:t>
      </w:r>
      <w:proofErr w:type="spellStart"/>
      <w:r w:rsidRPr="00C7210B">
        <w:rPr>
          <w:rFonts w:ascii="Courier New" w:hAnsi="Courier New" w:cs="Courier New"/>
          <w:szCs w:val="24"/>
          <w:lang w:val="id-ID"/>
        </w:rPr>
        <w:t>otherwise</w:t>
      </w:r>
      <w:proofErr w:type="spellEnd"/>
      <w:r w:rsidRPr="00C7210B">
        <w:rPr>
          <w:rFonts w:ascii="Courier New" w:hAnsi="Courier New" w:cs="Courier New"/>
          <w:szCs w:val="24"/>
          <w:lang w:val="id-ID"/>
        </w:rPr>
        <w:t xml:space="preserve"> = s</w:t>
      </w:r>
    </w:p>
    <w:p w14:paraId="61B1421A" w14:textId="07EAB501" w:rsidR="00C32A79" w:rsidRPr="00C7210B" w:rsidRDefault="00C32A79" w:rsidP="00C32A79">
      <w:pPr>
        <w:rPr>
          <w:szCs w:val="24"/>
          <w:lang w:val="id-ID"/>
        </w:rPr>
      </w:pPr>
      <w:r w:rsidRPr="00C7210B">
        <w:rPr>
          <w:szCs w:val="24"/>
          <w:lang w:val="id-ID"/>
        </w:rPr>
        <w:t xml:space="preserve">Dapat terlihat bawah fungsi </w:t>
      </w:r>
      <w:proofErr w:type="spellStart"/>
      <w:r w:rsidRPr="00C7210B">
        <w:rPr>
          <w:rFonts w:ascii="Courier New" w:hAnsi="Courier New" w:cs="Courier New"/>
          <w:szCs w:val="24"/>
          <w:lang w:val="id-ID"/>
        </w:rPr>
        <w:t>insert</w:t>
      </w:r>
      <w:proofErr w:type="spellEnd"/>
      <w:r w:rsidRPr="00C7210B">
        <w:rPr>
          <w:i/>
          <w:iCs/>
          <w:szCs w:val="24"/>
          <w:lang w:val="id-ID"/>
        </w:rPr>
        <w:t xml:space="preserve"> </w:t>
      </w:r>
      <w:r w:rsidRPr="00C7210B">
        <w:rPr>
          <w:szCs w:val="24"/>
          <w:lang w:val="id-ID"/>
        </w:rPr>
        <w:t xml:space="preserve">menggunakan fungsi </w:t>
      </w:r>
      <w:proofErr w:type="spellStart"/>
      <w:r w:rsidR="00282199">
        <w:rPr>
          <w:rFonts w:ascii="Courier New" w:hAnsi="Courier New" w:cs="Courier New"/>
          <w:szCs w:val="24"/>
          <w:lang w:val="id-ID"/>
        </w:rPr>
        <w:t>blacken</w:t>
      </w:r>
      <w:proofErr w:type="spellEnd"/>
      <w:r w:rsidR="00282199">
        <w:rPr>
          <w:rFonts w:ascii="Courier New" w:hAnsi="Courier New" w:cs="Courier New"/>
          <w:szCs w:val="24"/>
          <w:lang w:val="id-ID"/>
        </w:rPr>
        <w:t>’</w:t>
      </w:r>
      <w:r w:rsidRPr="00C7210B">
        <w:rPr>
          <w:szCs w:val="24"/>
          <w:lang w:val="id-ID"/>
        </w:rPr>
        <w:t xml:space="preserve"> dan </w:t>
      </w:r>
      <w:proofErr w:type="spellStart"/>
      <w:r w:rsidRPr="00C7210B">
        <w:rPr>
          <w:rFonts w:ascii="Courier New" w:hAnsi="Courier New" w:cs="Courier New"/>
          <w:szCs w:val="24"/>
          <w:lang w:val="id-ID"/>
        </w:rPr>
        <w:t>balance</w:t>
      </w:r>
      <w:proofErr w:type="spellEnd"/>
      <w:r w:rsidRPr="00C7210B">
        <w:rPr>
          <w:szCs w:val="24"/>
          <w:lang w:val="id-ID"/>
        </w:rPr>
        <w:t xml:space="preserve">. Sesuai dengan penggunaannya dalam fungsi tersebut, fungsi </w:t>
      </w:r>
      <w:proofErr w:type="spellStart"/>
      <w:r w:rsidR="00282199">
        <w:rPr>
          <w:rFonts w:ascii="Courier New" w:hAnsi="Courier New" w:cs="Courier New"/>
          <w:szCs w:val="24"/>
          <w:lang w:val="id-ID"/>
        </w:rPr>
        <w:t>blacken</w:t>
      </w:r>
      <w:proofErr w:type="spellEnd"/>
      <w:r w:rsidR="00282199">
        <w:rPr>
          <w:rFonts w:ascii="Courier New" w:hAnsi="Courier New" w:cs="Courier New"/>
          <w:szCs w:val="24"/>
          <w:lang w:val="id-ID"/>
        </w:rPr>
        <w:t>’</w:t>
      </w:r>
      <w:r w:rsidRPr="00C7210B">
        <w:rPr>
          <w:szCs w:val="24"/>
          <w:lang w:val="id-ID"/>
        </w:rPr>
        <w:t xml:space="preserve"> dan </w:t>
      </w:r>
      <w:proofErr w:type="spellStart"/>
      <w:r w:rsidRPr="00C7210B">
        <w:rPr>
          <w:rFonts w:ascii="Courier New" w:hAnsi="Courier New" w:cs="Courier New"/>
          <w:szCs w:val="24"/>
          <w:lang w:val="id-ID"/>
        </w:rPr>
        <w:t>balance</w:t>
      </w:r>
      <w:proofErr w:type="spellEnd"/>
      <w:r w:rsidRPr="00C7210B">
        <w:rPr>
          <w:szCs w:val="24"/>
          <w:lang w:val="id-ID"/>
        </w:rPr>
        <w:t xml:space="preserve"> harus memiliki </w:t>
      </w:r>
      <w:proofErr w:type="spellStart"/>
      <w:r w:rsidRPr="00C7210B">
        <w:rPr>
          <w:i/>
          <w:iCs/>
          <w:szCs w:val="24"/>
          <w:lang w:val="id-ID"/>
        </w:rPr>
        <w:t>postcondition</w:t>
      </w:r>
      <w:proofErr w:type="spellEnd"/>
      <w:r w:rsidRPr="00C7210B">
        <w:rPr>
          <w:szCs w:val="24"/>
          <w:lang w:val="id-ID"/>
        </w:rPr>
        <w:t xml:space="preserve"> yang sama dengan fungsi </w:t>
      </w:r>
      <w:proofErr w:type="spellStart"/>
      <w:r w:rsidRPr="00C7210B">
        <w:rPr>
          <w:szCs w:val="24"/>
          <w:lang w:val="id-ID"/>
        </w:rPr>
        <w:t>insert</w:t>
      </w:r>
      <w:proofErr w:type="spellEnd"/>
      <w:r w:rsidR="004752D1" w:rsidRPr="00C7210B">
        <w:rPr>
          <w:szCs w:val="24"/>
          <w:lang w:val="id-ID"/>
        </w:rPr>
        <w:t xml:space="preserve">. Fungsi </w:t>
      </w:r>
      <w:proofErr w:type="spellStart"/>
      <w:r w:rsidR="00282199">
        <w:rPr>
          <w:rFonts w:ascii="Courier New" w:hAnsi="Courier New" w:cs="Courier New"/>
          <w:szCs w:val="24"/>
          <w:lang w:val="id-ID"/>
        </w:rPr>
        <w:t>blacken</w:t>
      </w:r>
      <w:proofErr w:type="spellEnd"/>
      <w:r w:rsidR="00282199">
        <w:rPr>
          <w:rFonts w:ascii="Courier New" w:hAnsi="Courier New" w:cs="Courier New"/>
          <w:szCs w:val="24"/>
          <w:lang w:val="id-ID"/>
        </w:rPr>
        <w:t>’</w:t>
      </w:r>
      <w:r w:rsidR="004752D1" w:rsidRPr="00C7210B">
        <w:rPr>
          <w:szCs w:val="24"/>
          <w:lang w:val="id-ID"/>
        </w:rPr>
        <w:t xml:space="preserve">  dan </w:t>
      </w:r>
      <w:proofErr w:type="spellStart"/>
      <w:r w:rsidR="004752D1" w:rsidRPr="00C7210B">
        <w:rPr>
          <w:rFonts w:ascii="Courier New" w:hAnsi="Courier New" w:cs="Courier New"/>
          <w:szCs w:val="24"/>
          <w:lang w:val="id-ID"/>
        </w:rPr>
        <w:t>balance</w:t>
      </w:r>
      <w:proofErr w:type="spellEnd"/>
      <w:r w:rsidR="004752D1" w:rsidRPr="00C7210B">
        <w:rPr>
          <w:szCs w:val="24"/>
          <w:lang w:val="id-ID"/>
        </w:rPr>
        <w:t xml:space="preserve"> tidak menggunakan fungsi lain sehingga tidak ada fungsi lain yang membutuhkan spesifikasi tambahan.</w:t>
      </w:r>
    </w:p>
    <w:p w14:paraId="50BFCFA7" w14:textId="732EA45A" w:rsidR="00593130" w:rsidRPr="00C7210B" w:rsidRDefault="00593130" w:rsidP="00C32A79">
      <w:pPr>
        <w:rPr>
          <w:szCs w:val="24"/>
          <w:lang w:val="id-ID"/>
        </w:rPr>
      </w:pPr>
      <w:r w:rsidRPr="00C7210B">
        <w:rPr>
          <w:szCs w:val="24"/>
          <w:lang w:val="id-ID"/>
        </w:rPr>
        <w:t xml:space="preserve">Sementara itu fungsi </w:t>
      </w:r>
      <w:proofErr w:type="spellStart"/>
      <w:r w:rsidRPr="00C7210B">
        <w:rPr>
          <w:rFonts w:ascii="Courier New" w:hAnsi="Courier New" w:cs="Courier New"/>
          <w:szCs w:val="24"/>
          <w:lang w:val="id-ID"/>
        </w:rPr>
        <w:t>delete</w:t>
      </w:r>
      <w:proofErr w:type="spellEnd"/>
      <w:r w:rsidRPr="00C7210B">
        <w:rPr>
          <w:szCs w:val="24"/>
          <w:lang w:val="id-ID"/>
        </w:rPr>
        <w:t xml:space="preserve"> lebih banyak menggunakan fungsi pembantu karena sifat fungsi tersebut lebih kompleks dari fungsi </w:t>
      </w:r>
      <w:proofErr w:type="spellStart"/>
      <w:r w:rsidRPr="00C7210B">
        <w:rPr>
          <w:rFonts w:ascii="Courier New" w:hAnsi="Courier New" w:cs="Courier New"/>
          <w:szCs w:val="24"/>
          <w:lang w:val="id-ID"/>
        </w:rPr>
        <w:t>insert</w:t>
      </w:r>
      <w:proofErr w:type="spellEnd"/>
      <w:r w:rsidRPr="00C7210B">
        <w:rPr>
          <w:szCs w:val="24"/>
          <w:lang w:val="id-ID"/>
        </w:rPr>
        <w:t>. Pada permukaan</w:t>
      </w:r>
      <w:r w:rsidR="00643DFE" w:rsidRPr="00C7210B">
        <w:rPr>
          <w:szCs w:val="24"/>
          <w:lang w:val="id-ID"/>
        </w:rPr>
        <w:t>n</w:t>
      </w:r>
      <w:r w:rsidRPr="00C7210B">
        <w:rPr>
          <w:szCs w:val="24"/>
          <w:lang w:val="id-ID"/>
        </w:rPr>
        <w:t xml:space="preserve">ya, fungsi </w:t>
      </w:r>
      <w:proofErr w:type="spellStart"/>
      <w:r w:rsidRPr="00C7210B">
        <w:rPr>
          <w:rFonts w:ascii="Courier New" w:hAnsi="Courier New" w:cs="Courier New"/>
          <w:szCs w:val="24"/>
          <w:lang w:val="id-ID"/>
        </w:rPr>
        <w:t>delete</w:t>
      </w:r>
      <w:proofErr w:type="spellEnd"/>
      <w:r w:rsidRPr="00C7210B">
        <w:rPr>
          <w:szCs w:val="24"/>
          <w:lang w:val="id-ID"/>
        </w:rPr>
        <w:t xml:space="preserve"> sendiri memiliki </w:t>
      </w:r>
      <w:proofErr w:type="spellStart"/>
      <w:r w:rsidRPr="00C7210B">
        <w:rPr>
          <w:i/>
          <w:iCs/>
          <w:szCs w:val="24"/>
          <w:lang w:val="id-ID"/>
        </w:rPr>
        <w:t>syntax</w:t>
      </w:r>
      <w:proofErr w:type="spellEnd"/>
      <w:r w:rsidRPr="00C7210B">
        <w:rPr>
          <w:szCs w:val="24"/>
          <w:lang w:val="id-ID"/>
        </w:rPr>
        <w:t xml:space="preserve"> yang sangat sederhana:</w:t>
      </w:r>
    </w:p>
    <w:p w14:paraId="7173E7A3" w14:textId="77777777" w:rsidR="00593130" w:rsidRPr="00C7210B" w:rsidRDefault="00593130" w:rsidP="00593130">
      <w:pPr>
        <w:rPr>
          <w:rFonts w:ascii="Courier New" w:hAnsi="Courier New" w:cs="Courier New"/>
          <w:szCs w:val="24"/>
          <w:lang w:val="id-ID"/>
        </w:rPr>
      </w:pPr>
      <w:proofErr w:type="spellStart"/>
      <w:r w:rsidRPr="00C7210B">
        <w:rPr>
          <w:rFonts w:ascii="Courier New" w:hAnsi="Courier New" w:cs="Courier New"/>
          <w:szCs w:val="24"/>
          <w:lang w:val="id-ID"/>
        </w:rPr>
        <w:t>delete</w:t>
      </w:r>
      <w:proofErr w:type="spellEnd"/>
      <w:r w:rsidRPr="00C7210B">
        <w:rPr>
          <w:rFonts w:ascii="Courier New" w:hAnsi="Courier New" w:cs="Courier New"/>
          <w:szCs w:val="24"/>
          <w:lang w:val="id-ID"/>
        </w:rPr>
        <w:t xml:space="preserve"> :: (</w:t>
      </w:r>
      <w:proofErr w:type="spellStart"/>
      <w:r w:rsidRPr="00C7210B">
        <w:rPr>
          <w:rFonts w:ascii="Courier New" w:hAnsi="Courier New" w:cs="Courier New"/>
          <w:szCs w:val="24"/>
          <w:lang w:val="id-ID"/>
        </w:rPr>
        <w:t>Ord</w:t>
      </w:r>
      <w:proofErr w:type="spellEnd"/>
      <w:r w:rsidRPr="00C7210B">
        <w:rPr>
          <w:rFonts w:ascii="Courier New" w:hAnsi="Courier New" w:cs="Courier New"/>
          <w:szCs w:val="24"/>
          <w:lang w:val="id-ID"/>
        </w:rPr>
        <w:t xml:space="preserve"> a) =&gt; a -&gt; </w:t>
      </w:r>
      <w:proofErr w:type="spellStart"/>
      <w:r w:rsidRPr="00C7210B">
        <w:rPr>
          <w:rFonts w:ascii="Courier New" w:hAnsi="Courier New" w:cs="Courier New"/>
          <w:szCs w:val="24"/>
          <w:lang w:val="id-ID"/>
        </w:rPr>
        <w:t>RBSet</w:t>
      </w:r>
      <w:proofErr w:type="spellEnd"/>
      <w:r w:rsidRPr="00C7210B">
        <w:rPr>
          <w:rFonts w:ascii="Courier New" w:hAnsi="Courier New" w:cs="Courier New"/>
          <w:szCs w:val="24"/>
          <w:lang w:val="id-ID"/>
        </w:rPr>
        <w:t xml:space="preserve"> a -&gt; </w:t>
      </w:r>
      <w:proofErr w:type="spellStart"/>
      <w:r w:rsidRPr="00C7210B">
        <w:rPr>
          <w:rFonts w:ascii="Courier New" w:hAnsi="Courier New" w:cs="Courier New"/>
          <w:szCs w:val="24"/>
          <w:lang w:val="id-ID"/>
        </w:rPr>
        <w:t>RBSet</w:t>
      </w:r>
      <w:proofErr w:type="spellEnd"/>
      <w:r w:rsidRPr="00C7210B">
        <w:rPr>
          <w:rFonts w:ascii="Courier New" w:hAnsi="Courier New" w:cs="Courier New"/>
          <w:szCs w:val="24"/>
          <w:lang w:val="id-ID"/>
        </w:rPr>
        <w:t xml:space="preserve"> a</w:t>
      </w:r>
    </w:p>
    <w:p w14:paraId="26D7440A" w14:textId="068A5C51" w:rsidR="00593130" w:rsidRPr="00C7210B" w:rsidRDefault="00593130" w:rsidP="00593130">
      <w:pPr>
        <w:rPr>
          <w:rFonts w:ascii="Courier New" w:hAnsi="Courier New" w:cs="Courier New"/>
          <w:szCs w:val="24"/>
          <w:lang w:val="id-ID"/>
        </w:rPr>
      </w:pPr>
      <w:proofErr w:type="spellStart"/>
      <w:r w:rsidRPr="00C7210B">
        <w:rPr>
          <w:rFonts w:ascii="Courier New" w:hAnsi="Courier New" w:cs="Courier New"/>
          <w:szCs w:val="24"/>
          <w:lang w:val="id-ID"/>
        </w:rPr>
        <w:t>delete</w:t>
      </w:r>
      <w:proofErr w:type="spellEnd"/>
      <w:r w:rsidRPr="00C7210B">
        <w:rPr>
          <w:rFonts w:ascii="Courier New" w:hAnsi="Courier New" w:cs="Courier New"/>
          <w:szCs w:val="24"/>
          <w:lang w:val="id-ID"/>
        </w:rPr>
        <w:t xml:space="preserve"> x s = </w:t>
      </w:r>
      <w:proofErr w:type="spellStart"/>
      <w:r w:rsidRPr="00C7210B">
        <w:rPr>
          <w:rFonts w:ascii="Courier New" w:hAnsi="Courier New" w:cs="Courier New"/>
          <w:szCs w:val="24"/>
          <w:lang w:val="id-ID"/>
        </w:rPr>
        <w:t>blacken</w:t>
      </w:r>
      <w:proofErr w:type="spellEnd"/>
      <w:r w:rsidRPr="00C7210B">
        <w:rPr>
          <w:rFonts w:ascii="Courier New" w:hAnsi="Courier New" w:cs="Courier New"/>
          <w:szCs w:val="24"/>
          <w:lang w:val="id-ID"/>
        </w:rPr>
        <w:t xml:space="preserve"> (</w:t>
      </w:r>
      <w:proofErr w:type="spellStart"/>
      <w:r w:rsidRPr="00C7210B">
        <w:rPr>
          <w:rFonts w:ascii="Courier New" w:hAnsi="Courier New" w:cs="Courier New"/>
          <w:szCs w:val="24"/>
          <w:lang w:val="id-ID"/>
        </w:rPr>
        <w:t>del</w:t>
      </w:r>
      <w:proofErr w:type="spellEnd"/>
      <w:r w:rsidRPr="00C7210B">
        <w:rPr>
          <w:rFonts w:ascii="Courier New" w:hAnsi="Courier New" w:cs="Courier New"/>
          <w:szCs w:val="24"/>
          <w:lang w:val="id-ID"/>
        </w:rPr>
        <w:t xml:space="preserve"> x s)</w:t>
      </w:r>
    </w:p>
    <w:p w14:paraId="50C5293D" w14:textId="771D62B8" w:rsidR="00593130" w:rsidRPr="00C7210B" w:rsidRDefault="00593130" w:rsidP="00C32A79">
      <w:pPr>
        <w:rPr>
          <w:szCs w:val="24"/>
          <w:lang w:val="id-ID"/>
        </w:rPr>
      </w:pPr>
      <w:r w:rsidRPr="00C7210B">
        <w:rPr>
          <w:szCs w:val="24"/>
          <w:lang w:val="id-ID"/>
        </w:rPr>
        <w:t xml:space="preserve">Sama dengan kasus sebelumnya, </w:t>
      </w:r>
      <w:proofErr w:type="spellStart"/>
      <w:r w:rsidRPr="00C7210B">
        <w:rPr>
          <w:rFonts w:ascii="Courier New" w:hAnsi="Courier New" w:cs="Courier New"/>
          <w:szCs w:val="24"/>
          <w:lang w:val="id-ID"/>
        </w:rPr>
        <w:t>blacken</w:t>
      </w:r>
      <w:proofErr w:type="spellEnd"/>
      <w:r w:rsidRPr="00C7210B">
        <w:rPr>
          <w:szCs w:val="24"/>
          <w:lang w:val="id-ID"/>
        </w:rPr>
        <w:t xml:space="preserve"> harus memiliki </w:t>
      </w:r>
      <w:proofErr w:type="spellStart"/>
      <w:r w:rsidRPr="00C7210B">
        <w:rPr>
          <w:i/>
          <w:iCs/>
          <w:szCs w:val="24"/>
          <w:lang w:val="id-ID"/>
        </w:rPr>
        <w:t>postcondition</w:t>
      </w:r>
      <w:proofErr w:type="spellEnd"/>
      <w:r w:rsidRPr="00C7210B">
        <w:rPr>
          <w:szCs w:val="24"/>
          <w:lang w:val="id-ID"/>
        </w:rPr>
        <w:t xml:space="preserve"> yang sama dengan </w:t>
      </w:r>
      <w:proofErr w:type="spellStart"/>
      <w:r w:rsidRPr="00C7210B">
        <w:rPr>
          <w:rFonts w:ascii="Courier New" w:hAnsi="Courier New" w:cs="Courier New"/>
          <w:szCs w:val="24"/>
          <w:lang w:val="id-ID"/>
        </w:rPr>
        <w:t>delete</w:t>
      </w:r>
      <w:proofErr w:type="spellEnd"/>
      <w:r w:rsidRPr="00C7210B">
        <w:rPr>
          <w:szCs w:val="24"/>
          <w:lang w:val="id-ID"/>
        </w:rPr>
        <w:t xml:space="preserve">. Namun, </w:t>
      </w:r>
      <w:proofErr w:type="spellStart"/>
      <w:r w:rsidRPr="00C7210B">
        <w:rPr>
          <w:rFonts w:ascii="Courier New" w:hAnsi="Courier New" w:cs="Courier New"/>
          <w:szCs w:val="24"/>
          <w:lang w:val="id-ID"/>
        </w:rPr>
        <w:t>blacken</w:t>
      </w:r>
      <w:proofErr w:type="spellEnd"/>
      <w:r w:rsidRPr="00C7210B">
        <w:rPr>
          <w:szCs w:val="24"/>
          <w:lang w:val="id-ID"/>
        </w:rPr>
        <w:t xml:space="preserve"> menerima pohon dari fungsi </w:t>
      </w:r>
      <w:proofErr w:type="spellStart"/>
      <w:r w:rsidRPr="00C7210B">
        <w:rPr>
          <w:rFonts w:ascii="Courier New" w:hAnsi="Courier New" w:cs="Courier New"/>
          <w:szCs w:val="24"/>
          <w:lang w:val="id-ID"/>
        </w:rPr>
        <w:t>del</w:t>
      </w:r>
      <w:proofErr w:type="spellEnd"/>
      <w:r w:rsidRPr="00C7210B">
        <w:rPr>
          <w:szCs w:val="24"/>
          <w:lang w:val="id-ID"/>
        </w:rPr>
        <w:t xml:space="preserve"> yang bisa memberikan pohon yang berbentuk apa</w:t>
      </w:r>
      <w:r w:rsidR="00643DFE" w:rsidRPr="00C7210B">
        <w:rPr>
          <w:szCs w:val="24"/>
          <w:lang w:val="id-ID"/>
        </w:rPr>
        <w:t xml:space="preserve"> </w:t>
      </w:r>
      <w:r w:rsidRPr="00C7210B">
        <w:rPr>
          <w:szCs w:val="24"/>
          <w:lang w:val="id-ID"/>
        </w:rPr>
        <w:t xml:space="preserve">pun. </w:t>
      </w:r>
      <w:r w:rsidR="00BD601F" w:rsidRPr="00C7210B">
        <w:rPr>
          <w:szCs w:val="24"/>
          <w:lang w:val="id-ID"/>
        </w:rPr>
        <w:t xml:space="preserve">Fungsi </w:t>
      </w:r>
      <w:proofErr w:type="spellStart"/>
      <w:r w:rsidR="00BD601F" w:rsidRPr="00C7210B">
        <w:rPr>
          <w:rFonts w:ascii="Courier New" w:hAnsi="Courier New" w:cs="Courier New"/>
          <w:szCs w:val="24"/>
          <w:lang w:val="id-ID"/>
        </w:rPr>
        <w:t>blacken</w:t>
      </w:r>
      <w:proofErr w:type="spellEnd"/>
      <w:r w:rsidR="00BD601F" w:rsidRPr="00C7210B">
        <w:rPr>
          <w:szCs w:val="24"/>
          <w:lang w:val="id-ID"/>
        </w:rPr>
        <w:t xml:space="preserve"> juga belum tentu bisa mengubah pohon berbentuk apa</w:t>
      </w:r>
      <w:r w:rsidR="00643DFE" w:rsidRPr="00C7210B">
        <w:rPr>
          <w:szCs w:val="24"/>
          <w:lang w:val="id-ID"/>
        </w:rPr>
        <w:t xml:space="preserve"> </w:t>
      </w:r>
      <w:r w:rsidR="00BD601F" w:rsidRPr="00C7210B">
        <w:rPr>
          <w:szCs w:val="24"/>
          <w:lang w:val="id-ID"/>
        </w:rPr>
        <w:t xml:space="preserve">pun menjadi pohon yang memiliki kondisi yang sesuai dengan </w:t>
      </w:r>
      <w:proofErr w:type="spellStart"/>
      <w:r w:rsidR="00BD601F" w:rsidRPr="00C7210B">
        <w:rPr>
          <w:i/>
          <w:iCs/>
          <w:szCs w:val="24"/>
          <w:lang w:val="id-ID"/>
        </w:rPr>
        <w:t>postcondition</w:t>
      </w:r>
      <w:proofErr w:type="spellEnd"/>
      <w:r w:rsidR="00BD601F" w:rsidRPr="00C7210B">
        <w:rPr>
          <w:i/>
          <w:iCs/>
          <w:szCs w:val="24"/>
          <w:lang w:val="id-ID"/>
        </w:rPr>
        <w:t xml:space="preserve"> </w:t>
      </w:r>
      <w:r w:rsidR="00BD601F" w:rsidRPr="00C7210B">
        <w:rPr>
          <w:szCs w:val="24"/>
          <w:lang w:val="id-ID"/>
        </w:rPr>
        <w:t xml:space="preserve">yang dimiliki oleh </w:t>
      </w:r>
      <w:proofErr w:type="spellStart"/>
      <w:r w:rsidR="00BD601F" w:rsidRPr="00C7210B">
        <w:rPr>
          <w:rFonts w:ascii="Courier New" w:hAnsi="Courier New" w:cs="Courier New"/>
          <w:szCs w:val="24"/>
          <w:lang w:val="id-ID"/>
        </w:rPr>
        <w:t>delete</w:t>
      </w:r>
      <w:proofErr w:type="spellEnd"/>
      <w:r w:rsidR="00BD601F" w:rsidRPr="00C7210B">
        <w:rPr>
          <w:szCs w:val="24"/>
          <w:lang w:val="id-ID"/>
        </w:rPr>
        <w:t xml:space="preserve">. Oleh karena itu, </w:t>
      </w:r>
      <w:proofErr w:type="spellStart"/>
      <w:r w:rsidR="00BD601F" w:rsidRPr="00C7210B">
        <w:rPr>
          <w:rFonts w:ascii="Courier New" w:hAnsi="Courier New" w:cs="Courier New"/>
          <w:szCs w:val="24"/>
          <w:lang w:val="id-ID"/>
        </w:rPr>
        <w:t>blacken</w:t>
      </w:r>
      <w:proofErr w:type="spellEnd"/>
      <w:r w:rsidR="00BD601F" w:rsidRPr="00C7210B">
        <w:rPr>
          <w:szCs w:val="24"/>
          <w:lang w:val="id-ID"/>
        </w:rPr>
        <w:t xml:space="preserve"> harus menetapkan </w:t>
      </w:r>
      <w:proofErr w:type="spellStart"/>
      <w:r w:rsidR="00BD601F" w:rsidRPr="00C7210B">
        <w:rPr>
          <w:i/>
          <w:iCs/>
          <w:szCs w:val="24"/>
          <w:lang w:val="id-ID"/>
        </w:rPr>
        <w:t>precondition</w:t>
      </w:r>
      <w:proofErr w:type="spellEnd"/>
      <w:r w:rsidR="00BD601F" w:rsidRPr="00C7210B">
        <w:rPr>
          <w:i/>
          <w:iCs/>
          <w:szCs w:val="24"/>
          <w:lang w:val="id-ID"/>
        </w:rPr>
        <w:t xml:space="preserve"> </w:t>
      </w:r>
      <w:r w:rsidR="00BD601F" w:rsidRPr="00C7210B">
        <w:rPr>
          <w:szCs w:val="24"/>
          <w:lang w:val="id-ID"/>
        </w:rPr>
        <w:t xml:space="preserve">yang seluas-luasnya yang masih memungkinkan fungsi tersebut untuk menghasilkan </w:t>
      </w:r>
      <w:proofErr w:type="spellStart"/>
      <w:r w:rsidR="00BD601F" w:rsidRPr="00C7210B">
        <w:rPr>
          <w:i/>
          <w:iCs/>
          <w:szCs w:val="24"/>
          <w:lang w:val="id-ID"/>
        </w:rPr>
        <w:t>postcondition</w:t>
      </w:r>
      <w:proofErr w:type="spellEnd"/>
      <w:r w:rsidR="00BD601F" w:rsidRPr="00C7210B">
        <w:rPr>
          <w:szCs w:val="24"/>
          <w:lang w:val="id-ID"/>
        </w:rPr>
        <w:t xml:space="preserve"> yang diinginkan dan fungsi </w:t>
      </w:r>
      <w:proofErr w:type="spellStart"/>
      <w:r w:rsidR="00BD601F" w:rsidRPr="00C7210B">
        <w:rPr>
          <w:rFonts w:ascii="Courier New" w:hAnsi="Courier New" w:cs="Courier New"/>
          <w:szCs w:val="24"/>
          <w:lang w:val="id-ID"/>
        </w:rPr>
        <w:t>del</w:t>
      </w:r>
      <w:proofErr w:type="spellEnd"/>
      <w:r w:rsidR="00BD601F" w:rsidRPr="00C7210B">
        <w:rPr>
          <w:szCs w:val="24"/>
          <w:lang w:val="id-ID"/>
        </w:rPr>
        <w:t xml:space="preserve"> harus memiliki </w:t>
      </w:r>
      <w:proofErr w:type="spellStart"/>
      <w:r w:rsidR="00BD601F" w:rsidRPr="00C7210B">
        <w:rPr>
          <w:i/>
          <w:iCs/>
          <w:szCs w:val="24"/>
          <w:lang w:val="id-ID"/>
        </w:rPr>
        <w:t>postconditon</w:t>
      </w:r>
      <w:proofErr w:type="spellEnd"/>
      <w:r w:rsidR="00BD601F" w:rsidRPr="00C7210B">
        <w:rPr>
          <w:i/>
          <w:iCs/>
          <w:szCs w:val="24"/>
          <w:lang w:val="id-ID"/>
        </w:rPr>
        <w:t xml:space="preserve"> </w:t>
      </w:r>
      <w:r w:rsidR="00BD601F" w:rsidRPr="00C7210B">
        <w:rPr>
          <w:szCs w:val="24"/>
          <w:lang w:val="id-ID"/>
        </w:rPr>
        <w:t xml:space="preserve">yang mematuhi </w:t>
      </w:r>
      <w:proofErr w:type="spellStart"/>
      <w:r w:rsidR="00BD601F" w:rsidRPr="00C7210B">
        <w:rPr>
          <w:i/>
          <w:iCs/>
          <w:szCs w:val="24"/>
          <w:lang w:val="id-ID"/>
        </w:rPr>
        <w:t>precondition</w:t>
      </w:r>
      <w:proofErr w:type="spellEnd"/>
      <w:r w:rsidR="00BD601F" w:rsidRPr="00C7210B">
        <w:rPr>
          <w:i/>
          <w:iCs/>
          <w:szCs w:val="24"/>
          <w:lang w:val="id-ID"/>
        </w:rPr>
        <w:t xml:space="preserve"> </w:t>
      </w:r>
      <w:r w:rsidR="00BD601F" w:rsidRPr="00C7210B">
        <w:rPr>
          <w:szCs w:val="24"/>
          <w:lang w:val="id-ID"/>
        </w:rPr>
        <w:t>tersebut.</w:t>
      </w:r>
    </w:p>
    <w:p w14:paraId="11246CE4" w14:textId="33C7667A" w:rsidR="00BD601F" w:rsidRPr="00C7210B" w:rsidRDefault="00BB3A68" w:rsidP="00C32A79">
      <w:pPr>
        <w:rPr>
          <w:lang w:val="id-ID"/>
        </w:rPr>
      </w:pPr>
      <w:r w:rsidRPr="00C7210B">
        <w:rPr>
          <w:lang w:val="id-ID"/>
        </w:rPr>
        <w:t xml:space="preserve">Salah satu petunjuk </w:t>
      </w:r>
      <w:proofErr w:type="spellStart"/>
      <w:r w:rsidRPr="00C7210B">
        <w:rPr>
          <w:i/>
          <w:iCs/>
          <w:lang w:val="id-ID"/>
        </w:rPr>
        <w:t>precondition</w:t>
      </w:r>
      <w:proofErr w:type="spellEnd"/>
      <w:r w:rsidRPr="00C7210B">
        <w:rPr>
          <w:lang w:val="id-ID"/>
        </w:rPr>
        <w:t xml:space="preserve"> yang dapat memenuhi hal ini terdapat dalam fungsi ekuivalen yang berada pada sumber kode GADT </w:t>
      </w:r>
      <w:proofErr w:type="spellStart"/>
      <w:r w:rsidRPr="00C7210B">
        <w:rPr>
          <w:lang w:val="id-ID"/>
        </w:rPr>
        <w:t>Weiritch</w:t>
      </w:r>
      <w:proofErr w:type="spellEnd"/>
      <w:r w:rsidRPr="00C7210B">
        <w:rPr>
          <w:lang w:val="id-ID"/>
        </w:rPr>
        <w:t xml:space="preserve">. Dalam kode tersebut, fungsi </w:t>
      </w:r>
      <w:proofErr w:type="spellStart"/>
      <w:r w:rsidRPr="00C7210B">
        <w:rPr>
          <w:rFonts w:ascii="Courier New" w:hAnsi="Courier New" w:cs="Courier New"/>
          <w:lang w:val="id-ID"/>
        </w:rPr>
        <w:t>blacken</w:t>
      </w:r>
      <w:proofErr w:type="spellEnd"/>
      <w:r w:rsidRPr="00C7210B">
        <w:rPr>
          <w:lang w:val="id-ID"/>
        </w:rPr>
        <w:t xml:space="preserve"> memiliki </w:t>
      </w:r>
      <w:proofErr w:type="spellStart"/>
      <w:r w:rsidRPr="00C7210B">
        <w:rPr>
          <w:i/>
          <w:iCs/>
          <w:lang w:val="id-ID"/>
        </w:rPr>
        <w:t>signature</w:t>
      </w:r>
      <w:proofErr w:type="spellEnd"/>
      <w:r w:rsidRPr="00C7210B">
        <w:rPr>
          <w:i/>
          <w:iCs/>
          <w:lang w:val="id-ID"/>
        </w:rPr>
        <w:t xml:space="preserve"> </w:t>
      </w:r>
    </w:p>
    <w:p w14:paraId="03B337E2" w14:textId="78F8187B" w:rsidR="00BB3A68" w:rsidRPr="00C7210B" w:rsidRDefault="00BB3A68" w:rsidP="00C32A79">
      <w:pPr>
        <w:rPr>
          <w:rStyle w:val="pl-smi"/>
          <w:rFonts w:ascii="Courier New" w:hAnsi="Courier New" w:cs="Courier New"/>
          <w:lang w:val="id-ID"/>
        </w:rPr>
      </w:pPr>
      <w:proofErr w:type="spellStart"/>
      <w:r w:rsidRPr="00C7210B">
        <w:rPr>
          <w:rFonts w:ascii="Courier New" w:hAnsi="Courier New" w:cs="Courier New"/>
          <w:lang w:val="id-ID"/>
        </w:rPr>
        <w:t>blacken</w:t>
      </w:r>
      <w:proofErr w:type="spellEnd"/>
      <w:r w:rsidRPr="00C7210B">
        <w:rPr>
          <w:rFonts w:ascii="Courier New" w:hAnsi="Courier New" w:cs="Courier New"/>
          <w:lang w:val="id-ID"/>
        </w:rPr>
        <w:t xml:space="preserve"> </w:t>
      </w:r>
      <w:r w:rsidRPr="00C7210B">
        <w:rPr>
          <w:rStyle w:val="pl-k"/>
          <w:rFonts w:ascii="Courier New" w:hAnsi="Courier New" w:cs="Courier New"/>
          <w:lang w:val="id-ID"/>
        </w:rPr>
        <w:t>::</w:t>
      </w:r>
      <w:r w:rsidRPr="00C7210B">
        <w:rPr>
          <w:rFonts w:ascii="Courier New" w:hAnsi="Courier New" w:cs="Courier New"/>
          <w:lang w:val="id-ID"/>
        </w:rPr>
        <w:t xml:space="preserve"> </w:t>
      </w:r>
      <w:r w:rsidRPr="00C7210B">
        <w:rPr>
          <w:rStyle w:val="pl-en"/>
          <w:rFonts w:ascii="Courier New" w:hAnsi="Courier New" w:cs="Courier New"/>
          <w:lang w:val="id-ID"/>
        </w:rPr>
        <w:t>DT</w:t>
      </w:r>
      <w:r w:rsidRPr="00C7210B">
        <w:rPr>
          <w:rFonts w:ascii="Courier New" w:hAnsi="Courier New" w:cs="Courier New"/>
          <w:lang w:val="id-ID"/>
        </w:rPr>
        <w:t xml:space="preserve"> </w:t>
      </w:r>
      <w:r w:rsidRPr="00C7210B">
        <w:rPr>
          <w:rStyle w:val="pl-smi"/>
          <w:rFonts w:ascii="Courier New" w:hAnsi="Courier New" w:cs="Courier New"/>
          <w:lang w:val="id-ID"/>
        </w:rPr>
        <w:t>n</w:t>
      </w:r>
      <w:r w:rsidRPr="00C7210B">
        <w:rPr>
          <w:rFonts w:ascii="Courier New" w:hAnsi="Courier New" w:cs="Courier New"/>
          <w:lang w:val="id-ID"/>
        </w:rPr>
        <w:t xml:space="preserve"> </w:t>
      </w:r>
      <w:r w:rsidRPr="00C7210B">
        <w:rPr>
          <w:rStyle w:val="pl-smi"/>
          <w:rFonts w:ascii="Courier New" w:hAnsi="Courier New" w:cs="Courier New"/>
          <w:lang w:val="id-ID"/>
        </w:rPr>
        <w:t>a</w:t>
      </w:r>
      <w:r w:rsidRPr="00C7210B">
        <w:rPr>
          <w:rFonts w:ascii="Courier New" w:hAnsi="Courier New" w:cs="Courier New"/>
          <w:lang w:val="id-ID"/>
        </w:rPr>
        <w:t xml:space="preserve"> </w:t>
      </w:r>
      <w:r w:rsidRPr="00C7210B">
        <w:rPr>
          <w:rStyle w:val="pl-k"/>
          <w:rFonts w:ascii="Courier New" w:hAnsi="Courier New" w:cs="Courier New"/>
          <w:lang w:val="id-ID"/>
        </w:rPr>
        <w:t>-&gt;</w:t>
      </w:r>
      <w:r w:rsidRPr="00C7210B">
        <w:rPr>
          <w:rFonts w:ascii="Courier New" w:hAnsi="Courier New" w:cs="Courier New"/>
          <w:lang w:val="id-ID"/>
        </w:rPr>
        <w:t xml:space="preserve"> </w:t>
      </w:r>
      <w:proofErr w:type="spellStart"/>
      <w:r w:rsidRPr="00C7210B">
        <w:rPr>
          <w:rStyle w:val="pl-en"/>
          <w:rFonts w:ascii="Courier New" w:hAnsi="Courier New" w:cs="Courier New"/>
          <w:lang w:val="id-ID"/>
        </w:rPr>
        <w:t>RBSet</w:t>
      </w:r>
      <w:proofErr w:type="spellEnd"/>
      <w:r w:rsidRPr="00C7210B">
        <w:rPr>
          <w:rFonts w:ascii="Courier New" w:hAnsi="Courier New" w:cs="Courier New"/>
          <w:lang w:val="id-ID"/>
        </w:rPr>
        <w:t xml:space="preserve"> </w:t>
      </w:r>
      <w:r w:rsidRPr="00C7210B">
        <w:rPr>
          <w:rStyle w:val="pl-smi"/>
          <w:rFonts w:ascii="Courier New" w:hAnsi="Courier New" w:cs="Courier New"/>
          <w:lang w:val="id-ID"/>
        </w:rPr>
        <w:t>a</w:t>
      </w:r>
    </w:p>
    <w:p w14:paraId="60D0119B" w14:textId="0C433C43" w:rsidR="00BB3A68" w:rsidRPr="00C7210B" w:rsidRDefault="00BB3A68" w:rsidP="00C32A79">
      <w:pPr>
        <w:rPr>
          <w:lang w:val="id-ID"/>
        </w:rPr>
      </w:pPr>
      <w:r w:rsidRPr="00C7210B">
        <w:rPr>
          <w:lang w:val="id-ID"/>
        </w:rPr>
        <w:t xml:space="preserve">Tipe DT adalah tipe yang ekuivalen dengan properti </w:t>
      </w:r>
      <w:proofErr w:type="spellStart"/>
      <w:r w:rsidRPr="00C7210B">
        <w:rPr>
          <w:rFonts w:ascii="Courier New" w:hAnsi="Courier New" w:cs="Courier New"/>
          <w:lang w:val="id-ID"/>
        </w:rPr>
        <w:t>almostRB</w:t>
      </w:r>
      <w:proofErr w:type="spellEnd"/>
      <w:r w:rsidRPr="00C7210B">
        <w:rPr>
          <w:lang w:val="id-ID"/>
        </w:rPr>
        <w:t xml:space="preserve"> dalam makalah </w:t>
      </w:r>
      <w:proofErr w:type="spellStart"/>
      <w:r w:rsidRPr="00C7210B">
        <w:rPr>
          <w:lang w:val="id-ID"/>
        </w:rPr>
        <w:t>Vazou</w:t>
      </w:r>
      <w:proofErr w:type="spellEnd"/>
      <w:r w:rsidRPr="00C7210B">
        <w:rPr>
          <w:lang w:val="id-ID"/>
        </w:rPr>
        <w:t xml:space="preserve">. Oleh karena itu, </w:t>
      </w:r>
      <w:proofErr w:type="spellStart"/>
      <w:r w:rsidRPr="00C7210B">
        <w:rPr>
          <w:rFonts w:ascii="Courier New" w:hAnsi="Courier New" w:cs="Courier New"/>
          <w:lang w:val="id-ID"/>
        </w:rPr>
        <w:t>blacken</w:t>
      </w:r>
      <w:proofErr w:type="spellEnd"/>
      <w:r w:rsidR="00CF0587" w:rsidRPr="00C7210B">
        <w:rPr>
          <w:lang w:val="id-ID"/>
        </w:rPr>
        <w:t xml:space="preserve"> dapat mendapatkan </w:t>
      </w:r>
      <w:proofErr w:type="spellStart"/>
      <w:r w:rsidR="00CF0587" w:rsidRPr="00C7210B">
        <w:rPr>
          <w:i/>
          <w:iCs/>
          <w:lang w:val="id-ID"/>
        </w:rPr>
        <w:t>precondition</w:t>
      </w:r>
      <w:proofErr w:type="spellEnd"/>
      <w:r w:rsidR="00CF0587" w:rsidRPr="00C7210B">
        <w:rPr>
          <w:i/>
          <w:iCs/>
          <w:lang w:val="id-ID"/>
        </w:rPr>
        <w:t xml:space="preserve"> </w:t>
      </w:r>
      <w:r w:rsidR="00CF0587" w:rsidRPr="00C7210B">
        <w:rPr>
          <w:lang w:val="id-ID"/>
        </w:rPr>
        <w:t xml:space="preserve">tambahan berupa </w:t>
      </w:r>
      <w:proofErr w:type="spellStart"/>
      <w:r w:rsidR="00CF0587" w:rsidRPr="00C7210B">
        <w:rPr>
          <w:rFonts w:ascii="Courier New" w:hAnsi="Courier New" w:cs="Courier New"/>
          <w:lang w:val="id-ID"/>
        </w:rPr>
        <w:t>almostRB</w:t>
      </w:r>
      <w:proofErr w:type="spellEnd"/>
      <w:r w:rsidR="00CF0587" w:rsidRPr="00C7210B">
        <w:rPr>
          <w:lang w:val="id-ID"/>
        </w:rPr>
        <w:t xml:space="preserve"> dan </w:t>
      </w:r>
      <w:proofErr w:type="spellStart"/>
      <w:r w:rsidR="00CF0587" w:rsidRPr="00C7210B">
        <w:rPr>
          <w:rFonts w:ascii="Courier New" w:hAnsi="Courier New" w:cs="Courier New"/>
          <w:lang w:val="id-ID"/>
        </w:rPr>
        <w:t>del</w:t>
      </w:r>
      <w:proofErr w:type="spellEnd"/>
      <w:r w:rsidR="00CF0587" w:rsidRPr="00C7210B">
        <w:rPr>
          <w:lang w:val="id-ID"/>
        </w:rPr>
        <w:t xml:space="preserve"> mendapatkan </w:t>
      </w:r>
      <w:proofErr w:type="spellStart"/>
      <w:r w:rsidR="00CF0587" w:rsidRPr="00C7210B">
        <w:rPr>
          <w:i/>
          <w:iCs/>
          <w:lang w:val="id-ID"/>
        </w:rPr>
        <w:t>postcondition</w:t>
      </w:r>
      <w:proofErr w:type="spellEnd"/>
      <w:r w:rsidR="00CF0587" w:rsidRPr="00C7210B">
        <w:rPr>
          <w:i/>
          <w:iCs/>
          <w:lang w:val="id-ID"/>
        </w:rPr>
        <w:t xml:space="preserve"> </w:t>
      </w:r>
      <w:r w:rsidR="00CF0587" w:rsidRPr="00C7210B">
        <w:rPr>
          <w:lang w:val="id-ID"/>
        </w:rPr>
        <w:t>tambahan yang sama.</w:t>
      </w:r>
    </w:p>
    <w:p w14:paraId="0A6B858C" w14:textId="3D19E01A" w:rsidR="00CF0587" w:rsidRPr="00C7210B" w:rsidRDefault="00DA3F2A" w:rsidP="00C32A79">
      <w:pPr>
        <w:rPr>
          <w:lang w:val="id-ID"/>
        </w:rPr>
      </w:pPr>
      <w:r w:rsidRPr="00C7210B">
        <w:rPr>
          <w:lang w:val="id-ID"/>
        </w:rPr>
        <w:t xml:space="preserve">Fungsi </w:t>
      </w:r>
      <w:proofErr w:type="spellStart"/>
      <w:r w:rsidRPr="00C7210B">
        <w:rPr>
          <w:rFonts w:ascii="Courier New" w:hAnsi="Courier New" w:cs="Courier New"/>
          <w:lang w:val="id-ID"/>
        </w:rPr>
        <w:t>del</w:t>
      </w:r>
      <w:proofErr w:type="spellEnd"/>
      <w:r w:rsidRPr="00C7210B">
        <w:rPr>
          <w:lang w:val="id-ID"/>
        </w:rPr>
        <w:t xml:space="preserve"> memiliki </w:t>
      </w:r>
      <w:proofErr w:type="spellStart"/>
      <w:r w:rsidRPr="00C7210B">
        <w:rPr>
          <w:i/>
          <w:iCs/>
          <w:lang w:val="id-ID"/>
        </w:rPr>
        <w:t>syntax</w:t>
      </w:r>
      <w:proofErr w:type="spellEnd"/>
      <w:r w:rsidRPr="00C7210B">
        <w:rPr>
          <w:lang w:val="id-ID"/>
        </w:rPr>
        <w:t xml:space="preserve"> sebagaimana berikut:</w:t>
      </w:r>
    </w:p>
    <w:p w14:paraId="61ECC0D2" w14:textId="77777777" w:rsidR="00DA3F2A" w:rsidRPr="00C7210B" w:rsidRDefault="00DA3F2A" w:rsidP="00DA3F2A">
      <w:pPr>
        <w:rPr>
          <w:rFonts w:ascii="Courier New" w:hAnsi="Courier New" w:cs="Courier New"/>
          <w:lang w:val="id-ID"/>
        </w:rPr>
      </w:pPr>
      <w:proofErr w:type="spellStart"/>
      <w:r w:rsidRPr="00C7210B">
        <w:rPr>
          <w:rFonts w:ascii="Courier New" w:hAnsi="Courier New" w:cs="Courier New"/>
          <w:lang w:val="id-ID"/>
        </w:rPr>
        <w:lastRenderedPageBreak/>
        <w:t>del</w:t>
      </w:r>
      <w:proofErr w:type="spellEnd"/>
      <w:r w:rsidRPr="00C7210B">
        <w:rPr>
          <w:rFonts w:ascii="Courier New" w:hAnsi="Courier New" w:cs="Courier New"/>
          <w:lang w:val="id-ID"/>
        </w:rPr>
        <w:t xml:space="preserve"> x E = E</w:t>
      </w:r>
    </w:p>
    <w:p w14:paraId="3AF20816" w14:textId="77777777" w:rsidR="00DA3F2A" w:rsidRPr="00C7210B" w:rsidRDefault="00DA3F2A" w:rsidP="00DA3F2A">
      <w:pPr>
        <w:rPr>
          <w:rFonts w:ascii="Courier New" w:hAnsi="Courier New" w:cs="Courier New"/>
          <w:lang w:val="id-ID"/>
        </w:rPr>
      </w:pPr>
      <w:proofErr w:type="spellStart"/>
      <w:r w:rsidRPr="00C7210B">
        <w:rPr>
          <w:rFonts w:ascii="Courier New" w:hAnsi="Courier New" w:cs="Courier New"/>
          <w:lang w:val="id-ID"/>
        </w:rPr>
        <w:t>del</w:t>
      </w:r>
      <w:proofErr w:type="spellEnd"/>
      <w:r w:rsidRPr="00C7210B">
        <w:rPr>
          <w:rFonts w:ascii="Courier New" w:hAnsi="Courier New" w:cs="Courier New"/>
          <w:lang w:val="id-ID"/>
        </w:rPr>
        <w:t xml:space="preserve"> x s@(T </w:t>
      </w:r>
      <w:proofErr w:type="spellStart"/>
      <w:r w:rsidRPr="00C7210B">
        <w:rPr>
          <w:rFonts w:ascii="Courier New" w:hAnsi="Courier New" w:cs="Courier New"/>
          <w:lang w:val="id-ID"/>
        </w:rPr>
        <w:t>color</w:t>
      </w:r>
      <w:proofErr w:type="spellEnd"/>
      <w:r w:rsidRPr="00C7210B">
        <w:rPr>
          <w:rFonts w:ascii="Courier New" w:hAnsi="Courier New" w:cs="Courier New"/>
          <w:lang w:val="id-ID"/>
        </w:rPr>
        <w:t xml:space="preserve"> a' y b')</w:t>
      </w:r>
    </w:p>
    <w:p w14:paraId="3EEEEA09" w14:textId="53709F05" w:rsidR="00DA3F2A" w:rsidRPr="00C7210B" w:rsidRDefault="00DA3F2A" w:rsidP="00DA3F2A">
      <w:pPr>
        <w:ind w:left="720" w:firstLine="720"/>
        <w:rPr>
          <w:rFonts w:ascii="Courier New" w:hAnsi="Courier New" w:cs="Courier New"/>
          <w:lang w:val="id-ID"/>
        </w:rPr>
      </w:pPr>
      <w:r w:rsidRPr="00C7210B">
        <w:rPr>
          <w:rFonts w:ascii="Courier New" w:hAnsi="Courier New" w:cs="Courier New"/>
          <w:lang w:val="id-ID"/>
        </w:rPr>
        <w:t xml:space="preserve">    | x &lt; y   = </w:t>
      </w:r>
      <w:proofErr w:type="spellStart"/>
      <w:r w:rsidRPr="00C7210B">
        <w:rPr>
          <w:rFonts w:ascii="Courier New" w:hAnsi="Courier New" w:cs="Courier New"/>
          <w:lang w:val="id-ID"/>
        </w:rPr>
        <w:t>bubble</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color</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del</w:t>
      </w:r>
      <w:proofErr w:type="spellEnd"/>
      <w:r w:rsidRPr="00C7210B">
        <w:rPr>
          <w:rFonts w:ascii="Courier New" w:hAnsi="Courier New" w:cs="Courier New"/>
          <w:lang w:val="id-ID"/>
        </w:rPr>
        <w:t xml:space="preserve"> x a') y b’</w:t>
      </w:r>
    </w:p>
    <w:p w14:paraId="003011A8" w14:textId="3926B646" w:rsidR="00DA3F2A" w:rsidRPr="00C7210B" w:rsidRDefault="00DA3F2A" w:rsidP="00DA3F2A">
      <w:pPr>
        <w:rPr>
          <w:rFonts w:ascii="Courier New" w:hAnsi="Courier New" w:cs="Courier New"/>
          <w:lang w:val="id-ID"/>
        </w:rPr>
      </w:pPr>
      <w:r w:rsidRPr="00C7210B">
        <w:rPr>
          <w:rFonts w:ascii="Courier New" w:hAnsi="Courier New" w:cs="Courier New"/>
          <w:lang w:val="id-ID"/>
        </w:rPr>
        <w:t xml:space="preserve">              | x &gt; y   = </w:t>
      </w:r>
      <w:proofErr w:type="spellStart"/>
      <w:r w:rsidRPr="00C7210B">
        <w:rPr>
          <w:rFonts w:ascii="Courier New" w:hAnsi="Courier New" w:cs="Courier New"/>
          <w:lang w:val="id-ID"/>
        </w:rPr>
        <w:t>bubble</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color</w:t>
      </w:r>
      <w:proofErr w:type="spellEnd"/>
      <w:r w:rsidRPr="00C7210B">
        <w:rPr>
          <w:rFonts w:ascii="Courier New" w:hAnsi="Courier New" w:cs="Courier New"/>
          <w:lang w:val="id-ID"/>
        </w:rPr>
        <w:t xml:space="preserve"> a' y (</w:t>
      </w:r>
      <w:proofErr w:type="spellStart"/>
      <w:r w:rsidRPr="00C7210B">
        <w:rPr>
          <w:rFonts w:ascii="Courier New" w:hAnsi="Courier New" w:cs="Courier New"/>
          <w:lang w:val="id-ID"/>
        </w:rPr>
        <w:t>del</w:t>
      </w:r>
      <w:proofErr w:type="spellEnd"/>
      <w:r w:rsidRPr="00C7210B">
        <w:rPr>
          <w:rFonts w:ascii="Courier New" w:hAnsi="Courier New" w:cs="Courier New"/>
          <w:lang w:val="id-ID"/>
        </w:rPr>
        <w:t xml:space="preserve"> x b')</w:t>
      </w:r>
    </w:p>
    <w:p w14:paraId="24B7116D" w14:textId="4A108754" w:rsidR="00DA3F2A" w:rsidRPr="00C7210B" w:rsidRDefault="00DA3F2A" w:rsidP="00DA3F2A">
      <w:pPr>
        <w:rPr>
          <w:rFonts w:ascii="Courier New" w:hAnsi="Courier New" w:cs="Courier New"/>
          <w:lang w:val="id-ID"/>
        </w:rPr>
      </w:pPr>
      <w:r w:rsidRPr="00C7210B">
        <w:rPr>
          <w:rFonts w:ascii="Courier New" w:hAnsi="Courier New" w:cs="Courier New"/>
          <w:lang w:val="id-ID"/>
        </w:rPr>
        <w:t xml:space="preserve">              | </w:t>
      </w:r>
      <w:proofErr w:type="spellStart"/>
      <w:r w:rsidRPr="00C7210B">
        <w:rPr>
          <w:rFonts w:ascii="Courier New" w:hAnsi="Courier New" w:cs="Courier New"/>
          <w:lang w:val="id-ID"/>
        </w:rPr>
        <w:t>otherwise</w:t>
      </w:r>
      <w:proofErr w:type="spellEnd"/>
      <w:r w:rsidRPr="00C7210B">
        <w:rPr>
          <w:rFonts w:ascii="Courier New" w:hAnsi="Courier New" w:cs="Courier New"/>
          <w:lang w:val="id-ID"/>
        </w:rPr>
        <w:t xml:space="preserve"> = </w:t>
      </w:r>
      <w:proofErr w:type="spellStart"/>
      <w:r w:rsidRPr="00C7210B">
        <w:rPr>
          <w:rFonts w:ascii="Courier New" w:hAnsi="Courier New" w:cs="Courier New"/>
          <w:lang w:val="id-ID"/>
        </w:rPr>
        <w:t>remove</w:t>
      </w:r>
      <w:proofErr w:type="spellEnd"/>
      <w:r w:rsidRPr="00C7210B">
        <w:rPr>
          <w:rFonts w:ascii="Courier New" w:hAnsi="Courier New" w:cs="Courier New"/>
          <w:lang w:val="id-ID"/>
        </w:rPr>
        <w:t xml:space="preserve"> s</w:t>
      </w:r>
    </w:p>
    <w:p w14:paraId="38F56C5D" w14:textId="37616A56" w:rsidR="00DA3F2A" w:rsidRPr="00C7210B" w:rsidRDefault="00DA3F2A" w:rsidP="00DA3F2A">
      <w:pPr>
        <w:rPr>
          <w:lang w:val="id-ID"/>
        </w:rPr>
      </w:pPr>
      <w:r w:rsidRPr="00C7210B">
        <w:rPr>
          <w:lang w:val="id-ID"/>
        </w:rPr>
        <w:t xml:space="preserve">Fungsi </w:t>
      </w:r>
      <w:proofErr w:type="spellStart"/>
      <w:r w:rsidRPr="00C7210B">
        <w:rPr>
          <w:rFonts w:ascii="Courier New" w:hAnsi="Courier New" w:cs="Courier New"/>
          <w:lang w:val="id-ID"/>
        </w:rPr>
        <w:t>del</w:t>
      </w:r>
      <w:proofErr w:type="spellEnd"/>
      <w:r w:rsidRPr="00C7210B">
        <w:rPr>
          <w:lang w:val="id-ID"/>
        </w:rPr>
        <w:t xml:space="preserve"> menggunakan fungsi </w:t>
      </w:r>
      <w:proofErr w:type="spellStart"/>
      <w:r w:rsidRPr="00C7210B">
        <w:rPr>
          <w:rFonts w:ascii="Courier New" w:hAnsi="Courier New" w:cs="Courier New"/>
          <w:lang w:val="id-ID"/>
        </w:rPr>
        <w:t>bubble</w:t>
      </w:r>
      <w:proofErr w:type="spellEnd"/>
      <w:r w:rsidRPr="00C7210B">
        <w:rPr>
          <w:lang w:val="id-ID"/>
        </w:rPr>
        <w:t xml:space="preserve"> dan fungsi </w:t>
      </w:r>
      <w:proofErr w:type="spellStart"/>
      <w:r w:rsidRPr="00C7210B">
        <w:rPr>
          <w:rFonts w:ascii="Courier New" w:hAnsi="Courier New" w:cs="Courier New"/>
          <w:lang w:val="id-ID"/>
        </w:rPr>
        <w:t>remove</w:t>
      </w:r>
      <w:proofErr w:type="spellEnd"/>
      <w:r w:rsidRPr="00C7210B">
        <w:rPr>
          <w:lang w:val="id-ID"/>
        </w:rPr>
        <w:t xml:space="preserve">. Sama seperti pada fungsi </w:t>
      </w:r>
      <w:proofErr w:type="spellStart"/>
      <w:r w:rsidRPr="00C7210B">
        <w:rPr>
          <w:rFonts w:ascii="Courier New" w:hAnsi="Courier New" w:cs="Courier New"/>
          <w:lang w:val="id-ID"/>
        </w:rPr>
        <w:t>insert</w:t>
      </w:r>
      <w:proofErr w:type="spellEnd"/>
      <w:r w:rsidRPr="00C7210B">
        <w:rPr>
          <w:rFonts w:ascii="Courier New" w:hAnsi="Courier New" w:cs="Courier New"/>
          <w:lang w:val="id-ID"/>
        </w:rPr>
        <w:t>,</w:t>
      </w:r>
      <w:r w:rsidRPr="00C7210B">
        <w:rPr>
          <w:lang w:val="id-ID"/>
        </w:rPr>
        <w:t xml:space="preserve"> fungsi </w:t>
      </w:r>
      <w:proofErr w:type="spellStart"/>
      <w:r w:rsidRPr="00C7210B">
        <w:rPr>
          <w:rFonts w:ascii="Courier New" w:hAnsi="Courier New" w:cs="Courier New"/>
          <w:lang w:val="id-ID"/>
        </w:rPr>
        <w:t>bubble</w:t>
      </w:r>
      <w:proofErr w:type="spellEnd"/>
      <w:r w:rsidRPr="00C7210B">
        <w:rPr>
          <w:lang w:val="id-ID"/>
        </w:rPr>
        <w:t xml:space="preserve"> dan fungsi </w:t>
      </w:r>
      <w:proofErr w:type="spellStart"/>
      <w:r w:rsidRPr="00C7210B">
        <w:rPr>
          <w:rFonts w:ascii="Courier New" w:hAnsi="Courier New" w:cs="Courier New"/>
          <w:lang w:val="id-ID"/>
        </w:rPr>
        <w:t>remove</w:t>
      </w:r>
      <w:proofErr w:type="spellEnd"/>
      <w:r w:rsidRPr="00C7210B">
        <w:rPr>
          <w:lang w:val="id-ID"/>
        </w:rPr>
        <w:t xml:space="preserve"> juga harus memiliki </w:t>
      </w:r>
      <w:proofErr w:type="spellStart"/>
      <w:r w:rsidRPr="00C7210B">
        <w:rPr>
          <w:i/>
          <w:iCs/>
          <w:lang w:val="id-ID"/>
        </w:rPr>
        <w:t>postcondition</w:t>
      </w:r>
      <w:proofErr w:type="spellEnd"/>
      <w:r w:rsidRPr="00C7210B">
        <w:rPr>
          <w:lang w:val="id-ID"/>
        </w:rPr>
        <w:t xml:space="preserve"> yang sama dengan fungsi </w:t>
      </w:r>
      <w:proofErr w:type="spellStart"/>
      <w:r w:rsidRPr="00C7210B">
        <w:rPr>
          <w:rFonts w:ascii="Courier New" w:hAnsi="Courier New" w:cs="Courier New"/>
          <w:lang w:val="id-ID"/>
        </w:rPr>
        <w:t>del</w:t>
      </w:r>
      <w:proofErr w:type="spellEnd"/>
      <w:r w:rsidRPr="00C7210B">
        <w:rPr>
          <w:lang w:val="id-ID"/>
        </w:rPr>
        <w:t>.</w:t>
      </w:r>
    </w:p>
    <w:p w14:paraId="25BD94A3" w14:textId="35FF4AD8" w:rsidR="001E17AF" w:rsidRPr="00C7210B" w:rsidRDefault="001E17AF" w:rsidP="00DA3F2A">
      <w:pPr>
        <w:rPr>
          <w:lang w:val="id-ID"/>
        </w:rPr>
      </w:pPr>
      <w:r w:rsidRPr="00C7210B">
        <w:rPr>
          <w:lang w:val="id-ID"/>
        </w:rPr>
        <w:t xml:space="preserve">Fungsi </w:t>
      </w:r>
      <w:proofErr w:type="spellStart"/>
      <w:r w:rsidRPr="00C7210B">
        <w:rPr>
          <w:rFonts w:ascii="Courier New" w:hAnsi="Courier New" w:cs="Courier New"/>
          <w:lang w:val="id-ID"/>
        </w:rPr>
        <w:t>remove</w:t>
      </w:r>
      <w:proofErr w:type="spellEnd"/>
      <w:r w:rsidRPr="00C7210B">
        <w:rPr>
          <w:lang w:val="id-ID"/>
        </w:rPr>
        <w:t xml:space="preserve"> memiliki </w:t>
      </w:r>
      <w:proofErr w:type="spellStart"/>
      <w:r w:rsidRPr="00C7210B">
        <w:rPr>
          <w:lang w:val="id-ID"/>
        </w:rPr>
        <w:t>syntax</w:t>
      </w:r>
      <w:proofErr w:type="spellEnd"/>
      <w:r w:rsidRPr="00C7210B">
        <w:rPr>
          <w:lang w:val="id-ID"/>
        </w:rPr>
        <w:t xml:space="preserve"> seperti berikut:</w:t>
      </w:r>
    </w:p>
    <w:p w14:paraId="300A6CC8" w14:textId="77777777" w:rsidR="001E17AF" w:rsidRPr="00C7210B" w:rsidRDefault="001E17AF" w:rsidP="001E17AF">
      <w:pPr>
        <w:rPr>
          <w:rFonts w:ascii="Courier New" w:hAnsi="Courier New" w:cs="Courier New"/>
          <w:lang w:val="id-ID"/>
        </w:rPr>
      </w:pPr>
      <w:proofErr w:type="spellStart"/>
      <w:r w:rsidRPr="00C7210B">
        <w:rPr>
          <w:rFonts w:ascii="Courier New" w:hAnsi="Courier New" w:cs="Courier New"/>
          <w:lang w:val="id-ID"/>
        </w:rPr>
        <w:t>remove</w:t>
      </w:r>
      <w:proofErr w:type="spellEnd"/>
      <w:r w:rsidRPr="00C7210B">
        <w:rPr>
          <w:rFonts w:ascii="Courier New" w:hAnsi="Courier New" w:cs="Courier New"/>
          <w:lang w:val="id-ID"/>
        </w:rPr>
        <w:t xml:space="preserve"> :: </w:t>
      </w:r>
      <w:proofErr w:type="spellStart"/>
      <w:r w:rsidRPr="00C7210B">
        <w:rPr>
          <w:rFonts w:ascii="Courier New" w:hAnsi="Courier New" w:cs="Courier New"/>
          <w:lang w:val="id-ID"/>
        </w:rPr>
        <w:t>RBSet</w:t>
      </w:r>
      <w:proofErr w:type="spellEnd"/>
      <w:r w:rsidRPr="00C7210B">
        <w:rPr>
          <w:rFonts w:ascii="Courier New" w:hAnsi="Courier New" w:cs="Courier New"/>
          <w:lang w:val="id-ID"/>
        </w:rPr>
        <w:t xml:space="preserve"> a -&gt; </w:t>
      </w:r>
      <w:proofErr w:type="spellStart"/>
      <w:r w:rsidRPr="00C7210B">
        <w:rPr>
          <w:rFonts w:ascii="Courier New" w:hAnsi="Courier New" w:cs="Courier New"/>
          <w:lang w:val="id-ID"/>
        </w:rPr>
        <w:t>RBSet</w:t>
      </w:r>
      <w:proofErr w:type="spellEnd"/>
      <w:r w:rsidRPr="00C7210B">
        <w:rPr>
          <w:rFonts w:ascii="Courier New" w:hAnsi="Courier New" w:cs="Courier New"/>
          <w:lang w:val="id-ID"/>
        </w:rPr>
        <w:t xml:space="preserve"> a</w:t>
      </w:r>
    </w:p>
    <w:p w14:paraId="1AFBFCF7" w14:textId="77777777" w:rsidR="001E17AF" w:rsidRPr="00C7210B" w:rsidRDefault="001E17AF" w:rsidP="001E17AF">
      <w:pPr>
        <w:rPr>
          <w:rFonts w:ascii="Courier New" w:hAnsi="Courier New" w:cs="Courier New"/>
          <w:lang w:val="id-ID"/>
        </w:rPr>
      </w:pPr>
      <w:r w:rsidRPr="00C7210B">
        <w:rPr>
          <w:rFonts w:ascii="Courier New" w:hAnsi="Courier New" w:cs="Courier New"/>
          <w:lang w:val="id-ID"/>
        </w:rPr>
        <w:t xml:space="preserve">-- </w:t>
      </w:r>
      <w:proofErr w:type="spellStart"/>
      <w:r w:rsidRPr="00C7210B">
        <w:rPr>
          <w:rFonts w:ascii="Courier New" w:hAnsi="Courier New" w:cs="Courier New"/>
          <w:lang w:val="id-ID"/>
        </w:rPr>
        <w:t>remove</w:t>
      </w:r>
      <w:proofErr w:type="spellEnd"/>
      <w:r w:rsidRPr="00C7210B">
        <w:rPr>
          <w:rFonts w:ascii="Courier New" w:hAnsi="Courier New" w:cs="Courier New"/>
          <w:lang w:val="id-ID"/>
        </w:rPr>
        <w:t xml:space="preserve"> E = E   -- </w:t>
      </w:r>
      <w:proofErr w:type="spellStart"/>
      <w:r w:rsidRPr="00C7210B">
        <w:rPr>
          <w:rFonts w:ascii="Courier New" w:hAnsi="Courier New" w:cs="Courier New"/>
          <w:lang w:val="id-ID"/>
        </w:rPr>
        <w:t>impossible</w:t>
      </w:r>
      <w:proofErr w:type="spellEnd"/>
      <w:r w:rsidRPr="00C7210B">
        <w:rPr>
          <w:rFonts w:ascii="Courier New" w:hAnsi="Courier New" w:cs="Courier New"/>
          <w:lang w:val="id-ID"/>
        </w:rPr>
        <w:t>!</w:t>
      </w:r>
    </w:p>
    <w:p w14:paraId="50244E12" w14:textId="77777777" w:rsidR="001E17AF" w:rsidRPr="00C7210B" w:rsidRDefault="001E17AF" w:rsidP="001E17AF">
      <w:pPr>
        <w:rPr>
          <w:rFonts w:ascii="Courier New" w:hAnsi="Courier New" w:cs="Courier New"/>
          <w:lang w:val="id-ID"/>
        </w:rPr>
      </w:pPr>
      <w:r w:rsidRPr="00C7210B">
        <w:rPr>
          <w:rFonts w:ascii="Courier New" w:hAnsi="Courier New" w:cs="Courier New"/>
          <w:lang w:val="id-ID"/>
        </w:rPr>
        <w:t xml:space="preserve">-- ; </w:t>
      </w:r>
      <w:proofErr w:type="spellStart"/>
      <w:r w:rsidRPr="00C7210B">
        <w:rPr>
          <w:rFonts w:ascii="Courier New" w:hAnsi="Courier New" w:cs="Courier New"/>
          <w:lang w:val="id-ID"/>
        </w:rPr>
        <w:t>Leaves</w:t>
      </w:r>
      <w:proofErr w:type="spellEnd"/>
      <w:r w:rsidRPr="00C7210B">
        <w:rPr>
          <w:rFonts w:ascii="Courier New" w:hAnsi="Courier New" w:cs="Courier New"/>
          <w:lang w:val="id-ID"/>
        </w:rPr>
        <w:t xml:space="preserve"> are </w:t>
      </w:r>
      <w:proofErr w:type="spellStart"/>
      <w:r w:rsidRPr="00C7210B">
        <w:rPr>
          <w:rFonts w:ascii="Courier New" w:hAnsi="Courier New" w:cs="Courier New"/>
          <w:lang w:val="id-ID"/>
        </w:rPr>
        <w:t>easiest</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to</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kill</w:t>
      </w:r>
      <w:proofErr w:type="spellEnd"/>
      <w:r w:rsidRPr="00C7210B">
        <w:rPr>
          <w:rFonts w:ascii="Courier New" w:hAnsi="Courier New" w:cs="Courier New"/>
          <w:lang w:val="id-ID"/>
        </w:rPr>
        <w:t>:</w:t>
      </w:r>
    </w:p>
    <w:p w14:paraId="1BD3E72D" w14:textId="77777777" w:rsidR="001E17AF" w:rsidRPr="00C7210B" w:rsidRDefault="001E17AF" w:rsidP="001E17AF">
      <w:pPr>
        <w:rPr>
          <w:rFonts w:ascii="Courier New" w:hAnsi="Courier New" w:cs="Courier New"/>
          <w:lang w:val="id-ID"/>
        </w:rPr>
      </w:pPr>
      <w:proofErr w:type="spellStart"/>
      <w:r w:rsidRPr="00C7210B">
        <w:rPr>
          <w:rFonts w:ascii="Courier New" w:hAnsi="Courier New" w:cs="Courier New"/>
          <w:lang w:val="id-ID"/>
        </w:rPr>
        <w:t>remove</w:t>
      </w:r>
      <w:proofErr w:type="spellEnd"/>
      <w:r w:rsidRPr="00C7210B">
        <w:rPr>
          <w:rFonts w:ascii="Courier New" w:hAnsi="Courier New" w:cs="Courier New"/>
          <w:lang w:val="id-ID"/>
        </w:rPr>
        <w:t xml:space="preserve"> (T R E _ E) = E</w:t>
      </w:r>
    </w:p>
    <w:p w14:paraId="2B586CA3" w14:textId="77777777" w:rsidR="001E17AF" w:rsidRPr="00C7210B" w:rsidRDefault="001E17AF" w:rsidP="001E17AF">
      <w:pPr>
        <w:rPr>
          <w:rFonts w:ascii="Courier New" w:hAnsi="Courier New" w:cs="Courier New"/>
          <w:lang w:val="id-ID"/>
        </w:rPr>
      </w:pPr>
      <w:proofErr w:type="spellStart"/>
      <w:r w:rsidRPr="00C7210B">
        <w:rPr>
          <w:rFonts w:ascii="Courier New" w:hAnsi="Courier New" w:cs="Courier New"/>
          <w:lang w:val="id-ID"/>
        </w:rPr>
        <w:t>remove</w:t>
      </w:r>
      <w:proofErr w:type="spellEnd"/>
      <w:r w:rsidRPr="00C7210B">
        <w:rPr>
          <w:rFonts w:ascii="Courier New" w:hAnsi="Courier New" w:cs="Courier New"/>
          <w:lang w:val="id-ID"/>
        </w:rPr>
        <w:t xml:space="preserve"> (T B E _ E) = EE</w:t>
      </w:r>
    </w:p>
    <w:p w14:paraId="7A4C6108" w14:textId="77777777" w:rsidR="001E17AF" w:rsidRPr="00C7210B" w:rsidRDefault="001E17AF" w:rsidP="001E17AF">
      <w:pPr>
        <w:rPr>
          <w:rFonts w:ascii="Courier New" w:hAnsi="Courier New" w:cs="Courier New"/>
          <w:lang w:val="id-ID"/>
        </w:rPr>
      </w:pPr>
      <w:r w:rsidRPr="00C7210B">
        <w:rPr>
          <w:rFonts w:ascii="Courier New" w:hAnsi="Courier New" w:cs="Courier New"/>
          <w:lang w:val="id-ID"/>
        </w:rPr>
        <w:t xml:space="preserve">-- ; </w:t>
      </w:r>
      <w:proofErr w:type="spellStart"/>
      <w:r w:rsidRPr="00C7210B">
        <w:rPr>
          <w:rFonts w:ascii="Courier New" w:hAnsi="Courier New" w:cs="Courier New"/>
          <w:lang w:val="id-ID"/>
        </w:rPr>
        <w:t>Killing</w:t>
      </w:r>
      <w:proofErr w:type="spellEnd"/>
      <w:r w:rsidRPr="00C7210B">
        <w:rPr>
          <w:rFonts w:ascii="Courier New" w:hAnsi="Courier New" w:cs="Courier New"/>
          <w:lang w:val="id-ID"/>
        </w:rPr>
        <w:t xml:space="preserve"> a </w:t>
      </w:r>
      <w:proofErr w:type="spellStart"/>
      <w:r w:rsidRPr="00C7210B">
        <w:rPr>
          <w:rFonts w:ascii="Courier New" w:hAnsi="Courier New" w:cs="Courier New"/>
          <w:lang w:val="id-ID"/>
        </w:rPr>
        <w:t>node</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with</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one</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child</w:t>
      </w:r>
      <w:proofErr w:type="spellEnd"/>
      <w:r w:rsidRPr="00C7210B">
        <w:rPr>
          <w:rFonts w:ascii="Courier New" w:hAnsi="Courier New" w:cs="Courier New"/>
          <w:lang w:val="id-ID"/>
        </w:rPr>
        <w:t>;</w:t>
      </w:r>
    </w:p>
    <w:p w14:paraId="5F337C78" w14:textId="77777777" w:rsidR="001E17AF" w:rsidRPr="00C7210B" w:rsidRDefault="001E17AF" w:rsidP="001E17AF">
      <w:pPr>
        <w:rPr>
          <w:rFonts w:ascii="Courier New" w:hAnsi="Courier New" w:cs="Courier New"/>
          <w:lang w:val="id-ID"/>
        </w:rPr>
      </w:pPr>
      <w:r w:rsidRPr="00C7210B">
        <w:rPr>
          <w:rFonts w:ascii="Courier New" w:hAnsi="Courier New" w:cs="Courier New"/>
          <w:lang w:val="id-ID"/>
        </w:rPr>
        <w:t xml:space="preserve">-- ; </w:t>
      </w:r>
      <w:proofErr w:type="spellStart"/>
      <w:r w:rsidRPr="00C7210B">
        <w:rPr>
          <w:rFonts w:ascii="Courier New" w:hAnsi="Courier New" w:cs="Courier New"/>
          <w:lang w:val="id-ID"/>
        </w:rPr>
        <w:t>parent</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or</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child</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is</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red</w:t>
      </w:r>
      <w:proofErr w:type="spellEnd"/>
      <w:r w:rsidRPr="00C7210B">
        <w:rPr>
          <w:rFonts w:ascii="Courier New" w:hAnsi="Courier New" w:cs="Courier New"/>
          <w:lang w:val="id-ID"/>
        </w:rPr>
        <w:t>:</w:t>
      </w:r>
    </w:p>
    <w:p w14:paraId="553AFE81" w14:textId="77777777" w:rsidR="001E17AF" w:rsidRPr="00C7210B" w:rsidRDefault="001E17AF" w:rsidP="001E17AF">
      <w:pPr>
        <w:rPr>
          <w:rFonts w:ascii="Courier New" w:hAnsi="Courier New" w:cs="Courier New"/>
          <w:lang w:val="id-ID"/>
        </w:rPr>
      </w:pPr>
      <w:r w:rsidRPr="00C7210B">
        <w:rPr>
          <w:rFonts w:ascii="Courier New" w:hAnsi="Courier New" w:cs="Courier New"/>
          <w:lang w:val="id-ID"/>
        </w:rPr>
        <w:t xml:space="preserve">-- </w:t>
      </w:r>
      <w:proofErr w:type="spellStart"/>
      <w:r w:rsidRPr="00C7210B">
        <w:rPr>
          <w:rFonts w:ascii="Courier New" w:hAnsi="Courier New" w:cs="Courier New"/>
          <w:lang w:val="id-ID"/>
        </w:rPr>
        <w:t>remove</w:t>
      </w:r>
      <w:proofErr w:type="spellEnd"/>
      <w:r w:rsidRPr="00C7210B">
        <w:rPr>
          <w:rFonts w:ascii="Courier New" w:hAnsi="Courier New" w:cs="Courier New"/>
          <w:lang w:val="id-ID"/>
        </w:rPr>
        <w:t xml:space="preserve"> (T R E _ </w:t>
      </w:r>
      <w:proofErr w:type="spellStart"/>
      <w:r w:rsidRPr="00C7210B">
        <w:rPr>
          <w:rFonts w:ascii="Courier New" w:hAnsi="Courier New" w:cs="Courier New"/>
          <w:lang w:val="id-ID"/>
        </w:rPr>
        <w:t>child</w:t>
      </w:r>
      <w:proofErr w:type="spellEnd"/>
      <w:r w:rsidRPr="00C7210B">
        <w:rPr>
          <w:rFonts w:ascii="Courier New" w:hAnsi="Courier New" w:cs="Courier New"/>
          <w:lang w:val="id-ID"/>
        </w:rPr>
        <w:t xml:space="preserve">) = </w:t>
      </w:r>
      <w:proofErr w:type="spellStart"/>
      <w:r w:rsidRPr="00C7210B">
        <w:rPr>
          <w:rFonts w:ascii="Courier New" w:hAnsi="Courier New" w:cs="Courier New"/>
          <w:lang w:val="id-ID"/>
        </w:rPr>
        <w:t>child</w:t>
      </w:r>
      <w:proofErr w:type="spellEnd"/>
    </w:p>
    <w:p w14:paraId="53427ED1" w14:textId="77777777" w:rsidR="001E17AF" w:rsidRPr="00C7210B" w:rsidRDefault="001E17AF" w:rsidP="001E17AF">
      <w:pPr>
        <w:rPr>
          <w:rFonts w:ascii="Courier New" w:hAnsi="Courier New" w:cs="Courier New"/>
          <w:lang w:val="id-ID"/>
        </w:rPr>
      </w:pPr>
      <w:r w:rsidRPr="00C7210B">
        <w:rPr>
          <w:rFonts w:ascii="Courier New" w:hAnsi="Courier New" w:cs="Courier New"/>
          <w:lang w:val="id-ID"/>
        </w:rPr>
        <w:t xml:space="preserve">-- </w:t>
      </w:r>
      <w:proofErr w:type="spellStart"/>
      <w:r w:rsidRPr="00C7210B">
        <w:rPr>
          <w:rFonts w:ascii="Courier New" w:hAnsi="Courier New" w:cs="Courier New"/>
          <w:lang w:val="id-ID"/>
        </w:rPr>
        <w:t>remove</w:t>
      </w:r>
      <w:proofErr w:type="spellEnd"/>
      <w:r w:rsidRPr="00C7210B">
        <w:rPr>
          <w:rFonts w:ascii="Courier New" w:hAnsi="Courier New" w:cs="Courier New"/>
          <w:lang w:val="id-ID"/>
        </w:rPr>
        <w:t xml:space="preserve"> (T R </w:t>
      </w:r>
      <w:proofErr w:type="spellStart"/>
      <w:r w:rsidRPr="00C7210B">
        <w:rPr>
          <w:rFonts w:ascii="Courier New" w:hAnsi="Courier New" w:cs="Courier New"/>
          <w:lang w:val="id-ID"/>
        </w:rPr>
        <w:t>child</w:t>
      </w:r>
      <w:proofErr w:type="spellEnd"/>
      <w:r w:rsidRPr="00C7210B">
        <w:rPr>
          <w:rFonts w:ascii="Courier New" w:hAnsi="Courier New" w:cs="Courier New"/>
          <w:lang w:val="id-ID"/>
        </w:rPr>
        <w:t xml:space="preserve"> _ E) = </w:t>
      </w:r>
      <w:proofErr w:type="spellStart"/>
      <w:r w:rsidRPr="00C7210B">
        <w:rPr>
          <w:rFonts w:ascii="Courier New" w:hAnsi="Courier New" w:cs="Courier New"/>
          <w:lang w:val="id-ID"/>
        </w:rPr>
        <w:t>child</w:t>
      </w:r>
      <w:proofErr w:type="spellEnd"/>
    </w:p>
    <w:p w14:paraId="3907FD9B" w14:textId="77777777" w:rsidR="001E17AF" w:rsidRPr="00C7210B" w:rsidRDefault="001E17AF" w:rsidP="001E17AF">
      <w:pPr>
        <w:rPr>
          <w:rFonts w:ascii="Courier New" w:hAnsi="Courier New" w:cs="Courier New"/>
          <w:lang w:val="id-ID"/>
        </w:rPr>
      </w:pPr>
      <w:proofErr w:type="spellStart"/>
      <w:r w:rsidRPr="00C7210B">
        <w:rPr>
          <w:rFonts w:ascii="Courier New" w:hAnsi="Courier New" w:cs="Courier New"/>
          <w:lang w:val="id-ID"/>
        </w:rPr>
        <w:t>remove</w:t>
      </w:r>
      <w:proofErr w:type="spellEnd"/>
      <w:r w:rsidRPr="00C7210B">
        <w:rPr>
          <w:rFonts w:ascii="Courier New" w:hAnsi="Courier New" w:cs="Courier New"/>
          <w:lang w:val="id-ID"/>
        </w:rPr>
        <w:t xml:space="preserve"> (T B E _ (T R a x b)) = T B a x b</w:t>
      </w:r>
    </w:p>
    <w:p w14:paraId="0298E972" w14:textId="77777777" w:rsidR="001E17AF" w:rsidRPr="00C7210B" w:rsidRDefault="001E17AF" w:rsidP="001E17AF">
      <w:pPr>
        <w:rPr>
          <w:rFonts w:ascii="Courier New" w:hAnsi="Courier New" w:cs="Courier New"/>
          <w:lang w:val="id-ID"/>
        </w:rPr>
      </w:pPr>
      <w:proofErr w:type="spellStart"/>
      <w:r w:rsidRPr="00C7210B">
        <w:rPr>
          <w:rFonts w:ascii="Courier New" w:hAnsi="Courier New" w:cs="Courier New"/>
          <w:lang w:val="id-ID"/>
        </w:rPr>
        <w:t>remove</w:t>
      </w:r>
      <w:proofErr w:type="spellEnd"/>
      <w:r w:rsidRPr="00C7210B">
        <w:rPr>
          <w:rFonts w:ascii="Courier New" w:hAnsi="Courier New" w:cs="Courier New"/>
          <w:lang w:val="id-ID"/>
        </w:rPr>
        <w:t xml:space="preserve"> (T B (T R a x b) _ E) = T B a x b</w:t>
      </w:r>
    </w:p>
    <w:p w14:paraId="3F406E7D" w14:textId="77777777" w:rsidR="001E17AF" w:rsidRPr="00C7210B" w:rsidRDefault="001E17AF" w:rsidP="001E17AF">
      <w:pPr>
        <w:rPr>
          <w:rFonts w:ascii="Courier New" w:hAnsi="Courier New" w:cs="Courier New"/>
          <w:lang w:val="id-ID"/>
        </w:rPr>
      </w:pPr>
      <w:r w:rsidRPr="00C7210B">
        <w:rPr>
          <w:rFonts w:ascii="Courier New" w:hAnsi="Courier New" w:cs="Courier New"/>
          <w:lang w:val="id-ID"/>
        </w:rPr>
        <w:t xml:space="preserve">-- ; </w:t>
      </w:r>
      <w:proofErr w:type="spellStart"/>
      <w:r w:rsidRPr="00C7210B">
        <w:rPr>
          <w:rFonts w:ascii="Courier New" w:hAnsi="Courier New" w:cs="Courier New"/>
          <w:lang w:val="id-ID"/>
        </w:rPr>
        <w:t>Killing</w:t>
      </w:r>
      <w:proofErr w:type="spellEnd"/>
      <w:r w:rsidRPr="00C7210B">
        <w:rPr>
          <w:rFonts w:ascii="Courier New" w:hAnsi="Courier New" w:cs="Courier New"/>
          <w:lang w:val="id-ID"/>
        </w:rPr>
        <w:t xml:space="preserve"> a </w:t>
      </w:r>
      <w:proofErr w:type="spellStart"/>
      <w:r w:rsidRPr="00C7210B">
        <w:rPr>
          <w:rFonts w:ascii="Courier New" w:hAnsi="Courier New" w:cs="Courier New"/>
          <w:lang w:val="id-ID"/>
        </w:rPr>
        <w:t>black</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node</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with</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one</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black</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child</w:t>
      </w:r>
      <w:proofErr w:type="spellEnd"/>
      <w:r w:rsidRPr="00C7210B">
        <w:rPr>
          <w:rFonts w:ascii="Courier New" w:hAnsi="Courier New" w:cs="Courier New"/>
          <w:lang w:val="id-ID"/>
        </w:rPr>
        <w:t>:</w:t>
      </w:r>
    </w:p>
    <w:p w14:paraId="25DB9478" w14:textId="77777777" w:rsidR="001E17AF" w:rsidRPr="00C7210B" w:rsidRDefault="001E17AF" w:rsidP="001E17AF">
      <w:pPr>
        <w:rPr>
          <w:rFonts w:ascii="Courier New" w:hAnsi="Courier New" w:cs="Courier New"/>
          <w:lang w:val="id-ID"/>
        </w:rPr>
      </w:pPr>
      <w:r w:rsidRPr="00C7210B">
        <w:rPr>
          <w:rFonts w:ascii="Courier New" w:hAnsi="Courier New" w:cs="Courier New"/>
          <w:lang w:val="id-ID"/>
        </w:rPr>
        <w:t xml:space="preserve">-- </w:t>
      </w:r>
      <w:proofErr w:type="spellStart"/>
      <w:r w:rsidRPr="00C7210B">
        <w:rPr>
          <w:rFonts w:ascii="Courier New" w:hAnsi="Courier New" w:cs="Courier New"/>
          <w:lang w:val="id-ID"/>
        </w:rPr>
        <w:t>remove</w:t>
      </w:r>
      <w:proofErr w:type="spellEnd"/>
      <w:r w:rsidRPr="00C7210B">
        <w:rPr>
          <w:rFonts w:ascii="Courier New" w:hAnsi="Courier New" w:cs="Courier New"/>
          <w:lang w:val="id-ID"/>
        </w:rPr>
        <w:t xml:space="preserve"> (T B E _ </w:t>
      </w:r>
      <w:proofErr w:type="spellStart"/>
      <w:r w:rsidRPr="00C7210B">
        <w:rPr>
          <w:rFonts w:ascii="Courier New" w:hAnsi="Courier New" w:cs="Courier New"/>
          <w:lang w:val="id-ID"/>
        </w:rPr>
        <w:t>child</w:t>
      </w:r>
      <w:proofErr w:type="spellEnd"/>
      <w:r w:rsidRPr="00C7210B">
        <w:rPr>
          <w:rFonts w:ascii="Courier New" w:hAnsi="Courier New" w:cs="Courier New"/>
          <w:lang w:val="id-ID"/>
        </w:rPr>
        <w:t xml:space="preserve">@(T B _ _ _)) = </w:t>
      </w:r>
      <w:proofErr w:type="spellStart"/>
      <w:r w:rsidRPr="00C7210B">
        <w:rPr>
          <w:rFonts w:ascii="Courier New" w:hAnsi="Courier New" w:cs="Courier New"/>
          <w:lang w:val="id-ID"/>
        </w:rPr>
        <w:t>blacker</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child</w:t>
      </w:r>
      <w:proofErr w:type="spellEnd"/>
    </w:p>
    <w:p w14:paraId="73DB8F04" w14:textId="77777777" w:rsidR="001E17AF" w:rsidRPr="00C7210B" w:rsidRDefault="001E17AF" w:rsidP="001E17AF">
      <w:pPr>
        <w:rPr>
          <w:rFonts w:ascii="Courier New" w:hAnsi="Courier New" w:cs="Courier New"/>
          <w:lang w:val="id-ID"/>
        </w:rPr>
      </w:pPr>
      <w:r w:rsidRPr="00C7210B">
        <w:rPr>
          <w:rFonts w:ascii="Courier New" w:hAnsi="Courier New" w:cs="Courier New"/>
          <w:lang w:val="id-ID"/>
        </w:rPr>
        <w:t xml:space="preserve">-- </w:t>
      </w:r>
      <w:proofErr w:type="spellStart"/>
      <w:r w:rsidRPr="00C7210B">
        <w:rPr>
          <w:rFonts w:ascii="Courier New" w:hAnsi="Courier New" w:cs="Courier New"/>
          <w:lang w:val="id-ID"/>
        </w:rPr>
        <w:t>remove</w:t>
      </w:r>
      <w:proofErr w:type="spellEnd"/>
      <w:r w:rsidRPr="00C7210B">
        <w:rPr>
          <w:rFonts w:ascii="Courier New" w:hAnsi="Courier New" w:cs="Courier New"/>
          <w:lang w:val="id-ID"/>
        </w:rPr>
        <w:t xml:space="preserve"> (T B </w:t>
      </w:r>
      <w:proofErr w:type="spellStart"/>
      <w:r w:rsidRPr="00C7210B">
        <w:rPr>
          <w:rFonts w:ascii="Courier New" w:hAnsi="Courier New" w:cs="Courier New"/>
          <w:lang w:val="id-ID"/>
        </w:rPr>
        <w:t>child</w:t>
      </w:r>
      <w:proofErr w:type="spellEnd"/>
      <w:r w:rsidRPr="00C7210B">
        <w:rPr>
          <w:rFonts w:ascii="Courier New" w:hAnsi="Courier New" w:cs="Courier New"/>
          <w:lang w:val="id-ID"/>
        </w:rPr>
        <w:t xml:space="preserve">@(T B _ _ _) _ E) = </w:t>
      </w:r>
      <w:proofErr w:type="spellStart"/>
      <w:r w:rsidRPr="00C7210B">
        <w:rPr>
          <w:rFonts w:ascii="Courier New" w:hAnsi="Courier New" w:cs="Courier New"/>
          <w:lang w:val="id-ID"/>
        </w:rPr>
        <w:t>blacker</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child</w:t>
      </w:r>
      <w:proofErr w:type="spellEnd"/>
    </w:p>
    <w:p w14:paraId="490A7AF9" w14:textId="77777777" w:rsidR="001E17AF" w:rsidRPr="00C7210B" w:rsidRDefault="001E17AF" w:rsidP="001E17AF">
      <w:pPr>
        <w:rPr>
          <w:rFonts w:ascii="Courier New" w:hAnsi="Courier New" w:cs="Courier New"/>
          <w:lang w:val="id-ID"/>
        </w:rPr>
      </w:pPr>
      <w:r w:rsidRPr="00C7210B">
        <w:rPr>
          <w:rFonts w:ascii="Courier New" w:hAnsi="Courier New" w:cs="Courier New"/>
          <w:lang w:val="id-ID"/>
        </w:rPr>
        <w:t xml:space="preserve">-- ; </w:t>
      </w:r>
      <w:proofErr w:type="spellStart"/>
      <w:r w:rsidRPr="00C7210B">
        <w:rPr>
          <w:rFonts w:ascii="Courier New" w:hAnsi="Courier New" w:cs="Courier New"/>
          <w:lang w:val="id-ID"/>
        </w:rPr>
        <w:t>Killing</w:t>
      </w:r>
      <w:proofErr w:type="spellEnd"/>
      <w:r w:rsidRPr="00C7210B">
        <w:rPr>
          <w:rFonts w:ascii="Courier New" w:hAnsi="Courier New" w:cs="Courier New"/>
          <w:lang w:val="id-ID"/>
        </w:rPr>
        <w:t xml:space="preserve"> a </w:t>
      </w:r>
      <w:proofErr w:type="spellStart"/>
      <w:r w:rsidRPr="00C7210B">
        <w:rPr>
          <w:rFonts w:ascii="Courier New" w:hAnsi="Courier New" w:cs="Courier New"/>
          <w:lang w:val="id-ID"/>
        </w:rPr>
        <w:t>node</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with</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two</w:t>
      </w:r>
      <w:proofErr w:type="spellEnd"/>
      <w:r w:rsidRPr="00C7210B">
        <w:rPr>
          <w:rFonts w:ascii="Courier New" w:hAnsi="Courier New" w:cs="Courier New"/>
          <w:lang w:val="id-ID"/>
        </w:rPr>
        <w:t xml:space="preserve"> sub-</w:t>
      </w:r>
      <w:proofErr w:type="spellStart"/>
      <w:r w:rsidRPr="00C7210B">
        <w:rPr>
          <w:rFonts w:ascii="Courier New" w:hAnsi="Courier New" w:cs="Courier New"/>
          <w:lang w:val="id-ID"/>
        </w:rPr>
        <w:t>trees</w:t>
      </w:r>
      <w:proofErr w:type="spellEnd"/>
      <w:r w:rsidRPr="00C7210B">
        <w:rPr>
          <w:rFonts w:ascii="Courier New" w:hAnsi="Courier New" w:cs="Courier New"/>
          <w:lang w:val="id-ID"/>
        </w:rPr>
        <w:t>:</w:t>
      </w:r>
    </w:p>
    <w:p w14:paraId="321C794D" w14:textId="77777777" w:rsidR="001E17AF" w:rsidRPr="00C7210B" w:rsidRDefault="001E17AF" w:rsidP="001E17AF">
      <w:pPr>
        <w:rPr>
          <w:rFonts w:ascii="Courier New" w:hAnsi="Courier New" w:cs="Courier New"/>
          <w:lang w:val="id-ID"/>
        </w:rPr>
      </w:pPr>
      <w:proofErr w:type="spellStart"/>
      <w:r w:rsidRPr="00C7210B">
        <w:rPr>
          <w:rFonts w:ascii="Courier New" w:hAnsi="Courier New" w:cs="Courier New"/>
          <w:lang w:val="id-ID"/>
        </w:rPr>
        <w:t>remove</w:t>
      </w:r>
      <w:proofErr w:type="spellEnd"/>
      <w:r w:rsidRPr="00C7210B">
        <w:rPr>
          <w:rFonts w:ascii="Courier New" w:hAnsi="Courier New" w:cs="Courier New"/>
          <w:lang w:val="id-ID"/>
        </w:rPr>
        <w:t xml:space="preserve"> (T </w:t>
      </w:r>
      <w:proofErr w:type="spellStart"/>
      <w:r w:rsidRPr="00C7210B">
        <w:rPr>
          <w:rFonts w:ascii="Courier New" w:hAnsi="Courier New" w:cs="Courier New"/>
          <w:lang w:val="id-ID"/>
        </w:rPr>
        <w:t>color</w:t>
      </w:r>
      <w:proofErr w:type="spellEnd"/>
      <w:r w:rsidRPr="00C7210B">
        <w:rPr>
          <w:rFonts w:ascii="Courier New" w:hAnsi="Courier New" w:cs="Courier New"/>
          <w:lang w:val="id-ID"/>
        </w:rPr>
        <w:t xml:space="preserve"> l y r) = </w:t>
      </w:r>
      <w:proofErr w:type="spellStart"/>
      <w:r w:rsidRPr="00C7210B">
        <w:rPr>
          <w:rFonts w:ascii="Courier New" w:hAnsi="Courier New" w:cs="Courier New"/>
          <w:lang w:val="id-ID"/>
        </w:rPr>
        <w:t>bubble</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color</w:t>
      </w:r>
      <w:proofErr w:type="spellEnd"/>
      <w:r w:rsidRPr="00C7210B">
        <w:rPr>
          <w:rFonts w:ascii="Courier New" w:hAnsi="Courier New" w:cs="Courier New"/>
          <w:lang w:val="id-ID"/>
        </w:rPr>
        <w:t xml:space="preserve"> l' mx r </w:t>
      </w:r>
    </w:p>
    <w:p w14:paraId="09664675" w14:textId="77777777" w:rsidR="001E17AF" w:rsidRPr="00C7210B" w:rsidRDefault="001E17AF" w:rsidP="001E17AF">
      <w:pPr>
        <w:ind w:firstLine="720"/>
        <w:rPr>
          <w:rFonts w:ascii="Courier New" w:hAnsi="Courier New" w:cs="Courier New"/>
          <w:lang w:val="id-ID"/>
        </w:rPr>
      </w:pPr>
      <w:r w:rsidRPr="00C7210B">
        <w:rPr>
          <w:rFonts w:ascii="Courier New" w:hAnsi="Courier New" w:cs="Courier New"/>
          <w:lang w:val="id-ID"/>
        </w:rPr>
        <w:lastRenderedPageBreak/>
        <w:t xml:space="preserve"> </w:t>
      </w:r>
      <w:proofErr w:type="spellStart"/>
      <w:r w:rsidRPr="00C7210B">
        <w:rPr>
          <w:rFonts w:ascii="Courier New" w:hAnsi="Courier New" w:cs="Courier New"/>
          <w:lang w:val="id-ID"/>
        </w:rPr>
        <w:t>where</w:t>
      </w:r>
      <w:proofErr w:type="spellEnd"/>
      <w:r w:rsidRPr="00C7210B">
        <w:rPr>
          <w:rFonts w:ascii="Courier New" w:hAnsi="Courier New" w:cs="Courier New"/>
          <w:lang w:val="id-ID"/>
        </w:rPr>
        <w:t xml:space="preserve"> mx = </w:t>
      </w:r>
      <w:proofErr w:type="spellStart"/>
      <w:r w:rsidRPr="00C7210B">
        <w:rPr>
          <w:rFonts w:ascii="Courier New" w:hAnsi="Courier New" w:cs="Courier New"/>
          <w:lang w:val="id-ID"/>
        </w:rPr>
        <w:t>max</w:t>
      </w:r>
      <w:proofErr w:type="spellEnd"/>
      <w:r w:rsidRPr="00C7210B">
        <w:rPr>
          <w:rFonts w:ascii="Courier New" w:hAnsi="Courier New" w:cs="Courier New"/>
          <w:lang w:val="id-ID"/>
        </w:rPr>
        <w:t xml:space="preserve"> l</w:t>
      </w:r>
    </w:p>
    <w:p w14:paraId="1DE70D6C" w14:textId="6C8AE3FB" w:rsidR="001E17AF" w:rsidRPr="00C7210B" w:rsidRDefault="001E17AF" w:rsidP="001E17AF">
      <w:pPr>
        <w:rPr>
          <w:rFonts w:ascii="Courier New" w:hAnsi="Courier New" w:cs="Courier New"/>
          <w:lang w:val="id-ID"/>
        </w:rPr>
      </w:pPr>
      <w:r w:rsidRPr="00C7210B">
        <w:rPr>
          <w:rFonts w:ascii="Courier New" w:hAnsi="Courier New" w:cs="Courier New"/>
          <w:lang w:val="id-ID"/>
        </w:rPr>
        <w:t xml:space="preserve">             l' = </w:t>
      </w:r>
      <w:proofErr w:type="spellStart"/>
      <w:r w:rsidRPr="00C7210B">
        <w:rPr>
          <w:rFonts w:ascii="Courier New" w:hAnsi="Courier New" w:cs="Courier New"/>
          <w:lang w:val="id-ID"/>
        </w:rPr>
        <w:t>removeMax</w:t>
      </w:r>
      <w:proofErr w:type="spellEnd"/>
      <w:r w:rsidRPr="00C7210B">
        <w:rPr>
          <w:rFonts w:ascii="Courier New" w:hAnsi="Courier New" w:cs="Courier New"/>
          <w:lang w:val="id-ID"/>
        </w:rPr>
        <w:t xml:space="preserve"> l</w:t>
      </w:r>
    </w:p>
    <w:p w14:paraId="173A7DE9" w14:textId="3FE3E5BA" w:rsidR="001E17AF" w:rsidRPr="00C7210B" w:rsidRDefault="001E17AF" w:rsidP="001E17AF">
      <w:pPr>
        <w:rPr>
          <w:lang w:val="id-ID"/>
        </w:rPr>
      </w:pPr>
      <w:r w:rsidRPr="00C7210B">
        <w:rPr>
          <w:lang w:val="id-ID"/>
        </w:rPr>
        <w:t xml:space="preserve">Fungsi </w:t>
      </w:r>
      <w:proofErr w:type="spellStart"/>
      <w:r w:rsidRPr="00C7210B">
        <w:rPr>
          <w:rFonts w:ascii="Courier New" w:hAnsi="Courier New" w:cs="Courier New"/>
          <w:lang w:val="id-ID"/>
        </w:rPr>
        <w:t>remove</w:t>
      </w:r>
      <w:proofErr w:type="spellEnd"/>
      <w:r w:rsidRPr="00C7210B">
        <w:rPr>
          <w:lang w:val="id-ID"/>
        </w:rPr>
        <w:t xml:space="preserve"> menggunakan fungsi </w:t>
      </w:r>
      <w:proofErr w:type="spellStart"/>
      <w:r w:rsidRPr="00C7210B">
        <w:rPr>
          <w:rFonts w:ascii="Courier New" w:hAnsi="Courier New" w:cs="Courier New"/>
          <w:lang w:val="id-ID"/>
        </w:rPr>
        <w:t>bubble</w:t>
      </w:r>
      <w:proofErr w:type="spellEnd"/>
      <w:r w:rsidRPr="00C7210B">
        <w:rPr>
          <w:lang w:val="id-ID"/>
        </w:rPr>
        <w:t xml:space="preserve">, </w:t>
      </w:r>
      <w:proofErr w:type="spellStart"/>
      <w:r w:rsidRPr="00C7210B">
        <w:rPr>
          <w:rFonts w:ascii="Courier New" w:hAnsi="Courier New" w:cs="Courier New"/>
          <w:lang w:val="id-ID"/>
        </w:rPr>
        <w:t>max</w:t>
      </w:r>
      <w:proofErr w:type="spellEnd"/>
      <w:r w:rsidRPr="00C7210B">
        <w:rPr>
          <w:lang w:val="id-ID"/>
        </w:rPr>
        <w:t xml:space="preserve">, dan </w:t>
      </w:r>
      <w:proofErr w:type="spellStart"/>
      <w:r w:rsidRPr="00C7210B">
        <w:rPr>
          <w:rFonts w:ascii="Courier New" w:hAnsi="Courier New" w:cs="Courier New"/>
          <w:lang w:val="id-ID"/>
        </w:rPr>
        <w:t>removeMax</w:t>
      </w:r>
      <w:proofErr w:type="spellEnd"/>
      <w:r w:rsidRPr="00C7210B">
        <w:rPr>
          <w:lang w:val="id-ID"/>
        </w:rPr>
        <w:t xml:space="preserve">. Di antara fungsi-fungsi ini, fungsi </w:t>
      </w:r>
      <w:proofErr w:type="spellStart"/>
      <w:r w:rsidRPr="00C7210B">
        <w:rPr>
          <w:rFonts w:ascii="Courier New" w:hAnsi="Courier New" w:cs="Courier New"/>
          <w:lang w:val="id-ID"/>
        </w:rPr>
        <w:t>bubble</w:t>
      </w:r>
      <w:proofErr w:type="spellEnd"/>
      <w:r w:rsidRPr="00C7210B">
        <w:rPr>
          <w:lang w:val="id-ID"/>
        </w:rPr>
        <w:t xml:space="preserve"> sekali lagi harus memiliki </w:t>
      </w:r>
      <w:proofErr w:type="spellStart"/>
      <w:r w:rsidRPr="00C7210B">
        <w:rPr>
          <w:i/>
          <w:iCs/>
          <w:lang w:val="id-ID"/>
        </w:rPr>
        <w:t>postcondition</w:t>
      </w:r>
      <w:proofErr w:type="spellEnd"/>
      <w:r w:rsidRPr="00C7210B">
        <w:rPr>
          <w:lang w:val="id-ID"/>
        </w:rPr>
        <w:t xml:space="preserve"> yang sama dengan fungsi </w:t>
      </w:r>
      <w:proofErr w:type="spellStart"/>
      <w:r w:rsidRPr="00C7210B">
        <w:rPr>
          <w:rFonts w:ascii="Courier New" w:hAnsi="Courier New" w:cs="Courier New"/>
          <w:lang w:val="id-ID"/>
        </w:rPr>
        <w:t>remove</w:t>
      </w:r>
      <w:proofErr w:type="spellEnd"/>
      <w:r w:rsidRPr="00C7210B">
        <w:rPr>
          <w:lang w:val="id-ID"/>
        </w:rPr>
        <w:t xml:space="preserve">. Dalam fungsi ini, fungsi </w:t>
      </w:r>
      <w:proofErr w:type="spellStart"/>
      <w:r w:rsidRPr="00C7210B">
        <w:rPr>
          <w:rFonts w:ascii="Courier New" w:hAnsi="Courier New" w:cs="Courier New"/>
          <w:lang w:val="id-ID"/>
        </w:rPr>
        <w:t>max</w:t>
      </w:r>
      <w:proofErr w:type="spellEnd"/>
      <w:r w:rsidRPr="00C7210B">
        <w:rPr>
          <w:lang w:val="id-ID"/>
        </w:rPr>
        <w:t xml:space="preserve"> dan </w:t>
      </w:r>
      <w:proofErr w:type="spellStart"/>
      <w:r w:rsidRPr="00C7210B">
        <w:rPr>
          <w:rFonts w:ascii="Courier New" w:hAnsi="Courier New" w:cs="Courier New"/>
          <w:lang w:val="id-ID"/>
        </w:rPr>
        <w:t>removeMax</w:t>
      </w:r>
      <w:proofErr w:type="spellEnd"/>
      <w:r w:rsidRPr="00C7210B">
        <w:rPr>
          <w:lang w:val="id-ID"/>
        </w:rPr>
        <w:t xml:space="preserve"> sudah memiliki </w:t>
      </w:r>
      <w:proofErr w:type="spellStart"/>
      <w:r w:rsidRPr="00C7210B">
        <w:rPr>
          <w:i/>
          <w:iCs/>
          <w:lang w:val="id-ID"/>
        </w:rPr>
        <w:t>precondition</w:t>
      </w:r>
      <w:proofErr w:type="spellEnd"/>
      <w:r w:rsidRPr="00C7210B">
        <w:rPr>
          <w:lang w:val="id-ID"/>
        </w:rPr>
        <w:t xml:space="preserve"> yang disebutkan dalam </w:t>
      </w:r>
      <w:r w:rsidRPr="00C7210B">
        <w:rPr>
          <w:lang w:val="id-ID"/>
        </w:rPr>
        <w:fldChar w:fldCharType="begin"/>
      </w:r>
      <w:r w:rsidRPr="00C7210B">
        <w:rPr>
          <w:lang w:val="id-ID"/>
        </w:rPr>
        <w:instrText xml:space="preserve"> REF _Ref75942655 \r \h </w:instrText>
      </w:r>
      <w:r w:rsidRPr="00C7210B">
        <w:rPr>
          <w:lang w:val="id-ID"/>
        </w:rPr>
      </w:r>
      <w:r w:rsidRPr="00C7210B">
        <w:rPr>
          <w:lang w:val="id-ID"/>
        </w:rPr>
        <w:fldChar w:fldCharType="separate"/>
      </w:r>
      <w:r w:rsidR="00BB156C" w:rsidRPr="00C7210B">
        <w:rPr>
          <w:lang w:val="id-ID"/>
        </w:rPr>
        <w:t>III.2.1</w:t>
      </w:r>
      <w:r w:rsidRPr="00C7210B">
        <w:rPr>
          <w:lang w:val="id-ID"/>
        </w:rPr>
        <w:fldChar w:fldCharType="end"/>
      </w:r>
      <w:r w:rsidRPr="00C7210B">
        <w:rPr>
          <w:lang w:val="id-ID"/>
        </w:rPr>
        <w:t xml:space="preserve"> oleh karena itu fungsi </w:t>
      </w:r>
      <w:proofErr w:type="spellStart"/>
      <w:r w:rsidRPr="00C7210B">
        <w:rPr>
          <w:rFonts w:ascii="Courier New" w:hAnsi="Courier New" w:cs="Courier New"/>
          <w:lang w:val="id-ID"/>
        </w:rPr>
        <w:t>remove</w:t>
      </w:r>
      <w:proofErr w:type="spellEnd"/>
      <w:r w:rsidRPr="00C7210B">
        <w:rPr>
          <w:lang w:val="id-ID"/>
        </w:rPr>
        <w:t xml:space="preserve"> harus menyediakan pohon yang memenuhi </w:t>
      </w:r>
      <w:proofErr w:type="spellStart"/>
      <w:r w:rsidRPr="00C7210B">
        <w:rPr>
          <w:i/>
          <w:iCs/>
          <w:lang w:val="id-ID"/>
        </w:rPr>
        <w:t>precondition</w:t>
      </w:r>
      <w:proofErr w:type="spellEnd"/>
      <w:r w:rsidRPr="00C7210B">
        <w:rPr>
          <w:i/>
          <w:iCs/>
          <w:lang w:val="id-ID"/>
        </w:rPr>
        <w:t xml:space="preserve"> </w:t>
      </w:r>
      <w:r w:rsidRPr="00C7210B">
        <w:rPr>
          <w:lang w:val="id-ID"/>
        </w:rPr>
        <w:t xml:space="preserve">tersebut. Jika fungsi tersebut tidak mampu, dapat ditambahkan </w:t>
      </w:r>
      <w:proofErr w:type="spellStart"/>
      <w:r w:rsidRPr="00C7210B">
        <w:rPr>
          <w:i/>
          <w:iCs/>
          <w:lang w:val="id-ID"/>
        </w:rPr>
        <w:t>precondition</w:t>
      </w:r>
      <w:proofErr w:type="spellEnd"/>
      <w:r w:rsidRPr="00C7210B">
        <w:rPr>
          <w:i/>
          <w:iCs/>
          <w:lang w:val="id-ID"/>
        </w:rPr>
        <w:t xml:space="preserve"> </w:t>
      </w:r>
      <w:r w:rsidRPr="00C7210B">
        <w:rPr>
          <w:lang w:val="id-ID"/>
        </w:rPr>
        <w:t xml:space="preserve">baru pada fungsi </w:t>
      </w:r>
      <w:proofErr w:type="spellStart"/>
      <w:r w:rsidRPr="00C7210B">
        <w:rPr>
          <w:rFonts w:ascii="Courier New" w:hAnsi="Courier New" w:cs="Courier New"/>
          <w:lang w:val="id-ID"/>
        </w:rPr>
        <w:t>remove</w:t>
      </w:r>
      <w:proofErr w:type="spellEnd"/>
      <w:r w:rsidRPr="00C7210B">
        <w:rPr>
          <w:lang w:val="id-ID"/>
        </w:rPr>
        <w:t xml:space="preserve"> agar hal tersebut dapat terpenuhi.</w:t>
      </w:r>
    </w:p>
    <w:p w14:paraId="065FF8DD" w14:textId="3D0E0F8C" w:rsidR="001E17AF" w:rsidRPr="00C7210B" w:rsidRDefault="001E17AF" w:rsidP="001E17AF">
      <w:pPr>
        <w:rPr>
          <w:lang w:val="id-ID"/>
        </w:rPr>
      </w:pPr>
      <w:r w:rsidRPr="00C7210B">
        <w:rPr>
          <w:lang w:val="id-ID"/>
        </w:rPr>
        <w:t xml:space="preserve">Fungsi </w:t>
      </w:r>
      <w:proofErr w:type="spellStart"/>
      <w:r w:rsidRPr="00C7210B">
        <w:rPr>
          <w:rFonts w:ascii="Courier New" w:hAnsi="Courier New" w:cs="Courier New"/>
          <w:lang w:val="id-ID"/>
        </w:rPr>
        <w:t>bubble</w:t>
      </w:r>
      <w:proofErr w:type="spellEnd"/>
      <w:r w:rsidRPr="00C7210B">
        <w:rPr>
          <w:lang w:val="id-ID"/>
        </w:rPr>
        <w:t xml:space="preserve"> memiliki </w:t>
      </w:r>
      <w:proofErr w:type="spellStart"/>
      <w:r w:rsidRPr="00C7210B">
        <w:rPr>
          <w:i/>
          <w:iCs/>
          <w:lang w:val="id-ID"/>
        </w:rPr>
        <w:t>syntax</w:t>
      </w:r>
      <w:proofErr w:type="spellEnd"/>
      <w:r w:rsidRPr="00C7210B">
        <w:rPr>
          <w:i/>
          <w:iCs/>
          <w:lang w:val="id-ID"/>
        </w:rPr>
        <w:t xml:space="preserve"> </w:t>
      </w:r>
      <w:r w:rsidRPr="00C7210B">
        <w:rPr>
          <w:lang w:val="id-ID"/>
        </w:rPr>
        <w:t>seperti ini:</w:t>
      </w:r>
    </w:p>
    <w:p w14:paraId="762D5E67" w14:textId="77777777" w:rsidR="001E17AF" w:rsidRPr="00C7210B" w:rsidRDefault="001E17AF" w:rsidP="001E17AF">
      <w:pPr>
        <w:rPr>
          <w:rFonts w:ascii="Courier New" w:hAnsi="Courier New" w:cs="Courier New"/>
          <w:lang w:val="id-ID"/>
        </w:rPr>
      </w:pPr>
      <w:proofErr w:type="spellStart"/>
      <w:r w:rsidRPr="00C7210B">
        <w:rPr>
          <w:rFonts w:ascii="Courier New" w:hAnsi="Courier New" w:cs="Courier New"/>
          <w:lang w:val="id-ID"/>
        </w:rPr>
        <w:t>bubble</w:t>
      </w:r>
      <w:proofErr w:type="spellEnd"/>
      <w:r w:rsidRPr="00C7210B">
        <w:rPr>
          <w:rFonts w:ascii="Courier New" w:hAnsi="Courier New" w:cs="Courier New"/>
          <w:lang w:val="id-ID"/>
        </w:rPr>
        <w:t xml:space="preserve"> :: </w:t>
      </w:r>
      <w:proofErr w:type="spellStart"/>
      <w:r w:rsidRPr="00C7210B">
        <w:rPr>
          <w:rFonts w:ascii="Courier New" w:hAnsi="Courier New" w:cs="Courier New"/>
          <w:lang w:val="id-ID"/>
        </w:rPr>
        <w:t>Color</w:t>
      </w:r>
      <w:proofErr w:type="spellEnd"/>
      <w:r w:rsidRPr="00C7210B">
        <w:rPr>
          <w:rFonts w:ascii="Courier New" w:hAnsi="Courier New" w:cs="Courier New"/>
          <w:lang w:val="id-ID"/>
        </w:rPr>
        <w:t xml:space="preserve"> -&gt; </w:t>
      </w:r>
      <w:proofErr w:type="spellStart"/>
      <w:r w:rsidRPr="00C7210B">
        <w:rPr>
          <w:rFonts w:ascii="Courier New" w:hAnsi="Courier New" w:cs="Courier New"/>
          <w:lang w:val="id-ID"/>
        </w:rPr>
        <w:t>RBSet</w:t>
      </w:r>
      <w:proofErr w:type="spellEnd"/>
      <w:r w:rsidRPr="00C7210B">
        <w:rPr>
          <w:rFonts w:ascii="Courier New" w:hAnsi="Courier New" w:cs="Courier New"/>
          <w:lang w:val="id-ID"/>
        </w:rPr>
        <w:t xml:space="preserve"> a -&gt; a -&gt; </w:t>
      </w:r>
      <w:proofErr w:type="spellStart"/>
      <w:r w:rsidRPr="00C7210B">
        <w:rPr>
          <w:rFonts w:ascii="Courier New" w:hAnsi="Courier New" w:cs="Courier New"/>
          <w:lang w:val="id-ID"/>
        </w:rPr>
        <w:t>RBSet</w:t>
      </w:r>
      <w:proofErr w:type="spellEnd"/>
      <w:r w:rsidRPr="00C7210B">
        <w:rPr>
          <w:rFonts w:ascii="Courier New" w:hAnsi="Courier New" w:cs="Courier New"/>
          <w:lang w:val="id-ID"/>
        </w:rPr>
        <w:t xml:space="preserve"> a -&gt; </w:t>
      </w:r>
      <w:proofErr w:type="spellStart"/>
      <w:r w:rsidRPr="00C7210B">
        <w:rPr>
          <w:rFonts w:ascii="Courier New" w:hAnsi="Courier New" w:cs="Courier New"/>
          <w:lang w:val="id-ID"/>
        </w:rPr>
        <w:t>RBSet</w:t>
      </w:r>
      <w:proofErr w:type="spellEnd"/>
      <w:r w:rsidRPr="00C7210B">
        <w:rPr>
          <w:rFonts w:ascii="Courier New" w:hAnsi="Courier New" w:cs="Courier New"/>
          <w:lang w:val="id-ID"/>
        </w:rPr>
        <w:t xml:space="preserve"> a</w:t>
      </w:r>
    </w:p>
    <w:p w14:paraId="458B93F9" w14:textId="77777777" w:rsidR="001E17AF" w:rsidRPr="00C7210B" w:rsidRDefault="001E17AF" w:rsidP="001E17AF">
      <w:pPr>
        <w:rPr>
          <w:rFonts w:ascii="Courier New" w:hAnsi="Courier New" w:cs="Courier New"/>
          <w:lang w:val="id-ID"/>
        </w:rPr>
      </w:pPr>
      <w:proofErr w:type="spellStart"/>
      <w:r w:rsidRPr="00C7210B">
        <w:rPr>
          <w:rFonts w:ascii="Courier New" w:hAnsi="Courier New" w:cs="Courier New"/>
          <w:lang w:val="id-ID"/>
        </w:rPr>
        <w:t>bubble</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color</w:t>
      </w:r>
      <w:proofErr w:type="spellEnd"/>
      <w:r w:rsidRPr="00C7210B">
        <w:rPr>
          <w:rFonts w:ascii="Courier New" w:hAnsi="Courier New" w:cs="Courier New"/>
          <w:lang w:val="id-ID"/>
        </w:rPr>
        <w:t xml:space="preserve"> l x r</w:t>
      </w:r>
    </w:p>
    <w:p w14:paraId="16B8895B" w14:textId="77777777" w:rsidR="001E17AF" w:rsidRPr="00C7210B" w:rsidRDefault="001E17AF" w:rsidP="001E17AF">
      <w:pPr>
        <w:rPr>
          <w:rFonts w:ascii="Courier New" w:hAnsi="Courier New" w:cs="Courier New"/>
          <w:lang w:val="id-ID"/>
        </w:rPr>
      </w:pPr>
      <w:r w:rsidRPr="00C7210B">
        <w:rPr>
          <w:rFonts w:ascii="Courier New" w:hAnsi="Courier New" w:cs="Courier New"/>
          <w:lang w:val="id-ID"/>
        </w:rPr>
        <w:t xml:space="preserve"> | </w:t>
      </w:r>
      <w:proofErr w:type="spellStart"/>
      <w:r w:rsidRPr="00C7210B">
        <w:rPr>
          <w:rFonts w:ascii="Courier New" w:hAnsi="Courier New" w:cs="Courier New"/>
          <w:lang w:val="id-ID"/>
        </w:rPr>
        <w:t>isBB</w:t>
      </w:r>
      <w:proofErr w:type="spellEnd"/>
      <w:r w:rsidRPr="00C7210B">
        <w:rPr>
          <w:rFonts w:ascii="Courier New" w:hAnsi="Courier New" w:cs="Courier New"/>
          <w:lang w:val="id-ID"/>
        </w:rPr>
        <w:t xml:space="preserve">(l) || </w:t>
      </w:r>
      <w:proofErr w:type="spellStart"/>
      <w:r w:rsidRPr="00C7210B">
        <w:rPr>
          <w:rFonts w:ascii="Courier New" w:hAnsi="Courier New" w:cs="Courier New"/>
          <w:lang w:val="id-ID"/>
        </w:rPr>
        <w:t>isBB</w:t>
      </w:r>
      <w:proofErr w:type="spellEnd"/>
      <w:r w:rsidRPr="00C7210B">
        <w:rPr>
          <w:rFonts w:ascii="Courier New" w:hAnsi="Courier New" w:cs="Courier New"/>
          <w:lang w:val="id-ID"/>
        </w:rPr>
        <w:t xml:space="preserve">(r) = </w:t>
      </w:r>
      <w:proofErr w:type="spellStart"/>
      <w:r w:rsidRPr="00C7210B">
        <w:rPr>
          <w:rFonts w:ascii="Courier New" w:hAnsi="Courier New" w:cs="Courier New"/>
          <w:lang w:val="id-ID"/>
        </w:rPr>
        <w:t>balance</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blacker</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color</w:t>
      </w:r>
      <w:proofErr w:type="spellEnd"/>
      <w:r w:rsidRPr="00C7210B">
        <w:rPr>
          <w:rFonts w:ascii="Courier New" w:hAnsi="Courier New" w:cs="Courier New"/>
          <w:lang w:val="id-ID"/>
        </w:rPr>
        <w:t>) (</w:t>
      </w:r>
      <w:proofErr w:type="spellStart"/>
      <w:r w:rsidRPr="00C7210B">
        <w:rPr>
          <w:rFonts w:ascii="Courier New" w:hAnsi="Courier New" w:cs="Courier New"/>
          <w:lang w:val="id-ID"/>
        </w:rPr>
        <w:t>redder</w:t>
      </w:r>
      <w:proofErr w:type="spellEnd"/>
      <w:r w:rsidRPr="00C7210B">
        <w:rPr>
          <w:rFonts w:ascii="Courier New" w:hAnsi="Courier New" w:cs="Courier New"/>
          <w:lang w:val="id-ID"/>
        </w:rPr>
        <w:t>' l) x (</w:t>
      </w:r>
      <w:proofErr w:type="spellStart"/>
      <w:r w:rsidRPr="00C7210B">
        <w:rPr>
          <w:rFonts w:ascii="Courier New" w:hAnsi="Courier New" w:cs="Courier New"/>
          <w:lang w:val="id-ID"/>
        </w:rPr>
        <w:t>redder</w:t>
      </w:r>
      <w:proofErr w:type="spellEnd"/>
      <w:r w:rsidRPr="00C7210B">
        <w:rPr>
          <w:rFonts w:ascii="Courier New" w:hAnsi="Courier New" w:cs="Courier New"/>
          <w:lang w:val="id-ID"/>
        </w:rPr>
        <w:t>' r)</w:t>
      </w:r>
    </w:p>
    <w:p w14:paraId="5F773CD5" w14:textId="407A2FFD" w:rsidR="001E17AF" w:rsidRPr="00C7210B" w:rsidRDefault="001E17AF" w:rsidP="001E17AF">
      <w:pPr>
        <w:rPr>
          <w:rFonts w:ascii="Courier New" w:hAnsi="Courier New" w:cs="Courier New"/>
          <w:lang w:val="id-ID"/>
        </w:rPr>
      </w:pPr>
      <w:r w:rsidRPr="00C7210B">
        <w:rPr>
          <w:rFonts w:ascii="Courier New" w:hAnsi="Courier New" w:cs="Courier New"/>
          <w:lang w:val="id-ID"/>
        </w:rPr>
        <w:t xml:space="preserve"> | </w:t>
      </w:r>
      <w:proofErr w:type="spellStart"/>
      <w:r w:rsidRPr="00C7210B">
        <w:rPr>
          <w:rFonts w:ascii="Courier New" w:hAnsi="Courier New" w:cs="Courier New"/>
          <w:lang w:val="id-ID"/>
        </w:rPr>
        <w:t>otherwise</w:t>
      </w:r>
      <w:proofErr w:type="spellEnd"/>
      <w:r w:rsidRPr="00C7210B">
        <w:rPr>
          <w:rFonts w:ascii="Courier New" w:hAnsi="Courier New" w:cs="Courier New"/>
          <w:lang w:val="id-ID"/>
        </w:rPr>
        <w:t xml:space="preserve">          = </w:t>
      </w:r>
      <w:proofErr w:type="spellStart"/>
      <w:r w:rsidRPr="00C7210B">
        <w:rPr>
          <w:rFonts w:ascii="Courier New" w:hAnsi="Courier New" w:cs="Courier New"/>
          <w:lang w:val="id-ID"/>
        </w:rPr>
        <w:t>balance</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color</w:t>
      </w:r>
      <w:proofErr w:type="spellEnd"/>
      <w:r w:rsidRPr="00C7210B">
        <w:rPr>
          <w:rFonts w:ascii="Courier New" w:hAnsi="Courier New" w:cs="Courier New"/>
          <w:lang w:val="id-ID"/>
        </w:rPr>
        <w:t xml:space="preserve"> l x r</w:t>
      </w:r>
    </w:p>
    <w:p w14:paraId="11B86134" w14:textId="2188CFF8" w:rsidR="001E17AF" w:rsidRPr="00C7210B" w:rsidRDefault="001E17AF" w:rsidP="001E17AF">
      <w:pPr>
        <w:rPr>
          <w:lang w:val="id-ID"/>
        </w:rPr>
      </w:pPr>
      <w:r w:rsidRPr="00C7210B">
        <w:rPr>
          <w:lang w:val="id-ID"/>
        </w:rPr>
        <w:t xml:space="preserve">Fungsi </w:t>
      </w:r>
      <w:proofErr w:type="spellStart"/>
      <w:r w:rsidRPr="00C7210B">
        <w:rPr>
          <w:rFonts w:ascii="Courier New" w:hAnsi="Courier New" w:cs="Courier New"/>
          <w:lang w:val="id-ID"/>
        </w:rPr>
        <w:t>del</w:t>
      </w:r>
      <w:proofErr w:type="spellEnd"/>
      <w:r w:rsidRPr="00C7210B">
        <w:rPr>
          <w:lang w:val="id-ID"/>
        </w:rPr>
        <w:t xml:space="preserve"> dan </w:t>
      </w:r>
      <w:proofErr w:type="spellStart"/>
      <w:r w:rsidRPr="00C7210B">
        <w:rPr>
          <w:rFonts w:ascii="Courier New" w:hAnsi="Courier New" w:cs="Courier New"/>
          <w:lang w:val="id-ID"/>
        </w:rPr>
        <w:t>remove</w:t>
      </w:r>
      <w:proofErr w:type="spellEnd"/>
      <w:r w:rsidRPr="00C7210B">
        <w:rPr>
          <w:lang w:val="id-ID"/>
        </w:rPr>
        <w:t xml:space="preserve"> sama-sama menggunakan fungsi </w:t>
      </w:r>
      <w:proofErr w:type="spellStart"/>
      <w:r w:rsidRPr="00C7210B">
        <w:rPr>
          <w:rFonts w:ascii="Courier New" w:hAnsi="Courier New" w:cs="Courier New"/>
          <w:lang w:val="id-ID"/>
        </w:rPr>
        <w:t>bubble</w:t>
      </w:r>
      <w:proofErr w:type="spellEnd"/>
      <w:r w:rsidRPr="00C7210B">
        <w:rPr>
          <w:lang w:val="id-ID"/>
        </w:rPr>
        <w:t xml:space="preserve"> dalam kondisi yang berbeda-beda.  Fungsi </w:t>
      </w:r>
      <w:proofErr w:type="spellStart"/>
      <w:r w:rsidRPr="00C7210B">
        <w:rPr>
          <w:rFonts w:ascii="Courier New" w:hAnsi="Courier New" w:cs="Courier New"/>
          <w:lang w:val="id-ID"/>
        </w:rPr>
        <w:t>bubble</w:t>
      </w:r>
      <w:proofErr w:type="spellEnd"/>
      <w:r w:rsidRPr="00C7210B">
        <w:rPr>
          <w:lang w:val="id-ID"/>
        </w:rPr>
        <w:t xml:space="preserve"> juga tidak mampu untuk menghasilkan pohon yang memenuhi </w:t>
      </w:r>
      <w:proofErr w:type="spellStart"/>
      <w:r w:rsidRPr="00C7210B">
        <w:rPr>
          <w:i/>
          <w:iCs/>
          <w:lang w:val="id-ID"/>
        </w:rPr>
        <w:t>postcondition</w:t>
      </w:r>
      <w:proofErr w:type="spellEnd"/>
      <w:r w:rsidRPr="00C7210B">
        <w:rPr>
          <w:i/>
          <w:iCs/>
          <w:lang w:val="id-ID"/>
        </w:rPr>
        <w:t xml:space="preserve"> </w:t>
      </w:r>
      <w:r w:rsidRPr="00C7210B">
        <w:rPr>
          <w:lang w:val="id-ID"/>
        </w:rPr>
        <w:t xml:space="preserve">yang diinginkan untuk setiap pohon yang ada. Oleh karena itu, seperti dengan fungsi </w:t>
      </w:r>
      <w:proofErr w:type="spellStart"/>
      <w:r w:rsidRPr="00C7210B">
        <w:rPr>
          <w:rFonts w:ascii="Courier New" w:hAnsi="Courier New" w:cs="Courier New"/>
          <w:lang w:val="id-ID"/>
        </w:rPr>
        <w:t>blacken</w:t>
      </w:r>
      <w:proofErr w:type="spellEnd"/>
      <w:r w:rsidRPr="00C7210B">
        <w:rPr>
          <w:lang w:val="id-ID"/>
        </w:rPr>
        <w:t xml:space="preserve"> yang sudah disebutkan sebelumnya, fungsi </w:t>
      </w:r>
      <w:proofErr w:type="spellStart"/>
      <w:r w:rsidRPr="00C7210B">
        <w:rPr>
          <w:rFonts w:ascii="Courier New" w:hAnsi="Courier New" w:cs="Courier New"/>
          <w:lang w:val="id-ID"/>
        </w:rPr>
        <w:t>bubble</w:t>
      </w:r>
      <w:proofErr w:type="spellEnd"/>
      <w:r w:rsidRPr="00C7210B">
        <w:rPr>
          <w:lang w:val="id-ID"/>
        </w:rPr>
        <w:t xml:space="preserve"> harus menetapkan </w:t>
      </w:r>
      <w:proofErr w:type="spellStart"/>
      <w:r w:rsidRPr="00C7210B">
        <w:rPr>
          <w:i/>
          <w:iCs/>
          <w:lang w:val="id-ID"/>
        </w:rPr>
        <w:t>precondition</w:t>
      </w:r>
      <w:proofErr w:type="spellEnd"/>
      <w:r w:rsidRPr="00C7210B">
        <w:rPr>
          <w:i/>
          <w:iCs/>
          <w:lang w:val="id-ID"/>
        </w:rPr>
        <w:t xml:space="preserve"> </w:t>
      </w:r>
      <w:r w:rsidRPr="00C7210B">
        <w:rPr>
          <w:lang w:val="id-ID"/>
        </w:rPr>
        <w:t xml:space="preserve">yang seluas mungkin yang masih bisa dipenuhi oleh fungsi </w:t>
      </w:r>
      <w:proofErr w:type="spellStart"/>
      <w:r w:rsidRPr="00C7210B">
        <w:rPr>
          <w:rFonts w:ascii="Courier New" w:hAnsi="Courier New" w:cs="Courier New"/>
          <w:lang w:val="id-ID"/>
        </w:rPr>
        <w:t>del</w:t>
      </w:r>
      <w:proofErr w:type="spellEnd"/>
      <w:r w:rsidRPr="00C7210B">
        <w:rPr>
          <w:lang w:val="id-ID"/>
        </w:rPr>
        <w:t xml:space="preserve"> dan </w:t>
      </w:r>
      <w:proofErr w:type="spellStart"/>
      <w:r w:rsidRPr="00C7210B">
        <w:rPr>
          <w:rFonts w:ascii="Courier New" w:hAnsi="Courier New" w:cs="Courier New"/>
          <w:lang w:val="id-ID"/>
        </w:rPr>
        <w:t>remove</w:t>
      </w:r>
      <w:proofErr w:type="spellEnd"/>
      <w:r w:rsidRPr="00C7210B">
        <w:rPr>
          <w:lang w:val="id-ID"/>
        </w:rPr>
        <w:t xml:space="preserve">. Namun, tidak ada fungsi yang ekuivalen dengan </w:t>
      </w:r>
      <w:proofErr w:type="spellStart"/>
      <w:r w:rsidRPr="00C7210B">
        <w:rPr>
          <w:rFonts w:ascii="Courier New" w:hAnsi="Courier New" w:cs="Courier New"/>
          <w:lang w:val="id-ID"/>
        </w:rPr>
        <w:t>bubble</w:t>
      </w:r>
      <w:proofErr w:type="spellEnd"/>
      <w:r w:rsidRPr="00C7210B">
        <w:rPr>
          <w:lang w:val="id-ID"/>
        </w:rPr>
        <w:t xml:space="preserve"> dalam kode GADT </w:t>
      </w:r>
      <w:proofErr w:type="spellStart"/>
      <w:r w:rsidRPr="00C7210B">
        <w:rPr>
          <w:lang w:val="id-ID"/>
        </w:rPr>
        <w:t>Weiritch</w:t>
      </w:r>
      <w:proofErr w:type="spellEnd"/>
      <w:r w:rsidRPr="00C7210B">
        <w:rPr>
          <w:lang w:val="id-ID"/>
        </w:rPr>
        <w:t xml:space="preserve"> sehingga tidak ada petunjuk yang mudah yang bisa digunakan dalam menetapkan </w:t>
      </w:r>
      <w:proofErr w:type="spellStart"/>
      <w:r w:rsidRPr="00C7210B">
        <w:rPr>
          <w:i/>
          <w:iCs/>
          <w:lang w:val="id-ID"/>
        </w:rPr>
        <w:t>precondition</w:t>
      </w:r>
      <w:proofErr w:type="spellEnd"/>
      <w:r w:rsidRPr="00C7210B">
        <w:rPr>
          <w:i/>
          <w:iCs/>
          <w:lang w:val="id-ID"/>
        </w:rPr>
        <w:t xml:space="preserve"> </w:t>
      </w:r>
      <w:r w:rsidRPr="00C7210B">
        <w:rPr>
          <w:lang w:val="id-ID"/>
        </w:rPr>
        <w:t>ini.</w:t>
      </w:r>
      <w:r w:rsidR="00C12DB6" w:rsidRPr="00C7210B">
        <w:rPr>
          <w:lang w:val="id-ID"/>
        </w:rPr>
        <w:t xml:space="preserve"> Fungsi </w:t>
      </w:r>
      <w:proofErr w:type="spellStart"/>
      <w:r w:rsidR="00C12DB6" w:rsidRPr="00C7210B">
        <w:rPr>
          <w:rFonts w:ascii="Courier New" w:hAnsi="Courier New" w:cs="Courier New"/>
          <w:lang w:val="id-ID"/>
        </w:rPr>
        <w:t>bubble</w:t>
      </w:r>
      <w:proofErr w:type="spellEnd"/>
      <w:r w:rsidR="00C12DB6" w:rsidRPr="00C7210B">
        <w:rPr>
          <w:lang w:val="id-ID"/>
        </w:rPr>
        <w:t xml:space="preserve"> juga menggunakan fungsi </w:t>
      </w:r>
      <w:proofErr w:type="spellStart"/>
      <w:r w:rsidR="00C12DB6" w:rsidRPr="00C7210B">
        <w:rPr>
          <w:rFonts w:ascii="Courier New" w:hAnsi="Courier New" w:cs="Courier New"/>
          <w:lang w:val="id-ID"/>
        </w:rPr>
        <w:t>blacker</w:t>
      </w:r>
      <w:proofErr w:type="spellEnd"/>
      <w:r w:rsidR="00C12DB6" w:rsidRPr="00C7210B">
        <w:rPr>
          <w:lang w:val="id-ID"/>
        </w:rPr>
        <w:t xml:space="preserve"> dan juga fungsi </w:t>
      </w:r>
      <w:proofErr w:type="spellStart"/>
      <w:r w:rsidR="00C12DB6" w:rsidRPr="00C7210B">
        <w:rPr>
          <w:rFonts w:ascii="Courier New" w:hAnsi="Courier New" w:cs="Courier New"/>
          <w:lang w:val="id-ID"/>
        </w:rPr>
        <w:t>redder</w:t>
      </w:r>
      <w:proofErr w:type="spellEnd"/>
      <w:r w:rsidR="00C12DB6" w:rsidRPr="00C7210B">
        <w:rPr>
          <w:rFonts w:ascii="Courier New" w:hAnsi="Courier New" w:cs="Courier New"/>
          <w:lang w:val="id-ID"/>
        </w:rPr>
        <w:t>’</w:t>
      </w:r>
      <w:r w:rsidR="00C12DB6" w:rsidRPr="00C7210B">
        <w:rPr>
          <w:lang w:val="id-ID"/>
        </w:rPr>
        <w:t xml:space="preserve"> yang menggunakan fungsi </w:t>
      </w:r>
      <w:proofErr w:type="spellStart"/>
      <w:r w:rsidR="00C12DB6" w:rsidRPr="00C7210B">
        <w:rPr>
          <w:rFonts w:ascii="Courier New" w:hAnsi="Courier New" w:cs="Courier New"/>
          <w:lang w:val="id-ID"/>
        </w:rPr>
        <w:t>redder</w:t>
      </w:r>
      <w:proofErr w:type="spellEnd"/>
      <w:r w:rsidR="00C12DB6" w:rsidRPr="00C7210B">
        <w:rPr>
          <w:lang w:val="id-ID"/>
        </w:rPr>
        <w:t xml:space="preserve">. Kedua fungsi tersebut memiliki </w:t>
      </w:r>
      <w:proofErr w:type="spellStart"/>
      <w:r w:rsidR="00C12DB6" w:rsidRPr="00C7210B">
        <w:rPr>
          <w:i/>
          <w:iCs/>
          <w:lang w:val="id-ID"/>
        </w:rPr>
        <w:t>precondition</w:t>
      </w:r>
      <w:proofErr w:type="spellEnd"/>
      <w:r w:rsidR="00C12DB6" w:rsidRPr="00C7210B">
        <w:rPr>
          <w:i/>
          <w:iCs/>
          <w:lang w:val="id-ID"/>
        </w:rPr>
        <w:t xml:space="preserve"> </w:t>
      </w:r>
      <w:r w:rsidR="00C12DB6" w:rsidRPr="00C7210B">
        <w:rPr>
          <w:lang w:val="id-ID"/>
        </w:rPr>
        <w:t xml:space="preserve">masing-masing yang sudah disebutkan pada subbab sebelumnya. Oleh karena itu, seperti pada fungsi </w:t>
      </w:r>
      <w:proofErr w:type="spellStart"/>
      <w:r w:rsidR="00C12DB6" w:rsidRPr="00C7210B">
        <w:rPr>
          <w:rFonts w:ascii="Courier New" w:hAnsi="Courier New" w:cs="Courier New"/>
          <w:lang w:val="id-ID"/>
        </w:rPr>
        <w:t>remove</w:t>
      </w:r>
      <w:proofErr w:type="spellEnd"/>
      <w:r w:rsidR="00C12DB6" w:rsidRPr="00C7210B">
        <w:rPr>
          <w:lang w:val="id-ID"/>
        </w:rPr>
        <w:t xml:space="preserve">, fungsi </w:t>
      </w:r>
      <w:proofErr w:type="spellStart"/>
      <w:r w:rsidR="00C12DB6" w:rsidRPr="00C7210B">
        <w:rPr>
          <w:rFonts w:ascii="Courier New" w:hAnsi="Courier New" w:cs="Courier New"/>
          <w:lang w:val="id-ID"/>
        </w:rPr>
        <w:t>bubble</w:t>
      </w:r>
      <w:proofErr w:type="spellEnd"/>
      <w:r w:rsidR="00C12DB6" w:rsidRPr="00C7210B">
        <w:rPr>
          <w:lang w:val="id-ID"/>
        </w:rPr>
        <w:t xml:space="preserve"> harus bisa memenuhi </w:t>
      </w:r>
      <w:proofErr w:type="spellStart"/>
      <w:r w:rsidR="00C12DB6" w:rsidRPr="00C7210B">
        <w:rPr>
          <w:i/>
          <w:iCs/>
          <w:lang w:val="id-ID"/>
        </w:rPr>
        <w:t>precondition</w:t>
      </w:r>
      <w:proofErr w:type="spellEnd"/>
      <w:r w:rsidR="00C12DB6" w:rsidRPr="00C7210B">
        <w:rPr>
          <w:i/>
          <w:iCs/>
          <w:lang w:val="id-ID"/>
        </w:rPr>
        <w:t xml:space="preserve"> </w:t>
      </w:r>
      <w:r w:rsidR="00C12DB6" w:rsidRPr="00C7210B">
        <w:rPr>
          <w:lang w:val="id-ID"/>
        </w:rPr>
        <w:lastRenderedPageBreak/>
        <w:t xml:space="preserve">ini atau memiliki </w:t>
      </w:r>
      <w:proofErr w:type="spellStart"/>
      <w:r w:rsidR="00C12DB6" w:rsidRPr="00C7210B">
        <w:rPr>
          <w:i/>
          <w:iCs/>
          <w:lang w:val="id-ID"/>
        </w:rPr>
        <w:t>precondition</w:t>
      </w:r>
      <w:proofErr w:type="spellEnd"/>
      <w:r w:rsidR="00C12DB6" w:rsidRPr="00C7210B">
        <w:rPr>
          <w:i/>
          <w:iCs/>
          <w:lang w:val="id-ID"/>
        </w:rPr>
        <w:t xml:space="preserve"> </w:t>
      </w:r>
      <w:r w:rsidR="00C12DB6" w:rsidRPr="00C7210B">
        <w:rPr>
          <w:lang w:val="id-ID"/>
        </w:rPr>
        <w:t xml:space="preserve">yang bisa menyaring masukan agar </w:t>
      </w:r>
      <w:proofErr w:type="spellStart"/>
      <w:r w:rsidR="00C12DB6" w:rsidRPr="00C7210B">
        <w:rPr>
          <w:i/>
          <w:iCs/>
          <w:lang w:val="id-ID"/>
        </w:rPr>
        <w:t>precondition</w:t>
      </w:r>
      <w:proofErr w:type="spellEnd"/>
      <w:r w:rsidR="00C12DB6" w:rsidRPr="00C7210B">
        <w:rPr>
          <w:i/>
          <w:iCs/>
          <w:lang w:val="id-ID"/>
        </w:rPr>
        <w:t xml:space="preserve"> </w:t>
      </w:r>
      <w:r w:rsidR="00C12DB6" w:rsidRPr="00C7210B">
        <w:rPr>
          <w:lang w:val="id-ID"/>
        </w:rPr>
        <w:t>ini pasti terpenuhi.</w:t>
      </w:r>
    </w:p>
    <w:p w14:paraId="79F31126" w14:textId="281DA4EE" w:rsidR="001E17AF" w:rsidRPr="00C7210B" w:rsidRDefault="00C12DB6" w:rsidP="001E17AF">
      <w:pPr>
        <w:rPr>
          <w:lang w:val="id-ID"/>
        </w:rPr>
      </w:pPr>
      <w:r w:rsidRPr="00C7210B">
        <w:rPr>
          <w:lang w:val="id-ID"/>
        </w:rPr>
        <w:t xml:space="preserve">Pada akhirnya, fungsi </w:t>
      </w:r>
      <w:proofErr w:type="spellStart"/>
      <w:r w:rsidRPr="00C7210B">
        <w:rPr>
          <w:rFonts w:ascii="Courier New" w:hAnsi="Courier New" w:cs="Courier New"/>
          <w:lang w:val="id-ID"/>
        </w:rPr>
        <w:t>balance</w:t>
      </w:r>
      <w:proofErr w:type="spellEnd"/>
      <w:r w:rsidRPr="00C7210B">
        <w:rPr>
          <w:lang w:val="id-ID"/>
        </w:rPr>
        <w:t xml:space="preserve"> digunakan oleh </w:t>
      </w:r>
      <w:proofErr w:type="spellStart"/>
      <w:r w:rsidRPr="00C7210B">
        <w:rPr>
          <w:rFonts w:ascii="Courier New" w:hAnsi="Courier New" w:cs="Courier New"/>
          <w:lang w:val="id-ID"/>
        </w:rPr>
        <w:t>bubble</w:t>
      </w:r>
      <w:proofErr w:type="spellEnd"/>
      <w:r w:rsidRPr="00C7210B">
        <w:rPr>
          <w:lang w:val="id-ID"/>
        </w:rPr>
        <w:t xml:space="preserve"> dan </w:t>
      </w:r>
      <w:proofErr w:type="spellStart"/>
      <w:r w:rsidRPr="00C7210B">
        <w:rPr>
          <w:rFonts w:ascii="Courier New" w:hAnsi="Courier New" w:cs="Courier New"/>
          <w:lang w:val="id-ID"/>
        </w:rPr>
        <w:t>ins</w:t>
      </w:r>
      <w:proofErr w:type="spellEnd"/>
      <w:r w:rsidRPr="00C7210B">
        <w:rPr>
          <w:lang w:val="id-ID"/>
        </w:rPr>
        <w:t xml:space="preserve">. Sama seperti fungsi </w:t>
      </w:r>
      <w:proofErr w:type="spellStart"/>
      <w:r w:rsidRPr="00C7210B">
        <w:rPr>
          <w:rFonts w:ascii="Courier New" w:hAnsi="Courier New" w:cs="Courier New"/>
          <w:lang w:val="id-ID"/>
        </w:rPr>
        <w:t>bubble</w:t>
      </w:r>
      <w:proofErr w:type="spellEnd"/>
      <w:r w:rsidRPr="00C7210B">
        <w:rPr>
          <w:lang w:val="id-ID"/>
        </w:rPr>
        <w:t xml:space="preserve">, fungsi ini juga tidak bisa memenuhi </w:t>
      </w:r>
      <w:proofErr w:type="spellStart"/>
      <w:r w:rsidRPr="00C7210B">
        <w:rPr>
          <w:i/>
          <w:iCs/>
          <w:lang w:val="id-ID"/>
        </w:rPr>
        <w:t>postcondtion</w:t>
      </w:r>
      <w:proofErr w:type="spellEnd"/>
      <w:r w:rsidRPr="00C7210B">
        <w:rPr>
          <w:i/>
          <w:iCs/>
          <w:lang w:val="id-ID"/>
        </w:rPr>
        <w:t xml:space="preserve"> </w:t>
      </w:r>
      <w:r w:rsidRPr="00C7210B">
        <w:rPr>
          <w:lang w:val="id-ID"/>
        </w:rPr>
        <w:t>yang diinginkan jika mendapatkan pohon yang berbentuk seperti apa</w:t>
      </w:r>
      <w:r w:rsidR="00F47033" w:rsidRPr="00C7210B">
        <w:rPr>
          <w:lang w:val="id-ID"/>
        </w:rPr>
        <w:t xml:space="preserve"> </w:t>
      </w:r>
      <w:r w:rsidRPr="00C7210B">
        <w:rPr>
          <w:lang w:val="id-ID"/>
        </w:rPr>
        <w:t xml:space="preserve">pun. Oleh karena itu, fungsi </w:t>
      </w:r>
      <w:proofErr w:type="spellStart"/>
      <w:r w:rsidRPr="00C7210B">
        <w:rPr>
          <w:lang w:val="id-ID"/>
        </w:rPr>
        <w:t>balance</w:t>
      </w:r>
      <w:proofErr w:type="spellEnd"/>
      <w:r w:rsidRPr="00C7210B">
        <w:rPr>
          <w:lang w:val="id-ID"/>
        </w:rPr>
        <w:t xml:space="preserve"> harus memiliki </w:t>
      </w:r>
      <w:proofErr w:type="spellStart"/>
      <w:r w:rsidRPr="00C7210B">
        <w:rPr>
          <w:i/>
          <w:iCs/>
          <w:lang w:val="id-ID"/>
        </w:rPr>
        <w:t>precondition</w:t>
      </w:r>
      <w:proofErr w:type="spellEnd"/>
      <w:r w:rsidRPr="00C7210B">
        <w:rPr>
          <w:i/>
          <w:iCs/>
          <w:lang w:val="id-ID"/>
        </w:rPr>
        <w:t xml:space="preserve"> </w:t>
      </w:r>
      <w:r w:rsidRPr="00C7210B">
        <w:rPr>
          <w:lang w:val="id-ID"/>
        </w:rPr>
        <w:t xml:space="preserve">yang tepat yang bisa digunakan oleh kedua fungsi tersebut. Fungsi </w:t>
      </w:r>
      <w:proofErr w:type="spellStart"/>
      <w:r w:rsidRPr="00C7210B">
        <w:rPr>
          <w:rFonts w:ascii="Courier New" w:hAnsi="Courier New" w:cs="Courier New"/>
          <w:lang w:val="id-ID"/>
        </w:rPr>
        <w:t>balance</w:t>
      </w:r>
      <w:proofErr w:type="spellEnd"/>
      <w:r w:rsidRPr="00C7210B">
        <w:rPr>
          <w:lang w:val="id-ID"/>
        </w:rPr>
        <w:t xml:space="preserve"> juga menggunakan dirinya sendiri (fungsi </w:t>
      </w:r>
      <w:proofErr w:type="spellStart"/>
      <w:r w:rsidRPr="00C7210B">
        <w:rPr>
          <w:lang w:val="id-ID"/>
        </w:rPr>
        <w:t>rekursif</w:t>
      </w:r>
      <w:proofErr w:type="spellEnd"/>
      <w:r w:rsidRPr="00C7210B">
        <w:rPr>
          <w:lang w:val="id-ID"/>
        </w:rPr>
        <w:t xml:space="preserve">) sehingga fungsi </w:t>
      </w:r>
      <w:proofErr w:type="spellStart"/>
      <w:r w:rsidRPr="00C7210B">
        <w:rPr>
          <w:rFonts w:ascii="Courier New" w:hAnsi="Courier New" w:cs="Courier New"/>
          <w:lang w:val="id-ID"/>
        </w:rPr>
        <w:t>balance</w:t>
      </w:r>
      <w:proofErr w:type="spellEnd"/>
      <w:r w:rsidRPr="00C7210B">
        <w:rPr>
          <w:lang w:val="id-ID"/>
        </w:rPr>
        <w:t xml:space="preserve"> harus mampu melayani </w:t>
      </w:r>
      <w:proofErr w:type="spellStart"/>
      <w:r w:rsidRPr="00C7210B">
        <w:rPr>
          <w:i/>
          <w:iCs/>
          <w:lang w:val="id-ID"/>
        </w:rPr>
        <w:t>precondition</w:t>
      </w:r>
      <w:proofErr w:type="spellEnd"/>
      <w:r w:rsidRPr="00C7210B">
        <w:rPr>
          <w:i/>
          <w:iCs/>
          <w:lang w:val="id-ID"/>
        </w:rPr>
        <w:t xml:space="preserve"> </w:t>
      </w:r>
      <w:r w:rsidRPr="00C7210B">
        <w:rPr>
          <w:lang w:val="id-ID"/>
        </w:rPr>
        <w:t xml:space="preserve">dan </w:t>
      </w:r>
      <w:proofErr w:type="spellStart"/>
      <w:r w:rsidRPr="00C7210B">
        <w:rPr>
          <w:i/>
          <w:iCs/>
          <w:lang w:val="id-ID"/>
        </w:rPr>
        <w:t>postcondition</w:t>
      </w:r>
      <w:proofErr w:type="spellEnd"/>
      <w:r w:rsidRPr="00C7210B">
        <w:rPr>
          <w:i/>
          <w:iCs/>
          <w:lang w:val="id-ID"/>
        </w:rPr>
        <w:t xml:space="preserve"> </w:t>
      </w:r>
      <w:r w:rsidRPr="00C7210B">
        <w:rPr>
          <w:lang w:val="id-ID"/>
        </w:rPr>
        <w:t>miliknya sendiri.</w:t>
      </w:r>
      <w:r w:rsidR="004C7B67" w:rsidRPr="00C7210B">
        <w:rPr>
          <w:lang w:val="id-ID"/>
        </w:rPr>
        <w:t xml:space="preserve"> Fungsi ini juga tidak memiliki fungsi yang ekuivalen dengan fungsi-fungsi dalam sumber kode GADT </w:t>
      </w:r>
      <w:proofErr w:type="spellStart"/>
      <w:r w:rsidR="004C7B67" w:rsidRPr="00C7210B">
        <w:rPr>
          <w:lang w:val="id-ID"/>
        </w:rPr>
        <w:t>Weiritch</w:t>
      </w:r>
      <w:proofErr w:type="spellEnd"/>
      <w:r w:rsidR="004C7B67" w:rsidRPr="00C7210B">
        <w:rPr>
          <w:lang w:val="id-ID"/>
        </w:rPr>
        <w:t xml:space="preserve"> sehingga dibutuhkan usaha lebih besar untuk menentukan </w:t>
      </w:r>
      <w:proofErr w:type="spellStart"/>
      <w:r w:rsidR="004C7B67" w:rsidRPr="00C7210B">
        <w:rPr>
          <w:i/>
          <w:iCs/>
          <w:lang w:val="id-ID"/>
        </w:rPr>
        <w:t>precondition</w:t>
      </w:r>
      <w:proofErr w:type="spellEnd"/>
      <w:r w:rsidR="004C7B67" w:rsidRPr="00C7210B">
        <w:rPr>
          <w:i/>
          <w:iCs/>
          <w:lang w:val="id-ID"/>
        </w:rPr>
        <w:t xml:space="preserve"> </w:t>
      </w:r>
      <w:r w:rsidR="004C7B67" w:rsidRPr="00C7210B">
        <w:rPr>
          <w:lang w:val="id-ID"/>
        </w:rPr>
        <w:t>untuk fungsi ini.</w:t>
      </w:r>
    </w:p>
    <w:p w14:paraId="2FE5106B" w14:textId="15CA24FD" w:rsidR="00FE4F55" w:rsidRPr="00C7210B" w:rsidRDefault="00D756F5" w:rsidP="00D756F5">
      <w:pPr>
        <w:pStyle w:val="Heading2"/>
        <w:rPr>
          <w:lang w:val="id-ID"/>
        </w:rPr>
      </w:pPr>
      <w:bookmarkStart w:id="98" w:name="_Toc75938835"/>
      <w:r w:rsidRPr="00C7210B">
        <w:rPr>
          <w:lang w:val="id-ID"/>
        </w:rPr>
        <w:t>Rencana Pelaksanaan Verifikasi</w:t>
      </w:r>
      <w:bookmarkEnd w:id="98"/>
    </w:p>
    <w:p w14:paraId="0F6E199C" w14:textId="77777777" w:rsidR="00D756F5" w:rsidRPr="00C7210B" w:rsidRDefault="00D756F5" w:rsidP="00D756F5">
      <w:pPr>
        <w:rPr>
          <w:lang w:val="id-ID"/>
        </w:rPr>
      </w:pPr>
      <w:r w:rsidRPr="00C7210B">
        <w:rPr>
          <w:lang w:val="id-ID"/>
        </w:rPr>
        <w:t xml:space="preserve">Penulisan kode dan spesifikasi bisa dilakukan di perangkat lunak penulis teks apa pun. Untuk melakukan verifikasi, seseorang harus terlebih dahulu melakukan instalasi </w:t>
      </w:r>
      <w:proofErr w:type="spellStart"/>
      <w:r w:rsidRPr="00C7210B">
        <w:rPr>
          <w:lang w:val="id-ID"/>
        </w:rPr>
        <w:t>ghc</w:t>
      </w:r>
      <w:proofErr w:type="spellEnd"/>
      <w:r w:rsidRPr="00C7210B">
        <w:rPr>
          <w:lang w:val="id-ID"/>
        </w:rPr>
        <w:t xml:space="preserve"> 8.6.5 pada komputer yang dimiliki. Kemudian instalasi </w:t>
      </w:r>
      <w:proofErr w:type="spellStart"/>
      <w:r w:rsidRPr="00C7210B">
        <w:rPr>
          <w:lang w:val="id-ID"/>
        </w:rPr>
        <w:t>cabal</w:t>
      </w:r>
      <w:proofErr w:type="spellEnd"/>
      <w:r w:rsidRPr="00C7210B">
        <w:rPr>
          <w:lang w:val="id-ID"/>
        </w:rPr>
        <w:t xml:space="preserve"> juga diperlukan untuk membantu instalasi beberapa </w:t>
      </w:r>
      <w:proofErr w:type="spellStart"/>
      <w:r w:rsidRPr="00C7210B">
        <w:rPr>
          <w:i/>
          <w:iCs/>
          <w:lang w:val="id-ID"/>
        </w:rPr>
        <w:t>library</w:t>
      </w:r>
      <w:proofErr w:type="spellEnd"/>
      <w:r w:rsidRPr="00C7210B">
        <w:rPr>
          <w:i/>
          <w:iCs/>
          <w:lang w:val="id-ID"/>
        </w:rPr>
        <w:t xml:space="preserve"> </w:t>
      </w:r>
      <w:proofErr w:type="spellStart"/>
      <w:r w:rsidRPr="00C7210B">
        <w:rPr>
          <w:lang w:val="id-ID"/>
        </w:rPr>
        <w:t>Haskell</w:t>
      </w:r>
      <w:proofErr w:type="spellEnd"/>
      <w:r w:rsidRPr="00C7210B">
        <w:rPr>
          <w:lang w:val="id-ID"/>
        </w:rPr>
        <w:t xml:space="preserve">. Setelah itu, seseorang bisa menggunakan perangkat lunak </w:t>
      </w:r>
      <w:proofErr w:type="spellStart"/>
      <w:r w:rsidRPr="00C7210B">
        <w:rPr>
          <w:lang w:val="id-ID"/>
        </w:rPr>
        <w:t>cabal</w:t>
      </w:r>
      <w:proofErr w:type="spellEnd"/>
      <w:r w:rsidRPr="00C7210B">
        <w:rPr>
          <w:lang w:val="id-ID"/>
        </w:rPr>
        <w:t xml:space="preserve"> untuk melakukan instalasi LiquidHaskell-0.8.10.2. Untuk verifikasi juga dibutuhkan instalasi sebuah </w:t>
      </w:r>
      <w:r w:rsidRPr="00C7210B">
        <w:rPr>
          <w:i/>
          <w:iCs/>
          <w:lang w:val="id-ID"/>
        </w:rPr>
        <w:t xml:space="preserve">SMT </w:t>
      </w:r>
      <w:proofErr w:type="spellStart"/>
      <w:r w:rsidRPr="00C7210B">
        <w:rPr>
          <w:i/>
          <w:iCs/>
          <w:lang w:val="id-ID"/>
        </w:rPr>
        <w:t>Solver</w:t>
      </w:r>
      <w:proofErr w:type="spellEnd"/>
      <w:r w:rsidRPr="00C7210B">
        <w:rPr>
          <w:lang w:val="id-ID"/>
        </w:rPr>
        <w:t xml:space="preserve">. Untuk penulis, </w:t>
      </w:r>
      <w:r w:rsidRPr="00C7210B">
        <w:rPr>
          <w:i/>
          <w:iCs/>
          <w:lang w:val="id-ID"/>
        </w:rPr>
        <w:t xml:space="preserve">SMT </w:t>
      </w:r>
      <w:proofErr w:type="spellStart"/>
      <w:r w:rsidRPr="00C7210B">
        <w:rPr>
          <w:i/>
          <w:iCs/>
          <w:lang w:val="id-ID"/>
        </w:rPr>
        <w:t>Solver</w:t>
      </w:r>
      <w:proofErr w:type="spellEnd"/>
      <w:r w:rsidRPr="00C7210B">
        <w:rPr>
          <w:i/>
          <w:iCs/>
          <w:lang w:val="id-ID"/>
        </w:rPr>
        <w:t xml:space="preserve"> </w:t>
      </w:r>
      <w:r w:rsidRPr="00C7210B">
        <w:rPr>
          <w:lang w:val="id-ID"/>
        </w:rPr>
        <w:t xml:space="preserve">yang bisa bekerja dengan baik pada komputer penulis adalah Z3 4.8.7. Jika semua perangkat lunak tersebut sudah selesai diinstalasi, maka verifikasi bisa dilakukan dengan mudah dengan menjalankan perintah </w:t>
      </w:r>
      <w:proofErr w:type="spellStart"/>
      <w:r w:rsidRPr="00C7210B">
        <w:rPr>
          <w:rFonts w:ascii="Courier New" w:hAnsi="Courier New" w:cs="Courier New"/>
          <w:lang w:val="id-ID"/>
        </w:rPr>
        <w:t>liquid</w:t>
      </w:r>
      <w:proofErr w:type="spellEnd"/>
      <w:r w:rsidRPr="00C7210B">
        <w:rPr>
          <w:rFonts w:ascii="Courier New" w:hAnsi="Courier New" w:cs="Courier New"/>
          <w:lang w:val="id-ID"/>
        </w:rPr>
        <w:t xml:space="preserve"> &lt;nama dan lokasi </w:t>
      </w:r>
      <w:proofErr w:type="spellStart"/>
      <w:r w:rsidRPr="00C7210B">
        <w:rPr>
          <w:rFonts w:ascii="Courier New" w:hAnsi="Courier New" w:cs="Courier New"/>
          <w:lang w:val="id-ID"/>
        </w:rPr>
        <w:t>file</w:t>
      </w:r>
      <w:proofErr w:type="spellEnd"/>
      <w:r w:rsidRPr="00C7210B">
        <w:rPr>
          <w:rFonts w:ascii="Courier New" w:hAnsi="Courier New" w:cs="Courier New"/>
          <w:lang w:val="id-ID"/>
        </w:rPr>
        <w:t>&gt;</w:t>
      </w:r>
      <w:r w:rsidRPr="00C7210B">
        <w:rPr>
          <w:lang w:val="id-ID"/>
        </w:rPr>
        <w:t xml:space="preserve"> dan </w:t>
      </w:r>
      <w:proofErr w:type="spellStart"/>
      <w:r w:rsidRPr="00C7210B">
        <w:rPr>
          <w:i/>
          <w:iCs/>
          <w:lang w:val="id-ID"/>
        </w:rPr>
        <w:t>file</w:t>
      </w:r>
      <w:proofErr w:type="spellEnd"/>
      <w:r w:rsidRPr="00C7210B">
        <w:rPr>
          <w:i/>
          <w:iCs/>
          <w:lang w:val="id-ID"/>
        </w:rPr>
        <w:t xml:space="preserve"> </w:t>
      </w:r>
      <w:r w:rsidRPr="00C7210B">
        <w:rPr>
          <w:lang w:val="id-ID"/>
        </w:rPr>
        <w:t xml:space="preserve">tersebut akan diverifikasi oleh </w:t>
      </w:r>
      <w:proofErr w:type="spellStart"/>
      <w:r w:rsidRPr="00C7210B">
        <w:rPr>
          <w:lang w:val="id-ID"/>
        </w:rPr>
        <w:t>Liquid</w:t>
      </w:r>
      <w:proofErr w:type="spellEnd"/>
      <w:r w:rsidRPr="00C7210B">
        <w:rPr>
          <w:lang w:val="id-ID"/>
        </w:rPr>
        <w:t xml:space="preserve"> </w:t>
      </w:r>
      <w:proofErr w:type="spellStart"/>
      <w:r w:rsidRPr="00C7210B">
        <w:rPr>
          <w:lang w:val="id-ID"/>
        </w:rPr>
        <w:t>Haskell</w:t>
      </w:r>
      <w:proofErr w:type="spellEnd"/>
      <w:r w:rsidRPr="00C7210B">
        <w:rPr>
          <w:lang w:val="id-ID"/>
        </w:rPr>
        <w:t>.</w:t>
      </w:r>
    </w:p>
    <w:p w14:paraId="3975B7B5" w14:textId="419D60A3" w:rsidR="00D756F5" w:rsidRPr="00C7210B" w:rsidRDefault="00D756F5" w:rsidP="00D756F5">
      <w:pPr>
        <w:rPr>
          <w:lang w:val="id-ID"/>
        </w:rPr>
      </w:pPr>
      <w:r w:rsidRPr="00C7210B">
        <w:rPr>
          <w:lang w:val="id-ID"/>
        </w:rPr>
        <w:t>Jika seseorang tidak mau atau tidak mampu untuk melakukan hal tersebut, verifikasi sebuah kode juga bisa dilakukan secara daring pada laman</w:t>
      </w:r>
      <w:r w:rsidRPr="00C7210B">
        <w:rPr>
          <w:i/>
          <w:iCs/>
          <w:lang w:val="id-ID"/>
        </w:rPr>
        <w:t xml:space="preserve"> </w:t>
      </w:r>
      <w:hyperlink r:id="rId69" w:history="1">
        <w:r w:rsidRPr="00C7210B">
          <w:rPr>
            <w:rStyle w:val="Hyperlink"/>
            <w:lang w:val="id-ID"/>
          </w:rPr>
          <w:t>http://goto.ucsd.edu:8090/index.html</w:t>
        </w:r>
      </w:hyperlink>
      <w:r w:rsidRPr="00C7210B">
        <w:rPr>
          <w:lang w:val="id-ID"/>
        </w:rPr>
        <w:t xml:space="preserve"> atau </w:t>
      </w:r>
      <w:hyperlink r:id="rId70" w:history="1">
        <w:r w:rsidRPr="00C7210B">
          <w:rPr>
            <w:rStyle w:val="Hyperlink"/>
            <w:lang w:val="id-ID"/>
          </w:rPr>
          <w:t>https://liquid-demo.programming.systems/index.html</w:t>
        </w:r>
      </w:hyperlink>
      <w:r w:rsidRPr="00C7210B">
        <w:rPr>
          <w:lang w:val="id-ID"/>
        </w:rPr>
        <w:t xml:space="preserve"> . Seorang pengguna hanya perlu menuliskan kode yang ingin diverifikasi pada tempat yang disediakan kemudian menekan tombol “</w:t>
      </w:r>
      <w:proofErr w:type="spellStart"/>
      <w:r w:rsidRPr="00C7210B">
        <w:rPr>
          <w:lang w:val="id-ID"/>
        </w:rPr>
        <w:t>Re</w:t>
      </w:r>
      <w:proofErr w:type="spellEnd"/>
      <w:r w:rsidRPr="00C7210B">
        <w:rPr>
          <w:lang w:val="id-ID"/>
        </w:rPr>
        <w:t xml:space="preserve"> </w:t>
      </w:r>
      <w:proofErr w:type="spellStart"/>
      <w:r w:rsidRPr="00C7210B">
        <w:rPr>
          <w:lang w:val="id-ID"/>
        </w:rPr>
        <w:t>Check</w:t>
      </w:r>
      <w:proofErr w:type="spellEnd"/>
      <w:r w:rsidRPr="00C7210B">
        <w:rPr>
          <w:lang w:val="id-ID"/>
        </w:rPr>
        <w:t xml:space="preserve">”. Pengguna juga bisa menyimpan kode tersebut </w:t>
      </w:r>
      <w:r w:rsidRPr="00C7210B">
        <w:rPr>
          <w:lang w:val="id-ID"/>
        </w:rPr>
        <w:lastRenderedPageBreak/>
        <w:t>dengan menekan tombol “</w:t>
      </w:r>
      <w:proofErr w:type="spellStart"/>
      <w:r w:rsidRPr="00C7210B">
        <w:rPr>
          <w:lang w:val="id-ID"/>
        </w:rPr>
        <w:t>Permalink</w:t>
      </w:r>
      <w:proofErr w:type="spellEnd"/>
      <w:r w:rsidRPr="00C7210B">
        <w:rPr>
          <w:lang w:val="id-ID"/>
        </w:rPr>
        <w:t xml:space="preserve">” untuk bisa melihat kembali kode tersebut di kemudian hari atau untuk membagikan kode tersebut pada orang lain. Pada laman tersebut juga ada beberapa kode contoh yang bisa digunakan untuk melihat contoh-contoh kode yang bisa diverifikasi menggunakan </w:t>
      </w:r>
      <w:proofErr w:type="spellStart"/>
      <w:r w:rsidRPr="00C7210B">
        <w:rPr>
          <w:lang w:val="id-ID"/>
        </w:rPr>
        <w:t>Liquid</w:t>
      </w:r>
      <w:proofErr w:type="spellEnd"/>
      <w:r w:rsidRPr="00C7210B">
        <w:rPr>
          <w:lang w:val="id-ID"/>
        </w:rPr>
        <w:t xml:space="preserve"> </w:t>
      </w:r>
      <w:proofErr w:type="spellStart"/>
      <w:r w:rsidRPr="00C7210B">
        <w:rPr>
          <w:lang w:val="id-ID"/>
        </w:rPr>
        <w:t>Haskell</w:t>
      </w:r>
      <w:proofErr w:type="spellEnd"/>
      <w:r w:rsidRPr="00C7210B">
        <w:rPr>
          <w:lang w:val="id-ID"/>
        </w:rPr>
        <w:t>.</w:t>
      </w:r>
    </w:p>
    <w:p w14:paraId="656E86B4" w14:textId="77777777" w:rsidR="00FE4F55" w:rsidRPr="00C7210B" w:rsidRDefault="00FE4F55" w:rsidP="006B765D">
      <w:pPr>
        <w:rPr>
          <w:i/>
          <w:iCs/>
          <w:lang w:val="id-ID"/>
        </w:rPr>
      </w:pPr>
    </w:p>
    <w:p w14:paraId="082C0F91" w14:textId="77777777" w:rsidR="00286CEA" w:rsidRPr="00C7210B" w:rsidRDefault="00286CEA" w:rsidP="00A028A7">
      <w:pPr>
        <w:rPr>
          <w:lang w:val="id-ID"/>
        </w:rPr>
      </w:pPr>
    </w:p>
    <w:p w14:paraId="40623AE3" w14:textId="77777777" w:rsidR="00BF24B2" w:rsidRPr="00C7210B" w:rsidRDefault="00BF24B2" w:rsidP="00BF24B2">
      <w:pPr>
        <w:pStyle w:val="Heading1"/>
        <w:rPr>
          <w:lang w:val="id-ID"/>
        </w:rPr>
      </w:pPr>
      <w:r w:rsidRPr="00C7210B">
        <w:rPr>
          <w:lang w:val="id-ID"/>
        </w:rPr>
        <w:lastRenderedPageBreak/>
        <w:br/>
      </w:r>
      <w:bookmarkStart w:id="99" w:name="_Toc75938836"/>
      <w:r w:rsidRPr="00C7210B">
        <w:rPr>
          <w:lang w:val="id-ID"/>
        </w:rPr>
        <w:t>&lt;EVALUASI&gt;</w:t>
      </w:r>
      <w:bookmarkEnd w:id="99"/>
    </w:p>
    <w:p w14:paraId="1379E60B" w14:textId="70578548" w:rsidR="00BF24B2" w:rsidRPr="00C7210B" w:rsidRDefault="00BF24B2" w:rsidP="00BF24B2">
      <w:pPr>
        <w:rPr>
          <w:lang w:val="id-ID"/>
        </w:rPr>
      </w:pPr>
    </w:p>
    <w:p w14:paraId="68A11297" w14:textId="6DF6036B" w:rsidR="00525285" w:rsidRPr="00C7210B" w:rsidRDefault="00525285" w:rsidP="00525285">
      <w:pPr>
        <w:pStyle w:val="Heading2"/>
        <w:rPr>
          <w:lang w:val="id-ID"/>
        </w:rPr>
      </w:pPr>
      <w:r w:rsidRPr="00C7210B">
        <w:rPr>
          <w:lang w:val="id-ID"/>
        </w:rPr>
        <w:t>Implementasi Penulisan Spesifikasi</w:t>
      </w:r>
    </w:p>
    <w:p w14:paraId="11EE02B4" w14:textId="2B7B8CDD" w:rsidR="00525285" w:rsidRPr="00C7210B" w:rsidRDefault="00525285" w:rsidP="00525285">
      <w:pPr>
        <w:pStyle w:val="Heading3"/>
        <w:rPr>
          <w:lang w:val="id-ID"/>
        </w:rPr>
      </w:pPr>
      <w:proofErr w:type="spellStart"/>
      <w:r w:rsidRPr="00C7210B">
        <w:rPr>
          <w:lang w:val="id-ID"/>
        </w:rPr>
        <w:t>Fungsi-Fungsi</w:t>
      </w:r>
      <w:proofErr w:type="spellEnd"/>
      <w:r w:rsidRPr="00C7210B">
        <w:rPr>
          <w:lang w:val="id-ID"/>
        </w:rPr>
        <w:t xml:space="preserve"> Pembantu</w:t>
      </w:r>
    </w:p>
    <w:p w14:paraId="3DD7D27A" w14:textId="32ECF778" w:rsidR="00525285" w:rsidRPr="00C7210B" w:rsidRDefault="00525285" w:rsidP="00525285">
      <w:pPr>
        <w:rPr>
          <w:lang w:val="id-ID"/>
        </w:rPr>
      </w:pPr>
      <w:r w:rsidRPr="00C7210B">
        <w:rPr>
          <w:lang w:val="id-ID"/>
        </w:rPr>
        <w:t xml:space="preserve">Sebelum menuliskan spesifikasi, sebelumnya dituliskan fungsi-fungsi pembantu untuk mengkodifikasi spesifikasi dalam bentuk </w:t>
      </w:r>
      <w:proofErr w:type="spellStart"/>
      <w:r w:rsidRPr="00C7210B">
        <w:rPr>
          <w:i/>
          <w:iCs/>
          <w:lang w:val="id-ID"/>
        </w:rPr>
        <w:t>measure</w:t>
      </w:r>
      <w:proofErr w:type="spellEnd"/>
      <w:r w:rsidRPr="00C7210B">
        <w:rPr>
          <w:i/>
          <w:iCs/>
          <w:lang w:val="id-ID"/>
        </w:rPr>
        <w:t xml:space="preserve"> </w:t>
      </w:r>
      <w:r w:rsidRPr="00C7210B">
        <w:rPr>
          <w:lang w:val="id-ID"/>
        </w:rPr>
        <w:t xml:space="preserve">dan </w:t>
      </w:r>
      <w:proofErr w:type="spellStart"/>
      <w:r w:rsidRPr="00C7210B">
        <w:rPr>
          <w:i/>
          <w:iCs/>
          <w:lang w:val="id-ID"/>
        </w:rPr>
        <w:t>inline</w:t>
      </w:r>
      <w:proofErr w:type="spellEnd"/>
      <w:r w:rsidRPr="00C7210B">
        <w:rPr>
          <w:lang w:val="id-ID"/>
        </w:rPr>
        <w:t>.</w:t>
      </w:r>
    </w:p>
    <w:p w14:paraId="47DE8172" w14:textId="227AE0E1" w:rsidR="00525285" w:rsidRPr="00C7210B" w:rsidRDefault="005A517D" w:rsidP="00525285">
      <w:pPr>
        <w:pStyle w:val="Heading4"/>
        <w:rPr>
          <w:lang w:val="id-ID"/>
        </w:rPr>
      </w:pPr>
      <w:r w:rsidRPr="00C7210B">
        <w:rPr>
          <w:lang w:val="id-ID"/>
        </w:rPr>
        <w:t>Predikat Pengecek Pohon</w:t>
      </w:r>
    </w:p>
    <w:p w14:paraId="3E9F94BF" w14:textId="77777777" w:rsidR="005A517D" w:rsidRPr="00C7210B" w:rsidRDefault="005A517D" w:rsidP="00525285">
      <w:pPr>
        <w:rPr>
          <w:lang w:val="id-ID"/>
        </w:rPr>
      </w:pPr>
      <w:r w:rsidRPr="00C7210B">
        <w:rPr>
          <w:lang w:val="id-ID"/>
        </w:rPr>
        <w:t xml:space="preserve">Predikat adalah sebuah fungsi yang hanya memberikan hasil </w:t>
      </w:r>
      <w:proofErr w:type="spellStart"/>
      <w:r w:rsidRPr="00C7210B">
        <w:rPr>
          <w:i/>
          <w:iCs/>
          <w:lang w:val="id-ID"/>
        </w:rPr>
        <w:t>true</w:t>
      </w:r>
      <w:proofErr w:type="spellEnd"/>
      <w:r w:rsidRPr="00C7210B">
        <w:rPr>
          <w:lang w:val="id-ID"/>
        </w:rPr>
        <w:t xml:space="preserve"> atau </w:t>
      </w:r>
      <w:proofErr w:type="spellStart"/>
      <w:r w:rsidRPr="00C7210B">
        <w:rPr>
          <w:i/>
          <w:iCs/>
          <w:lang w:val="id-ID"/>
        </w:rPr>
        <w:t>false</w:t>
      </w:r>
      <w:proofErr w:type="spellEnd"/>
      <w:r w:rsidRPr="00C7210B">
        <w:rPr>
          <w:lang w:val="id-ID"/>
        </w:rPr>
        <w:t xml:space="preserve">. Dalam penulisan spesifikasi, beberapa predikat sederhana dibutuhkan untuk mengecek kondisi pohon sebelum menjadi masukan sebuah fungsi. </w:t>
      </w:r>
    </w:p>
    <w:p w14:paraId="2FFCFD5E" w14:textId="0B1A4984" w:rsidR="00525285" w:rsidRPr="00C7210B" w:rsidRDefault="005A517D" w:rsidP="00525285">
      <w:pPr>
        <w:rPr>
          <w:lang w:val="id-ID"/>
        </w:rPr>
      </w:pPr>
      <w:r w:rsidRPr="00C7210B">
        <w:rPr>
          <w:lang w:val="id-ID"/>
        </w:rPr>
        <w:t xml:space="preserve">Salah satu dari predikat tersebut adalah predikat untuk memastikan bahwa sebuah warna tidak terlalu merah atau tidak terlalu hitam. Predikat ini dibutuhkan untuk fungsi </w:t>
      </w:r>
      <w:proofErr w:type="spellStart"/>
      <w:r w:rsidRPr="00C7210B">
        <w:rPr>
          <w:rFonts w:ascii="Courier New" w:hAnsi="Courier New" w:cs="Courier New"/>
          <w:lang w:val="id-ID"/>
        </w:rPr>
        <w:t>blacker</w:t>
      </w:r>
      <w:proofErr w:type="spellEnd"/>
      <w:r w:rsidRPr="00C7210B">
        <w:rPr>
          <w:lang w:val="id-ID"/>
        </w:rPr>
        <w:t xml:space="preserve"> dan </w:t>
      </w:r>
      <w:proofErr w:type="spellStart"/>
      <w:r w:rsidRPr="00C7210B">
        <w:rPr>
          <w:rFonts w:ascii="Courier New" w:hAnsi="Courier New" w:cs="Courier New"/>
          <w:lang w:val="id-ID"/>
        </w:rPr>
        <w:t>redder</w:t>
      </w:r>
      <w:proofErr w:type="spellEnd"/>
      <w:r w:rsidRPr="00C7210B">
        <w:rPr>
          <w:lang w:val="id-ID"/>
        </w:rPr>
        <w:t xml:space="preserve"> masing-masing karena fungsi-fungsi tersebut adalah fungsi-fungsi yang tidak boleh menerima warna yang terlalu hitam atau terlalu merah.</w:t>
      </w:r>
    </w:p>
    <w:p w14:paraId="0A831689" w14:textId="6C4F6F12" w:rsidR="005A517D" w:rsidRPr="00C7210B" w:rsidRDefault="005A517D" w:rsidP="00525285">
      <w:pPr>
        <w:rPr>
          <w:lang w:val="id-ID"/>
        </w:rPr>
      </w:pPr>
      <w:r w:rsidRPr="00C7210B">
        <w:rPr>
          <w:lang w:val="id-ID"/>
        </w:rPr>
        <w:t>Predikat-predikat tersebut ditulis sebagaimana berikut:</w:t>
      </w:r>
    </w:p>
    <w:p w14:paraId="5DFE6771" w14:textId="77777777" w:rsidR="005A517D" w:rsidRPr="00C7210B" w:rsidRDefault="005A517D" w:rsidP="005A517D">
      <w:pPr>
        <w:rPr>
          <w:rFonts w:ascii="Courier New" w:hAnsi="Courier New" w:cs="Courier New"/>
          <w:lang w:val="id-ID"/>
        </w:rPr>
      </w:pPr>
      <w:r w:rsidRPr="00C7210B">
        <w:rPr>
          <w:rFonts w:ascii="Courier New" w:hAnsi="Courier New" w:cs="Courier New"/>
          <w:lang w:val="id-ID"/>
        </w:rPr>
        <w:t xml:space="preserve">{-@ </w:t>
      </w:r>
      <w:proofErr w:type="spellStart"/>
      <w:r w:rsidRPr="00C7210B">
        <w:rPr>
          <w:rFonts w:ascii="Courier New" w:hAnsi="Courier New" w:cs="Courier New"/>
          <w:lang w:val="id-ID"/>
        </w:rPr>
        <w:t>measure</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tooBlack</w:t>
      </w:r>
      <w:proofErr w:type="spellEnd"/>
      <w:r w:rsidRPr="00C7210B">
        <w:rPr>
          <w:rFonts w:ascii="Courier New" w:hAnsi="Courier New" w:cs="Courier New"/>
          <w:lang w:val="id-ID"/>
        </w:rPr>
        <w:t xml:space="preserve"> @-}</w:t>
      </w:r>
    </w:p>
    <w:p w14:paraId="03D33637" w14:textId="77777777" w:rsidR="005A517D" w:rsidRPr="00C7210B" w:rsidRDefault="005A517D" w:rsidP="005A517D">
      <w:pPr>
        <w:rPr>
          <w:rFonts w:ascii="Courier New" w:hAnsi="Courier New" w:cs="Courier New"/>
          <w:lang w:val="id-ID"/>
        </w:rPr>
      </w:pPr>
      <w:proofErr w:type="spellStart"/>
      <w:r w:rsidRPr="00C7210B">
        <w:rPr>
          <w:rFonts w:ascii="Courier New" w:hAnsi="Courier New" w:cs="Courier New"/>
          <w:lang w:val="id-ID"/>
        </w:rPr>
        <w:t>tooBlack</w:t>
      </w:r>
      <w:proofErr w:type="spellEnd"/>
      <w:r w:rsidRPr="00C7210B">
        <w:rPr>
          <w:rFonts w:ascii="Courier New" w:hAnsi="Courier New" w:cs="Courier New"/>
          <w:lang w:val="id-ID"/>
        </w:rPr>
        <w:t xml:space="preserve"> :: </w:t>
      </w:r>
      <w:proofErr w:type="spellStart"/>
      <w:r w:rsidRPr="00C7210B">
        <w:rPr>
          <w:rFonts w:ascii="Courier New" w:hAnsi="Courier New" w:cs="Courier New"/>
          <w:lang w:val="id-ID"/>
        </w:rPr>
        <w:t>Color</w:t>
      </w:r>
      <w:proofErr w:type="spellEnd"/>
      <w:r w:rsidRPr="00C7210B">
        <w:rPr>
          <w:rFonts w:ascii="Courier New" w:hAnsi="Courier New" w:cs="Courier New"/>
          <w:lang w:val="id-ID"/>
        </w:rPr>
        <w:t xml:space="preserve"> -&gt; Bool</w:t>
      </w:r>
    </w:p>
    <w:p w14:paraId="58D39F7D" w14:textId="77777777" w:rsidR="005A517D" w:rsidRPr="00C7210B" w:rsidRDefault="005A517D" w:rsidP="005A517D">
      <w:pPr>
        <w:rPr>
          <w:rFonts w:ascii="Courier New" w:hAnsi="Courier New" w:cs="Courier New"/>
          <w:lang w:val="id-ID"/>
        </w:rPr>
      </w:pPr>
      <w:proofErr w:type="spellStart"/>
      <w:r w:rsidRPr="00C7210B">
        <w:rPr>
          <w:rFonts w:ascii="Courier New" w:hAnsi="Courier New" w:cs="Courier New"/>
          <w:lang w:val="id-ID"/>
        </w:rPr>
        <w:t>tooBlack</w:t>
      </w:r>
      <w:proofErr w:type="spellEnd"/>
      <w:r w:rsidRPr="00C7210B">
        <w:rPr>
          <w:rFonts w:ascii="Courier New" w:hAnsi="Courier New" w:cs="Courier New"/>
          <w:lang w:val="id-ID"/>
        </w:rPr>
        <w:t xml:space="preserve"> BB = </w:t>
      </w:r>
      <w:proofErr w:type="spellStart"/>
      <w:r w:rsidRPr="00C7210B">
        <w:rPr>
          <w:rFonts w:ascii="Courier New" w:hAnsi="Courier New" w:cs="Courier New"/>
          <w:lang w:val="id-ID"/>
        </w:rPr>
        <w:t>True</w:t>
      </w:r>
      <w:proofErr w:type="spellEnd"/>
    </w:p>
    <w:p w14:paraId="499A7180" w14:textId="77777777" w:rsidR="005A517D" w:rsidRPr="00C7210B" w:rsidRDefault="005A517D" w:rsidP="005A517D">
      <w:pPr>
        <w:rPr>
          <w:rFonts w:ascii="Courier New" w:hAnsi="Courier New" w:cs="Courier New"/>
          <w:lang w:val="id-ID"/>
        </w:rPr>
      </w:pPr>
      <w:proofErr w:type="spellStart"/>
      <w:r w:rsidRPr="00C7210B">
        <w:rPr>
          <w:rFonts w:ascii="Courier New" w:hAnsi="Courier New" w:cs="Courier New"/>
          <w:lang w:val="id-ID"/>
        </w:rPr>
        <w:t>tooBlack</w:t>
      </w:r>
      <w:proofErr w:type="spellEnd"/>
      <w:r w:rsidRPr="00C7210B">
        <w:rPr>
          <w:rFonts w:ascii="Courier New" w:hAnsi="Courier New" w:cs="Courier New"/>
          <w:lang w:val="id-ID"/>
        </w:rPr>
        <w:t xml:space="preserve"> _ = </w:t>
      </w:r>
      <w:proofErr w:type="spellStart"/>
      <w:r w:rsidRPr="00C7210B">
        <w:rPr>
          <w:rFonts w:ascii="Courier New" w:hAnsi="Courier New" w:cs="Courier New"/>
          <w:lang w:val="id-ID"/>
        </w:rPr>
        <w:t>False</w:t>
      </w:r>
      <w:proofErr w:type="spellEnd"/>
    </w:p>
    <w:p w14:paraId="45011557" w14:textId="77777777" w:rsidR="005A517D" w:rsidRPr="00C7210B" w:rsidRDefault="005A517D" w:rsidP="005A517D">
      <w:pPr>
        <w:rPr>
          <w:rFonts w:ascii="Courier New" w:hAnsi="Courier New" w:cs="Courier New"/>
          <w:lang w:val="id-ID"/>
        </w:rPr>
      </w:pPr>
    </w:p>
    <w:p w14:paraId="559C7C47" w14:textId="77777777" w:rsidR="005A517D" w:rsidRPr="00C7210B" w:rsidRDefault="005A517D" w:rsidP="005A517D">
      <w:pPr>
        <w:rPr>
          <w:rFonts w:ascii="Courier New" w:hAnsi="Courier New" w:cs="Courier New"/>
          <w:lang w:val="id-ID"/>
        </w:rPr>
      </w:pPr>
      <w:r w:rsidRPr="00C7210B">
        <w:rPr>
          <w:rFonts w:ascii="Courier New" w:hAnsi="Courier New" w:cs="Courier New"/>
          <w:lang w:val="id-ID"/>
        </w:rPr>
        <w:t xml:space="preserve">{-@ </w:t>
      </w:r>
      <w:proofErr w:type="spellStart"/>
      <w:r w:rsidRPr="00C7210B">
        <w:rPr>
          <w:rFonts w:ascii="Courier New" w:hAnsi="Courier New" w:cs="Courier New"/>
          <w:lang w:val="id-ID"/>
        </w:rPr>
        <w:t>measure</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tooRed</w:t>
      </w:r>
      <w:proofErr w:type="spellEnd"/>
      <w:r w:rsidRPr="00C7210B">
        <w:rPr>
          <w:rFonts w:ascii="Courier New" w:hAnsi="Courier New" w:cs="Courier New"/>
          <w:lang w:val="id-ID"/>
        </w:rPr>
        <w:t xml:space="preserve"> @-}</w:t>
      </w:r>
    </w:p>
    <w:p w14:paraId="6F58892E" w14:textId="77777777" w:rsidR="005A517D" w:rsidRPr="00C7210B" w:rsidRDefault="005A517D" w:rsidP="005A517D">
      <w:pPr>
        <w:rPr>
          <w:rFonts w:ascii="Courier New" w:hAnsi="Courier New" w:cs="Courier New"/>
          <w:lang w:val="id-ID"/>
        </w:rPr>
      </w:pPr>
      <w:proofErr w:type="spellStart"/>
      <w:r w:rsidRPr="00C7210B">
        <w:rPr>
          <w:rFonts w:ascii="Courier New" w:hAnsi="Courier New" w:cs="Courier New"/>
          <w:lang w:val="id-ID"/>
        </w:rPr>
        <w:t>tooRed</w:t>
      </w:r>
      <w:proofErr w:type="spellEnd"/>
      <w:r w:rsidRPr="00C7210B">
        <w:rPr>
          <w:rFonts w:ascii="Courier New" w:hAnsi="Courier New" w:cs="Courier New"/>
          <w:lang w:val="id-ID"/>
        </w:rPr>
        <w:t xml:space="preserve"> :: </w:t>
      </w:r>
      <w:proofErr w:type="spellStart"/>
      <w:r w:rsidRPr="00C7210B">
        <w:rPr>
          <w:rFonts w:ascii="Courier New" w:hAnsi="Courier New" w:cs="Courier New"/>
          <w:lang w:val="id-ID"/>
        </w:rPr>
        <w:t>Color</w:t>
      </w:r>
      <w:proofErr w:type="spellEnd"/>
      <w:r w:rsidRPr="00C7210B">
        <w:rPr>
          <w:rFonts w:ascii="Courier New" w:hAnsi="Courier New" w:cs="Courier New"/>
          <w:lang w:val="id-ID"/>
        </w:rPr>
        <w:t xml:space="preserve"> -&gt; Bool</w:t>
      </w:r>
    </w:p>
    <w:p w14:paraId="32939E4D" w14:textId="77777777" w:rsidR="005A517D" w:rsidRPr="00C7210B" w:rsidRDefault="005A517D" w:rsidP="005A517D">
      <w:pPr>
        <w:rPr>
          <w:rFonts w:ascii="Courier New" w:hAnsi="Courier New" w:cs="Courier New"/>
          <w:lang w:val="id-ID"/>
        </w:rPr>
      </w:pPr>
      <w:proofErr w:type="spellStart"/>
      <w:r w:rsidRPr="00C7210B">
        <w:rPr>
          <w:rFonts w:ascii="Courier New" w:hAnsi="Courier New" w:cs="Courier New"/>
          <w:lang w:val="id-ID"/>
        </w:rPr>
        <w:lastRenderedPageBreak/>
        <w:t>tooRed</w:t>
      </w:r>
      <w:proofErr w:type="spellEnd"/>
      <w:r w:rsidRPr="00C7210B">
        <w:rPr>
          <w:rFonts w:ascii="Courier New" w:hAnsi="Courier New" w:cs="Courier New"/>
          <w:lang w:val="id-ID"/>
        </w:rPr>
        <w:t xml:space="preserve"> NB = </w:t>
      </w:r>
      <w:proofErr w:type="spellStart"/>
      <w:r w:rsidRPr="00C7210B">
        <w:rPr>
          <w:rFonts w:ascii="Courier New" w:hAnsi="Courier New" w:cs="Courier New"/>
          <w:lang w:val="id-ID"/>
        </w:rPr>
        <w:t>True</w:t>
      </w:r>
      <w:proofErr w:type="spellEnd"/>
    </w:p>
    <w:p w14:paraId="3E64EDD7" w14:textId="367B4389" w:rsidR="005A517D" w:rsidRPr="00C7210B" w:rsidRDefault="005A517D" w:rsidP="005A517D">
      <w:pPr>
        <w:rPr>
          <w:rFonts w:ascii="Courier New" w:hAnsi="Courier New" w:cs="Courier New"/>
          <w:lang w:val="id-ID"/>
        </w:rPr>
      </w:pPr>
      <w:proofErr w:type="spellStart"/>
      <w:r w:rsidRPr="00C7210B">
        <w:rPr>
          <w:rFonts w:ascii="Courier New" w:hAnsi="Courier New" w:cs="Courier New"/>
          <w:lang w:val="id-ID"/>
        </w:rPr>
        <w:t>tooRed</w:t>
      </w:r>
      <w:proofErr w:type="spellEnd"/>
      <w:r w:rsidRPr="00C7210B">
        <w:rPr>
          <w:rFonts w:ascii="Courier New" w:hAnsi="Courier New" w:cs="Courier New"/>
          <w:lang w:val="id-ID"/>
        </w:rPr>
        <w:t xml:space="preserve"> _ = </w:t>
      </w:r>
      <w:proofErr w:type="spellStart"/>
      <w:r w:rsidRPr="00C7210B">
        <w:rPr>
          <w:rFonts w:ascii="Courier New" w:hAnsi="Courier New" w:cs="Courier New"/>
          <w:lang w:val="id-ID"/>
        </w:rPr>
        <w:t>False</w:t>
      </w:r>
      <w:proofErr w:type="spellEnd"/>
    </w:p>
    <w:p w14:paraId="2299036F" w14:textId="77777777" w:rsidR="00925CE8" w:rsidRPr="00C7210B" w:rsidRDefault="00925CE8" w:rsidP="00925CE8">
      <w:pPr>
        <w:rPr>
          <w:lang w:val="id-ID"/>
        </w:rPr>
      </w:pPr>
      <w:r w:rsidRPr="00C7210B">
        <w:rPr>
          <w:lang w:val="id-ID"/>
        </w:rPr>
        <w:t xml:space="preserve">Predikat tersebut masing-masing akan memberikan nilai </w:t>
      </w:r>
      <w:proofErr w:type="spellStart"/>
      <w:r w:rsidRPr="00C7210B">
        <w:rPr>
          <w:i/>
          <w:iCs/>
          <w:lang w:val="id-ID"/>
        </w:rPr>
        <w:t>true</w:t>
      </w:r>
      <w:proofErr w:type="spellEnd"/>
      <w:r w:rsidRPr="00C7210B">
        <w:rPr>
          <w:lang w:val="id-ID"/>
        </w:rPr>
        <w:t xml:space="preserve"> jika warna yang diberikan merupakan warna yang terlalu merah (NB) atau terlalu hitam (BB).</w:t>
      </w:r>
    </w:p>
    <w:p w14:paraId="1C2C64DE" w14:textId="77777777" w:rsidR="00925CE8" w:rsidRPr="00C7210B" w:rsidRDefault="00925CE8" w:rsidP="00925CE8">
      <w:pPr>
        <w:rPr>
          <w:lang w:val="id-ID"/>
        </w:rPr>
      </w:pPr>
      <w:r w:rsidRPr="00C7210B">
        <w:rPr>
          <w:lang w:val="id-ID"/>
        </w:rPr>
        <w:t xml:space="preserve">Predikat lain yang dibutuhkan adalah predikat yang mengecek apakah suatu pohon hanya berisi sebuah simpul daun biasa. Predikat tersebut dibutuhkan oleh beberapa fungsi yang tidak bisa menangani pohon yang kosong seperti fungsi </w:t>
      </w:r>
      <w:proofErr w:type="spellStart"/>
      <w:r w:rsidRPr="00C7210B">
        <w:rPr>
          <w:rFonts w:ascii="Courier New" w:hAnsi="Courier New" w:cs="Courier New"/>
          <w:lang w:val="id-ID"/>
        </w:rPr>
        <w:t>max</w:t>
      </w:r>
      <w:proofErr w:type="spellEnd"/>
      <w:r w:rsidRPr="00C7210B">
        <w:rPr>
          <w:lang w:val="id-ID"/>
        </w:rPr>
        <w:t xml:space="preserve"> dan </w:t>
      </w:r>
      <w:proofErr w:type="spellStart"/>
      <w:r w:rsidRPr="00C7210B">
        <w:rPr>
          <w:rFonts w:ascii="Courier New" w:hAnsi="Courier New" w:cs="Courier New"/>
          <w:lang w:val="id-ID"/>
        </w:rPr>
        <w:t>removeMax</w:t>
      </w:r>
      <w:proofErr w:type="spellEnd"/>
      <w:r w:rsidRPr="00C7210B">
        <w:rPr>
          <w:lang w:val="id-ID"/>
        </w:rPr>
        <w:t>. Predikat tersebut ditulis sebagaimana berikut:</w:t>
      </w:r>
    </w:p>
    <w:p w14:paraId="5384AFCA" w14:textId="77777777" w:rsidR="00925CE8" w:rsidRPr="00C7210B" w:rsidRDefault="00925CE8" w:rsidP="00925CE8">
      <w:pPr>
        <w:rPr>
          <w:rFonts w:ascii="Courier New" w:hAnsi="Courier New" w:cs="Courier New"/>
          <w:lang w:val="id-ID"/>
        </w:rPr>
      </w:pPr>
      <w:r w:rsidRPr="00C7210B">
        <w:rPr>
          <w:rFonts w:ascii="Courier New" w:hAnsi="Courier New" w:cs="Courier New"/>
          <w:lang w:val="id-ID"/>
        </w:rPr>
        <w:t xml:space="preserve">{-@ </w:t>
      </w:r>
      <w:proofErr w:type="spellStart"/>
      <w:r w:rsidRPr="00C7210B">
        <w:rPr>
          <w:rFonts w:ascii="Courier New" w:hAnsi="Courier New" w:cs="Courier New"/>
          <w:lang w:val="id-ID"/>
        </w:rPr>
        <w:t>measure</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normalLeaf</w:t>
      </w:r>
      <w:proofErr w:type="spellEnd"/>
      <w:r w:rsidRPr="00C7210B">
        <w:rPr>
          <w:rFonts w:ascii="Courier New" w:hAnsi="Courier New" w:cs="Courier New"/>
          <w:lang w:val="id-ID"/>
        </w:rPr>
        <w:t xml:space="preserve"> @-}</w:t>
      </w:r>
    </w:p>
    <w:p w14:paraId="2458A8DC" w14:textId="77777777" w:rsidR="00925CE8" w:rsidRPr="00C7210B" w:rsidRDefault="00925CE8" w:rsidP="00925CE8">
      <w:pPr>
        <w:rPr>
          <w:rFonts w:ascii="Courier New" w:hAnsi="Courier New" w:cs="Courier New"/>
          <w:lang w:val="id-ID"/>
        </w:rPr>
      </w:pPr>
      <w:proofErr w:type="spellStart"/>
      <w:r w:rsidRPr="00C7210B">
        <w:rPr>
          <w:rFonts w:ascii="Courier New" w:hAnsi="Courier New" w:cs="Courier New"/>
          <w:lang w:val="id-ID"/>
        </w:rPr>
        <w:t>normalLeaf</w:t>
      </w:r>
      <w:proofErr w:type="spellEnd"/>
      <w:r w:rsidRPr="00C7210B">
        <w:rPr>
          <w:rFonts w:ascii="Courier New" w:hAnsi="Courier New" w:cs="Courier New"/>
          <w:lang w:val="id-ID"/>
        </w:rPr>
        <w:t xml:space="preserve"> :: </w:t>
      </w:r>
      <w:proofErr w:type="spellStart"/>
      <w:r w:rsidRPr="00C7210B">
        <w:rPr>
          <w:rFonts w:ascii="Courier New" w:hAnsi="Courier New" w:cs="Courier New"/>
          <w:lang w:val="id-ID"/>
        </w:rPr>
        <w:t>RBSet</w:t>
      </w:r>
      <w:proofErr w:type="spellEnd"/>
      <w:r w:rsidRPr="00C7210B">
        <w:rPr>
          <w:rFonts w:ascii="Courier New" w:hAnsi="Courier New" w:cs="Courier New"/>
          <w:lang w:val="id-ID"/>
        </w:rPr>
        <w:t xml:space="preserve"> a -&gt; Bool</w:t>
      </w:r>
    </w:p>
    <w:p w14:paraId="7852B68B" w14:textId="77777777" w:rsidR="00925CE8" w:rsidRPr="00C7210B" w:rsidRDefault="00925CE8" w:rsidP="00925CE8">
      <w:pPr>
        <w:rPr>
          <w:rFonts w:ascii="Courier New" w:hAnsi="Courier New" w:cs="Courier New"/>
          <w:lang w:val="id-ID"/>
        </w:rPr>
      </w:pPr>
      <w:proofErr w:type="spellStart"/>
      <w:r w:rsidRPr="00C7210B">
        <w:rPr>
          <w:rFonts w:ascii="Courier New" w:hAnsi="Courier New" w:cs="Courier New"/>
          <w:lang w:val="id-ID"/>
        </w:rPr>
        <w:t>normalLeaf</w:t>
      </w:r>
      <w:proofErr w:type="spellEnd"/>
      <w:r w:rsidRPr="00C7210B">
        <w:rPr>
          <w:rFonts w:ascii="Courier New" w:hAnsi="Courier New" w:cs="Courier New"/>
          <w:lang w:val="id-ID"/>
        </w:rPr>
        <w:t xml:space="preserve"> E = </w:t>
      </w:r>
      <w:proofErr w:type="spellStart"/>
      <w:r w:rsidRPr="00C7210B">
        <w:rPr>
          <w:rFonts w:ascii="Courier New" w:hAnsi="Courier New" w:cs="Courier New"/>
          <w:lang w:val="id-ID"/>
        </w:rPr>
        <w:t>True</w:t>
      </w:r>
      <w:proofErr w:type="spellEnd"/>
    </w:p>
    <w:p w14:paraId="7B89951B" w14:textId="77777777" w:rsidR="00925CE8" w:rsidRPr="00C7210B" w:rsidRDefault="00925CE8" w:rsidP="00925CE8">
      <w:pPr>
        <w:rPr>
          <w:rFonts w:ascii="Courier New" w:hAnsi="Courier New" w:cs="Courier New"/>
          <w:lang w:val="id-ID"/>
        </w:rPr>
      </w:pPr>
      <w:proofErr w:type="spellStart"/>
      <w:r w:rsidRPr="00C7210B">
        <w:rPr>
          <w:rFonts w:ascii="Courier New" w:hAnsi="Courier New" w:cs="Courier New"/>
          <w:lang w:val="id-ID"/>
        </w:rPr>
        <w:t>normalLeaf</w:t>
      </w:r>
      <w:proofErr w:type="spellEnd"/>
      <w:r w:rsidRPr="00C7210B">
        <w:rPr>
          <w:rFonts w:ascii="Courier New" w:hAnsi="Courier New" w:cs="Courier New"/>
          <w:lang w:val="id-ID"/>
        </w:rPr>
        <w:t xml:space="preserve"> _ = </w:t>
      </w:r>
      <w:proofErr w:type="spellStart"/>
      <w:r w:rsidRPr="00C7210B">
        <w:rPr>
          <w:rFonts w:ascii="Courier New" w:hAnsi="Courier New" w:cs="Courier New"/>
          <w:lang w:val="id-ID"/>
        </w:rPr>
        <w:t>False</w:t>
      </w:r>
      <w:proofErr w:type="spellEnd"/>
    </w:p>
    <w:p w14:paraId="2D63F869" w14:textId="77777777" w:rsidR="00461B89" w:rsidRPr="00C7210B" w:rsidRDefault="00543245" w:rsidP="00543245">
      <w:pPr>
        <w:rPr>
          <w:lang w:val="id-ID"/>
        </w:rPr>
      </w:pPr>
      <w:r w:rsidRPr="00C7210B">
        <w:rPr>
          <w:lang w:val="id-ID"/>
        </w:rPr>
        <w:t xml:space="preserve">Beberapa predikat berikutnya membutuhkan informasi warna dari akar dari pohon yang dicek. Dalam program sudah terdapat sebuah fungsi yang memberikan informasi tersebut yaitu fungsi </w:t>
      </w:r>
      <w:proofErr w:type="spellStart"/>
      <w:r w:rsidRPr="00C7210B">
        <w:rPr>
          <w:rFonts w:ascii="Courier New" w:hAnsi="Courier New" w:cs="Courier New"/>
          <w:lang w:val="id-ID"/>
        </w:rPr>
        <w:t>color</w:t>
      </w:r>
      <w:proofErr w:type="spellEnd"/>
      <w:r w:rsidRPr="00C7210B">
        <w:rPr>
          <w:lang w:val="id-ID"/>
        </w:rPr>
        <w:t>.</w:t>
      </w:r>
      <w:r w:rsidR="00461B89" w:rsidRPr="00C7210B">
        <w:rPr>
          <w:lang w:val="id-ID"/>
        </w:rPr>
        <w:t xml:space="preserve"> </w:t>
      </w:r>
    </w:p>
    <w:p w14:paraId="1E88DBB3" w14:textId="77777777" w:rsidR="00461B89" w:rsidRPr="00C7210B" w:rsidRDefault="00461B89" w:rsidP="00461B89">
      <w:pPr>
        <w:rPr>
          <w:rFonts w:ascii="Courier New" w:hAnsi="Courier New" w:cs="Courier New"/>
          <w:lang w:val="id-ID"/>
        </w:rPr>
      </w:pPr>
      <w:proofErr w:type="spellStart"/>
      <w:r w:rsidRPr="00C7210B">
        <w:rPr>
          <w:rFonts w:ascii="Courier New" w:hAnsi="Courier New" w:cs="Courier New"/>
          <w:lang w:val="id-ID"/>
        </w:rPr>
        <w:t>color</w:t>
      </w:r>
      <w:proofErr w:type="spellEnd"/>
      <w:r w:rsidRPr="00C7210B">
        <w:rPr>
          <w:rFonts w:ascii="Courier New" w:hAnsi="Courier New" w:cs="Courier New"/>
          <w:lang w:val="id-ID"/>
        </w:rPr>
        <w:t xml:space="preserve"> :: </w:t>
      </w:r>
      <w:proofErr w:type="spellStart"/>
      <w:r w:rsidRPr="00C7210B">
        <w:rPr>
          <w:rFonts w:ascii="Courier New" w:hAnsi="Courier New" w:cs="Courier New"/>
          <w:lang w:val="id-ID"/>
        </w:rPr>
        <w:t>RBSet</w:t>
      </w:r>
      <w:proofErr w:type="spellEnd"/>
      <w:r w:rsidRPr="00C7210B">
        <w:rPr>
          <w:rFonts w:ascii="Courier New" w:hAnsi="Courier New" w:cs="Courier New"/>
          <w:lang w:val="id-ID"/>
        </w:rPr>
        <w:t xml:space="preserve"> a -&gt; </w:t>
      </w:r>
      <w:proofErr w:type="spellStart"/>
      <w:r w:rsidRPr="00C7210B">
        <w:rPr>
          <w:rFonts w:ascii="Courier New" w:hAnsi="Courier New" w:cs="Courier New"/>
          <w:lang w:val="id-ID"/>
        </w:rPr>
        <w:t>Color</w:t>
      </w:r>
      <w:proofErr w:type="spellEnd"/>
    </w:p>
    <w:p w14:paraId="036133A1" w14:textId="77777777" w:rsidR="00461B89" w:rsidRPr="00C7210B" w:rsidRDefault="00461B89" w:rsidP="00461B89">
      <w:pPr>
        <w:rPr>
          <w:rFonts w:ascii="Courier New" w:hAnsi="Courier New" w:cs="Courier New"/>
          <w:lang w:val="id-ID"/>
        </w:rPr>
      </w:pPr>
      <w:proofErr w:type="spellStart"/>
      <w:r w:rsidRPr="00C7210B">
        <w:rPr>
          <w:rFonts w:ascii="Courier New" w:hAnsi="Courier New" w:cs="Courier New"/>
          <w:lang w:val="id-ID"/>
        </w:rPr>
        <w:t>color</w:t>
      </w:r>
      <w:proofErr w:type="spellEnd"/>
      <w:r w:rsidRPr="00C7210B">
        <w:rPr>
          <w:rFonts w:ascii="Courier New" w:hAnsi="Courier New" w:cs="Courier New"/>
          <w:lang w:val="id-ID"/>
        </w:rPr>
        <w:t xml:space="preserve"> (T c _ _ _) = c</w:t>
      </w:r>
    </w:p>
    <w:p w14:paraId="4306538C" w14:textId="77777777" w:rsidR="00461B89" w:rsidRPr="00C7210B" w:rsidRDefault="00461B89" w:rsidP="00461B89">
      <w:pPr>
        <w:rPr>
          <w:rFonts w:ascii="Courier New" w:hAnsi="Courier New" w:cs="Courier New"/>
          <w:lang w:val="id-ID"/>
        </w:rPr>
      </w:pPr>
      <w:proofErr w:type="spellStart"/>
      <w:r w:rsidRPr="00C7210B">
        <w:rPr>
          <w:rFonts w:ascii="Courier New" w:hAnsi="Courier New" w:cs="Courier New"/>
          <w:lang w:val="id-ID"/>
        </w:rPr>
        <w:t>color</w:t>
      </w:r>
      <w:proofErr w:type="spellEnd"/>
      <w:r w:rsidRPr="00C7210B">
        <w:rPr>
          <w:rFonts w:ascii="Courier New" w:hAnsi="Courier New" w:cs="Courier New"/>
          <w:lang w:val="id-ID"/>
        </w:rPr>
        <w:t xml:space="preserve"> E = B</w:t>
      </w:r>
    </w:p>
    <w:p w14:paraId="2C486E38" w14:textId="64BFF434" w:rsidR="00461B89" w:rsidRPr="00C7210B" w:rsidRDefault="00461B89" w:rsidP="00461B89">
      <w:pPr>
        <w:rPr>
          <w:rFonts w:ascii="Courier New" w:hAnsi="Courier New" w:cs="Courier New"/>
          <w:lang w:val="id-ID"/>
        </w:rPr>
      </w:pPr>
      <w:proofErr w:type="spellStart"/>
      <w:r w:rsidRPr="00C7210B">
        <w:rPr>
          <w:rFonts w:ascii="Courier New" w:hAnsi="Courier New" w:cs="Courier New"/>
          <w:lang w:val="id-ID"/>
        </w:rPr>
        <w:t>color</w:t>
      </w:r>
      <w:proofErr w:type="spellEnd"/>
      <w:r w:rsidRPr="00C7210B">
        <w:rPr>
          <w:rFonts w:ascii="Courier New" w:hAnsi="Courier New" w:cs="Courier New"/>
          <w:lang w:val="id-ID"/>
        </w:rPr>
        <w:t xml:space="preserve"> EE = BB</w:t>
      </w:r>
    </w:p>
    <w:p w14:paraId="39731D5F" w14:textId="6F3DADFB" w:rsidR="00644948" w:rsidRPr="00C7210B" w:rsidRDefault="00461B89" w:rsidP="00543245">
      <w:pPr>
        <w:rPr>
          <w:lang w:val="id-ID"/>
        </w:rPr>
      </w:pPr>
      <w:r w:rsidRPr="00C7210B">
        <w:rPr>
          <w:lang w:val="id-ID"/>
        </w:rPr>
        <w:t xml:space="preserve">Oleh karena itu, fungsi tersebut dapat dijadikan menjadi sebuah fungsi </w:t>
      </w:r>
      <w:proofErr w:type="spellStart"/>
      <w:r w:rsidRPr="00C7210B">
        <w:rPr>
          <w:i/>
          <w:iCs/>
          <w:lang w:val="id-ID"/>
        </w:rPr>
        <w:t>measure</w:t>
      </w:r>
      <w:proofErr w:type="spellEnd"/>
      <w:r w:rsidRPr="00C7210B">
        <w:rPr>
          <w:i/>
          <w:iCs/>
          <w:lang w:val="id-ID"/>
        </w:rPr>
        <w:t xml:space="preserve"> </w:t>
      </w:r>
      <w:r w:rsidRPr="00C7210B">
        <w:rPr>
          <w:lang w:val="id-ID"/>
        </w:rPr>
        <w:t>hanya dengan menambahkan satu baris kode.</w:t>
      </w:r>
    </w:p>
    <w:p w14:paraId="491CC657" w14:textId="36CCB8A8" w:rsidR="00461B89" w:rsidRPr="00C7210B" w:rsidRDefault="00461B89" w:rsidP="00543245">
      <w:pPr>
        <w:rPr>
          <w:rFonts w:ascii="Courier New" w:hAnsi="Courier New" w:cs="Courier New"/>
          <w:lang w:val="id-ID"/>
        </w:rPr>
      </w:pPr>
      <w:r w:rsidRPr="00C7210B">
        <w:rPr>
          <w:rFonts w:ascii="Courier New" w:hAnsi="Courier New" w:cs="Courier New"/>
          <w:lang w:val="id-ID"/>
        </w:rPr>
        <w:t xml:space="preserve">{-@ </w:t>
      </w:r>
      <w:proofErr w:type="spellStart"/>
      <w:r w:rsidRPr="00C7210B">
        <w:rPr>
          <w:rFonts w:ascii="Courier New" w:hAnsi="Courier New" w:cs="Courier New"/>
          <w:lang w:val="id-ID"/>
        </w:rPr>
        <w:t>measure</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color</w:t>
      </w:r>
      <w:proofErr w:type="spellEnd"/>
      <w:r w:rsidRPr="00C7210B">
        <w:rPr>
          <w:rFonts w:ascii="Courier New" w:hAnsi="Courier New" w:cs="Courier New"/>
          <w:lang w:val="id-ID"/>
        </w:rPr>
        <w:t xml:space="preserve"> @-}</w:t>
      </w:r>
    </w:p>
    <w:p w14:paraId="34450E44" w14:textId="023B3900" w:rsidR="00644948" w:rsidRPr="00C7210B" w:rsidRDefault="00461B89" w:rsidP="00543245">
      <w:pPr>
        <w:rPr>
          <w:lang w:val="id-ID"/>
        </w:rPr>
      </w:pPr>
      <w:r w:rsidRPr="00C7210B">
        <w:rPr>
          <w:lang w:val="id-ID"/>
        </w:rPr>
        <w:t xml:space="preserve">Beberapa predikat yang membutuhkan fungsi </w:t>
      </w:r>
      <w:proofErr w:type="spellStart"/>
      <w:r w:rsidRPr="00C7210B">
        <w:rPr>
          <w:rFonts w:ascii="Courier New" w:hAnsi="Courier New" w:cs="Courier New"/>
          <w:lang w:val="id-ID"/>
        </w:rPr>
        <w:t>color</w:t>
      </w:r>
      <w:proofErr w:type="spellEnd"/>
      <w:r w:rsidRPr="00C7210B">
        <w:rPr>
          <w:lang w:val="id-ID"/>
        </w:rPr>
        <w:t xml:space="preserve"> ini adalah predikat yang mengecek bahwa sebuah pohon memiliki warna hitam biasa (B).  Fungsi ini dibutuhkan untuk membantu kodifikasi properti warna. Predikat tersebut dituliskan sebagaimana berikut:</w:t>
      </w:r>
    </w:p>
    <w:p w14:paraId="21450429" w14:textId="77777777" w:rsidR="00461B89" w:rsidRPr="00C7210B" w:rsidRDefault="00461B89" w:rsidP="00461B89">
      <w:pPr>
        <w:rPr>
          <w:rFonts w:ascii="Courier New" w:hAnsi="Courier New" w:cs="Courier New"/>
          <w:lang w:val="id-ID"/>
        </w:rPr>
      </w:pPr>
      <w:r w:rsidRPr="00C7210B">
        <w:rPr>
          <w:rFonts w:ascii="Courier New" w:hAnsi="Courier New" w:cs="Courier New"/>
          <w:lang w:val="id-ID"/>
        </w:rPr>
        <w:lastRenderedPageBreak/>
        <w:t xml:space="preserve">{-@ </w:t>
      </w:r>
      <w:proofErr w:type="spellStart"/>
      <w:r w:rsidRPr="00C7210B">
        <w:rPr>
          <w:rFonts w:ascii="Courier New" w:hAnsi="Courier New" w:cs="Courier New"/>
          <w:lang w:val="id-ID"/>
        </w:rPr>
        <w:t>inline</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blackRoot</w:t>
      </w:r>
      <w:proofErr w:type="spellEnd"/>
      <w:r w:rsidRPr="00C7210B">
        <w:rPr>
          <w:rFonts w:ascii="Courier New" w:hAnsi="Courier New" w:cs="Courier New"/>
          <w:lang w:val="id-ID"/>
        </w:rPr>
        <w:t xml:space="preserve"> @-}</w:t>
      </w:r>
    </w:p>
    <w:p w14:paraId="6FBD6DC9" w14:textId="77777777" w:rsidR="00461B89" w:rsidRPr="00C7210B" w:rsidRDefault="00461B89" w:rsidP="00461B89">
      <w:pPr>
        <w:rPr>
          <w:rFonts w:ascii="Courier New" w:hAnsi="Courier New" w:cs="Courier New"/>
          <w:lang w:val="id-ID"/>
        </w:rPr>
      </w:pPr>
      <w:proofErr w:type="spellStart"/>
      <w:r w:rsidRPr="00C7210B">
        <w:rPr>
          <w:rFonts w:ascii="Courier New" w:hAnsi="Courier New" w:cs="Courier New"/>
          <w:lang w:val="id-ID"/>
        </w:rPr>
        <w:t>blackRoot</w:t>
      </w:r>
      <w:proofErr w:type="spellEnd"/>
      <w:r w:rsidRPr="00C7210B">
        <w:rPr>
          <w:rFonts w:ascii="Courier New" w:hAnsi="Courier New" w:cs="Courier New"/>
          <w:lang w:val="id-ID"/>
        </w:rPr>
        <w:t xml:space="preserve"> :: </w:t>
      </w:r>
      <w:proofErr w:type="spellStart"/>
      <w:r w:rsidRPr="00C7210B">
        <w:rPr>
          <w:rFonts w:ascii="Courier New" w:hAnsi="Courier New" w:cs="Courier New"/>
          <w:lang w:val="id-ID"/>
        </w:rPr>
        <w:t>RBSet</w:t>
      </w:r>
      <w:proofErr w:type="spellEnd"/>
      <w:r w:rsidRPr="00C7210B">
        <w:rPr>
          <w:rFonts w:ascii="Courier New" w:hAnsi="Courier New" w:cs="Courier New"/>
          <w:lang w:val="id-ID"/>
        </w:rPr>
        <w:t xml:space="preserve"> a -&gt; Bool</w:t>
      </w:r>
    </w:p>
    <w:p w14:paraId="35065A17" w14:textId="1881EDC5" w:rsidR="00461B89" w:rsidRPr="00C7210B" w:rsidRDefault="00461B89" w:rsidP="00461B89">
      <w:pPr>
        <w:rPr>
          <w:rFonts w:ascii="Courier New" w:hAnsi="Courier New" w:cs="Courier New"/>
          <w:lang w:val="id-ID"/>
        </w:rPr>
      </w:pPr>
      <w:proofErr w:type="spellStart"/>
      <w:r w:rsidRPr="00C7210B">
        <w:rPr>
          <w:rFonts w:ascii="Courier New" w:hAnsi="Courier New" w:cs="Courier New"/>
          <w:lang w:val="id-ID"/>
        </w:rPr>
        <w:t>blackRoot</w:t>
      </w:r>
      <w:proofErr w:type="spellEnd"/>
      <w:r w:rsidRPr="00C7210B">
        <w:rPr>
          <w:rFonts w:ascii="Courier New" w:hAnsi="Courier New" w:cs="Courier New"/>
          <w:lang w:val="id-ID"/>
        </w:rPr>
        <w:t xml:space="preserve"> t = </w:t>
      </w:r>
      <w:proofErr w:type="spellStart"/>
      <w:r w:rsidRPr="00C7210B">
        <w:rPr>
          <w:rFonts w:ascii="Courier New" w:hAnsi="Courier New" w:cs="Courier New"/>
          <w:lang w:val="id-ID"/>
        </w:rPr>
        <w:t>color</w:t>
      </w:r>
      <w:proofErr w:type="spellEnd"/>
      <w:r w:rsidRPr="00C7210B">
        <w:rPr>
          <w:rFonts w:ascii="Courier New" w:hAnsi="Courier New" w:cs="Courier New"/>
          <w:lang w:val="id-ID"/>
        </w:rPr>
        <w:t xml:space="preserve"> t == B</w:t>
      </w:r>
    </w:p>
    <w:p w14:paraId="0C00D0BD" w14:textId="6DC946D8" w:rsidR="0088286E" w:rsidRPr="00C7210B" w:rsidRDefault="00461B89" w:rsidP="00644948">
      <w:pPr>
        <w:rPr>
          <w:lang w:val="id-ID"/>
        </w:rPr>
      </w:pPr>
      <w:r w:rsidRPr="00C7210B">
        <w:rPr>
          <w:lang w:val="id-ID"/>
        </w:rPr>
        <w:t xml:space="preserve">Kemudian ada fungsi yang membutuhkan pohon yang memenuhi predikat </w:t>
      </w:r>
      <w:proofErr w:type="spellStart"/>
      <w:r w:rsidRPr="00C7210B">
        <w:rPr>
          <w:rFonts w:ascii="Courier New" w:hAnsi="Courier New" w:cs="Courier New"/>
          <w:lang w:val="id-ID"/>
        </w:rPr>
        <w:t>isBB</w:t>
      </w:r>
      <w:proofErr w:type="spellEnd"/>
      <w:r w:rsidRPr="00C7210B">
        <w:rPr>
          <w:lang w:val="id-ID"/>
        </w:rPr>
        <w:t xml:space="preserve"> yang sudah berada dalam program yaitu fungsi </w:t>
      </w:r>
      <w:proofErr w:type="spellStart"/>
      <w:r w:rsidRPr="00C7210B">
        <w:rPr>
          <w:rFonts w:ascii="Courier New" w:hAnsi="Courier New" w:cs="Courier New"/>
          <w:lang w:val="id-ID"/>
        </w:rPr>
        <w:t>bubble</w:t>
      </w:r>
      <w:proofErr w:type="spellEnd"/>
      <w:r w:rsidRPr="00C7210B">
        <w:rPr>
          <w:lang w:val="id-ID"/>
        </w:rPr>
        <w:t>. Predikat tersebut berfungsi untuk mengecek apakah sebuah pohon memiliki akar yang berwa</w:t>
      </w:r>
      <w:r w:rsidR="0088286E" w:rsidRPr="00C7210B">
        <w:rPr>
          <w:lang w:val="id-ID"/>
        </w:rPr>
        <w:t>r</w:t>
      </w:r>
      <w:r w:rsidRPr="00C7210B">
        <w:rPr>
          <w:lang w:val="id-ID"/>
        </w:rPr>
        <w:t xml:space="preserve">na </w:t>
      </w:r>
      <w:proofErr w:type="spellStart"/>
      <w:r w:rsidRPr="00C7210B">
        <w:rPr>
          <w:i/>
          <w:iCs/>
          <w:lang w:val="id-ID"/>
        </w:rPr>
        <w:t>double</w:t>
      </w:r>
      <w:proofErr w:type="spellEnd"/>
      <w:r w:rsidRPr="00C7210B">
        <w:rPr>
          <w:i/>
          <w:iCs/>
          <w:lang w:val="id-ID"/>
        </w:rPr>
        <w:t xml:space="preserve"> </w:t>
      </w:r>
      <w:proofErr w:type="spellStart"/>
      <w:r w:rsidRPr="00C7210B">
        <w:rPr>
          <w:i/>
          <w:iCs/>
          <w:lang w:val="id-ID"/>
        </w:rPr>
        <w:t>black</w:t>
      </w:r>
      <w:proofErr w:type="spellEnd"/>
      <w:r w:rsidRPr="00C7210B">
        <w:rPr>
          <w:i/>
          <w:iCs/>
          <w:lang w:val="id-ID"/>
        </w:rPr>
        <w:t xml:space="preserve"> </w:t>
      </w:r>
      <w:r w:rsidRPr="00C7210B">
        <w:rPr>
          <w:lang w:val="id-ID"/>
        </w:rPr>
        <w:t xml:space="preserve">(BB). </w:t>
      </w:r>
      <w:r w:rsidR="0088286E" w:rsidRPr="00C7210B">
        <w:rPr>
          <w:lang w:val="id-ID"/>
        </w:rPr>
        <w:t>Predikat tersebut dituliskan sebagaimana berikut:</w:t>
      </w:r>
    </w:p>
    <w:p w14:paraId="3867DA7C" w14:textId="77777777" w:rsidR="0088286E" w:rsidRPr="00C7210B" w:rsidRDefault="0088286E" w:rsidP="0088286E">
      <w:pPr>
        <w:rPr>
          <w:rFonts w:ascii="Courier New" w:hAnsi="Courier New" w:cs="Courier New"/>
          <w:lang w:val="id-ID"/>
        </w:rPr>
      </w:pPr>
      <w:proofErr w:type="spellStart"/>
      <w:r w:rsidRPr="00C7210B">
        <w:rPr>
          <w:rFonts w:ascii="Courier New" w:hAnsi="Courier New" w:cs="Courier New"/>
          <w:lang w:val="id-ID"/>
        </w:rPr>
        <w:t>isBB</w:t>
      </w:r>
      <w:proofErr w:type="spellEnd"/>
      <w:r w:rsidRPr="00C7210B">
        <w:rPr>
          <w:rFonts w:ascii="Courier New" w:hAnsi="Courier New" w:cs="Courier New"/>
          <w:lang w:val="id-ID"/>
        </w:rPr>
        <w:t xml:space="preserve"> :: </w:t>
      </w:r>
      <w:proofErr w:type="spellStart"/>
      <w:r w:rsidRPr="00C7210B">
        <w:rPr>
          <w:rFonts w:ascii="Courier New" w:hAnsi="Courier New" w:cs="Courier New"/>
          <w:lang w:val="id-ID"/>
        </w:rPr>
        <w:t>RBSet</w:t>
      </w:r>
      <w:proofErr w:type="spellEnd"/>
      <w:r w:rsidRPr="00C7210B">
        <w:rPr>
          <w:rFonts w:ascii="Courier New" w:hAnsi="Courier New" w:cs="Courier New"/>
          <w:lang w:val="id-ID"/>
        </w:rPr>
        <w:t xml:space="preserve"> a -&gt; Bool</w:t>
      </w:r>
    </w:p>
    <w:p w14:paraId="0335A05E" w14:textId="77777777" w:rsidR="0088286E" w:rsidRPr="00C7210B" w:rsidRDefault="0088286E" w:rsidP="0088286E">
      <w:pPr>
        <w:rPr>
          <w:rFonts w:ascii="Courier New" w:hAnsi="Courier New" w:cs="Courier New"/>
          <w:lang w:val="id-ID"/>
        </w:rPr>
      </w:pPr>
      <w:proofErr w:type="spellStart"/>
      <w:r w:rsidRPr="00C7210B">
        <w:rPr>
          <w:rFonts w:ascii="Courier New" w:hAnsi="Courier New" w:cs="Courier New"/>
          <w:lang w:val="id-ID"/>
        </w:rPr>
        <w:t>isBB</w:t>
      </w:r>
      <w:proofErr w:type="spellEnd"/>
      <w:r w:rsidRPr="00C7210B">
        <w:rPr>
          <w:rFonts w:ascii="Courier New" w:hAnsi="Courier New" w:cs="Courier New"/>
          <w:lang w:val="id-ID"/>
        </w:rPr>
        <w:t xml:space="preserve"> EE = </w:t>
      </w:r>
      <w:proofErr w:type="spellStart"/>
      <w:r w:rsidRPr="00C7210B">
        <w:rPr>
          <w:rFonts w:ascii="Courier New" w:hAnsi="Courier New" w:cs="Courier New"/>
          <w:lang w:val="id-ID"/>
        </w:rPr>
        <w:t>True</w:t>
      </w:r>
      <w:proofErr w:type="spellEnd"/>
    </w:p>
    <w:p w14:paraId="3B55D70B" w14:textId="77777777" w:rsidR="0088286E" w:rsidRPr="00C7210B" w:rsidRDefault="0088286E" w:rsidP="0088286E">
      <w:pPr>
        <w:rPr>
          <w:rFonts w:ascii="Courier New" w:hAnsi="Courier New" w:cs="Courier New"/>
          <w:lang w:val="id-ID"/>
        </w:rPr>
      </w:pPr>
      <w:proofErr w:type="spellStart"/>
      <w:r w:rsidRPr="00C7210B">
        <w:rPr>
          <w:rFonts w:ascii="Courier New" w:hAnsi="Courier New" w:cs="Courier New"/>
          <w:lang w:val="id-ID"/>
        </w:rPr>
        <w:t>isBB</w:t>
      </w:r>
      <w:proofErr w:type="spellEnd"/>
      <w:r w:rsidRPr="00C7210B">
        <w:rPr>
          <w:rFonts w:ascii="Courier New" w:hAnsi="Courier New" w:cs="Courier New"/>
          <w:lang w:val="id-ID"/>
        </w:rPr>
        <w:t xml:space="preserve"> (T BB _ _ _) = </w:t>
      </w:r>
      <w:proofErr w:type="spellStart"/>
      <w:r w:rsidRPr="00C7210B">
        <w:rPr>
          <w:rFonts w:ascii="Courier New" w:hAnsi="Courier New" w:cs="Courier New"/>
          <w:lang w:val="id-ID"/>
        </w:rPr>
        <w:t>True</w:t>
      </w:r>
      <w:proofErr w:type="spellEnd"/>
    </w:p>
    <w:p w14:paraId="4621CD9C" w14:textId="672790DF" w:rsidR="0088286E" w:rsidRPr="00C7210B" w:rsidRDefault="0088286E" w:rsidP="0088286E">
      <w:pPr>
        <w:rPr>
          <w:rFonts w:ascii="Courier New" w:hAnsi="Courier New" w:cs="Courier New"/>
          <w:lang w:val="id-ID"/>
        </w:rPr>
      </w:pPr>
      <w:proofErr w:type="spellStart"/>
      <w:r w:rsidRPr="00C7210B">
        <w:rPr>
          <w:rFonts w:ascii="Courier New" w:hAnsi="Courier New" w:cs="Courier New"/>
          <w:lang w:val="id-ID"/>
        </w:rPr>
        <w:t>isBB</w:t>
      </w:r>
      <w:proofErr w:type="spellEnd"/>
      <w:r w:rsidRPr="00C7210B">
        <w:rPr>
          <w:rFonts w:ascii="Courier New" w:hAnsi="Courier New" w:cs="Courier New"/>
          <w:lang w:val="id-ID"/>
        </w:rPr>
        <w:t xml:space="preserve"> _ = </w:t>
      </w:r>
      <w:proofErr w:type="spellStart"/>
      <w:r w:rsidRPr="00C7210B">
        <w:rPr>
          <w:rFonts w:ascii="Courier New" w:hAnsi="Courier New" w:cs="Courier New"/>
          <w:lang w:val="id-ID"/>
        </w:rPr>
        <w:t>False</w:t>
      </w:r>
      <w:proofErr w:type="spellEnd"/>
    </w:p>
    <w:p w14:paraId="263B39A0" w14:textId="05F15C3D" w:rsidR="00402DFE" w:rsidRPr="00C7210B" w:rsidRDefault="00461B89" w:rsidP="00644948">
      <w:pPr>
        <w:rPr>
          <w:lang w:val="id-ID"/>
        </w:rPr>
      </w:pPr>
      <w:r w:rsidRPr="00C7210B">
        <w:rPr>
          <w:lang w:val="id-ID"/>
        </w:rPr>
        <w:t xml:space="preserve">Karena predikat tersebut sudah berada dalam program, prosedur yang sama seperti yang dilakukan pada fungsi </w:t>
      </w:r>
      <w:proofErr w:type="spellStart"/>
      <w:r w:rsidRPr="00C7210B">
        <w:rPr>
          <w:rFonts w:ascii="Courier New" w:hAnsi="Courier New" w:cs="Courier New"/>
          <w:lang w:val="id-ID"/>
        </w:rPr>
        <w:t>color</w:t>
      </w:r>
      <w:proofErr w:type="spellEnd"/>
      <w:r w:rsidRPr="00C7210B">
        <w:rPr>
          <w:lang w:val="id-ID"/>
        </w:rPr>
        <w:t xml:space="preserve"> harusnya bisa dilakukan pula pada predikat ini. Namun, fungsi </w:t>
      </w:r>
      <w:proofErr w:type="spellStart"/>
      <w:r w:rsidRPr="00C7210B">
        <w:rPr>
          <w:rFonts w:ascii="Courier New" w:hAnsi="Courier New" w:cs="Courier New"/>
          <w:lang w:val="id-ID"/>
        </w:rPr>
        <w:t>isBB</w:t>
      </w:r>
      <w:proofErr w:type="spellEnd"/>
      <w:r w:rsidRPr="00C7210B">
        <w:rPr>
          <w:lang w:val="id-ID"/>
        </w:rPr>
        <w:t xml:space="preserve"> dituliskan dalam </w:t>
      </w:r>
      <w:proofErr w:type="spellStart"/>
      <w:r w:rsidRPr="00C7210B">
        <w:rPr>
          <w:i/>
          <w:iCs/>
          <w:lang w:val="id-ID"/>
        </w:rPr>
        <w:t>syntax</w:t>
      </w:r>
      <w:proofErr w:type="spellEnd"/>
      <w:r w:rsidRPr="00C7210B">
        <w:rPr>
          <w:i/>
          <w:iCs/>
          <w:lang w:val="id-ID"/>
        </w:rPr>
        <w:t xml:space="preserve"> </w:t>
      </w:r>
      <w:r w:rsidRPr="00C7210B">
        <w:rPr>
          <w:lang w:val="id-ID"/>
        </w:rPr>
        <w:t xml:space="preserve">yang </w:t>
      </w:r>
      <w:r w:rsidR="008420D2" w:rsidRPr="00C7210B">
        <w:rPr>
          <w:lang w:val="id-ID"/>
        </w:rPr>
        <w:t xml:space="preserve">tidak bisa diterima sebagai </w:t>
      </w:r>
      <w:proofErr w:type="spellStart"/>
      <w:r w:rsidR="008420D2" w:rsidRPr="00C7210B">
        <w:rPr>
          <w:i/>
          <w:iCs/>
          <w:lang w:val="id-ID"/>
        </w:rPr>
        <w:t>measure</w:t>
      </w:r>
      <w:proofErr w:type="spellEnd"/>
      <w:r w:rsidR="008420D2" w:rsidRPr="00C7210B">
        <w:rPr>
          <w:i/>
          <w:iCs/>
          <w:lang w:val="id-ID"/>
        </w:rPr>
        <w:t xml:space="preserve"> </w:t>
      </w:r>
      <w:r w:rsidR="008420D2" w:rsidRPr="00C7210B">
        <w:rPr>
          <w:lang w:val="id-ID"/>
        </w:rPr>
        <w:t xml:space="preserve">oleh </w:t>
      </w:r>
      <w:proofErr w:type="spellStart"/>
      <w:r w:rsidR="008420D2" w:rsidRPr="00C7210B">
        <w:rPr>
          <w:lang w:val="id-ID"/>
        </w:rPr>
        <w:t>Liquid</w:t>
      </w:r>
      <w:proofErr w:type="spellEnd"/>
      <w:r w:rsidR="008420D2" w:rsidRPr="00C7210B">
        <w:rPr>
          <w:lang w:val="id-ID"/>
        </w:rPr>
        <w:t xml:space="preserve"> </w:t>
      </w:r>
      <w:proofErr w:type="spellStart"/>
      <w:r w:rsidR="008420D2" w:rsidRPr="00C7210B">
        <w:rPr>
          <w:lang w:val="id-ID"/>
        </w:rPr>
        <w:t>Haskell</w:t>
      </w:r>
      <w:proofErr w:type="spellEnd"/>
      <w:r w:rsidR="008420D2" w:rsidRPr="00C7210B">
        <w:rPr>
          <w:lang w:val="id-ID"/>
        </w:rPr>
        <w:t xml:space="preserve">. </w:t>
      </w:r>
      <w:r w:rsidR="00543245" w:rsidRPr="00C7210B">
        <w:rPr>
          <w:lang w:val="id-ID"/>
        </w:rPr>
        <w:t xml:space="preserve">Oleh karena itu, dibuat sebuah fungsi </w:t>
      </w:r>
      <w:r w:rsidR="00644948" w:rsidRPr="00C7210B">
        <w:rPr>
          <w:lang w:val="id-ID"/>
        </w:rPr>
        <w:t xml:space="preserve">baru yang memiliki fungsionalitas yang sama dengan fungsi tersebut bernama </w:t>
      </w:r>
      <w:proofErr w:type="spellStart"/>
      <w:r w:rsidR="00644948" w:rsidRPr="00C7210B">
        <w:rPr>
          <w:rFonts w:ascii="Courier New" w:hAnsi="Courier New" w:cs="Courier New"/>
          <w:lang w:val="id-ID"/>
        </w:rPr>
        <w:t>isBB</w:t>
      </w:r>
      <w:proofErr w:type="spellEnd"/>
      <w:r w:rsidR="00644948" w:rsidRPr="00C7210B">
        <w:rPr>
          <w:rFonts w:ascii="Courier New" w:hAnsi="Courier New" w:cs="Courier New"/>
          <w:lang w:val="id-ID"/>
        </w:rPr>
        <w:t>’</w:t>
      </w:r>
      <w:r w:rsidR="00644948" w:rsidRPr="00C7210B">
        <w:rPr>
          <w:lang w:val="id-ID"/>
        </w:rPr>
        <w:t>.</w:t>
      </w:r>
    </w:p>
    <w:p w14:paraId="1B72F04E" w14:textId="77777777" w:rsidR="00644948" w:rsidRPr="00C7210B" w:rsidRDefault="00644948" w:rsidP="00644948">
      <w:pPr>
        <w:rPr>
          <w:rFonts w:ascii="Courier New" w:hAnsi="Courier New" w:cs="Courier New"/>
          <w:lang w:val="id-ID"/>
        </w:rPr>
      </w:pPr>
      <w:r w:rsidRPr="00C7210B">
        <w:rPr>
          <w:rFonts w:ascii="Courier New" w:hAnsi="Courier New" w:cs="Courier New"/>
          <w:lang w:val="id-ID"/>
        </w:rPr>
        <w:t xml:space="preserve">{-@ </w:t>
      </w:r>
      <w:proofErr w:type="spellStart"/>
      <w:r w:rsidRPr="00C7210B">
        <w:rPr>
          <w:rFonts w:ascii="Courier New" w:hAnsi="Courier New" w:cs="Courier New"/>
          <w:lang w:val="id-ID"/>
        </w:rPr>
        <w:t>inline</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isBB</w:t>
      </w:r>
      <w:proofErr w:type="spellEnd"/>
      <w:r w:rsidRPr="00C7210B">
        <w:rPr>
          <w:rFonts w:ascii="Courier New" w:hAnsi="Courier New" w:cs="Courier New"/>
          <w:lang w:val="id-ID"/>
        </w:rPr>
        <w:t>' @-}</w:t>
      </w:r>
    </w:p>
    <w:p w14:paraId="4FBC8FC6" w14:textId="23799623" w:rsidR="00644948" w:rsidRPr="00C7210B" w:rsidRDefault="00644948" w:rsidP="00644948">
      <w:pPr>
        <w:rPr>
          <w:rFonts w:ascii="Courier New" w:hAnsi="Courier New" w:cs="Courier New"/>
          <w:lang w:val="id-ID"/>
        </w:rPr>
      </w:pPr>
      <w:proofErr w:type="spellStart"/>
      <w:r w:rsidRPr="00C7210B">
        <w:rPr>
          <w:rFonts w:ascii="Courier New" w:hAnsi="Courier New" w:cs="Courier New"/>
          <w:lang w:val="id-ID"/>
        </w:rPr>
        <w:t>isBB</w:t>
      </w:r>
      <w:proofErr w:type="spellEnd"/>
      <w:r w:rsidRPr="00C7210B">
        <w:rPr>
          <w:rFonts w:ascii="Courier New" w:hAnsi="Courier New" w:cs="Courier New"/>
          <w:lang w:val="id-ID"/>
        </w:rPr>
        <w:t xml:space="preserve">' t = </w:t>
      </w:r>
      <w:proofErr w:type="spellStart"/>
      <w:r w:rsidRPr="00C7210B">
        <w:rPr>
          <w:rFonts w:ascii="Courier New" w:hAnsi="Courier New" w:cs="Courier New"/>
          <w:lang w:val="id-ID"/>
        </w:rPr>
        <w:t>color</w:t>
      </w:r>
      <w:proofErr w:type="spellEnd"/>
      <w:r w:rsidRPr="00C7210B">
        <w:rPr>
          <w:rFonts w:ascii="Courier New" w:hAnsi="Courier New" w:cs="Courier New"/>
          <w:lang w:val="id-ID"/>
        </w:rPr>
        <w:t xml:space="preserve"> t == BB</w:t>
      </w:r>
    </w:p>
    <w:p w14:paraId="2758AF93" w14:textId="47E7E4A4" w:rsidR="00320972" w:rsidRPr="00C7210B" w:rsidRDefault="00543245" w:rsidP="00320972">
      <w:pPr>
        <w:rPr>
          <w:lang w:val="id-ID"/>
        </w:rPr>
      </w:pPr>
      <w:r w:rsidRPr="00C7210B">
        <w:rPr>
          <w:lang w:val="id-ID"/>
        </w:rPr>
        <w:t>Dan kemudian pada fungsi asli ditambahkan sebuah spesifikasi yang memastikan bahwa fungsi ini pasti identik satu sama lain.</w:t>
      </w:r>
    </w:p>
    <w:p w14:paraId="46BDA463" w14:textId="483E422B" w:rsidR="00402DFE" w:rsidRPr="00C7210B" w:rsidRDefault="00644948" w:rsidP="00DE3792">
      <w:pPr>
        <w:rPr>
          <w:lang w:val="id-ID"/>
        </w:rPr>
      </w:pPr>
      <w:r w:rsidRPr="00C7210B">
        <w:rPr>
          <w:rFonts w:ascii="Courier New" w:hAnsi="Courier New" w:cs="Courier New"/>
          <w:lang w:val="id-ID"/>
        </w:rPr>
        <w:t xml:space="preserve">{-@ </w:t>
      </w:r>
      <w:proofErr w:type="spellStart"/>
      <w:r w:rsidRPr="00C7210B">
        <w:rPr>
          <w:rFonts w:ascii="Courier New" w:hAnsi="Courier New" w:cs="Courier New"/>
          <w:lang w:val="id-ID"/>
        </w:rPr>
        <w:t>isBB</w:t>
      </w:r>
      <w:proofErr w:type="spellEnd"/>
      <w:r w:rsidRPr="00C7210B">
        <w:rPr>
          <w:rFonts w:ascii="Courier New" w:hAnsi="Courier New" w:cs="Courier New"/>
          <w:lang w:val="id-ID"/>
        </w:rPr>
        <w:t xml:space="preserve"> :: </w:t>
      </w:r>
      <w:proofErr w:type="spellStart"/>
      <w:r w:rsidRPr="00C7210B">
        <w:rPr>
          <w:rFonts w:ascii="Courier New" w:hAnsi="Courier New" w:cs="Courier New"/>
          <w:lang w:val="id-ID"/>
        </w:rPr>
        <w:t>rb</w:t>
      </w:r>
      <w:proofErr w:type="spellEnd"/>
      <w:r w:rsidRPr="00C7210B">
        <w:rPr>
          <w:rFonts w:ascii="Courier New" w:hAnsi="Courier New" w:cs="Courier New"/>
          <w:lang w:val="id-ID"/>
        </w:rPr>
        <w:t xml:space="preserve"> : </w:t>
      </w:r>
      <w:proofErr w:type="spellStart"/>
      <w:r w:rsidRPr="00C7210B">
        <w:rPr>
          <w:rFonts w:ascii="Courier New" w:hAnsi="Courier New" w:cs="Courier New"/>
          <w:lang w:val="id-ID"/>
        </w:rPr>
        <w:t>RBSet</w:t>
      </w:r>
      <w:proofErr w:type="spellEnd"/>
      <w:r w:rsidRPr="00C7210B">
        <w:rPr>
          <w:rFonts w:ascii="Courier New" w:hAnsi="Courier New" w:cs="Courier New"/>
          <w:lang w:val="id-ID"/>
        </w:rPr>
        <w:t xml:space="preserve"> a -&gt; { b : Bool | b &lt;=&gt; </w:t>
      </w:r>
      <w:proofErr w:type="spellStart"/>
      <w:r w:rsidRPr="00C7210B">
        <w:rPr>
          <w:rFonts w:ascii="Courier New" w:hAnsi="Courier New" w:cs="Courier New"/>
          <w:lang w:val="id-ID"/>
        </w:rPr>
        <w:t>isBB</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rb</w:t>
      </w:r>
      <w:proofErr w:type="spellEnd"/>
      <w:r w:rsidRPr="00C7210B">
        <w:rPr>
          <w:rFonts w:ascii="Courier New" w:hAnsi="Courier New" w:cs="Courier New"/>
          <w:lang w:val="id-ID"/>
        </w:rPr>
        <w:t xml:space="preserve"> } @-}</w:t>
      </w:r>
    </w:p>
    <w:p w14:paraId="61C14130" w14:textId="7FB0B76C" w:rsidR="0088286E" w:rsidRPr="00C7210B" w:rsidRDefault="00DE3792" w:rsidP="00DE3792">
      <w:pPr>
        <w:rPr>
          <w:lang w:val="id-ID"/>
        </w:rPr>
      </w:pPr>
      <w:r w:rsidRPr="00C7210B">
        <w:rPr>
          <w:lang w:val="id-ID"/>
        </w:rPr>
        <w:t xml:space="preserve">Pembuatan fungsi </w:t>
      </w:r>
      <w:proofErr w:type="spellStart"/>
      <w:r w:rsidR="00402DFE" w:rsidRPr="00C7210B">
        <w:rPr>
          <w:rFonts w:ascii="Courier New" w:hAnsi="Courier New" w:cs="Courier New"/>
          <w:lang w:val="id-ID"/>
        </w:rPr>
        <w:t>isBB</w:t>
      </w:r>
      <w:proofErr w:type="spellEnd"/>
      <w:r w:rsidR="00644948" w:rsidRPr="00C7210B">
        <w:rPr>
          <w:rFonts w:ascii="Courier New" w:hAnsi="Courier New" w:cs="Courier New"/>
          <w:lang w:val="id-ID"/>
        </w:rPr>
        <w:t>’</w:t>
      </w:r>
      <w:r w:rsidRPr="00C7210B">
        <w:rPr>
          <w:lang w:val="id-ID"/>
        </w:rPr>
        <w:t xml:space="preserve"> seperti ini dibutuhkan</w:t>
      </w:r>
      <w:r w:rsidR="00320972" w:rsidRPr="00C7210B">
        <w:rPr>
          <w:lang w:val="id-ID"/>
        </w:rPr>
        <w:t xml:space="preserve"> jika ada sebuah fungsi asli yang ditulis oleh pemrogram yang bagus untuk dijadikan sebuah fungsi </w:t>
      </w:r>
      <w:proofErr w:type="spellStart"/>
      <w:r w:rsidR="00320972" w:rsidRPr="00C7210B">
        <w:rPr>
          <w:i/>
          <w:iCs/>
          <w:lang w:val="id-ID"/>
        </w:rPr>
        <w:t>measure</w:t>
      </w:r>
      <w:proofErr w:type="spellEnd"/>
      <w:r w:rsidR="00320972" w:rsidRPr="00C7210B">
        <w:rPr>
          <w:i/>
          <w:iCs/>
          <w:lang w:val="id-ID"/>
        </w:rPr>
        <w:t xml:space="preserve"> </w:t>
      </w:r>
      <w:r w:rsidR="00320972" w:rsidRPr="00C7210B">
        <w:rPr>
          <w:lang w:val="id-ID"/>
        </w:rPr>
        <w:t xml:space="preserve">namun </w:t>
      </w:r>
      <w:proofErr w:type="spellStart"/>
      <w:r w:rsidR="00320972" w:rsidRPr="00C7210B">
        <w:rPr>
          <w:i/>
          <w:iCs/>
          <w:lang w:val="id-ID"/>
        </w:rPr>
        <w:t>syntax</w:t>
      </w:r>
      <w:proofErr w:type="spellEnd"/>
      <w:r w:rsidR="00320972" w:rsidRPr="00C7210B">
        <w:rPr>
          <w:i/>
          <w:iCs/>
          <w:lang w:val="id-ID"/>
        </w:rPr>
        <w:t xml:space="preserve"> </w:t>
      </w:r>
      <w:r w:rsidR="00320972" w:rsidRPr="00C7210B">
        <w:rPr>
          <w:lang w:val="id-ID"/>
        </w:rPr>
        <w:t xml:space="preserve">dari fungsi tersebut bukan merupakan </w:t>
      </w:r>
      <w:proofErr w:type="spellStart"/>
      <w:r w:rsidR="00320972" w:rsidRPr="00C7210B">
        <w:rPr>
          <w:i/>
          <w:iCs/>
          <w:lang w:val="id-ID"/>
        </w:rPr>
        <w:t>syntax</w:t>
      </w:r>
      <w:proofErr w:type="spellEnd"/>
      <w:r w:rsidR="00320972" w:rsidRPr="00C7210B">
        <w:rPr>
          <w:i/>
          <w:iCs/>
          <w:lang w:val="id-ID"/>
        </w:rPr>
        <w:t xml:space="preserve"> </w:t>
      </w:r>
      <w:r w:rsidR="00320972" w:rsidRPr="00C7210B">
        <w:rPr>
          <w:lang w:val="id-ID"/>
        </w:rPr>
        <w:t xml:space="preserve">yang bisa diterima oleh </w:t>
      </w:r>
      <w:proofErr w:type="spellStart"/>
      <w:r w:rsidR="00320972" w:rsidRPr="00C7210B">
        <w:rPr>
          <w:lang w:val="id-ID"/>
        </w:rPr>
        <w:t>Liquid</w:t>
      </w:r>
      <w:proofErr w:type="spellEnd"/>
      <w:r w:rsidR="00320972" w:rsidRPr="00C7210B">
        <w:rPr>
          <w:lang w:val="id-ID"/>
        </w:rPr>
        <w:t xml:space="preserve"> </w:t>
      </w:r>
      <w:proofErr w:type="spellStart"/>
      <w:r w:rsidR="00320972" w:rsidRPr="00C7210B">
        <w:rPr>
          <w:lang w:val="id-ID"/>
        </w:rPr>
        <w:t>Haskell</w:t>
      </w:r>
      <w:proofErr w:type="spellEnd"/>
      <w:r w:rsidR="00320972" w:rsidRPr="00C7210B">
        <w:rPr>
          <w:lang w:val="id-ID"/>
        </w:rPr>
        <w:t>.</w:t>
      </w:r>
      <w:r w:rsidR="00644948" w:rsidRPr="00C7210B">
        <w:rPr>
          <w:lang w:val="id-ID"/>
        </w:rPr>
        <w:t xml:space="preserve"> Oleh karena itu, ditulis fungsi baru yang memiliki fungsionalitas yang sama namun dalam </w:t>
      </w:r>
      <w:proofErr w:type="spellStart"/>
      <w:r w:rsidR="00644948" w:rsidRPr="00C7210B">
        <w:rPr>
          <w:i/>
          <w:iCs/>
          <w:lang w:val="id-ID"/>
        </w:rPr>
        <w:t>syntax</w:t>
      </w:r>
      <w:proofErr w:type="spellEnd"/>
      <w:r w:rsidR="00644948" w:rsidRPr="00C7210B">
        <w:rPr>
          <w:i/>
          <w:iCs/>
          <w:lang w:val="id-ID"/>
        </w:rPr>
        <w:t xml:space="preserve"> </w:t>
      </w:r>
      <w:r w:rsidR="00644948" w:rsidRPr="00C7210B">
        <w:rPr>
          <w:lang w:val="id-ID"/>
        </w:rPr>
        <w:t xml:space="preserve">yang lebih dikenali oleh </w:t>
      </w:r>
      <w:proofErr w:type="spellStart"/>
      <w:r w:rsidR="00644948" w:rsidRPr="00C7210B">
        <w:rPr>
          <w:lang w:val="id-ID"/>
        </w:rPr>
        <w:t>Liquid</w:t>
      </w:r>
      <w:proofErr w:type="spellEnd"/>
      <w:r w:rsidR="00644948" w:rsidRPr="00C7210B">
        <w:rPr>
          <w:lang w:val="id-ID"/>
        </w:rPr>
        <w:t xml:space="preserve"> </w:t>
      </w:r>
      <w:proofErr w:type="spellStart"/>
      <w:r w:rsidR="00644948" w:rsidRPr="00C7210B">
        <w:rPr>
          <w:lang w:val="id-ID"/>
        </w:rPr>
        <w:t>Haskell</w:t>
      </w:r>
      <w:proofErr w:type="spellEnd"/>
      <w:r w:rsidR="00644948" w:rsidRPr="00C7210B">
        <w:rPr>
          <w:lang w:val="id-ID"/>
        </w:rPr>
        <w:t xml:space="preserve"> kemudian </w:t>
      </w:r>
      <w:r w:rsidR="00644948" w:rsidRPr="00C7210B">
        <w:rPr>
          <w:lang w:val="id-ID"/>
        </w:rPr>
        <w:lastRenderedPageBreak/>
        <w:t>ditambahkan spesifikasi seperti itu untuk memastikan bahwa program verifikasi dapat mengenali bahwa kedua fungsi tersebut adalah identik.</w:t>
      </w:r>
    </w:p>
    <w:p w14:paraId="3979A0B2" w14:textId="542FD520" w:rsidR="00C6579B" w:rsidRPr="00C7210B" w:rsidRDefault="009E7DC4" w:rsidP="00DE3792">
      <w:pPr>
        <w:rPr>
          <w:lang w:val="id-ID"/>
        </w:rPr>
      </w:pPr>
      <w:r w:rsidRPr="00C7210B">
        <w:rPr>
          <w:lang w:val="id-ID"/>
        </w:rPr>
        <w:t>D</w:t>
      </w:r>
      <w:r w:rsidR="00C6579B" w:rsidRPr="00C7210B">
        <w:rPr>
          <w:lang w:val="id-ID"/>
        </w:rPr>
        <w:t>ibutuhkan pula sebuah predikat untuk mengecek apakah pohon RBT masi</w:t>
      </w:r>
      <w:r w:rsidR="000B426D" w:rsidRPr="00C7210B">
        <w:rPr>
          <w:lang w:val="id-ID"/>
        </w:rPr>
        <w:t>h</w:t>
      </w:r>
      <w:r w:rsidR="00C6579B" w:rsidRPr="00C7210B">
        <w:rPr>
          <w:lang w:val="id-ID"/>
        </w:rPr>
        <w:t xml:space="preserve"> mengandung warna spesial BB atau NB atau tidak. Untuk kebutuhan ini dibuat dua buah predikat yaitu </w:t>
      </w:r>
      <w:proofErr w:type="spellStart"/>
      <w:r w:rsidR="00C6579B" w:rsidRPr="00C7210B">
        <w:rPr>
          <w:rFonts w:ascii="Courier New" w:hAnsi="Courier New" w:cs="Courier New"/>
          <w:lang w:val="id-ID"/>
        </w:rPr>
        <w:t>noSpecialColor</w:t>
      </w:r>
      <w:proofErr w:type="spellEnd"/>
      <w:r w:rsidR="00C6579B" w:rsidRPr="00C7210B">
        <w:rPr>
          <w:lang w:val="id-ID"/>
        </w:rPr>
        <w:t xml:space="preserve"> dan </w:t>
      </w:r>
      <w:proofErr w:type="spellStart"/>
      <w:r w:rsidR="00C6579B" w:rsidRPr="00C7210B">
        <w:rPr>
          <w:rFonts w:ascii="Courier New" w:hAnsi="Courier New" w:cs="Courier New"/>
          <w:lang w:val="id-ID"/>
        </w:rPr>
        <w:t>noSpecialChild</w:t>
      </w:r>
      <w:proofErr w:type="spellEnd"/>
      <w:r w:rsidR="00C6579B" w:rsidRPr="00C7210B">
        <w:rPr>
          <w:lang w:val="id-ID"/>
        </w:rPr>
        <w:t xml:space="preserve">. </w:t>
      </w:r>
      <w:proofErr w:type="spellStart"/>
      <w:r w:rsidR="000B426D" w:rsidRPr="00C7210B">
        <w:rPr>
          <w:lang w:val="id-ID"/>
        </w:rPr>
        <w:t>Prediakt</w:t>
      </w:r>
      <w:proofErr w:type="spellEnd"/>
      <w:r w:rsidR="000B426D" w:rsidRPr="00C7210B">
        <w:rPr>
          <w:lang w:val="id-ID"/>
        </w:rPr>
        <w:t xml:space="preserve"> </w:t>
      </w:r>
      <w:proofErr w:type="spellStart"/>
      <w:r w:rsidR="00C6579B" w:rsidRPr="00C7210B">
        <w:rPr>
          <w:rFonts w:ascii="Courier New" w:hAnsi="Courier New" w:cs="Courier New"/>
          <w:lang w:val="id-ID"/>
        </w:rPr>
        <w:t>noSpecialColor</w:t>
      </w:r>
      <w:proofErr w:type="spellEnd"/>
      <w:r w:rsidR="00C6579B" w:rsidRPr="00C7210B">
        <w:rPr>
          <w:lang w:val="id-ID"/>
        </w:rPr>
        <w:t xml:space="preserve"> memiliki fungsi untuk mengecek ketiadaan warna spesial dalam keseluruhan pohon dan memiliki </w:t>
      </w:r>
      <w:proofErr w:type="spellStart"/>
      <w:r w:rsidR="00C6579B" w:rsidRPr="00C7210B">
        <w:rPr>
          <w:i/>
          <w:iCs/>
          <w:lang w:val="id-ID"/>
        </w:rPr>
        <w:t>syntax</w:t>
      </w:r>
      <w:proofErr w:type="spellEnd"/>
      <w:r w:rsidR="00C6579B" w:rsidRPr="00C7210B">
        <w:rPr>
          <w:i/>
          <w:iCs/>
          <w:lang w:val="id-ID"/>
        </w:rPr>
        <w:t xml:space="preserve"> </w:t>
      </w:r>
      <w:r w:rsidR="00C6579B" w:rsidRPr="00C7210B">
        <w:rPr>
          <w:lang w:val="id-ID"/>
        </w:rPr>
        <w:t>sebagaimana berikut:</w:t>
      </w:r>
    </w:p>
    <w:p w14:paraId="682CB908" w14:textId="06DD9345" w:rsidR="00C6579B" w:rsidRPr="00C7210B" w:rsidRDefault="00C6579B" w:rsidP="009E7DC4">
      <w:pPr>
        <w:rPr>
          <w:rFonts w:ascii="Courier New" w:hAnsi="Courier New" w:cs="Courier New"/>
          <w:lang w:val="id-ID"/>
        </w:rPr>
      </w:pPr>
      <w:r w:rsidRPr="00C7210B">
        <w:rPr>
          <w:rFonts w:ascii="Courier New" w:hAnsi="Courier New" w:cs="Courier New"/>
          <w:lang w:val="id-ID"/>
        </w:rPr>
        <w:t xml:space="preserve">{-@ </w:t>
      </w:r>
      <w:proofErr w:type="spellStart"/>
      <w:r w:rsidRPr="00C7210B">
        <w:rPr>
          <w:rFonts w:ascii="Courier New" w:hAnsi="Courier New" w:cs="Courier New"/>
          <w:lang w:val="id-ID"/>
        </w:rPr>
        <w:t>inline</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noSpecialColor</w:t>
      </w:r>
      <w:proofErr w:type="spellEnd"/>
      <w:r w:rsidRPr="00C7210B">
        <w:rPr>
          <w:rFonts w:ascii="Courier New" w:hAnsi="Courier New" w:cs="Courier New"/>
          <w:lang w:val="id-ID"/>
        </w:rPr>
        <w:t xml:space="preserve"> @-}</w:t>
      </w:r>
    </w:p>
    <w:p w14:paraId="16C34C9D" w14:textId="77777777" w:rsidR="00C6579B" w:rsidRPr="00C7210B" w:rsidRDefault="00C6579B" w:rsidP="00C6579B">
      <w:pPr>
        <w:rPr>
          <w:rFonts w:ascii="Courier New" w:hAnsi="Courier New" w:cs="Courier New"/>
          <w:lang w:val="id-ID"/>
        </w:rPr>
      </w:pPr>
      <w:proofErr w:type="spellStart"/>
      <w:r w:rsidRPr="00C7210B">
        <w:rPr>
          <w:rFonts w:ascii="Courier New" w:hAnsi="Courier New" w:cs="Courier New"/>
          <w:lang w:val="id-ID"/>
        </w:rPr>
        <w:t>noSpecialColor</w:t>
      </w:r>
      <w:proofErr w:type="spellEnd"/>
      <w:r w:rsidRPr="00C7210B">
        <w:rPr>
          <w:rFonts w:ascii="Courier New" w:hAnsi="Courier New" w:cs="Courier New"/>
          <w:lang w:val="id-ID"/>
        </w:rPr>
        <w:t xml:space="preserve"> :: </w:t>
      </w:r>
      <w:proofErr w:type="spellStart"/>
      <w:r w:rsidRPr="00C7210B">
        <w:rPr>
          <w:rFonts w:ascii="Courier New" w:hAnsi="Courier New" w:cs="Courier New"/>
          <w:lang w:val="id-ID"/>
        </w:rPr>
        <w:t>RBSet</w:t>
      </w:r>
      <w:proofErr w:type="spellEnd"/>
      <w:r w:rsidRPr="00C7210B">
        <w:rPr>
          <w:rFonts w:ascii="Courier New" w:hAnsi="Courier New" w:cs="Courier New"/>
          <w:lang w:val="id-ID"/>
        </w:rPr>
        <w:t xml:space="preserve"> a -&gt; Bool</w:t>
      </w:r>
    </w:p>
    <w:p w14:paraId="5D5EDB4E" w14:textId="77777777" w:rsidR="00C6579B" w:rsidRPr="00C7210B" w:rsidRDefault="00C6579B" w:rsidP="00C6579B">
      <w:pPr>
        <w:rPr>
          <w:rFonts w:ascii="Courier New" w:hAnsi="Courier New" w:cs="Courier New"/>
          <w:lang w:val="id-ID"/>
        </w:rPr>
      </w:pPr>
      <w:proofErr w:type="spellStart"/>
      <w:r w:rsidRPr="00C7210B">
        <w:rPr>
          <w:rFonts w:ascii="Courier New" w:hAnsi="Courier New" w:cs="Courier New"/>
          <w:lang w:val="id-ID"/>
        </w:rPr>
        <w:t>noSpecialColor</w:t>
      </w:r>
      <w:proofErr w:type="spellEnd"/>
      <w:r w:rsidRPr="00C7210B">
        <w:rPr>
          <w:rFonts w:ascii="Courier New" w:hAnsi="Courier New" w:cs="Courier New"/>
          <w:lang w:val="id-ID"/>
        </w:rPr>
        <w:t xml:space="preserve"> t = (</w:t>
      </w:r>
      <w:proofErr w:type="spellStart"/>
      <w:r w:rsidRPr="00C7210B">
        <w:rPr>
          <w:rFonts w:ascii="Courier New" w:hAnsi="Courier New" w:cs="Courier New"/>
          <w:lang w:val="id-ID"/>
        </w:rPr>
        <w:t>color</w:t>
      </w:r>
      <w:proofErr w:type="spellEnd"/>
      <w:r w:rsidRPr="00C7210B">
        <w:rPr>
          <w:rFonts w:ascii="Courier New" w:hAnsi="Courier New" w:cs="Courier New"/>
          <w:lang w:val="id-ID"/>
        </w:rPr>
        <w:t xml:space="preserve"> t /= BB) </w:t>
      </w:r>
    </w:p>
    <w:p w14:paraId="1B1028FD" w14:textId="77777777" w:rsidR="00C6579B" w:rsidRPr="00C7210B" w:rsidRDefault="00C6579B" w:rsidP="00C6579B">
      <w:pPr>
        <w:rPr>
          <w:rFonts w:ascii="Courier New" w:hAnsi="Courier New" w:cs="Courier New"/>
          <w:lang w:val="id-ID"/>
        </w:rPr>
      </w:pPr>
      <w:r w:rsidRPr="00C7210B">
        <w:rPr>
          <w:rFonts w:ascii="Courier New" w:hAnsi="Courier New" w:cs="Courier New"/>
          <w:lang w:val="id-ID"/>
        </w:rPr>
        <w:t xml:space="preserve">                &amp;&amp; (</w:t>
      </w:r>
      <w:proofErr w:type="spellStart"/>
      <w:r w:rsidRPr="00C7210B">
        <w:rPr>
          <w:rFonts w:ascii="Courier New" w:hAnsi="Courier New" w:cs="Courier New"/>
          <w:lang w:val="id-ID"/>
        </w:rPr>
        <w:t>color</w:t>
      </w:r>
      <w:proofErr w:type="spellEnd"/>
      <w:r w:rsidRPr="00C7210B">
        <w:rPr>
          <w:rFonts w:ascii="Courier New" w:hAnsi="Courier New" w:cs="Courier New"/>
          <w:lang w:val="id-ID"/>
        </w:rPr>
        <w:t xml:space="preserve"> t /= NB)</w:t>
      </w:r>
    </w:p>
    <w:p w14:paraId="1EC91B0A" w14:textId="05AAD124" w:rsidR="00C6579B" w:rsidRPr="00C7210B" w:rsidRDefault="00C6579B" w:rsidP="00C6579B">
      <w:pPr>
        <w:rPr>
          <w:rFonts w:ascii="Courier New" w:hAnsi="Courier New" w:cs="Courier New"/>
          <w:lang w:val="id-ID"/>
        </w:rPr>
      </w:pPr>
      <w:r w:rsidRPr="00C7210B">
        <w:rPr>
          <w:rFonts w:ascii="Courier New" w:hAnsi="Courier New" w:cs="Courier New"/>
          <w:lang w:val="id-ID"/>
        </w:rPr>
        <w:t xml:space="preserve">                &amp;&amp; </w:t>
      </w:r>
      <w:proofErr w:type="spellStart"/>
      <w:r w:rsidRPr="00C7210B">
        <w:rPr>
          <w:rFonts w:ascii="Courier New" w:hAnsi="Courier New" w:cs="Courier New"/>
          <w:lang w:val="id-ID"/>
        </w:rPr>
        <w:t>noSpecialChild</w:t>
      </w:r>
      <w:proofErr w:type="spellEnd"/>
      <w:r w:rsidRPr="00C7210B">
        <w:rPr>
          <w:rFonts w:ascii="Courier New" w:hAnsi="Courier New" w:cs="Courier New"/>
          <w:lang w:val="id-ID"/>
        </w:rPr>
        <w:t xml:space="preserve"> t</w:t>
      </w:r>
    </w:p>
    <w:p w14:paraId="0525FC44" w14:textId="2B907D9D" w:rsidR="00C6579B" w:rsidRPr="00C7210B" w:rsidRDefault="009E7DC4" w:rsidP="00C6579B">
      <w:pPr>
        <w:rPr>
          <w:lang w:val="id-ID"/>
        </w:rPr>
      </w:pPr>
      <w:r w:rsidRPr="00C7210B">
        <w:rPr>
          <w:lang w:val="id-ID"/>
        </w:rPr>
        <w:t xml:space="preserve">Kemudian predikat </w:t>
      </w:r>
      <w:proofErr w:type="spellStart"/>
      <w:r w:rsidRPr="00C7210B">
        <w:rPr>
          <w:rFonts w:ascii="Courier New" w:hAnsi="Courier New" w:cs="Courier New"/>
          <w:lang w:val="id-ID"/>
        </w:rPr>
        <w:t>noSpecialChild</w:t>
      </w:r>
      <w:proofErr w:type="spellEnd"/>
      <w:r w:rsidRPr="00C7210B">
        <w:rPr>
          <w:lang w:val="id-ID"/>
        </w:rPr>
        <w:t xml:space="preserve"> merupakan sebuah fungsi yang hanya</w:t>
      </w:r>
      <w:r w:rsidR="002311E8" w:rsidRPr="00C7210B">
        <w:rPr>
          <w:lang w:val="id-ID"/>
        </w:rPr>
        <w:t xml:space="preserve"> mengecek</w:t>
      </w:r>
      <w:r w:rsidRPr="00C7210B">
        <w:rPr>
          <w:lang w:val="id-ID"/>
        </w:rPr>
        <w:t xml:space="preserve"> apakah anak-anak dari sebuah pohon memiliki warna spesial atau tidak</w:t>
      </w:r>
      <w:r w:rsidR="002311E8" w:rsidRPr="00C7210B">
        <w:rPr>
          <w:lang w:val="id-ID"/>
        </w:rPr>
        <w:t xml:space="preserve"> dan tidak mengecek warna dari akar pohon</w:t>
      </w:r>
      <w:r w:rsidRPr="00C7210B">
        <w:rPr>
          <w:lang w:val="id-ID"/>
        </w:rPr>
        <w:t xml:space="preserve">. Isi dari predikat ini didefinisikan secara </w:t>
      </w:r>
      <w:proofErr w:type="spellStart"/>
      <w:r w:rsidR="000B426D" w:rsidRPr="00C7210B">
        <w:rPr>
          <w:i/>
          <w:iCs/>
          <w:lang w:val="id-ID"/>
        </w:rPr>
        <w:t>recursive</w:t>
      </w:r>
      <w:proofErr w:type="spellEnd"/>
      <w:r w:rsidRPr="00C7210B">
        <w:rPr>
          <w:lang w:val="id-ID"/>
        </w:rPr>
        <w:t xml:space="preserve"> bersamaan dengan </w:t>
      </w:r>
      <w:proofErr w:type="spellStart"/>
      <w:r w:rsidRPr="00C7210B">
        <w:rPr>
          <w:rFonts w:ascii="Courier New" w:hAnsi="Courier New" w:cs="Courier New"/>
          <w:lang w:val="id-ID"/>
        </w:rPr>
        <w:t>noSpecialColor</w:t>
      </w:r>
      <w:proofErr w:type="spellEnd"/>
      <w:r w:rsidRPr="00C7210B">
        <w:rPr>
          <w:lang w:val="id-ID"/>
        </w:rPr>
        <w:t>.</w:t>
      </w:r>
    </w:p>
    <w:p w14:paraId="0589CA92" w14:textId="77777777" w:rsidR="009E7DC4" w:rsidRPr="00C7210B" w:rsidRDefault="009E7DC4" w:rsidP="009E7DC4">
      <w:pPr>
        <w:rPr>
          <w:rFonts w:ascii="Courier New" w:hAnsi="Courier New" w:cs="Courier New"/>
          <w:lang w:val="id-ID"/>
        </w:rPr>
      </w:pPr>
      <w:r w:rsidRPr="00C7210B">
        <w:rPr>
          <w:rFonts w:ascii="Courier New" w:hAnsi="Courier New" w:cs="Courier New"/>
          <w:lang w:val="id-ID"/>
        </w:rPr>
        <w:t xml:space="preserve">{-@ </w:t>
      </w:r>
      <w:proofErr w:type="spellStart"/>
      <w:r w:rsidRPr="00C7210B">
        <w:rPr>
          <w:rFonts w:ascii="Courier New" w:hAnsi="Courier New" w:cs="Courier New"/>
          <w:lang w:val="id-ID"/>
        </w:rPr>
        <w:t>measure</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noSpecialChild</w:t>
      </w:r>
      <w:proofErr w:type="spellEnd"/>
      <w:r w:rsidRPr="00C7210B">
        <w:rPr>
          <w:rFonts w:ascii="Courier New" w:hAnsi="Courier New" w:cs="Courier New"/>
          <w:lang w:val="id-ID"/>
        </w:rPr>
        <w:t xml:space="preserve"> @-}</w:t>
      </w:r>
    </w:p>
    <w:p w14:paraId="122CE596" w14:textId="77777777" w:rsidR="009E7DC4" w:rsidRPr="00C7210B" w:rsidRDefault="009E7DC4" w:rsidP="009E7DC4">
      <w:pPr>
        <w:rPr>
          <w:rFonts w:ascii="Courier New" w:hAnsi="Courier New" w:cs="Courier New"/>
          <w:lang w:val="id-ID"/>
        </w:rPr>
      </w:pPr>
      <w:proofErr w:type="spellStart"/>
      <w:r w:rsidRPr="00C7210B">
        <w:rPr>
          <w:rFonts w:ascii="Courier New" w:hAnsi="Courier New" w:cs="Courier New"/>
          <w:lang w:val="id-ID"/>
        </w:rPr>
        <w:t>noSpecialChild</w:t>
      </w:r>
      <w:proofErr w:type="spellEnd"/>
      <w:r w:rsidRPr="00C7210B">
        <w:rPr>
          <w:rFonts w:ascii="Courier New" w:hAnsi="Courier New" w:cs="Courier New"/>
          <w:lang w:val="id-ID"/>
        </w:rPr>
        <w:t xml:space="preserve"> :: </w:t>
      </w:r>
      <w:proofErr w:type="spellStart"/>
      <w:r w:rsidRPr="00C7210B">
        <w:rPr>
          <w:rFonts w:ascii="Courier New" w:hAnsi="Courier New" w:cs="Courier New"/>
          <w:lang w:val="id-ID"/>
        </w:rPr>
        <w:t>RBSet</w:t>
      </w:r>
      <w:proofErr w:type="spellEnd"/>
      <w:r w:rsidRPr="00C7210B">
        <w:rPr>
          <w:rFonts w:ascii="Courier New" w:hAnsi="Courier New" w:cs="Courier New"/>
          <w:lang w:val="id-ID"/>
        </w:rPr>
        <w:t xml:space="preserve"> a -&gt; Bool</w:t>
      </w:r>
    </w:p>
    <w:p w14:paraId="5F7054DA" w14:textId="77777777" w:rsidR="009E7DC4" w:rsidRPr="00C7210B" w:rsidRDefault="009E7DC4" w:rsidP="009E7DC4">
      <w:pPr>
        <w:rPr>
          <w:rFonts w:ascii="Courier New" w:hAnsi="Courier New" w:cs="Courier New"/>
          <w:lang w:val="id-ID"/>
        </w:rPr>
      </w:pPr>
      <w:proofErr w:type="spellStart"/>
      <w:r w:rsidRPr="00C7210B">
        <w:rPr>
          <w:rFonts w:ascii="Courier New" w:hAnsi="Courier New" w:cs="Courier New"/>
          <w:lang w:val="id-ID"/>
        </w:rPr>
        <w:t>noSpecialChild</w:t>
      </w:r>
      <w:proofErr w:type="spellEnd"/>
      <w:r w:rsidRPr="00C7210B">
        <w:rPr>
          <w:rFonts w:ascii="Courier New" w:hAnsi="Courier New" w:cs="Courier New"/>
          <w:lang w:val="id-ID"/>
        </w:rPr>
        <w:t xml:space="preserve"> (T _ l _ r) = </w:t>
      </w:r>
      <w:proofErr w:type="spellStart"/>
      <w:r w:rsidRPr="00C7210B">
        <w:rPr>
          <w:rFonts w:ascii="Courier New" w:hAnsi="Courier New" w:cs="Courier New"/>
          <w:lang w:val="id-ID"/>
        </w:rPr>
        <w:t>noSpecialColor</w:t>
      </w:r>
      <w:proofErr w:type="spellEnd"/>
      <w:r w:rsidRPr="00C7210B">
        <w:rPr>
          <w:rFonts w:ascii="Courier New" w:hAnsi="Courier New" w:cs="Courier New"/>
          <w:lang w:val="id-ID"/>
        </w:rPr>
        <w:t xml:space="preserve"> l &amp;&amp; </w:t>
      </w:r>
      <w:proofErr w:type="spellStart"/>
      <w:r w:rsidRPr="00C7210B">
        <w:rPr>
          <w:rFonts w:ascii="Courier New" w:hAnsi="Courier New" w:cs="Courier New"/>
          <w:lang w:val="id-ID"/>
        </w:rPr>
        <w:t>noSpecialColor</w:t>
      </w:r>
      <w:proofErr w:type="spellEnd"/>
      <w:r w:rsidRPr="00C7210B">
        <w:rPr>
          <w:rFonts w:ascii="Courier New" w:hAnsi="Courier New" w:cs="Courier New"/>
          <w:lang w:val="id-ID"/>
        </w:rPr>
        <w:t xml:space="preserve"> r</w:t>
      </w:r>
    </w:p>
    <w:p w14:paraId="3881546D" w14:textId="47125E5A" w:rsidR="009E7DC4" w:rsidRPr="00C7210B" w:rsidRDefault="009E7DC4" w:rsidP="009E7DC4">
      <w:pPr>
        <w:rPr>
          <w:rFonts w:ascii="Courier New" w:hAnsi="Courier New" w:cs="Courier New"/>
          <w:lang w:val="id-ID"/>
        </w:rPr>
      </w:pPr>
      <w:proofErr w:type="spellStart"/>
      <w:r w:rsidRPr="00C7210B">
        <w:rPr>
          <w:rFonts w:ascii="Courier New" w:hAnsi="Courier New" w:cs="Courier New"/>
          <w:lang w:val="id-ID"/>
        </w:rPr>
        <w:t>noSpecialChild</w:t>
      </w:r>
      <w:proofErr w:type="spellEnd"/>
      <w:r w:rsidRPr="00C7210B">
        <w:rPr>
          <w:rFonts w:ascii="Courier New" w:hAnsi="Courier New" w:cs="Courier New"/>
          <w:lang w:val="id-ID"/>
        </w:rPr>
        <w:t xml:space="preserve"> _ = </w:t>
      </w:r>
      <w:proofErr w:type="spellStart"/>
      <w:r w:rsidRPr="00C7210B">
        <w:rPr>
          <w:rFonts w:ascii="Courier New" w:hAnsi="Courier New" w:cs="Courier New"/>
          <w:lang w:val="id-ID"/>
        </w:rPr>
        <w:t>True</w:t>
      </w:r>
      <w:proofErr w:type="spellEnd"/>
    </w:p>
    <w:p w14:paraId="6AE502FB" w14:textId="358AF783" w:rsidR="009E7DC4" w:rsidRPr="00C7210B" w:rsidRDefault="009E7DC4" w:rsidP="009E7DC4">
      <w:pPr>
        <w:rPr>
          <w:lang w:val="id-ID"/>
        </w:rPr>
      </w:pPr>
      <w:r w:rsidRPr="00C7210B">
        <w:rPr>
          <w:lang w:val="id-ID"/>
        </w:rPr>
        <w:t xml:space="preserve">Secara logika, seharusnya seluruh pohon yang memenuhi predikat </w:t>
      </w:r>
      <w:proofErr w:type="spellStart"/>
      <w:r w:rsidRPr="00C7210B">
        <w:rPr>
          <w:rFonts w:ascii="Courier New" w:hAnsi="Courier New" w:cs="Courier New"/>
          <w:lang w:val="id-ID"/>
        </w:rPr>
        <w:t>noSpecialColor</w:t>
      </w:r>
      <w:proofErr w:type="spellEnd"/>
      <w:r w:rsidRPr="00C7210B">
        <w:rPr>
          <w:lang w:val="id-ID"/>
        </w:rPr>
        <w:t xml:space="preserve"> juga memenuhi predikat </w:t>
      </w:r>
      <w:proofErr w:type="spellStart"/>
      <w:r w:rsidRPr="00C7210B">
        <w:rPr>
          <w:rFonts w:ascii="Courier New" w:hAnsi="Courier New" w:cs="Courier New"/>
          <w:lang w:val="id-ID"/>
        </w:rPr>
        <w:t>noSpecialChild</w:t>
      </w:r>
      <w:proofErr w:type="spellEnd"/>
      <w:r w:rsidRPr="00C7210B">
        <w:rPr>
          <w:lang w:val="id-ID"/>
        </w:rPr>
        <w:t xml:space="preserve"> namun belum tentu sebaliknya. Untuk membuktikan beberapa fungsi, program verifikasi membutuhkan penegasan mengenai hubungan kedua fungsi ini. Untuk itu, dituliskan spesifikasi khusus untuk </w:t>
      </w:r>
      <w:proofErr w:type="spellStart"/>
      <w:r w:rsidRPr="00C7210B">
        <w:rPr>
          <w:rFonts w:ascii="Courier New" w:hAnsi="Courier New" w:cs="Courier New"/>
          <w:lang w:val="id-ID"/>
        </w:rPr>
        <w:t>noSpecialColor</w:t>
      </w:r>
      <w:proofErr w:type="spellEnd"/>
      <w:r w:rsidRPr="00C7210B">
        <w:rPr>
          <w:lang w:val="id-ID"/>
        </w:rPr>
        <w:t xml:space="preserve"> untuk menyatakan relasi antara kedua fungsi tersebut.</w:t>
      </w:r>
    </w:p>
    <w:p w14:paraId="6EB0360A" w14:textId="77777777" w:rsidR="009E7DC4" w:rsidRPr="00C7210B" w:rsidRDefault="009E7DC4" w:rsidP="009E7DC4">
      <w:pPr>
        <w:rPr>
          <w:rFonts w:ascii="Courier New" w:hAnsi="Courier New" w:cs="Courier New"/>
          <w:lang w:val="id-ID"/>
        </w:rPr>
      </w:pPr>
      <w:r w:rsidRPr="00C7210B">
        <w:rPr>
          <w:rFonts w:ascii="Courier New" w:hAnsi="Courier New" w:cs="Courier New"/>
          <w:lang w:val="id-ID"/>
        </w:rPr>
        <w:lastRenderedPageBreak/>
        <w:t xml:space="preserve">{-@ </w:t>
      </w:r>
      <w:proofErr w:type="spellStart"/>
      <w:r w:rsidRPr="00C7210B">
        <w:rPr>
          <w:rFonts w:ascii="Courier New" w:hAnsi="Courier New" w:cs="Courier New"/>
          <w:lang w:val="id-ID"/>
        </w:rPr>
        <w:t>noSpecialColor</w:t>
      </w:r>
      <w:proofErr w:type="spellEnd"/>
      <w:r w:rsidRPr="00C7210B">
        <w:rPr>
          <w:rFonts w:ascii="Courier New" w:hAnsi="Courier New" w:cs="Courier New"/>
          <w:lang w:val="id-ID"/>
        </w:rPr>
        <w:t xml:space="preserve"> :: x:RBSet a -&gt; {</w:t>
      </w:r>
      <w:proofErr w:type="spellStart"/>
      <w:r w:rsidRPr="00C7210B">
        <w:rPr>
          <w:rFonts w:ascii="Courier New" w:hAnsi="Courier New" w:cs="Courier New"/>
          <w:lang w:val="id-ID"/>
        </w:rPr>
        <w:t>v:Bool</w:t>
      </w:r>
      <w:proofErr w:type="spellEnd"/>
      <w:r w:rsidRPr="00C7210B">
        <w:rPr>
          <w:rFonts w:ascii="Courier New" w:hAnsi="Courier New" w:cs="Courier New"/>
          <w:lang w:val="id-ID"/>
        </w:rPr>
        <w:t xml:space="preserve"> | (v =&gt; </w:t>
      </w:r>
      <w:proofErr w:type="spellStart"/>
      <w:r w:rsidRPr="00C7210B">
        <w:rPr>
          <w:rFonts w:ascii="Courier New" w:hAnsi="Courier New" w:cs="Courier New"/>
          <w:lang w:val="id-ID"/>
        </w:rPr>
        <w:t>noSpecialChild</w:t>
      </w:r>
      <w:proofErr w:type="spellEnd"/>
      <w:r w:rsidRPr="00C7210B">
        <w:rPr>
          <w:rFonts w:ascii="Courier New" w:hAnsi="Courier New" w:cs="Courier New"/>
          <w:lang w:val="id-ID"/>
        </w:rPr>
        <w:t xml:space="preserve"> x) } @-}</w:t>
      </w:r>
    </w:p>
    <w:p w14:paraId="06DD17C1" w14:textId="79A8489D" w:rsidR="009E7DC4" w:rsidRPr="00C7210B" w:rsidRDefault="002311E8" w:rsidP="009E7DC4">
      <w:pPr>
        <w:rPr>
          <w:lang w:val="id-ID"/>
        </w:rPr>
      </w:pPr>
      <w:r w:rsidRPr="00C7210B">
        <w:rPr>
          <w:lang w:val="id-ID"/>
        </w:rPr>
        <w:t xml:space="preserve">Spesifikasi ini menyatakan bahwa seluruh pohon yang memenuhi </w:t>
      </w:r>
      <w:proofErr w:type="spellStart"/>
      <w:r w:rsidRPr="00C7210B">
        <w:rPr>
          <w:rFonts w:ascii="Courier New" w:hAnsi="Courier New" w:cs="Courier New"/>
          <w:lang w:val="id-ID"/>
        </w:rPr>
        <w:t>noSpecialColor</w:t>
      </w:r>
      <w:proofErr w:type="spellEnd"/>
      <w:r w:rsidRPr="00C7210B">
        <w:rPr>
          <w:lang w:val="id-ID"/>
        </w:rPr>
        <w:t xml:space="preserve"> juga harus memenuhi predikat </w:t>
      </w:r>
      <w:proofErr w:type="spellStart"/>
      <w:r w:rsidRPr="00C7210B">
        <w:rPr>
          <w:rFonts w:ascii="Courier New" w:hAnsi="Courier New" w:cs="Courier New"/>
          <w:lang w:val="id-ID"/>
        </w:rPr>
        <w:t>noSpecialChild</w:t>
      </w:r>
      <w:proofErr w:type="spellEnd"/>
      <w:r w:rsidRPr="00C7210B">
        <w:rPr>
          <w:lang w:val="id-ID"/>
        </w:rPr>
        <w:t>. Penggunaan lambang =&gt; namun bukan &lt;=&gt; menegaskan hubungan tersebut.</w:t>
      </w:r>
    </w:p>
    <w:p w14:paraId="1A6C2ABF" w14:textId="77777777" w:rsidR="004D6111" w:rsidRPr="00C7210B" w:rsidRDefault="004D6111" w:rsidP="004D6111">
      <w:pPr>
        <w:pStyle w:val="Heading4"/>
        <w:rPr>
          <w:lang w:val="id-ID"/>
        </w:rPr>
      </w:pPr>
      <w:r w:rsidRPr="00C7210B">
        <w:rPr>
          <w:lang w:val="id-ID"/>
        </w:rPr>
        <w:t>Properti-Properti RBT</w:t>
      </w:r>
    </w:p>
    <w:p w14:paraId="4BA6B5F7" w14:textId="5C49F1BB" w:rsidR="00906EC0" w:rsidRPr="00C7210B" w:rsidRDefault="00906EC0" w:rsidP="004D6111">
      <w:pPr>
        <w:rPr>
          <w:lang w:val="id-ID"/>
        </w:rPr>
      </w:pPr>
      <w:r w:rsidRPr="00C7210B">
        <w:rPr>
          <w:lang w:val="id-ID"/>
        </w:rPr>
        <w:t xml:space="preserve">Properti yang tidak memerlukan modifikasi yang terlalu jauh untuk kodifikasi dibandingkan dengan kode yang dituliskan dalam makalah </w:t>
      </w:r>
      <w:proofErr w:type="spellStart"/>
      <w:r w:rsidRPr="00C7210B">
        <w:rPr>
          <w:lang w:val="id-ID"/>
        </w:rPr>
        <w:t>Vazou</w:t>
      </w:r>
      <w:proofErr w:type="spellEnd"/>
      <w:r w:rsidRPr="00C7210B">
        <w:rPr>
          <w:lang w:val="id-ID"/>
        </w:rPr>
        <w:t xml:space="preserve"> adalah Properti Warna. Untuk itu, fungsi pembantu yang dituliskan dalam kasus ini tidak jauh berbeda dengan kode yang sudah disebutkan sebelumnya. </w:t>
      </w:r>
    </w:p>
    <w:p w14:paraId="080EE02F" w14:textId="407FBDDF" w:rsidR="00906EC0" w:rsidRPr="00C7210B" w:rsidRDefault="00906EC0" w:rsidP="00906EC0">
      <w:pPr>
        <w:rPr>
          <w:rFonts w:ascii="Courier New" w:hAnsi="Courier New" w:cs="Courier New"/>
          <w:lang w:val="id-ID"/>
        </w:rPr>
      </w:pPr>
      <w:r w:rsidRPr="00C7210B">
        <w:rPr>
          <w:rFonts w:ascii="Courier New" w:hAnsi="Courier New" w:cs="Courier New"/>
          <w:lang w:val="id-ID"/>
        </w:rPr>
        <w:t xml:space="preserve">{-@ </w:t>
      </w:r>
      <w:proofErr w:type="spellStart"/>
      <w:r w:rsidRPr="00C7210B">
        <w:rPr>
          <w:rFonts w:ascii="Courier New" w:hAnsi="Courier New" w:cs="Courier New"/>
          <w:lang w:val="id-ID"/>
        </w:rPr>
        <w:t>measure</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redChildIsBlack</w:t>
      </w:r>
      <w:proofErr w:type="spellEnd"/>
      <w:r w:rsidRPr="00C7210B">
        <w:rPr>
          <w:rFonts w:ascii="Courier New" w:hAnsi="Courier New" w:cs="Courier New"/>
          <w:lang w:val="id-ID"/>
        </w:rPr>
        <w:t xml:space="preserve"> @-}</w:t>
      </w:r>
    </w:p>
    <w:p w14:paraId="3DBB2B23" w14:textId="77777777" w:rsidR="00906EC0" w:rsidRPr="00C7210B" w:rsidRDefault="00906EC0" w:rsidP="00906EC0">
      <w:pPr>
        <w:rPr>
          <w:rFonts w:ascii="Courier New" w:hAnsi="Courier New" w:cs="Courier New"/>
          <w:lang w:val="id-ID"/>
        </w:rPr>
      </w:pPr>
      <w:proofErr w:type="spellStart"/>
      <w:r w:rsidRPr="00C7210B">
        <w:rPr>
          <w:rFonts w:ascii="Courier New" w:hAnsi="Courier New" w:cs="Courier New"/>
          <w:lang w:val="id-ID"/>
        </w:rPr>
        <w:t>redChildIsBlack</w:t>
      </w:r>
      <w:proofErr w:type="spellEnd"/>
      <w:r w:rsidRPr="00C7210B">
        <w:rPr>
          <w:rFonts w:ascii="Courier New" w:hAnsi="Courier New" w:cs="Courier New"/>
          <w:lang w:val="id-ID"/>
        </w:rPr>
        <w:t xml:space="preserve"> :: </w:t>
      </w:r>
      <w:proofErr w:type="spellStart"/>
      <w:r w:rsidRPr="00C7210B">
        <w:rPr>
          <w:rFonts w:ascii="Courier New" w:hAnsi="Courier New" w:cs="Courier New"/>
          <w:lang w:val="id-ID"/>
        </w:rPr>
        <w:t>RBSet</w:t>
      </w:r>
      <w:proofErr w:type="spellEnd"/>
      <w:r w:rsidRPr="00C7210B">
        <w:rPr>
          <w:rFonts w:ascii="Courier New" w:hAnsi="Courier New" w:cs="Courier New"/>
          <w:lang w:val="id-ID"/>
        </w:rPr>
        <w:t xml:space="preserve"> a  -&gt; Bool</w:t>
      </w:r>
    </w:p>
    <w:p w14:paraId="5072C32B" w14:textId="77777777" w:rsidR="00906EC0" w:rsidRPr="00C7210B" w:rsidRDefault="00906EC0" w:rsidP="00906EC0">
      <w:pPr>
        <w:rPr>
          <w:rFonts w:ascii="Courier New" w:hAnsi="Courier New" w:cs="Courier New"/>
          <w:lang w:val="id-ID"/>
        </w:rPr>
      </w:pPr>
      <w:proofErr w:type="spellStart"/>
      <w:r w:rsidRPr="00C7210B">
        <w:rPr>
          <w:rFonts w:ascii="Courier New" w:hAnsi="Courier New" w:cs="Courier New"/>
          <w:lang w:val="id-ID"/>
        </w:rPr>
        <w:t>redChildIsBlack</w:t>
      </w:r>
      <w:proofErr w:type="spellEnd"/>
      <w:r w:rsidRPr="00C7210B">
        <w:rPr>
          <w:rFonts w:ascii="Courier New" w:hAnsi="Courier New" w:cs="Courier New"/>
          <w:lang w:val="id-ID"/>
        </w:rPr>
        <w:t xml:space="preserve"> E = </w:t>
      </w:r>
      <w:proofErr w:type="spellStart"/>
      <w:r w:rsidRPr="00C7210B">
        <w:rPr>
          <w:rFonts w:ascii="Courier New" w:hAnsi="Courier New" w:cs="Courier New"/>
          <w:lang w:val="id-ID"/>
        </w:rPr>
        <w:t>True</w:t>
      </w:r>
      <w:proofErr w:type="spellEnd"/>
    </w:p>
    <w:p w14:paraId="5DB62036" w14:textId="77777777" w:rsidR="00906EC0" w:rsidRPr="00C7210B" w:rsidRDefault="00906EC0" w:rsidP="00906EC0">
      <w:pPr>
        <w:rPr>
          <w:rFonts w:ascii="Courier New" w:hAnsi="Courier New" w:cs="Courier New"/>
          <w:lang w:val="id-ID"/>
        </w:rPr>
      </w:pPr>
      <w:proofErr w:type="spellStart"/>
      <w:r w:rsidRPr="00C7210B">
        <w:rPr>
          <w:rFonts w:ascii="Courier New" w:hAnsi="Courier New" w:cs="Courier New"/>
          <w:lang w:val="id-ID"/>
        </w:rPr>
        <w:t>redChildIsBlack</w:t>
      </w:r>
      <w:proofErr w:type="spellEnd"/>
      <w:r w:rsidRPr="00C7210B">
        <w:rPr>
          <w:rFonts w:ascii="Courier New" w:hAnsi="Courier New" w:cs="Courier New"/>
          <w:lang w:val="id-ID"/>
        </w:rPr>
        <w:t xml:space="preserve"> EE = </w:t>
      </w:r>
      <w:proofErr w:type="spellStart"/>
      <w:r w:rsidRPr="00C7210B">
        <w:rPr>
          <w:rFonts w:ascii="Courier New" w:hAnsi="Courier New" w:cs="Courier New"/>
          <w:lang w:val="id-ID"/>
        </w:rPr>
        <w:t>True</w:t>
      </w:r>
      <w:proofErr w:type="spellEnd"/>
    </w:p>
    <w:p w14:paraId="2EFE9E6C" w14:textId="77777777" w:rsidR="00906EC0" w:rsidRPr="00C7210B" w:rsidRDefault="00906EC0" w:rsidP="00906EC0">
      <w:pPr>
        <w:rPr>
          <w:rFonts w:ascii="Courier New" w:hAnsi="Courier New" w:cs="Courier New"/>
          <w:lang w:val="id-ID"/>
        </w:rPr>
      </w:pPr>
      <w:proofErr w:type="spellStart"/>
      <w:r w:rsidRPr="00C7210B">
        <w:rPr>
          <w:rFonts w:ascii="Courier New" w:hAnsi="Courier New" w:cs="Courier New"/>
          <w:lang w:val="id-ID"/>
        </w:rPr>
        <w:t>redChildIsBlack</w:t>
      </w:r>
      <w:proofErr w:type="spellEnd"/>
      <w:r w:rsidRPr="00C7210B">
        <w:rPr>
          <w:rFonts w:ascii="Courier New" w:hAnsi="Courier New" w:cs="Courier New"/>
          <w:lang w:val="id-ID"/>
        </w:rPr>
        <w:t xml:space="preserve"> (T R a x b) = </w:t>
      </w:r>
      <w:proofErr w:type="spellStart"/>
      <w:r w:rsidRPr="00C7210B">
        <w:rPr>
          <w:rFonts w:ascii="Courier New" w:hAnsi="Courier New" w:cs="Courier New"/>
          <w:lang w:val="id-ID"/>
        </w:rPr>
        <w:t>color</w:t>
      </w:r>
      <w:proofErr w:type="spellEnd"/>
      <w:r w:rsidRPr="00C7210B">
        <w:rPr>
          <w:rFonts w:ascii="Courier New" w:hAnsi="Courier New" w:cs="Courier New"/>
          <w:lang w:val="id-ID"/>
        </w:rPr>
        <w:t xml:space="preserve"> a == B &amp;&amp; </w:t>
      </w:r>
    </w:p>
    <w:p w14:paraId="791050CD" w14:textId="77777777" w:rsidR="00906EC0" w:rsidRPr="00C7210B" w:rsidRDefault="00906EC0" w:rsidP="00906EC0">
      <w:pPr>
        <w:rPr>
          <w:rFonts w:ascii="Courier New" w:hAnsi="Courier New" w:cs="Courier New"/>
          <w:lang w:val="id-ID"/>
        </w:rPr>
      </w:pPr>
      <w:r w:rsidRPr="00C7210B">
        <w:rPr>
          <w:rFonts w:ascii="Courier New" w:hAnsi="Courier New" w:cs="Courier New"/>
          <w:lang w:val="id-ID"/>
        </w:rPr>
        <w:t xml:space="preserve">                              </w:t>
      </w:r>
      <w:proofErr w:type="spellStart"/>
      <w:r w:rsidRPr="00C7210B">
        <w:rPr>
          <w:rFonts w:ascii="Courier New" w:hAnsi="Courier New" w:cs="Courier New"/>
          <w:lang w:val="id-ID"/>
        </w:rPr>
        <w:t>color</w:t>
      </w:r>
      <w:proofErr w:type="spellEnd"/>
      <w:r w:rsidRPr="00C7210B">
        <w:rPr>
          <w:rFonts w:ascii="Courier New" w:hAnsi="Courier New" w:cs="Courier New"/>
          <w:lang w:val="id-ID"/>
        </w:rPr>
        <w:t xml:space="preserve"> b == B &amp;&amp; </w:t>
      </w:r>
    </w:p>
    <w:p w14:paraId="01F8B1D3" w14:textId="77777777" w:rsidR="00906EC0" w:rsidRPr="00C7210B" w:rsidRDefault="00906EC0" w:rsidP="00906EC0">
      <w:pPr>
        <w:rPr>
          <w:rFonts w:ascii="Courier New" w:hAnsi="Courier New" w:cs="Courier New"/>
          <w:lang w:val="id-ID"/>
        </w:rPr>
      </w:pPr>
      <w:r w:rsidRPr="00C7210B">
        <w:rPr>
          <w:rFonts w:ascii="Courier New" w:hAnsi="Courier New" w:cs="Courier New"/>
          <w:lang w:val="id-ID"/>
        </w:rPr>
        <w:t xml:space="preserve">                              </w:t>
      </w:r>
      <w:proofErr w:type="spellStart"/>
      <w:r w:rsidRPr="00C7210B">
        <w:rPr>
          <w:rFonts w:ascii="Courier New" w:hAnsi="Courier New" w:cs="Courier New"/>
          <w:lang w:val="id-ID"/>
        </w:rPr>
        <w:t>redChildIsBlack</w:t>
      </w:r>
      <w:proofErr w:type="spellEnd"/>
      <w:r w:rsidRPr="00C7210B">
        <w:rPr>
          <w:rFonts w:ascii="Courier New" w:hAnsi="Courier New" w:cs="Courier New"/>
          <w:lang w:val="id-ID"/>
        </w:rPr>
        <w:t xml:space="preserve"> a &amp;&amp; </w:t>
      </w:r>
      <w:proofErr w:type="spellStart"/>
      <w:r w:rsidRPr="00C7210B">
        <w:rPr>
          <w:rFonts w:ascii="Courier New" w:hAnsi="Courier New" w:cs="Courier New"/>
          <w:lang w:val="id-ID"/>
        </w:rPr>
        <w:t>redChildIsBlack</w:t>
      </w:r>
      <w:proofErr w:type="spellEnd"/>
      <w:r w:rsidRPr="00C7210B">
        <w:rPr>
          <w:rFonts w:ascii="Courier New" w:hAnsi="Courier New" w:cs="Courier New"/>
          <w:lang w:val="id-ID"/>
        </w:rPr>
        <w:t xml:space="preserve"> b</w:t>
      </w:r>
    </w:p>
    <w:p w14:paraId="5024C7A4" w14:textId="77777777" w:rsidR="00906EC0" w:rsidRPr="00C7210B" w:rsidRDefault="00906EC0" w:rsidP="00906EC0">
      <w:pPr>
        <w:rPr>
          <w:rFonts w:ascii="Courier New" w:hAnsi="Courier New" w:cs="Courier New"/>
          <w:lang w:val="id-ID"/>
        </w:rPr>
      </w:pPr>
      <w:proofErr w:type="spellStart"/>
      <w:r w:rsidRPr="00C7210B">
        <w:rPr>
          <w:rFonts w:ascii="Courier New" w:hAnsi="Courier New" w:cs="Courier New"/>
          <w:lang w:val="id-ID"/>
        </w:rPr>
        <w:t>redChildIsBlack</w:t>
      </w:r>
      <w:proofErr w:type="spellEnd"/>
      <w:r w:rsidRPr="00C7210B">
        <w:rPr>
          <w:rFonts w:ascii="Courier New" w:hAnsi="Courier New" w:cs="Courier New"/>
          <w:lang w:val="id-ID"/>
        </w:rPr>
        <w:t xml:space="preserve"> (T _ a x b) = </w:t>
      </w:r>
      <w:proofErr w:type="spellStart"/>
      <w:r w:rsidRPr="00C7210B">
        <w:rPr>
          <w:rFonts w:ascii="Courier New" w:hAnsi="Courier New" w:cs="Courier New"/>
          <w:lang w:val="id-ID"/>
        </w:rPr>
        <w:t>redChildIsBlack</w:t>
      </w:r>
      <w:proofErr w:type="spellEnd"/>
      <w:r w:rsidRPr="00C7210B">
        <w:rPr>
          <w:rFonts w:ascii="Courier New" w:hAnsi="Courier New" w:cs="Courier New"/>
          <w:lang w:val="id-ID"/>
        </w:rPr>
        <w:t xml:space="preserve"> a &amp;&amp; </w:t>
      </w:r>
      <w:proofErr w:type="spellStart"/>
      <w:r w:rsidRPr="00C7210B">
        <w:rPr>
          <w:rFonts w:ascii="Courier New" w:hAnsi="Courier New" w:cs="Courier New"/>
          <w:lang w:val="id-ID"/>
        </w:rPr>
        <w:t>redChildIsBlack</w:t>
      </w:r>
      <w:proofErr w:type="spellEnd"/>
      <w:r w:rsidRPr="00C7210B">
        <w:rPr>
          <w:rFonts w:ascii="Courier New" w:hAnsi="Courier New" w:cs="Courier New"/>
          <w:lang w:val="id-ID"/>
        </w:rPr>
        <w:t xml:space="preserve"> b</w:t>
      </w:r>
    </w:p>
    <w:p w14:paraId="2E0BBF03" w14:textId="49930B3F" w:rsidR="00906EC0" w:rsidRPr="00C7210B" w:rsidRDefault="00906EC0" w:rsidP="00906EC0">
      <w:pPr>
        <w:rPr>
          <w:lang w:val="id-ID"/>
        </w:rPr>
      </w:pPr>
      <w:r w:rsidRPr="00C7210B">
        <w:rPr>
          <w:lang w:val="id-ID"/>
        </w:rPr>
        <w:t xml:space="preserve">Fungsi </w:t>
      </w:r>
      <w:proofErr w:type="spellStart"/>
      <w:r w:rsidRPr="00C7210B">
        <w:rPr>
          <w:rFonts w:ascii="Courier New" w:hAnsi="Courier New" w:cs="Courier New"/>
          <w:lang w:val="id-ID"/>
        </w:rPr>
        <w:t>redChildIsBlack</w:t>
      </w:r>
      <w:proofErr w:type="spellEnd"/>
      <w:r w:rsidRPr="00C7210B">
        <w:rPr>
          <w:lang w:val="id-ID"/>
        </w:rPr>
        <w:t xml:space="preserve"> ini memiliki fungsionalitas yang sama dengan fungsi </w:t>
      </w:r>
      <w:proofErr w:type="spellStart"/>
      <w:r w:rsidRPr="00C7210B">
        <w:rPr>
          <w:rFonts w:ascii="Courier New" w:hAnsi="Courier New" w:cs="Courier New"/>
          <w:lang w:val="id-ID"/>
        </w:rPr>
        <w:t>isRB</w:t>
      </w:r>
      <w:proofErr w:type="spellEnd"/>
      <w:r w:rsidRPr="00C7210B">
        <w:rPr>
          <w:lang w:val="id-ID"/>
        </w:rPr>
        <w:t xml:space="preserve"> pada makalah </w:t>
      </w:r>
      <w:proofErr w:type="spellStart"/>
      <w:r w:rsidRPr="00C7210B">
        <w:rPr>
          <w:lang w:val="id-ID"/>
        </w:rPr>
        <w:t>Vazou</w:t>
      </w:r>
      <w:proofErr w:type="spellEnd"/>
      <w:r w:rsidRPr="00C7210B">
        <w:rPr>
          <w:lang w:val="id-ID"/>
        </w:rPr>
        <w:t xml:space="preserve">. Sebagai pelengkap, fungsi </w:t>
      </w:r>
      <w:proofErr w:type="spellStart"/>
      <w:r w:rsidRPr="00C7210B">
        <w:rPr>
          <w:rFonts w:ascii="Courier New" w:hAnsi="Courier New" w:cs="Courier New"/>
          <w:lang w:val="id-ID"/>
        </w:rPr>
        <w:t>almostRB</w:t>
      </w:r>
      <w:proofErr w:type="spellEnd"/>
      <w:r w:rsidRPr="00C7210B">
        <w:rPr>
          <w:lang w:val="id-ID"/>
        </w:rPr>
        <w:t xml:space="preserve"> diadaptasi menjadi fungsi </w:t>
      </w:r>
      <w:proofErr w:type="spellStart"/>
      <w:r w:rsidRPr="00C7210B">
        <w:rPr>
          <w:rFonts w:ascii="Courier New" w:hAnsi="Courier New" w:cs="Courier New"/>
          <w:lang w:val="id-ID"/>
        </w:rPr>
        <w:t>redChildIsBlackNT</w:t>
      </w:r>
      <w:proofErr w:type="spellEnd"/>
      <w:r w:rsidRPr="00C7210B">
        <w:rPr>
          <w:lang w:val="id-ID"/>
        </w:rPr>
        <w:t xml:space="preserve"> sebagaimana berikut:</w:t>
      </w:r>
    </w:p>
    <w:p w14:paraId="0A6A913A" w14:textId="77777777" w:rsidR="00906EC0" w:rsidRPr="00C7210B" w:rsidRDefault="00906EC0" w:rsidP="00906EC0">
      <w:pPr>
        <w:rPr>
          <w:rFonts w:ascii="Courier New" w:hAnsi="Courier New" w:cs="Courier New"/>
          <w:lang w:val="id-ID"/>
        </w:rPr>
      </w:pPr>
      <w:r w:rsidRPr="00C7210B">
        <w:rPr>
          <w:rFonts w:ascii="Courier New" w:hAnsi="Courier New" w:cs="Courier New"/>
          <w:lang w:val="id-ID"/>
        </w:rPr>
        <w:t xml:space="preserve">{-@ </w:t>
      </w:r>
      <w:proofErr w:type="spellStart"/>
      <w:r w:rsidRPr="00C7210B">
        <w:rPr>
          <w:rFonts w:ascii="Courier New" w:hAnsi="Courier New" w:cs="Courier New"/>
          <w:lang w:val="id-ID"/>
        </w:rPr>
        <w:t>measure</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redChildIsBlackNT</w:t>
      </w:r>
      <w:proofErr w:type="spellEnd"/>
      <w:r w:rsidRPr="00C7210B">
        <w:rPr>
          <w:rFonts w:ascii="Courier New" w:hAnsi="Courier New" w:cs="Courier New"/>
          <w:lang w:val="id-ID"/>
        </w:rPr>
        <w:t xml:space="preserve"> @-}</w:t>
      </w:r>
    </w:p>
    <w:p w14:paraId="355214C5" w14:textId="77777777" w:rsidR="00906EC0" w:rsidRPr="00C7210B" w:rsidRDefault="00906EC0" w:rsidP="00906EC0">
      <w:pPr>
        <w:rPr>
          <w:rFonts w:ascii="Courier New" w:hAnsi="Courier New" w:cs="Courier New"/>
          <w:lang w:val="id-ID"/>
        </w:rPr>
      </w:pPr>
      <w:proofErr w:type="spellStart"/>
      <w:r w:rsidRPr="00C7210B">
        <w:rPr>
          <w:rFonts w:ascii="Courier New" w:hAnsi="Courier New" w:cs="Courier New"/>
          <w:lang w:val="id-ID"/>
        </w:rPr>
        <w:t>redChildIsBlackNT</w:t>
      </w:r>
      <w:proofErr w:type="spellEnd"/>
      <w:r w:rsidRPr="00C7210B">
        <w:rPr>
          <w:rFonts w:ascii="Courier New" w:hAnsi="Courier New" w:cs="Courier New"/>
          <w:lang w:val="id-ID"/>
        </w:rPr>
        <w:t xml:space="preserve"> :: </w:t>
      </w:r>
      <w:proofErr w:type="spellStart"/>
      <w:r w:rsidRPr="00C7210B">
        <w:rPr>
          <w:rFonts w:ascii="Courier New" w:hAnsi="Courier New" w:cs="Courier New"/>
          <w:lang w:val="id-ID"/>
        </w:rPr>
        <w:t>RBSet</w:t>
      </w:r>
      <w:proofErr w:type="spellEnd"/>
      <w:r w:rsidRPr="00C7210B">
        <w:rPr>
          <w:rFonts w:ascii="Courier New" w:hAnsi="Courier New" w:cs="Courier New"/>
          <w:lang w:val="id-ID"/>
        </w:rPr>
        <w:t xml:space="preserve"> a  -&gt; Bool</w:t>
      </w:r>
    </w:p>
    <w:p w14:paraId="28F393F9" w14:textId="77777777" w:rsidR="00906EC0" w:rsidRPr="00C7210B" w:rsidRDefault="00906EC0" w:rsidP="00906EC0">
      <w:pPr>
        <w:rPr>
          <w:rFonts w:ascii="Courier New" w:hAnsi="Courier New" w:cs="Courier New"/>
          <w:lang w:val="id-ID"/>
        </w:rPr>
      </w:pPr>
      <w:proofErr w:type="spellStart"/>
      <w:r w:rsidRPr="00C7210B">
        <w:rPr>
          <w:rFonts w:ascii="Courier New" w:hAnsi="Courier New" w:cs="Courier New"/>
          <w:lang w:val="id-ID"/>
        </w:rPr>
        <w:lastRenderedPageBreak/>
        <w:t>redChildIsBlackNT</w:t>
      </w:r>
      <w:proofErr w:type="spellEnd"/>
      <w:r w:rsidRPr="00C7210B">
        <w:rPr>
          <w:rFonts w:ascii="Courier New" w:hAnsi="Courier New" w:cs="Courier New"/>
          <w:lang w:val="id-ID"/>
        </w:rPr>
        <w:t xml:space="preserve"> (T _ l _ r) = </w:t>
      </w:r>
      <w:proofErr w:type="spellStart"/>
      <w:r w:rsidRPr="00C7210B">
        <w:rPr>
          <w:rFonts w:ascii="Courier New" w:hAnsi="Courier New" w:cs="Courier New"/>
          <w:lang w:val="id-ID"/>
        </w:rPr>
        <w:t>redChildIsBlack</w:t>
      </w:r>
      <w:proofErr w:type="spellEnd"/>
      <w:r w:rsidRPr="00C7210B">
        <w:rPr>
          <w:rFonts w:ascii="Courier New" w:hAnsi="Courier New" w:cs="Courier New"/>
          <w:lang w:val="id-ID"/>
        </w:rPr>
        <w:t xml:space="preserve"> l &amp;&amp; </w:t>
      </w:r>
      <w:proofErr w:type="spellStart"/>
      <w:r w:rsidRPr="00C7210B">
        <w:rPr>
          <w:rFonts w:ascii="Courier New" w:hAnsi="Courier New" w:cs="Courier New"/>
          <w:lang w:val="id-ID"/>
        </w:rPr>
        <w:t>redChildIsBlack</w:t>
      </w:r>
      <w:proofErr w:type="spellEnd"/>
      <w:r w:rsidRPr="00C7210B">
        <w:rPr>
          <w:rFonts w:ascii="Courier New" w:hAnsi="Courier New" w:cs="Courier New"/>
          <w:lang w:val="id-ID"/>
        </w:rPr>
        <w:t xml:space="preserve"> r</w:t>
      </w:r>
    </w:p>
    <w:p w14:paraId="29234681" w14:textId="12B26C0E" w:rsidR="00906EC0" w:rsidRPr="00C7210B" w:rsidRDefault="00906EC0" w:rsidP="00906EC0">
      <w:pPr>
        <w:rPr>
          <w:rFonts w:ascii="Courier New" w:hAnsi="Courier New" w:cs="Courier New"/>
          <w:lang w:val="id-ID"/>
        </w:rPr>
      </w:pPr>
      <w:proofErr w:type="spellStart"/>
      <w:r w:rsidRPr="00C7210B">
        <w:rPr>
          <w:rFonts w:ascii="Courier New" w:hAnsi="Courier New" w:cs="Courier New"/>
          <w:lang w:val="id-ID"/>
        </w:rPr>
        <w:t>redChildIsBlackNT</w:t>
      </w:r>
      <w:proofErr w:type="spellEnd"/>
      <w:r w:rsidRPr="00C7210B">
        <w:rPr>
          <w:rFonts w:ascii="Courier New" w:hAnsi="Courier New" w:cs="Courier New"/>
          <w:lang w:val="id-ID"/>
        </w:rPr>
        <w:t xml:space="preserve"> _ = </w:t>
      </w:r>
      <w:proofErr w:type="spellStart"/>
      <w:r w:rsidRPr="00C7210B">
        <w:rPr>
          <w:rFonts w:ascii="Courier New" w:hAnsi="Courier New" w:cs="Courier New"/>
          <w:lang w:val="id-ID"/>
        </w:rPr>
        <w:t>True</w:t>
      </w:r>
      <w:proofErr w:type="spellEnd"/>
    </w:p>
    <w:p w14:paraId="61E822DC" w14:textId="65A80E77" w:rsidR="00906EC0" w:rsidRPr="00C7210B" w:rsidRDefault="00906EC0" w:rsidP="00906EC0">
      <w:pPr>
        <w:rPr>
          <w:lang w:val="id-ID"/>
        </w:rPr>
      </w:pPr>
      <w:r w:rsidRPr="00C7210B">
        <w:rPr>
          <w:lang w:val="id-ID"/>
        </w:rPr>
        <w:t xml:space="preserve">Seperti dalam makalah </w:t>
      </w:r>
      <w:proofErr w:type="spellStart"/>
      <w:r w:rsidRPr="00C7210B">
        <w:rPr>
          <w:lang w:val="id-ID"/>
        </w:rPr>
        <w:t>Vazou</w:t>
      </w:r>
      <w:proofErr w:type="spellEnd"/>
      <w:r w:rsidRPr="00C7210B">
        <w:rPr>
          <w:lang w:val="id-ID"/>
        </w:rPr>
        <w:t xml:space="preserve">, seluruh pohon yang memenuhi properti </w:t>
      </w:r>
      <w:proofErr w:type="spellStart"/>
      <w:r w:rsidRPr="00C7210B">
        <w:rPr>
          <w:rFonts w:ascii="Courier New" w:hAnsi="Courier New" w:cs="Courier New"/>
          <w:lang w:val="id-ID"/>
        </w:rPr>
        <w:t>isRB</w:t>
      </w:r>
      <w:proofErr w:type="spellEnd"/>
      <w:r w:rsidRPr="00C7210B">
        <w:rPr>
          <w:lang w:val="id-ID"/>
        </w:rPr>
        <w:t xml:space="preserve"> harusnya juga memenuhi properti </w:t>
      </w:r>
      <w:proofErr w:type="spellStart"/>
      <w:r w:rsidRPr="00C7210B">
        <w:rPr>
          <w:rFonts w:ascii="Courier New" w:hAnsi="Courier New" w:cs="Courier New"/>
          <w:lang w:val="id-ID"/>
        </w:rPr>
        <w:t>almostRB</w:t>
      </w:r>
      <w:proofErr w:type="spellEnd"/>
      <w:r w:rsidRPr="00C7210B">
        <w:rPr>
          <w:lang w:val="id-ID"/>
        </w:rPr>
        <w:t xml:space="preserve">. Dalam kasus ini, program verifikasi harus mendapat kepastian bahwa pohon yang memenuhi </w:t>
      </w:r>
      <w:proofErr w:type="spellStart"/>
      <w:r w:rsidRPr="00C7210B">
        <w:rPr>
          <w:rFonts w:ascii="Courier New" w:hAnsi="Courier New" w:cs="Courier New"/>
          <w:lang w:val="id-ID"/>
        </w:rPr>
        <w:t>redChildIsBlack</w:t>
      </w:r>
      <w:proofErr w:type="spellEnd"/>
      <w:r w:rsidRPr="00C7210B">
        <w:rPr>
          <w:lang w:val="id-ID"/>
        </w:rPr>
        <w:t xml:space="preserve"> juga memenuhi </w:t>
      </w:r>
      <w:proofErr w:type="spellStart"/>
      <w:r w:rsidRPr="00C7210B">
        <w:rPr>
          <w:rFonts w:ascii="Courier New" w:hAnsi="Courier New" w:cs="Courier New"/>
          <w:lang w:val="id-ID"/>
        </w:rPr>
        <w:t>redChildIsBlackNT</w:t>
      </w:r>
      <w:proofErr w:type="spellEnd"/>
      <w:r w:rsidRPr="00C7210B">
        <w:rPr>
          <w:lang w:val="id-ID"/>
        </w:rPr>
        <w:t xml:space="preserve">. Oleh karena itu, ditambahkan spesifikasi khusus pada </w:t>
      </w:r>
      <w:proofErr w:type="spellStart"/>
      <w:r w:rsidRPr="00C7210B">
        <w:rPr>
          <w:rFonts w:ascii="Courier New" w:hAnsi="Courier New" w:cs="Courier New"/>
          <w:lang w:val="id-ID"/>
        </w:rPr>
        <w:t>redChildIsBlack</w:t>
      </w:r>
      <w:proofErr w:type="spellEnd"/>
      <w:r w:rsidRPr="00C7210B">
        <w:rPr>
          <w:lang w:val="id-ID"/>
        </w:rPr>
        <w:t xml:space="preserve"> untuk menegaskan hubungan antara kedua fungsi tersebut.</w:t>
      </w:r>
    </w:p>
    <w:p w14:paraId="13ABA72A" w14:textId="7B3FDBC5" w:rsidR="00906EC0" w:rsidRPr="00C7210B" w:rsidRDefault="00906EC0" w:rsidP="00906EC0">
      <w:pPr>
        <w:rPr>
          <w:rFonts w:ascii="Courier New" w:hAnsi="Courier New" w:cs="Courier New"/>
          <w:lang w:val="id-ID"/>
        </w:rPr>
      </w:pPr>
      <w:r w:rsidRPr="00C7210B">
        <w:rPr>
          <w:rFonts w:ascii="Courier New" w:hAnsi="Courier New" w:cs="Courier New"/>
          <w:lang w:val="id-ID"/>
        </w:rPr>
        <w:t xml:space="preserve">{-@ </w:t>
      </w:r>
      <w:proofErr w:type="spellStart"/>
      <w:r w:rsidRPr="00C7210B">
        <w:rPr>
          <w:rFonts w:ascii="Courier New" w:hAnsi="Courier New" w:cs="Courier New"/>
          <w:lang w:val="id-ID"/>
        </w:rPr>
        <w:t>redChildIsBlack</w:t>
      </w:r>
      <w:proofErr w:type="spellEnd"/>
      <w:r w:rsidRPr="00C7210B">
        <w:rPr>
          <w:rFonts w:ascii="Courier New" w:hAnsi="Courier New" w:cs="Courier New"/>
          <w:lang w:val="id-ID"/>
        </w:rPr>
        <w:t xml:space="preserve"> :: x:RBSet a -&gt; {</w:t>
      </w:r>
      <w:proofErr w:type="spellStart"/>
      <w:r w:rsidRPr="00C7210B">
        <w:rPr>
          <w:rFonts w:ascii="Courier New" w:hAnsi="Courier New" w:cs="Courier New"/>
          <w:lang w:val="id-ID"/>
        </w:rPr>
        <w:t>v:Bool</w:t>
      </w:r>
      <w:proofErr w:type="spellEnd"/>
      <w:r w:rsidRPr="00C7210B">
        <w:rPr>
          <w:rFonts w:ascii="Courier New" w:hAnsi="Courier New" w:cs="Courier New"/>
          <w:lang w:val="id-ID"/>
        </w:rPr>
        <w:t xml:space="preserve"> | v =&gt; </w:t>
      </w:r>
      <w:proofErr w:type="spellStart"/>
      <w:r w:rsidRPr="00C7210B">
        <w:rPr>
          <w:rFonts w:ascii="Courier New" w:hAnsi="Courier New" w:cs="Courier New"/>
          <w:lang w:val="id-ID"/>
        </w:rPr>
        <w:t>redChildIsBlackNT</w:t>
      </w:r>
      <w:proofErr w:type="spellEnd"/>
      <w:r w:rsidRPr="00C7210B">
        <w:rPr>
          <w:rFonts w:ascii="Courier New" w:hAnsi="Courier New" w:cs="Courier New"/>
          <w:lang w:val="id-ID"/>
        </w:rPr>
        <w:t xml:space="preserve"> x} @-}</w:t>
      </w:r>
    </w:p>
    <w:p w14:paraId="5BDF0E06" w14:textId="08DF1685" w:rsidR="00906EC0" w:rsidRPr="00C7210B" w:rsidRDefault="00906EC0" w:rsidP="00906EC0">
      <w:pPr>
        <w:rPr>
          <w:lang w:val="id-ID"/>
        </w:rPr>
      </w:pPr>
      <w:r w:rsidRPr="00C7210B">
        <w:rPr>
          <w:lang w:val="id-ID"/>
        </w:rPr>
        <w:t>Properti selanjutnya yang membutuhkan fungsi pembantu untuk kodifikasi adalah Properti Tinggi.</w:t>
      </w:r>
      <w:r w:rsidR="00C6579B" w:rsidRPr="00C7210B">
        <w:rPr>
          <w:lang w:val="id-ID"/>
        </w:rPr>
        <w:t xml:space="preserve"> Terlebih dahulu dibutuhkan sebuah fungsi untuk menentukan ekuivalensi setiap warna terhadap warna hitam. Fungsi tersebut dituliskan secara sederhana sebagaimana berikut:</w:t>
      </w:r>
    </w:p>
    <w:p w14:paraId="6EA74545" w14:textId="77777777" w:rsidR="00C6579B" w:rsidRPr="00C7210B" w:rsidRDefault="00C6579B" w:rsidP="00C6579B">
      <w:pPr>
        <w:rPr>
          <w:rFonts w:ascii="Courier New" w:hAnsi="Courier New" w:cs="Courier New"/>
          <w:lang w:val="id-ID"/>
        </w:rPr>
      </w:pPr>
      <w:r w:rsidRPr="00C7210B">
        <w:rPr>
          <w:rFonts w:ascii="Courier New" w:hAnsi="Courier New" w:cs="Courier New"/>
          <w:lang w:val="id-ID"/>
        </w:rPr>
        <w:t xml:space="preserve">{-@ </w:t>
      </w:r>
      <w:proofErr w:type="spellStart"/>
      <w:r w:rsidRPr="00C7210B">
        <w:rPr>
          <w:rFonts w:ascii="Courier New" w:hAnsi="Courier New" w:cs="Courier New"/>
          <w:lang w:val="id-ID"/>
        </w:rPr>
        <w:t>measure</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colorValue</w:t>
      </w:r>
      <w:proofErr w:type="spellEnd"/>
      <w:r w:rsidRPr="00C7210B">
        <w:rPr>
          <w:rFonts w:ascii="Courier New" w:hAnsi="Courier New" w:cs="Courier New"/>
          <w:lang w:val="id-ID"/>
        </w:rPr>
        <w:t xml:space="preserve"> @-}</w:t>
      </w:r>
    </w:p>
    <w:p w14:paraId="22196A25" w14:textId="77777777" w:rsidR="00C6579B" w:rsidRPr="00C7210B" w:rsidRDefault="00C6579B" w:rsidP="00C6579B">
      <w:pPr>
        <w:rPr>
          <w:rFonts w:ascii="Courier New" w:hAnsi="Courier New" w:cs="Courier New"/>
          <w:lang w:val="id-ID"/>
        </w:rPr>
      </w:pPr>
      <w:proofErr w:type="spellStart"/>
      <w:r w:rsidRPr="00C7210B">
        <w:rPr>
          <w:rFonts w:ascii="Courier New" w:hAnsi="Courier New" w:cs="Courier New"/>
          <w:lang w:val="id-ID"/>
        </w:rPr>
        <w:t>colorValue</w:t>
      </w:r>
      <w:proofErr w:type="spellEnd"/>
      <w:r w:rsidRPr="00C7210B">
        <w:rPr>
          <w:rFonts w:ascii="Courier New" w:hAnsi="Courier New" w:cs="Courier New"/>
          <w:lang w:val="id-ID"/>
        </w:rPr>
        <w:t xml:space="preserve"> :: </w:t>
      </w:r>
      <w:proofErr w:type="spellStart"/>
      <w:r w:rsidRPr="00C7210B">
        <w:rPr>
          <w:rFonts w:ascii="Courier New" w:hAnsi="Courier New" w:cs="Courier New"/>
          <w:lang w:val="id-ID"/>
        </w:rPr>
        <w:t>Color</w:t>
      </w:r>
      <w:proofErr w:type="spellEnd"/>
      <w:r w:rsidRPr="00C7210B">
        <w:rPr>
          <w:rFonts w:ascii="Courier New" w:hAnsi="Courier New" w:cs="Courier New"/>
          <w:lang w:val="id-ID"/>
        </w:rPr>
        <w:t xml:space="preserve"> -&gt; Int</w:t>
      </w:r>
    </w:p>
    <w:p w14:paraId="4409CD81" w14:textId="77777777" w:rsidR="00C6579B" w:rsidRPr="00C7210B" w:rsidRDefault="00C6579B" w:rsidP="00C6579B">
      <w:pPr>
        <w:rPr>
          <w:rFonts w:ascii="Courier New" w:hAnsi="Courier New" w:cs="Courier New"/>
          <w:lang w:val="id-ID"/>
        </w:rPr>
      </w:pPr>
      <w:proofErr w:type="spellStart"/>
      <w:r w:rsidRPr="00C7210B">
        <w:rPr>
          <w:rFonts w:ascii="Courier New" w:hAnsi="Courier New" w:cs="Courier New"/>
          <w:lang w:val="id-ID"/>
        </w:rPr>
        <w:t>colorValue</w:t>
      </w:r>
      <w:proofErr w:type="spellEnd"/>
      <w:r w:rsidRPr="00C7210B">
        <w:rPr>
          <w:rFonts w:ascii="Courier New" w:hAnsi="Courier New" w:cs="Courier New"/>
          <w:lang w:val="id-ID"/>
        </w:rPr>
        <w:t xml:space="preserve"> NB = -1</w:t>
      </w:r>
    </w:p>
    <w:p w14:paraId="471DB351" w14:textId="77777777" w:rsidR="00C6579B" w:rsidRPr="00C7210B" w:rsidRDefault="00C6579B" w:rsidP="00C6579B">
      <w:pPr>
        <w:rPr>
          <w:rFonts w:ascii="Courier New" w:hAnsi="Courier New" w:cs="Courier New"/>
          <w:lang w:val="id-ID"/>
        </w:rPr>
      </w:pPr>
      <w:proofErr w:type="spellStart"/>
      <w:r w:rsidRPr="00C7210B">
        <w:rPr>
          <w:rFonts w:ascii="Courier New" w:hAnsi="Courier New" w:cs="Courier New"/>
          <w:lang w:val="id-ID"/>
        </w:rPr>
        <w:t>colorValue</w:t>
      </w:r>
      <w:proofErr w:type="spellEnd"/>
      <w:r w:rsidRPr="00C7210B">
        <w:rPr>
          <w:rFonts w:ascii="Courier New" w:hAnsi="Courier New" w:cs="Courier New"/>
          <w:lang w:val="id-ID"/>
        </w:rPr>
        <w:t xml:space="preserve"> R = 0</w:t>
      </w:r>
    </w:p>
    <w:p w14:paraId="59750204" w14:textId="77777777" w:rsidR="00C6579B" w:rsidRPr="00C7210B" w:rsidRDefault="00C6579B" w:rsidP="00C6579B">
      <w:pPr>
        <w:rPr>
          <w:rFonts w:ascii="Courier New" w:hAnsi="Courier New" w:cs="Courier New"/>
          <w:lang w:val="id-ID"/>
        </w:rPr>
      </w:pPr>
      <w:proofErr w:type="spellStart"/>
      <w:r w:rsidRPr="00C7210B">
        <w:rPr>
          <w:rFonts w:ascii="Courier New" w:hAnsi="Courier New" w:cs="Courier New"/>
          <w:lang w:val="id-ID"/>
        </w:rPr>
        <w:t>colorValue</w:t>
      </w:r>
      <w:proofErr w:type="spellEnd"/>
      <w:r w:rsidRPr="00C7210B">
        <w:rPr>
          <w:rFonts w:ascii="Courier New" w:hAnsi="Courier New" w:cs="Courier New"/>
          <w:lang w:val="id-ID"/>
        </w:rPr>
        <w:t xml:space="preserve"> B = 1</w:t>
      </w:r>
    </w:p>
    <w:p w14:paraId="716F9E37" w14:textId="0D56B18C" w:rsidR="00C6579B" w:rsidRPr="00C7210B" w:rsidRDefault="00C6579B" w:rsidP="00C6579B">
      <w:pPr>
        <w:rPr>
          <w:rFonts w:ascii="Courier New" w:hAnsi="Courier New" w:cs="Courier New"/>
          <w:lang w:val="id-ID"/>
        </w:rPr>
      </w:pPr>
      <w:proofErr w:type="spellStart"/>
      <w:r w:rsidRPr="00C7210B">
        <w:rPr>
          <w:rFonts w:ascii="Courier New" w:hAnsi="Courier New" w:cs="Courier New"/>
          <w:lang w:val="id-ID"/>
        </w:rPr>
        <w:t>colorValue</w:t>
      </w:r>
      <w:proofErr w:type="spellEnd"/>
      <w:r w:rsidRPr="00C7210B">
        <w:rPr>
          <w:rFonts w:ascii="Courier New" w:hAnsi="Courier New" w:cs="Courier New"/>
          <w:lang w:val="id-ID"/>
        </w:rPr>
        <w:t xml:space="preserve"> BB = 2</w:t>
      </w:r>
    </w:p>
    <w:p w14:paraId="51E60AEB" w14:textId="695B5EAF" w:rsidR="00C6579B" w:rsidRPr="00C7210B" w:rsidRDefault="00C6579B" w:rsidP="00C6579B">
      <w:pPr>
        <w:rPr>
          <w:lang w:val="id-ID"/>
        </w:rPr>
      </w:pPr>
      <w:r w:rsidRPr="00C7210B">
        <w:rPr>
          <w:lang w:val="id-ID"/>
        </w:rPr>
        <w:t xml:space="preserve">Fungsi ini akan dapat mempermudah perhitungan jumlah simpul hitam pada setiap cabang yang dibutuhkan untuk memeriksa Properti Tinggi. </w:t>
      </w:r>
    </w:p>
    <w:p w14:paraId="2D97958B" w14:textId="18DD10A6" w:rsidR="00C6579B" w:rsidRPr="00C7210B" w:rsidRDefault="00C6579B" w:rsidP="00C6579B">
      <w:pPr>
        <w:rPr>
          <w:lang w:val="id-ID"/>
        </w:rPr>
      </w:pPr>
      <w:r w:rsidRPr="00C7210B">
        <w:rPr>
          <w:lang w:val="id-ID"/>
        </w:rPr>
        <w:t xml:space="preserve">Fungsi untuk memeriksa jumlah simpul hitam tidak terlalu jauh dengan fungsi yang sudah tertulis pada makalah </w:t>
      </w:r>
      <w:proofErr w:type="spellStart"/>
      <w:r w:rsidRPr="00C7210B">
        <w:rPr>
          <w:lang w:val="id-ID"/>
        </w:rPr>
        <w:t>Vazou</w:t>
      </w:r>
      <w:proofErr w:type="spellEnd"/>
      <w:r w:rsidRPr="00C7210B">
        <w:rPr>
          <w:lang w:val="id-ID"/>
        </w:rPr>
        <w:t xml:space="preserve">. Fungsi </w:t>
      </w:r>
      <w:proofErr w:type="spellStart"/>
      <w:r w:rsidRPr="00C7210B">
        <w:rPr>
          <w:rFonts w:ascii="Courier New" w:hAnsi="Courier New" w:cs="Courier New"/>
          <w:lang w:val="id-ID"/>
        </w:rPr>
        <w:t>bh</w:t>
      </w:r>
      <w:proofErr w:type="spellEnd"/>
      <w:r w:rsidRPr="00C7210B">
        <w:rPr>
          <w:lang w:val="id-ID"/>
        </w:rPr>
        <w:t xml:space="preserve"> diadaptasi menjadi fungsi </w:t>
      </w:r>
      <w:proofErr w:type="spellStart"/>
      <w:r w:rsidRPr="00C7210B">
        <w:rPr>
          <w:rFonts w:ascii="Courier New" w:hAnsi="Courier New" w:cs="Courier New"/>
          <w:lang w:val="id-ID"/>
        </w:rPr>
        <w:t>blackHeightL</w:t>
      </w:r>
      <w:proofErr w:type="spellEnd"/>
      <w:r w:rsidRPr="00C7210B">
        <w:rPr>
          <w:lang w:val="id-ID"/>
        </w:rPr>
        <w:t xml:space="preserve"> yang memiliki </w:t>
      </w:r>
      <w:proofErr w:type="spellStart"/>
      <w:r w:rsidRPr="00C7210B">
        <w:rPr>
          <w:i/>
          <w:iCs/>
          <w:lang w:val="id-ID"/>
        </w:rPr>
        <w:t>syntax</w:t>
      </w:r>
      <w:proofErr w:type="spellEnd"/>
      <w:r w:rsidRPr="00C7210B">
        <w:rPr>
          <w:i/>
          <w:iCs/>
          <w:lang w:val="id-ID"/>
        </w:rPr>
        <w:t xml:space="preserve"> </w:t>
      </w:r>
      <w:r w:rsidRPr="00C7210B">
        <w:rPr>
          <w:lang w:val="id-ID"/>
        </w:rPr>
        <w:t>sebagaimana berikut:</w:t>
      </w:r>
    </w:p>
    <w:p w14:paraId="3E627EFE" w14:textId="0CD547EE" w:rsidR="00C6579B" w:rsidRPr="00C7210B" w:rsidRDefault="00C6579B" w:rsidP="00D27BED">
      <w:pPr>
        <w:rPr>
          <w:rFonts w:ascii="Courier New" w:hAnsi="Courier New" w:cs="Courier New"/>
          <w:lang w:val="id-ID"/>
        </w:rPr>
      </w:pPr>
      <w:r w:rsidRPr="00C7210B">
        <w:rPr>
          <w:rFonts w:ascii="Courier New" w:hAnsi="Courier New" w:cs="Courier New"/>
          <w:lang w:val="id-ID"/>
        </w:rPr>
        <w:t xml:space="preserve">{-@ </w:t>
      </w:r>
      <w:proofErr w:type="spellStart"/>
      <w:r w:rsidRPr="00C7210B">
        <w:rPr>
          <w:rFonts w:ascii="Courier New" w:hAnsi="Courier New" w:cs="Courier New"/>
          <w:lang w:val="id-ID"/>
        </w:rPr>
        <w:t>measure</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blackHeightL</w:t>
      </w:r>
      <w:proofErr w:type="spellEnd"/>
      <w:r w:rsidRPr="00C7210B">
        <w:rPr>
          <w:rFonts w:ascii="Courier New" w:hAnsi="Courier New" w:cs="Courier New"/>
          <w:lang w:val="id-ID"/>
        </w:rPr>
        <w:t xml:space="preserve"> @-}</w:t>
      </w:r>
    </w:p>
    <w:p w14:paraId="63AEBB0D" w14:textId="77777777" w:rsidR="00C6579B" w:rsidRPr="00C7210B" w:rsidRDefault="00C6579B" w:rsidP="00C6579B">
      <w:pPr>
        <w:rPr>
          <w:rFonts w:ascii="Courier New" w:hAnsi="Courier New" w:cs="Courier New"/>
          <w:lang w:val="id-ID"/>
        </w:rPr>
      </w:pPr>
      <w:proofErr w:type="spellStart"/>
      <w:r w:rsidRPr="00C7210B">
        <w:rPr>
          <w:rFonts w:ascii="Courier New" w:hAnsi="Courier New" w:cs="Courier New"/>
          <w:lang w:val="id-ID"/>
        </w:rPr>
        <w:lastRenderedPageBreak/>
        <w:t>blackHeightL</w:t>
      </w:r>
      <w:proofErr w:type="spellEnd"/>
      <w:r w:rsidRPr="00C7210B">
        <w:rPr>
          <w:rFonts w:ascii="Courier New" w:hAnsi="Courier New" w:cs="Courier New"/>
          <w:lang w:val="id-ID"/>
        </w:rPr>
        <w:t xml:space="preserve"> :: </w:t>
      </w:r>
      <w:proofErr w:type="spellStart"/>
      <w:r w:rsidRPr="00C7210B">
        <w:rPr>
          <w:rFonts w:ascii="Courier New" w:hAnsi="Courier New" w:cs="Courier New"/>
          <w:lang w:val="id-ID"/>
        </w:rPr>
        <w:t>RBSet</w:t>
      </w:r>
      <w:proofErr w:type="spellEnd"/>
      <w:r w:rsidRPr="00C7210B">
        <w:rPr>
          <w:rFonts w:ascii="Courier New" w:hAnsi="Courier New" w:cs="Courier New"/>
          <w:lang w:val="id-ID"/>
        </w:rPr>
        <w:t xml:space="preserve"> a -&gt; Int</w:t>
      </w:r>
    </w:p>
    <w:p w14:paraId="414AC753" w14:textId="77777777" w:rsidR="00C6579B" w:rsidRPr="00C7210B" w:rsidRDefault="00C6579B" w:rsidP="00C6579B">
      <w:pPr>
        <w:rPr>
          <w:rFonts w:ascii="Courier New" w:hAnsi="Courier New" w:cs="Courier New"/>
          <w:lang w:val="id-ID"/>
        </w:rPr>
      </w:pPr>
      <w:proofErr w:type="spellStart"/>
      <w:r w:rsidRPr="00C7210B">
        <w:rPr>
          <w:rFonts w:ascii="Courier New" w:hAnsi="Courier New" w:cs="Courier New"/>
          <w:lang w:val="id-ID"/>
        </w:rPr>
        <w:t>blackHeightL</w:t>
      </w:r>
      <w:proofErr w:type="spellEnd"/>
      <w:r w:rsidRPr="00C7210B">
        <w:rPr>
          <w:rFonts w:ascii="Courier New" w:hAnsi="Courier New" w:cs="Courier New"/>
          <w:lang w:val="id-ID"/>
        </w:rPr>
        <w:t xml:space="preserve"> (T c l _ _) = </w:t>
      </w:r>
      <w:proofErr w:type="spellStart"/>
      <w:r w:rsidRPr="00C7210B">
        <w:rPr>
          <w:rFonts w:ascii="Courier New" w:hAnsi="Courier New" w:cs="Courier New"/>
          <w:lang w:val="id-ID"/>
        </w:rPr>
        <w:t>blackHeightL</w:t>
      </w:r>
      <w:proofErr w:type="spellEnd"/>
      <w:r w:rsidRPr="00C7210B">
        <w:rPr>
          <w:rFonts w:ascii="Courier New" w:hAnsi="Courier New" w:cs="Courier New"/>
          <w:lang w:val="id-ID"/>
        </w:rPr>
        <w:t xml:space="preserve"> l + </w:t>
      </w:r>
      <w:proofErr w:type="spellStart"/>
      <w:r w:rsidRPr="00C7210B">
        <w:rPr>
          <w:rFonts w:ascii="Courier New" w:hAnsi="Courier New" w:cs="Courier New"/>
          <w:lang w:val="id-ID"/>
        </w:rPr>
        <w:t>colorValue</w:t>
      </w:r>
      <w:proofErr w:type="spellEnd"/>
      <w:r w:rsidRPr="00C7210B">
        <w:rPr>
          <w:rFonts w:ascii="Courier New" w:hAnsi="Courier New" w:cs="Courier New"/>
          <w:lang w:val="id-ID"/>
        </w:rPr>
        <w:t xml:space="preserve"> c</w:t>
      </w:r>
    </w:p>
    <w:p w14:paraId="3AC8BA38" w14:textId="2D3C3C2B" w:rsidR="00C6579B" w:rsidRPr="00C7210B" w:rsidRDefault="00C6579B" w:rsidP="00C6579B">
      <w:pPr>
        <w:rPr>
          <w:rFonts w:ascii="Courier New" w:hAnsi="Courier New" w:cs="Courier New"/>
          <w:lang w:val="id-ID"/>
        </w:rPr>
      </w:pPr>
      <w:proofErr w:type="spellStart"/>
      <w:r w:rsidRPr="00C7210B">
        <w:rPr>
          <w:rFonts w:ascii="Courier New" w:hAnsi="Courier New" w:cs="Courier New"/>
          <w:lang w:val="id-ID"/>
        </w:rPr>
        <w:t>blackHeightL</w:t>
      </w:r>
      <w:proofErr w:type="spellEnd"/>
      <w:r w:rsidRPr="00C7210B">
        <w:rPr>
          <w:rFonts w:ascii="Courier New" w:hAnsi="Courier New" w:cs="Courier New"/>
          <w:lang w:val="id-ID"/>
        </w:rPr>
        <w:t xml:space="preserve"> t = </w:t>
      </w:r>
      <w:proofErr w:type="spellStart"/>
      <w:r w:rsidRPr="00C7210B">
        <w:rPr>
          <w:rFonts w:ascii="Courier New" w:hAnsi="Courier New" w:cs="Courier New"/>
          <w:lang w:val="id-ID"/>
        </w:rPr>
        <w:t>colorValue</w:t>
      </w:r>
      <w:proofErr w:type="spellEnd"/>
      <w:r w:rsidRPr="00C7210B">
        <w:rPr>
          <w:rFonts w:ascii="Courier New" w:hAnsi="Courier New" w:cs="Courier New"/>
          <w:lang w:val="id-ID"/>
        </w:rPr>
        <w:t xml:space="preserve"> $ </w:t>
      </w:r>
      <w:proofErr w:type="spellStart"/>
      <w:r w:rsidRPr="00C7210B">
        <w:rPr>
          <w:rFonts w:ascii="Courier New" w:hAnsi="Courier New" w:cs="Courier New"/>
          <w:lang w:val="id-ID"/>
        </w:rPr>
        <w:t>color</w:t>
      </w:r>
      <w:proofErr w:type="spellEnd"/>
      <w:r w:rsidRPr="00C7210B">
        <w:rPr>
          <w:rFonts w:ascii="Courier New" w:hAnsi="Courier New" w:cs="Courier New"/>
          <w:lang w:val="id-ID"/>
        </w:rPr>
        <w:t xml:space="preserve"> t</w:t>
      </w:r>
    </w:p>
    <w:p w14:paraId="3A1CD973" w14:textId="6D8AFC90" w:rsidR="00C6579B" w:rsidRPr="00C7210B" w:rsidRDefault="00C6579B" w:rsidP="00C6579B">
      <w:pPr>
        <w:rPr>
          <w:lang w:val="id-ID"/>
        </w:rPr>
      </w:pPr>
      <w:r w:rsidRPr="00C7210B">
        <w:rPr>
          <w:lang w:val="id-ID"/>
        </w:rPr>
        <w:t xml:space="preserve">Kemudian fungsi </w:t>
      </w:r>
      <w:proofErr w:type="spellStart"/>
      <w:r w:rsidRPr="00C7210B">
        <w:rPr>
          <w:rFonts w:ascii="Courier New" w:hAnsi="Courier New" w:cs="Courier New"/>
          <w:lang w:val="id-ID"/>
        </w:rPr>
        <w:t>isBal</w:t>
      </w:r>
      <w:proofErr w:type="spellEnd"/>
      <w:r w:rsidRPr="00C7210B">
        <w:rPr>
          <w:lang w:val="id-ID"/>
        </w:rPr>
        <w:t xml:space="preserve"> diadaptasi menjadi fungsi </w:t>
      </w:r>
      <w:proofErr w:type="spellStart"/>
      <w:r w:rsidRPr="00C7210B">
        <w:rPr>
          <w:rFonts w:ascii="Courier New" w:hAnsi="Courier New" w:cs="Courier New"/>
          <w:lang w:val="id-ID"/>
        </w:rPr>
        <w:t>validBlackHeight</w:t>
      </w:r>
      <w:proofErr w:type="spellEnd"/>
      <w:r w:rsidRPr="00C7210B">
        <w:rPr>
          <w:lang w:val="id-ID"/>
        </w:rPr>
        <w:t xml:space="preserve"> yang tertulis sebagaimana berikut:</w:t>
      </w:r>
    </w:p>
    <w:p w14:paraId="68BF04F2" w14:textId="6D3534EC" w:rsidR="00C6579B" w:rsidRPr="00C7210B" w:rsidRDefault="00C6579B" w:rsidP="00D27BED">
      <w:pPr>
        <w:rPr>
          <w:rFonts w:ascii="Courier New" w:hAnsi="Courier New" w:cs="Courier New"/>
          <w:lang w:val="id-ID"/>
        </w:rPr>
      </w:pPr>
      <w:r w:rsidRPr="00C7210B">
        <w:rPr>
          <w:rFonts w:ascii="Courier New" w:hAnsi="Courier New" w:cs="Courier New"/>
          <w:lang w:val="id-ID"/>
        </w:rPr>
        <w:t xml:space="preserve">{-@ </w:t>
      </w:r>
      <w:proofErr w:type="spellStart"/>
      <w:r w:rsidRPr="00C7210B">
        <w:rPr>
          <w:rFonts w:ascii="Courier New" w:hAnsi="Courier New" w:cs="Courier New"/>
          <w:lang w:val="id-ID"/>
        </w:rPr>
        <w:t>measure</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validBlackHeight</w:t>
      </w:r>
      <w:proofErr w:type="spellEnd"/>
      <w:r w:rsidRPr="00C7210B">
        <w:rPr>
          <w:rFonts w:ascii="Courier New" w:hAnsi="Courier New" w:cs="Courier New"/>
          <w:lang w:val="id-ID"/>
        </w:rPr>
        <w:t xml:space="preserve"> @-}</w:t>
      </w:r>
    </w:p>
    <w:p w14:paraId="032D9E32" w14:textId="77777777" w:rsidR="00C6579B" w:rsidRPr="00C7210B" w:rsidRDefault="00C6579B" w:rsidP="00C6579B">
      <w:pPr>
        <w:rPr>
          <w:rFonts w:ascii="Courier New" w:hAnsi="Courier New" w:cs="Courier New"/>
          <w:lang w:val="id-ID"/>
        </w:rPr>
      </w:pPr>
      <w:proofErr w:type="spellStart"/>
      <w:r w:rsidRPr="00C7210B">
        <w:rPr>
          <w:rFonts w:ascii="Courier New" w:hAnsi="Courier New" w:cs="Courier New"/>
          <w:lang w:val="id-ID"/>
        </w:rPr>
        <w:t>validBlackHeight</w:t>
      </w:r>
      <w:proofErr w:type="spellEnd"/>
      <w:r w:rsidRPr="00C7210B">
        <w:rPr>
          <w:rFonts w:ascii="Courier New" w:hAnsi="Courier New" w:cs="Courier New"/>
          <w:lang w:val="id-ID"/>
        </w:rPr>
        <w:t xml:space="preserve"> :: </w:t>
      </w:r>
      <w:proofErr w:type="spellStart"/>
      <w:r w:rsidRPr="00C7210B">
        <w:rPr>
          <w:rFonts w:ascii="Courier New" w:hAnsi="Courier New" w:cs="Courier New"/>
          <w:lang w:val="id-ID"/>
        </w:rPr>
        <w:t>RBSet</w:t>
      </w:r>
      <w:proofErr w:type="spellEnd"/>
      <w:r w:rsidRPr="00C7210B">
        <w:rPr>
          <w:rFonts w:ascii="Courier New" w:hAnsi="Courier New" w:cs="Courier New"/>
          <w:lang w:val="id-ID"/>
        </w:rPr>
        <w:t xml:space="preserve"> a -&gt; Bool</w:t>
      </w:r>
    </w:p>
    <w:p w14:paraId="081A9552" w14:textId="77777777" w:rsidR="00C6579B" w:rsidRPr="00C7210B" w:rsidRDefault="00C6579B" w:rsidP="00C6579B">
      <w:pPr>
        <w:rPr>
          <w:rFonts w:ascii="Courier New" w:hAnsi="Courier New" w:cs="Courier New"/>
          <w:lang w:val="id-ID"/>
        </w:rPr>
      </w:pPr>
      <w:proofErr w:type="spellStart"/>
      <w:r w:rsidRPr="00C7210B">
        <w:rPr>
          <w:rFonts w:ascii="Courier New" w:hAnsi="Courier New" w:cs="Courier New"/>
          <w:lang w:val="id-ID"/>
        </w:rPr>
        <w:t>validBlackHeight</w:t>
      </w:r>
      <w:proofErr w:type="spellEnd"/>
      <w:r w:rsidRPr="00C7210B">
        <w:rPr>
          <w:rFonts w:ascii="Courier New" w:hAnsi="Courier New" w:cs="Courier New"/>
          <w:lang w:val="id-ID"/>
        </w:rPr>
        <w:t xml:space="preserve"> E = </w:t>
      </w:r>
      <w:proofErr w:type="spellStart"/>
      <w:r w:rsidRPr="00C7210B">
        <w:rPr>
          <w:rFonts w:ascii="Courier New" w:hAnsi="Courier New" w:cs="Courier New"/>
          <w:lang w:val="id-ID"/>
        </w:rPr>
        <w:t>True</w:t>
      </w:r>
      <w:proofErr w:type="spellEnd"/>
    </w:p>
    <w:p w14:paraId="7EDF2442" w14:textId="77777777" w:rsidR="00C6579B" w:rsidRPr="00C7210B" w:rsidRDefault="00C6579B" w:rsidP="00C6579B">
      <w:pPr>
        <w:rPr>
          <w:rFonts w:ascii="Courier New" w:hAnsi="Courier New" w:cs="Courier New"/>
          <w:lang w:val="id-ID"/>
        </w:rPr>
      </w:pPr>
      <w:proofErr w:type="spellStart"/>
      <w:r w:rsidRPr="00C7210B">
        <w:rPr>
          <w:rFonts w:ascii="Courier New" w:hAnsi="Courier New" w:cs="Courier New"/>
          <w:lang w:val="id-ID"/>
        </w:rPr>
        <w:t>validBlackHeight</w:t>
      </w:r>
      <w:proofErr w:type="spellEnd"/>
      <w:r w:rsidRPr="00C7210B">
        <w:rPr>
          <w:rFonts w:ascii="Courier New" w:hAnsi="Courier New" w:cs="Courier New"/>
          <w:lang w:val="id-ID"/>
        </w:rPr>
        <w:t xml:space="preserve"> EE = </w:t>
      </w:r>
      <w:proofErr w:type="spellStart"/>
      <w:r w:rsidRPr="00C7210B">
        <w:rPr>
          <w:rFonts w:ascii="Courier New" w:hAnsi="Courier New" w:cs="Courier New"/>
          <w:lang w:val="id-ID"/>
        </w:rPr>
        <w:t>True</w:t>
      </w:r>
      <w:proofErr w:type="spellEnd"/>
    </w:p>
    <w:p w14:paraId="517EF506" w14:textId="77777777" w:rsidR="00C6579B" w:rsidRPr="00C7210B" w:rsidRDefault="00C6579B" w:rsidP="00C6579B">
      <w:pPr>
        <w:rPr>
          <w:rFonts w:ascii="Courier New" w:hAnsi="Courier New" w:cs="Courier New"/>
          <w:lang w:val="id-ID"/>
        </w:rPr>
      </w:pPr>
      <w:proofErr w:type="spellStart"/>
      <w:r w:rsidRPr="00C7210B">
        <w:rPr>
          <w:rFonts w:ascii="Courier New" w:hAnsi="Courier New" w:cs="Courier New"/>
          <w:lang w:val="id-ID"/>
        </w:rPr>
        <w:t>validBlackHeight</w:t>
      </w:r>
      <w:proofErr w:type="spellEnd"/>
      <w:r w:rsidRPr="00C7210B">
        <w:rPr>
          <w:rFonts w:ascii="Courier New" w:hAnsi="Courier New" w:cs="Courier New"/>
          <w:lang w:val="id-ID"/>
        </w:rPr>
        <w:t xml:space="preserve"> (T _ l _ r) = </w:t>
      </w:r>
      <w:proofErr w:type="spellStart"/>
      <w:r w:rsidRPr="00C7210B">
        <w:rPr>
          <w:rFonts w:ascii="Courier New" w:hAnsi="Courier New" w:cs="Courier New"/>
          <w:lang w:val="id-ID"/>
        </w:rPr>
        <w:t>validBlackHeight</w:t>
      </w:r>
      <w:proofErr w:type="spellEnd"/>
      <w:r w:rsidRPr="00C7210B">
        <w:rPr>
          <w:rFonts w:ascii="Courier New" w:hAnsi="Courier New" w:cs="Courier New"/>
          <w:lang w:val="id-ID"/>
        </w:rPr>
        <w:t xml:space="preserve"> l &amp;&amp; </w:t>
      </w:r>
      <w:proofErr w:type="spellStart"/>
      <w:r w:rsidRPr="00C7210B">
        <w:rPr>
          <w:rFonts w:ascii="Courier New" w:hAnsi="Courier New" w:cs="Courier New"/>
          <w:lang w:val="id-ID"/>
        </w:rPr>
        <w:t>validBlackHeight</w:t>
      </w:r>
      <w:proofErr w:type="spellEnd"/>
      <w:r w:rsidRPr="00C7210B">
        <w:rPr>
          <w:rFonts w:ascii="Courier New" w:hAnsi="Courier New" w:cs="Courier New"/>
          <w:lang w:val="id-ID"/>
        </w:rPr>
        <w:t xml:space="preserve"> r</w:t>
      </w:r>
    </w:p>
    <w:p w14:paraId="60F95306" w14:textId="7ADD0FF7" w:rsidR="00C6579B" w:rsidRPr="00C7210B" w:rsidRDefault="00C6579B" w:rsidP="00C6579B">
      <w:pPr>
        <w:rPr>
          <w:rFonts w:ascii="Courier New" w:hAnsi="Courier New" w:cs="Courier New"/>
          <w:lang w:val="id-ID"/>
        </w:rPr>
      </w:pPr>
      <w:r w:rsidRPr="00C7210B">
        <w:rPr>
          <w:rFonts w:ascii="Courier New" w:hAnsi="Courier New" w:cs="Courier New"/>
          <w:lang w:val="id-ID"/>
        </w:rPr>
        <w:t xml:space="preserve">                            &amp;&amp; </w:t>
      </w:r>
      <w:proofErr w:type="spellStart"/>
      <w:r w:rsidRPr="00C7210B">
        <w:rPr>
          <w:rFonts w:ascii="Courier New" w:hAnsi="Courier New" w:cs="Courier New"/>
          <w:lang w:val="id-ID"/>
        </w:rPr>
        <w:t>blackHeightL</w:t>
      </w:r>
      <w:proofErr w:type="spellEnd"/>
      <w:r w:rsidRPr="00C7210B">
        <w:rPr>
          <w:rFonts w:ascii="Courier New" w:hAnsi="Courier New" w:cs="Courier New"/>
          <w:lang w:val="id-ID"/>
        </w:rPr>
        <w:t xml:space="preserve"> l == </w:t>
      </w:r>
      <w:proofErr w:type="spellStart"/>
      <w:r w:rsidRPr="00C7210B">
        <w:rPr>
          <w:rFonts w:ascii="Courier New" w:hAnsi="Courier New" w:cs="Courier New"/>
          <w:lang w:val="id-ID"/>
        </w:rPr>
        <w:t>blackHeightL</w:t>
      </w:r>
      <w:proofErr w:type="spellEnd"/>
      <w:r w:rsidRPr="00C7210B">
        <w:rPr>
          <w:rFonts w:ascii="Courier New" w:hAnsi="Courier New" w:cs="Courier New"/>
          <w:lang w:val="id-ID"/>
        </w:rPr>
        <w:t xml:space="preserve"> r</w:t>
      </w:r>
    </w:p>
    <w:p w14:paraId="0DBA687A" w14:textId="31DD5772" w:rsidR="00D27BED" w:rsidRPr="00C7210B" w:rsidRDefault="00D27BED" w:rsidP="00C6579B">
      <w:pPr>
        <w:rPr>
          <w:lang w:val="id-ID"/>
        </w:rPr>
      </w:pPr>
      <w:r w:rsidRPr="00C7210B">
        <w:rPr>
          <w:lang w:val="id-ID"/>
        </w:rPr>
        <w:t xml:space="preserve">Properti BST </w:t>
      </w:r>
      <w:r w:rsidR="00BB156C" w:rsidRPr="00C7210B">
        <w:rPr>
          <w:lang w:val="id-ID"/>
        </w:rPr>
        <w:t xml:space="preserve">tidak memiliki kode yang ekuivalen yang bisa dengan mudah digunakan dari dalam makalah </w:t>
      </w:r>
      <w:proofErr w:type="spellStart"/>
      <w:r w:rsidR="00BB156C" w:rsidRPr="00C7210B">
        <w:rPr>
          <w:lang w:val="id-ID"/>
        </w:rPr>
        <w:t>Vazou</w:t>
      </w:r>
      <w:proofErr w:type="spellEnd"/>
      <w:r w:rsidR="00BB156C" w:rsidRPr="00C7210B">
        <w:rPr>
          <w:lang w:val="id-ID"/>
        </w:rPr>
        <w:t xml:space="preserve">. Untuk itu, fungsi pembantu untuk mengkodifikasi properti tersebut harus ditulis dari awal. Fungsi </w:t>
      </w:r>
      <w:proofErr w:type="spellStart"/>
      <w:r w:rsidR="00BB156C" w:rsidRPr="00C7210B">
        <w:rPr>
          <w:rFonts w:ascii="Courier New" w:hAnsi="Courier New" w:cs="Courier New"/>
          <w:lang w:val="id-ID"/>
        </w:rPr>
        <w:t>prop_BST</w:t>
      </w:r>
      <w:proofErr w:type="spellEnd"/>
      <w:r w:rsidR="00BB156C" w:rsidRPr="00C7210B">
        <w:rPr>
          <w:rFonts w:ascii="Courier New" w:hAnsi="Courier New" w:cs="Courier New"/>
          <w:lang w:val="id-ID"/>
        </w:rPr>
        <w:t>’</w:t>
      </w:r>
      <w:r w:rsidR="00BB156C" w:rsidRPr="00C7210B">
        <w:rPr>
          <w:lang w:val="id-ID"/>
        </w:rPr>
        <w:t xml:space="preserve"> ditulikan sebagaimana berikut:</w:t>
      </w:r>
    </w:p>
    <w:p w14:paraId="5CC1DDDC" w14:textId="77777777" w:rsidR="00BB156C" w:rsidRPr="00C7210B" w:rsidRDefault="00BB156C" w:rsidP="00BB156C">
      <w:pPr>
        <w:rPr>
          <w:rFonts w:ascii="Courier New" w:hAnsi="Courier New" w:cs="Courier New"/>
          <w:lang w:val="id-ID"/>
        </w:rPr>
      </w:pPr>
      <w:r w:rsidRPr="00C7210B">
        <w:rPr>
          <w:rFonts w:ascii="Courier New" w:hAnsi="Courier New" w:cs="Courier New"/>
          <w:lang w:val="id-ID"/>
        </w:rPr>
        <w:t xml:space="preserve">{-@ </w:t>
      </w:r>
      <w:proofErr w:type="spellStart"/>
      <w:r w:rsidRPr="00C7210B">
        <w:rPr>
          <w:rFonts w:ascii="Courier New" w:hAnsi="Courier New" w:cs="Courier New"/>
          <w:lang w:val="id-ID"/>
        </w:rPr>
        <w:t>measure</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prop_BST</w:t>
      </w:r>
      <w:proofErr w:type="spellEnd"/>
      <w:r w:rsidRPr="00C7210B">
        <w:rPr>
          <w:rFonts w:ascii="Courier New" w:hAnsi="Courier New" w:cs="Courier New"/>
          <w:lang w:val="id-ID"/>
        </w:rPr>
        <w:t>' @-}</w:t>
      </w:r>
    </w:p>
    <w:p w14:paraId="14691718" w14:textId="77777777" w:rsidR="00BB156C" w:rsidRPr="00C7210B" w:rsidRDefault="00BB156C" w:rsidP="00BB156C">
      <w:pPr>
        <w:rPr>
          <w:rFonts w:ascii="Courier New" w:hAnsi="Courier New" w:cs="Courier New"/>
          <w:lang w:val="id-ID"/>
        </w:rPr>
      </w:pPr>
      <w:proofErr w:type="spellStart"/>
      <w:r w:rsidRPr="00C7210B">
        <w:rPr>
          <w:rFonts w:ascii="Courier New" w:hAnsi="Courier New" w:cs="Courier New"/>
          <w:lang w:val="id-ID"/>
        </w:rPr>
        <w:t>prop_BST</w:t>
      </w:r>
      <w:proofErr w:type="spellEnd"/>
      <w:r w:rsidRPr="00C7210B">
        <w:rPr>
          <w:rFonts w:ascii="Courier New" w:hAnsi="Courier New" w:cs="Courier New"/>
          <w:lang w:val="id-ID"/>
        </w:rPr>
        <w:t>' :: (</w:t>
      </w:r>
      <w:proofErr w:type="spellStart"/>
      <w:r w:rsidRPr="00C7210B">
        <w:rPr>
          <w:rFonts w:ascii="Courier New" w:hAnsi="Courier New" w:cs="Courier New"/>
          <w:lang w:val="id-ID"/>
        </w:rPr>
        <w:t>Ord</w:t>
      </w:r>
      <w:proofErr w:type="spellEnd"/>
      <w:r w:rsidRPr="00C7210B">
        <w:rPr>
          <w:rFonts w:ascii="Courier New" w:hAnsi="Courier New" w:cs="Courier New"/>
          <w:lang w:val="id-ID"/>
        </w:rPr>
        <w:t xml:space="preserve"> a) =&gt; </w:t>
      </w:r>
      <w:proofErr w:type="spellStart"/>
      <w:r w:rsidRPr="00C7210B">
        <w:rPr>
          <w:rFonts w:ascii="Courier New" w:hAnsi="Courier New" w:cs="Courier New"/>
          <w:lang w:val="id-ID"/>
        </w:rPr>
        <w:t>RBSet</w:t>
      </w:r>
      <w:proofErr w:type="spellEnd"/>
      <w:r w:rsidRPr="00C7210B">
        <w:rPr>
          <w:rFonts w:ascii="Courier New" w:hAnsi="Courier New" w:cs="Courier New"/>
          <w:lang w:val="id-ID"/>
        </w:rPr>
        <w:t xml:space="preserve"> a -&gt; Bool</w:t>
      </w:r>
    </w:p>
    <w:p w14:paraId="1EA7A2DA" w14:textId="77777777" w:rsidR="00BB156C" w:rsidRPr="00C7210B" w:rsidRDefault="00BB156C" w:rsidP="00BB156C">
      <w:pPr>
        <w:rPr>
          <w:rFonts w:ascii="Courier New" w:hAnsi="Courier New" w:cs="Courier New"/>
          <w:lang w:val="id-ID"/>
        </w:rPr>
      </w:pPr>
      <w:proofErr w:type="spellStart"/>
      <w:r w:rsidRPr="00C7210B">
        <w:rPr>
          <w:rFonts w:ascii="Courier New" w:hAnsi="Courier New" w:cs="Courier New"/>
          <w:lang w:val="id-ID"/>
        </w:rPr>
        <w:t>prop_BST</w:t>
      </w:r>
      <w:proofErr w:type="spellEnd"/>
      <w:r w:rsidRPr="00C7210B">
        <w:rPr>
          <w:rFonts w:ascii="Courier New" w:hAnsi="Courier New" w:cs="Courier New"/>
          <w:lang w:val="id-ID"/>
        </w:rPr>
        <w:t xml:space="preserve">' (T _ l@(T _ _ xl _) x </w:t>
      </w:r>
    </w:p>
    <w:p w14:paraId="201F4257" w14:textId="77777777" w:rsidR="00BB156C" w:rsidRPr="00C7210B" w:rsidRDefault="00BB156C" w:rsidP="00BB156C">
      <w:pPr>
        <w:rPr>
          <w:rFonts w:ascii="Courier New" w:hAnsi="Courier New" w:cs="Courier New"/>
          <w:lang w:val="id-ID"/>
        </w:rPr>
      </w:pPr>
      <w:r w:rsidRPr="00C7210B">
        <w:rPr>
          <w:rFonts w:ascii="Courier New" w:hAnsi="Courier New" w:cs="Courier New"/>
          <w:lang w:val="id-ID"/>
        </w:rPr>
        <w:t xml:space="preserve">               r@(T _ _ </w:t>
      </w:r>
      <w:proofErr w:type="spellStart"/>
      <w:r w:rsidRPr="00C7210B">
        <w:rPr>
          <w:rFonts w:ascii="Courier New" w:hAnsi="Courier New" w:cs="Courier New"/>
          <w:lang w:val="id-ID"/>
        </w:rPr>
        <w:t>xr</w:t>
      </w:r>
      <w:proofErr w:type="spellEnd"/>
      <w:r w:rsidRPr="00C7210B">
        <w:rPr>
          <w:rFonts w:ascii="Courier New" w:hAnsi="Courier New" w:cs="Courier New"/>
          <w:lang w:val="id-ID"/>
        </w:rPr>
        <w:t xml:space="preserve"> _)) = (xl &lt; x) &amp;&amp; (x &lt; </w:t>
      </w:r>
      <w:proofErr w:type="spellStart"/>
      <w:r w:rsidRPr="00C7210B">
        <w:rPr>
          <w:rFonts w:ascii="Courier New" w:hAnsi="Courier New" w:cs="Courier New"/>
          <w:lang w:val="id-ID"/>
        </w:rPr>
        <w:t>xr</w:t>
      </w:r>
      <w:proofErr w:type="spellEnd"/>
      <w:r w:rsidRPr="00C7210B">
        <w:rPr>
          <w:rFonts w:ascii="Courier New" w:hAnsi="Courier New" w:cs="Courier New"/>
          <w:lang w:val="id-ID"/>
        </w:rPr>
        <w:t>)</w:t>
      </w:r>
    </w:p>
    <w:p w14:paraId="6A40BF79" w14:textId="77777777" w:rsidR="00BB156C" w:rsidRPr="00C7210B" w:rsidRDefault="00BB156C" w:rsidP="00BB156C">
      <w:pPr>
        <w:rPr>
          <w:rFonts w:ascii="Courier New" w:hAnsi="Courier New" w:cs="Courier New"/>
          <w:lang w:val="id-ID"/>
        </w:rPr>
      </w:pPr>
      <w:r w:rsidRPr="00C7210B">
        <w:rPr>
          <w:rFonts w:ascii="Courier New" w:hAnsi="Courier New" w:cs="Courier New"/>
          <w:lang w:val="id-ID"/>
        </w:rPr>
        <w:t xml:space="preserve">                              &amp;&amp; </w:t>
      </w:r>
      <w:proofErr w:type="spellStart"/>
      <w:r w:rsidRPr="00C7210B">
        <w:rPr>
          <w:rFonts w:ascii="Courier New" w:hAnsi="Courier New" w:cs="Courier New"/>
          <w:lang w:val="id-ID"/>
        </w:rPr>
        <w:t>prop_BST</w:t>
      </w:r>
      <w:proofErr w:type="spellEnd"/>
      <w:r w:rsidRPr="00C7210B">
        <w:rPr>
          <w:rFonts w:ascii="Courier New" w:hAnsi="Courier New" w:cs="Courier New"/>
          <w:lang w:val="id-ID"/>
        </w:rPr>
        <w:t xml:space="preserve">' l </w:t>
      </w:r>
    </w:p>
    <w:p w14:paraId="50FE63D1" w14:textId="77777777" w:rsidR="00BB156C" w:rsidRPr="00C7210B" w:rsidRDefault="00BB156C" w:rsidP="00BB156C">
      <w:pPr>
        <w:rPr>
          <w:rFonts w:ascii="Courier New" w:hAnsi="Courier New" w:cs="Courier New"/>
          <w:lang w:val="id-ID"/>
        </w:rPr>
      </w:pPr>
      <w:r w:rsidRPr="00C7210B">
        <w:rPr>
          <w:rFonts w:ascii="Courier New" w:hAnsi="Courier New" w:cs="Courier New"/>
          <w:lang w:val="id-ID"/>
        </w:rPr>
        <w:t xml:space="preserve">                              &amp;&amp; </w:t>
      </w:r>
      <w:proofErr w:type="spellStart"/>
      <w:r w:rsidRPr="00C7210B">
        <w:rPr>
          <w:rFonts w:ascii="Courier New" w:hAnsi="Courier New" w:cs="Courier New"/>
          <w:lang w:val="id-ID"/>
        </w:rPr>
        <w:t>prop_BST</w:t>
      </w:r>
      <w:proofErr w:type="spellEnd"/>
      <w:r w:rsidRPr="00C7210B">
        <w:rPr>
          <w:rFonts w:ascii="Courier New" w:hAnsi="Courier New" w:cs="Courier New"/>
          <w:lang w:val="id-ID"/>
        </w:rPr>
        <w:t>' r</w:t>
      </w:r>
    </w:p>
    <w:p w14:paraId="4A48211E" w14:textId="77777777" w:rsidR="00BB156C" w:rsidRPr="00C7210B" w:rsidRDefault="00BB156C" w:rsidP="00BB156C">
      <w:pPr>
        <w:rPr>
          <w:rFonts w:ascii="Courier New" w:hAnsi="Courier New" w:cs="Courier New"/>
          <w:lang w:val="id-ID"/>
        </w:rPr>
      </w:pPr>
      <w:proofErr w:type="spellStart"/>
      <w:r w:rsidRPr="00C7210B">
        <w:rPr>
          <w:rFonts w:ascii="Courier New" w:hAnsi="Courier New" w:cs="Courier New"/>
          <w:lang w:val="id-ID"/>
        </w:rPr>
        <w:t>prop_BST</w:t>
      </w:r>
      <w:proofErr w:type="spellEnd"/>
      <w:r w:rsidRPr="00C7210B">
        <w:rPr>
          <w:rFonts w:ascii="Courier New" w:hAnsi="Courier New" w:cs="Courier New"/>
          <w:lang w:val="id-ID"/>
        </w:rPr>
        <w:t>' (T _ l@(T _ _ xl _) x r) = (xl &lt; x)</w:t>
      </w:r>
    </w:p>
    <w:p w14:paraId="4C2B4DB8" w14:textId="77777777" w:rsidR="00BB156C" w:rsidRPr="00C7210B" w:rsidRDefault="00BB156C" w:rsidP="00BB156C">
      <w:pPr>
        <w:rPr>
          <w:rFonts w:ascii="Courier New" w:hAnsi="Courier New" w:cs="Courier New"/>
          <w:lang w:val="id-ID"/>
        </w:rPr>
      </w:pPr>
      <w:r w:rsidRPr="00C7210B">
        <w:rPr>
          <w:rFonts w:ascii="Courier New" w:hAnsi="Courier New" w:cs="Courier New"/>
          <w:lang w:val="id-ID"/>
        </w:rPr>
        <w:t xml:space="preserve">                                  &amp;&amp; </w:t>
      </w:r>
      <w:proofErr w:type="spellStart"/>
      <w:r w:rsidRPr="00C7210B">
        <w:rPr>
          <w:rFonts w:ascii="Courier New" w:hAnsi="Courier New" w:cs="Courier New"/>
          <w:lang w:val="id-ID"/>
        </w:rPr>
        <w:t>prop_BST</w:t>
      </w:r>
      <w:proofErr w:type="spellEnd"/>
      <w:r w:rsidRPr="00C7210B">
        <w:rPr>
          <w:rFonts w:ascii="Courier New" w:hAnsi="Courier New" w:cs="Courier New"/>
          <w:lang w:val="id-ID"/>
        </w:rPr>
        <w:t>' l</w:t>
      </w:r>
    </w:p>
    <w:p w14:paraId="3451732C" w14:textId="77777777" w:rsidR="00BB156C" w:rsidRPr="00C7210B" w:rsidRDefault="00BB156C" w:rsidP="00BB156C">
      <w:pPr>
        <w:rPr>
          <w:rFonts w:ascii="Courier New" w:hAnsi="Courier New" w:cs="Courier New"/>
          <w:lang w:val="id-ID"/>
        </w:rPr>
      </w:pPr>
      <w:r w:rsidRPr="00C7210B">
        <w:rPr>
          <w:rFonts w:ascii="Courier New" w:hAnsi="Courier New" w:cs="Courier New"/>
          <w:lang w:val="id-ID"/>
        </w:rPr>
        <w:lastRenderedPageBreak/>
        <w:t xml:space="preserve">                                  &amp;&amp; </w:t>
      </w:r>
      <w:proofErr w:type="spellStart"/>
      <w:r w:rsidRPr="00C7210B">
        <w:rPr>
          <w:rFonts w:ascii="Courier New" w:hAnsi="Courier New" w:cs="Courier New"/>
          <w:lang w:val="id-ID"/>
        </w:rPr>
        <w:t>prop_BST</w:t>
      </w:r>
      <w:proofErr w:type="spellEnd"/>
      <w:r w:rsidRPr="00C7210B">
        <w:rPr>
          <w:rFonts w:ascii="Courier New" w:hAnsi="Courier New" w:cs="Courier New"/>
          <w:lang w:val="id-ID"/>
        </w:rPr>
        <w:t>' r</w:t>
      </w:r>
    </w:p>
    <w:p w14:paraId="33BC24F8" w14:textId="77777777" w:rsidR="00BB156C" w:rsidRPr="00C7210B" w:rsidRDefault="00BB156C" w:rsidP="00BB156C">
      <w:pPr>
        <w:rPr>
          <w:rFonts w:ascii="Courier New" w:hAnsi="Courier New" w:cs="Courier New"/>
          <w:lang w:val="id-ID"/>
        </w:rPr>
      </w:pPr>
      <w:proofErr w:type="spellStart"/>
      <w:r w:rsidRPr="00C7210B">
        <w:rPr>
          <w:rFonts w:ascii="Courier New" w:hAnsi="Courier New" w:cs="Courier New"/>
          <w:lang w:val="id-ID"/>
        </w:rPr>
        <w:t>prop_BST</w:t>
      </w:r>
      <w:proofErr w:type="spellEnd"/>
      <w:r w:rsidRPr="00C7210B">
        <w:rPr>
          <w:rFonts w:ascii="Courier New" w:hAnsi="Courier New" w:cs="Courier New"/>
          <w:lang w:val="id-ID"/>
        </w:rPr>
        <w:t xml:space="preserve">' (T _ l x r@(T _ _ </w:t>
      </w:r>
      <w:proofErr w:type="spellStart"/>
      <w:r w:rsidRPr="00C7210B">
        <w:rPr>
          <w:rFonts w:ascii="Courier New" w:hAnsi="Courier New" w:cs="Courier New"/>
          <w:lang w:val="id-ID"/>
        </w:rPr>
        <w:t>xr</w:t>
      </w:r>
      <w:proofErr w:type="spellEnd"/>
      <w:r w:rsidRPr="00C7210B">
        <w:rPr>
          <w:rFonts w:ascii="Courier New" w:hAnsi="Courier New" w:cs="Courier New"/>
          <w:lang w:val="id-ID"/>
        </w:rPr>
        <w:t xml:space="preserve"> _)) = (x &lt; </w:t>
      </w:r>
      <w:proofErr w:type="spellStart"/>
      <w:r w:rsidRPr="00C7210B">
        <w:rPr>
          <w:rFonts w:ascii="Courier New" w:hAnsi="Courier New" w:cs="Courier New"/>
          <w:lang w:val="id-ID"/>
        </w:rPr>
        <w:t>xr</w:t>
      </w:r>
      <w:proofErr w:type="spellEnd"/>
      <w:r w:rsidRPr="00C7210B">
        <w:rPr>
          <w:rFonts w:ascii="Courier New" w:hAnsi="Courier New" w:cs="Courier New"/>
          <w:lang w:val="id-ID"/>
        </w:rPr>
        <w:t>)</w:t>
      </w:r>
    </w:p>
    <w:p w14:paraId="53E30A98" w14:textId="77777777" w:rsidR="00BB156C" w:rsidRPr="00C7210B" w:rsidRDefault="00BB156C" w:rsidP="00BB156C">
      <w:pPr>
        <w:rPr>
          <w:rFonts w:ascii="Courier New" w:hAnsi="Courier New" w:cs="Courier New"/>
          <w:lang w:val="id-ID"/>
        </w:rPr>
      </w:pPr>
      <w:r w:rsidRPr="00C7210B">
        <w:rPr>
          <w:rFonts w:ascii="Courier New" w:hAnsi="Courier New" w:cs="Courier New"/>
          <w:lang w:val="id-ID"/>
        </w:rPr>
        <w:t xml:space="preserve">                                  &amp;&amp; </w:t>
      </w:r>
      <w:proofErr w:type="spellStart"/>
      <w:r w:rsidRPr="00C7210B">
        <w:rPr>
          <w:rFonts w:ascii="Courier New" w:hAnsi="Courier New" w:cs="Courier New"/>
          <w:lang w:val="id-ID"/>
        </w:rPr>
        <w:t>prop_BST</w:t>
      </w:r>
      <w:proofErr w:type="spellEnd"/>
      <w:r w:rsidRPr="00C7210B">
        <w:rPr>
          <w:rFonts w:ascii="Courier New" w:hAnsi="Courier New" w:cs="Courier New"/>
          <w:lang w:val="id-ID"/>
        </w:rPr>
        <w:t>' l</w:t>
      </w:r>
    </w:p>
    <w:p w14:paraId="481A5484" w14:textId="77777777" w:rsidR="00BB156C" w:rsidRPr="00C7210B" w:rsidRDefault="00BB156C" w:rsidP="00BB156C">
      <w:pPr>
        <w:rPr>
          <w:rFonts w:ascii="Courier New" w:hAnsi="Courier New" w:cs="Courier New"/>
          <w:lang w:val="id-ID"/>
        </w:rPr>
      </w:pPr>
      <w:r w:rsidRPr="00C7210B">
        <w:rPr>
          <w:rFonts w:ascii="Courier New" w:hAnsi="Courier New" w:cs="Courier New"/>
          <w:lang w:val="id-ID"/>
        </w:rPr>
        <w:t xml:space="preserve">                                  &amp;&amp; </w:t>
      </w:r>
      <w:proofErr w:type="spellStart"/>
      <w:r w:rsidRPr="00C7210B">
        <w:rPr>
          <w:rFonts w:ascii="Courier New" w:hAnsi="Courier New" w:cs="Courier New"/>
          <w:lang w:val="id-ID"/>
        </w:rPr>
        <w:t>prop_BST</w:t>
      </w:r>
      <w:proofErr w:type="spellEnd"/>
      <w:r w:rsidRPr="00C7210B">
        <w:rPr>
          <w:rFonts w:ascii="Courier New" w:hAnsi="Courier New" w:cs="Courier New"/>
          <w:lang w:val="id-ID"/>
        </w:rPr>
        <w:t>' r</w:t>
      </w:r>
    </w:p>
    <w:p w14:paraId="352929FD" w14:textId="3CE64223" w:rsidR="00BB156C" w:rsidRPr="00C7210B" w:rsidRDefault="00BB156C" w:rsidP="00BB156C">
      <w:pPr>
        <w:rPr>
          <w:rFonts w:ascii="Courier New" w:hAnsi="Courier New" w:cs="Courier New"/>
          <w:lang w:val="id-ID"/>
        </w:rPr>
      </w:pPr>
      <w:proofErr w:type="spellStart"/>
      <w:r w:rsidRPr="00C7210B">
        <w:rPr>
          <w:rFonts w:ascii="Courier New" w:hAnsi="Courier New" w:cs="Courier New"/>
          <w:lang w:val="id-ID"/>
        </w:rPr>
        <w:t>prop_BST</w:t>
      </w:r>
      <w:proofErr w:type="spellEnd"/>
      <w:r w:rsidRPr="00C7210B">
        <w:rPr>
          <w:rFonts w:ascii="Courier New" w:hAnsi="Courier New" w:cs="Courier New"/>
          <w:lang w:val="id-ID"/>
        </w:rPr>
        <w:t xml:space="preserve">' (T _ l x r) = </w:t>
      </w:r>
      <w:proofErr w:type="spellStart"/>
      <w:r w:rsidRPr="00C7210B">
        <w:rPr>
          <w:rFonts w:ascii="Courier New" w:hAnsi="Courier New" w:cs="Courier New"/>
          <w:lang w:val="id-ID"/>
        </w:rPr>
        <w:t>prop_BST</w:t>
      </w:r>
      <w:proofErr w:type="spellEnd"/>
      <w:r w:rsidRPr="00C7210B">
        <w:rPr>
          <w:rFonts w:ascii="Courier New" w:hAnsi="Courier New" w:cs="Courier New"/>
          <w:lang w:val="id-ID"/>
        </w:rPr>
        <w:t xml:space="preserve">' l &amp;&amp; </w:t>
      </w:r>
      <w:proofErr w:type="spellStart"/>
      <w:r w:rsidRPr="00C7210B">
        <w:rPr>
          <w:rFonts w:ascii="Courier New" w:hAnsi="Courier New" w:cs="Courier New"/>
          <w:lang w:val="id-ID"/>
        </w:rPr>
        <w:t>prop_BST</w:t>
      </w:r>
      <w:proofErr w:type="spellEnd"/>
      <w:r w:rsidRPr="00C7210B">
        <w:rPr>
          <w:rFonts w:ascii="Courier New" w:hAnsi="Courier New" w:cs="Courier New"/>
          <w:lang w:val="id-ID"/>
        </w:rPr>
        <w:t xml:space="preserve">' r </w:t>
      </w:r>
    </w:p>
    <w:p w14:paraId="137079D9" w14:textId="68841BEB" w:rsidR="00BB156C" w:rsidRPr="00C7210B" w:rsidRDefault="00BB156C" w:rsidP="00BB156C">
      <w:pPr>
        <w:rPr>
          <w:rFonts w:ascii="Courier New" w:hAnsi="Courier New" w:cs="Courier New"/>
          <w:lang w:val="id-ID"/>
        </w:rPr>
      </w:pPr>
      <w:proofErr w:type="spellStart"/>
      <w:r w:rsidRPr="00C7210B">
        <w:rPr>
          <w:rFonts w:ascii="Courier New" w:hAnsi="Courier New" w:cs="Courier New"/>
          <w:lang w:val="id-ID"/>
        </w:rPr>
        <w:t>prop_BST</w:t>
      </w:r>
      <w:proofErr w:type="spellEnd"/>
      <w:r w:rsidRPr="00C7210B">
        <w:rPr>
          <w:rFonts w:ascii="Courier New" w:hAnsi="Courier New" w:cs="Courier New"/>
          <w:lang w:val="id-ID"/>
        </w:rPr>
        <w:t xml:space="preserve">' _ = </w:t>
      </w:r>
      <w:proofErr w:type="spellStart"/>
      <w:r w:rsidRPr="00C7210B">
        <w:rPr>
          <w:rFonts w:ascii="Courier New" w:hAnsi="Courier New" w:cs="Courier New"/>
          <w:lang w:val="id-ID"/>
        </w:rPr>
        <w:t>True</w:t>
      </w:r>
      <w:proofErr w:type="spellEnd"/>
    </w:p>
    <w:p w14:paraId="2F2FF318" w14:textId="0DCD39DA" w:rsidR="00BB156C" w:rsidRPr="00C7210B" w:rsidRDefault="00BB156C" w:rsidP="00BB156C">
      <w:pPr>
        <w:rPr>
          <w:lang w:val="id-ID"/>
        </w:rPr>
      </w:pPr>
      <w:r w:rsidRPr="00C7210B">
        <w:rPr>
          <w:lang w:val="id-ID"/>
        </w:rPr>
        <w:t xml:space="preserve">Fungsi ini merupakan kodifikasi dari karakteristik dari BST yang harus memiliki satu anak yang memiliki nilai yang lebih kecil dari akar dan satu anak yang memiliki nilai yang lebih besar dari akar. </w:t>
      </w:r>
      <w:proofErr w:type="spellStart"/>
      <w:r w:rsidRPr="00C7210B">
        <w:rPr>
          <w:lang w:val="id-ID"/>
        </w:rPr>
        <w:t>Liquid</w:t>
      </w:r>
      <w:proofErr w:type="spellEnd"/>
      <w:r w:rsidRPr="00C7210B">
        <w:rPr>
          <w:lang w:val="id-ID"/>
        </w:rPr>
        <w:t xml:space="preserve"> </w:t>
      </w:r>
      <w:proofErr w:type="spellStart"/>
      <w:r w:rsidRPr="00C7210B">
        <w:rPr>
          <w:lang w:val="id-ID"/>
        </w:rPr>
        <w:t>Haskell</w:t>
      </w:r>
      <w:proofErr w:type="spellEnd"/>
      <w:r w:rsidRPr="00C7210B">
        <w:rPr>
          <w:lang w:val="id-ID"/>
        </w:rPr>
        <w:t xml:space="preserve"> tidak mampu menerima fungsi </w:t>
      </w:r>
      <w:proofErr w:type="spellStart"/>
      <w:r w:rsidRPr="00C7210B">
        <w:rPr>
          <w:i/>
          <w:iCs/>
          <w:lang w:val="id-ID"/>
        </w:rPr>
        <w:t>measure</w:t>
      </w:r>
      <w:proofErr w:type="spellEnd"/>
      <w:r w:rsidRPr="00C7210B">
        <w:rPr>
          <w:i/>
          <w:iCs/>
          <w:lang w:val="id-ID"/>
        </w:rPr>
        <w:t xml:space="preserve"> </w:t>
      </w:r>
      <w:r w:rsidRPr="00C7210B">
        <w:rPr>
          <w:lang w:val="id-ID"/>
        </w:rPr>
        <w:t xml:space="preserve">yang memiliki parameter yang lebih dari satu sehingga fungsi ini harus ditulis secara </w:t>
      </w:r>
      <w:proofErr w:type="spellStart"/>
      <w:r w:rsidRPr="00C7210B">
        <w:rPr>
          <w:i/>
          <w:iCs/>
          <w:lang w:val="id-ID"/>
        </w:rPr>
        <w:t>recursive</w:t>
      </w:r>
      <w:proofErr w:type="spellEnd"/>
      <w:r w:rsidRPr="00C7210B">
        <w:rPr>
          <w:i/>
          <w:iCs/>
          <w:lang w:val="id-ID"/>
        </w:rPr>
        <w:t xml:space="preserve"> </w:t>
      </w:r>
      <w:r w:rsidRPr="00C7210B">
        <w:rPr>
          <w:lang w:val="id-ID"/>
        </w:rPr>
        <w:t>dan tidak menggunakan fungsi lain yang memiliki dua parameter untuk memudahkan penulisan kode.</w:t>
      </w:r>
      <w:r w:rsidR="005777EC" w:rsidRPr="00C7210B">
        <w:rPr>
          <w:lang w:val="id-ID"/>
        </w:rPr>
        <w:t xml:space="preserve"> Sudah ada fungsi </w:t>
      </w:r>
      <w:proofErr w:type="spellStart"/>
      <w:r w:rsidR="005777EC" w:rsidRPr="00C7210B">
        <w:rPr>
          <w:rFonts w:ascii="Courier New" w:hAnsi="Courier New" w:cs="Courier New"/>
          <w:lang w:val="id-ID"/>
        </w:rPr>
        <w:t>prop_BST</w:t>
      </w:r>
      <w:proofErr w:type="spellEnd"/>
      <w:r w:rsidR="005777EC" w:rsidRPr="00C7210B">
        <w:rPr>
          <w:lang w:val="id-ID"/>
        </w:rPr>
        <w:t xml:space="preserve"> yang digunakan untuk keperluan lain dalam program sehingga fungsi ini memiliki nama </w:t>
      </w:r>
      <w:proofErr w:type="spellStart"/>
      <w:r w:rsidR="005777EC" w:rsidRPr="00C7210B">
        <w:rPr>
          <w:rFonts w:ascii="Courier New" w:hAnsi="Courier New" w:cs="Courier New"/>
          <w:lang w:val="id-ID"/>
        </w:rPr>
        <w:t>prop_BST</w:t>
      </w:r>
      <w:proofErr w:type="spellEnd"/>
      <w:r w:rsidR="005777EC" w:rsidRPr="00C7210B">
        <w:rPr>
          <w:rFonts w:ascii="Courier New" w:hAnsi="Courier New" w:cs="Courier New"/>
          <w:lang w:val="id-ID"/>
        </w:rPr>
        <w:t>’</w:t>
      </w:r>
      <w:r w:rsidR="005777EC" w:rsidRPr="00C7210B">
        <w:rPr>
          <w:lang w:val="id-ID"/>
        </w:rPr>
        <w:t>.</w:t>
      </w:r>
    </w:p>
    <w:p w14:paraId="411CD0EE" w14:textId="0F068718" w:rsidR="005777EC" w:rsidRPr="00C7210B" w:rsidRDefault="005777EC" w:rsidP="00BB156C">
      <w:pPr>
        <w:rPr>
          <w:lang w:val="id-ID"/>
        </w:rPr>
      </w:pPr>
      <w:r w:rsidRPr="00C7210B">
        <w:rPr>
          <w:lang w:val="id-ID"/>
        </w:rPr>
        <w:t xml:space="preserve">Langkah selanjutnya adalah menggabungkan seluruh fungsi-fungsi pembantu tersebut menjadi sebuah fungsi yang padu yang melambangkan seluruh karakteristik dari RBT. Dalam langkah ini dibuat 3 fungsi untuk menggambarkan tiga kondisi pohon RBT yang dibutuhkan oleh fungsi-fungsi dalam program. Ketiga fungsi ini memiliki karakteristik yang ekuivalen dengan beberapa tipe pada kode </w:t>
      </w:r>
      <w:proofErr w:type="spellStart"/>
      <w:r w:rsidRPr="00C7210B">
        <w:rPr>
          <w:lang w:val="id-ID"/>
        </w:rPr>
        <w:t>Weiritch</w:t>
      </w:r>
      <w:proofErr w:type="spellEnd"/>
      <w:r w:rsidRPr="00C7210B">
        <w:rPr>
          <w:lang w:val="id-ID"/>
        </w:rPr>
        <w:t xml:space="preserve">. </w:t>
      </w:r>
    </w:p>
    <w:p w14:paraId="087967C2" w14:textId="51F36230" w:rsidR="005777EC" w:rsidRPr="00C7210B" w:rsidRDefault="005777EC" w:rsidP="00BB156C">
      <w:pPr>
        <w:rPr>
          <w:lang w:val="id-ID"/>
        </w:rPr>
      </w:pPr>
      <w:r w:rsidRPr="00C7210B">
        <w:rPr>
          <w:lang w:val="id-ID"/>
        </w:rPr>
        <w:t xml:space="preserve">Tipe CT dikodifikasi menjadi fungsi </w:t>
      </w:r>
      <w:proofErr w:type="spellStart"/>
      <w:r w:rsidRPr="00C7210B">
        <w:rPr>
          <w:rFonts w:ascii="Courier New" w:hAnsi="Courier New" w:cs="Courier New"/>
          <w:lang w:val="id-ID"/>
        </w:rPr>
        <w:t>prop_CT</w:t>
      </w:r>
      <w:proofErr w:type="spellEnd"/>
      <w:r w:rsidRPr="00C7210B">
        <w:rPr>
          <w:lang w:val="id-ID"/>
        </w:rPr>
        <w:t xml:space="preserve"> yang memiliki kode sebagaimana berikut:</w:t>
      </w:r>
    </w:p>
    <w:p w14:paraId="588E5DF2" w14:textId="2DDA8B25" w:rsidR="005777EC" w:rsidRPr="00C7210B" w:rsidRDefault="005777EC" w:rsidP="005777EC">
      <w:pPr>
        <w:rPr>
          <w:rFonts w:ascii="Courier New" w:hAnsi="Courier New" w:cs="Courier New"/>
          <w:lang w:val="id-ID"/>
        </w:rPr>
      </w:pPr>
      <w:r w:rsidRPr="00C7210B">
        <w:rPr>
          <w:rFonts w:ascii="Courier New" w:hAnsi="Courier New" w:cs="Courier New"/>
          <w:lang w:val="id-ID"/>
        </w:rPr>
        <w:t xml:space="preserve">{-@ </w:t>
      </w:r>
      <w:proofErr w:type="spellStart"/>
      <w:r w:rsidRPr="00C7210B">
        <w:rPr>
          <w:rFonts w:ascii="Courier New" w:hAnsi="Courier New" w:cs="Courier New"/>
          <w:lang w:val="id-ID"/>
        </w:rPr>
        <w:t>inline</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prop_CT</w:t>
      </w:r>
      <w:proofErr w:type="spellEnd"/>
      <w:r w:rsidRPr="00C7210B">
        <w:rPr>
          <w:rFonts w:ascii="Courier New" w:hAnsi="Courier New" w:cs="Courier New"/>
          <w:lang w:val="id-ID"/>
        </w:rPr>
        <w:t xml:space="preserve"> @-} </w:t>
      </w:r>
    </w:p>
    <w:p w14:paraId="68B6F3CA" w14:textId="77777777" w:rsidR="005777EC" w:rsidRPr="00C7210B" w:rsidRDefault="005777EC" w:rsidP="005777EC">
      <w:pPr>
        <w:rPr>
          <w:rFonts w:ascii="Courier New" w:hAnsi="Courier New" w:cs="Courier New"/>
          <w:lang w:val="id-ID"/>
        </w:rPr>
      </w:pPr>
      <w:proofErr w:type="spellStart"/>
      <w:r w:rsidRPr="00C7210B">
        <w:rPr>
          <w:rFonts w:ascii="Courier New" w:hAnsi="Courier New" w:cs="Courier New"/>
          <w:lang w:val="id-ID"/>
        </w:rPr>
        <w:t>prop_CT</w:t>
      </w:r>
      <w:proofErr w:type="spellEnd"/>
      <w:r w:rsidRPr="00C7210B">
        <w:rPr>
          <w:rFonts w:ascii="Courier New" w:hAnsi="Courier New" w:cs="Courier New"/>
          <w:lang w:val="id-ID"/>
        </w:rPr>
        <w:t xml:space="preserve"> :: (</w:t>
      </w:r>
      <w:proofErr w:type="spellStart"/>
      <w:r w:rsidRPr="00C7210B">
        <w:rPr>
          <w:rFonts w:ascii="Courier New" w:hAnsi="Courier New" w:cs="Courier New"/>
          <w:lang w:val="id-ID"/>
        </w:rPr>
        <w:t>Ord</w:t>
      </w:r>
      <w:proofErr w:type="spellEnd"/>
      <w:r w:rsidRPr="00C7210B">
        <w:rPr>
          <w:rFonts w:ascii="Courier New" w:hAnsi="Courier New" w:cs="Courier New"/>
          <w:lang w:val="id-ID"/>
        </w:rPr>
        <w:t xml:space="preserve"> a) =&gt; </w:t>
      </w:r>
      <w:proofErr w:type="spellStart"/>
      <w:r w:rsidRPr="00C7210B">
        <w:rPr>
          <w:rFonts w:ascii="Courier New" w:hAnsi="Courier New" w:cs="Courier New"/>
          <w:lang w:val="id-ID"/>
        </w:rPr>
        <w:t>RBSet</w:t>
      </w:r>
      <w:proofErr w:type="spellEnd"/>
      <w:r w:rsidRPr="00C7210B">
        <w:rPr>
          <w:rFonts w:ascii="Courier New" w:hAnsi="Courier New" w:cs="Courier New"/>
          <w:lang w:val="id-ID"/>
        </w:rPr>
        <w:t xml:space="preserve"> a -&gt; Bool</w:t>
      </w:r>
    </w:p>
    <w:p w14:paraId="4DB37548" w14:textId="77777777" w:rsidR="005777EC" w:rsidRPr="00C7210B" w:rsidRDefault="005777EC" w:rsidP="005777EC">
      <w:pPr>
        <w:rPr>
          <w:rFonts w:ascii="Courier New" w:hAnsi="Courier New" w:cs="Courier New"/>
          <w:lang w:val="id-ID"/>
        </w:rPr>
      </w:pPr>
      <w:proofErr w:type="spellStart"/>
      <w:r w:rsidRPr="00C7210B">
        <w:rPr>
          <w:rFonts w:ascii="Courier New" w:hAnsi="Courier New" w:cs="Courier New"/>
          <w:lang w:val="id-ID"/>
        </w:rPr>
        <w:t>prop_CT</w:t>
      </w:r>
      <w:proofErr w:type="spellEnd"/>
      <w:r w:rsidRPr="00C7210B">
        <w:rPr>
          <w:rFonts w:ascii="Courier New" w:hAnsi="Courier New" w:cs="Courier New"/>
          <w:lang w:val="id-ID"/>
        </w:rPr>
        <w:t xml:space="preserve"> t = </w:t>
      </w:r>
      <w:proofErr w:type="spellStart"/>
      <w:r w:rsidRPr="00C7210B">
        <w:rPr>
          <w:rFonts w:ascii="Courier New" w:hAnsi="Courier New" w:cs="Courier New"/>
          <w:lang w:val="id-ID"/>
        </w:rPr>
        <w:t>noSpecialColor</w:t>
      </w:r>
      <w:proofErr w:type="spellEnd"/>
      <w:r w:rsidRPr="00C7210B">
        <w:rPr>
          <w:rFonts w:ascii="Courier New" w:hAnsi="Courier New" w:cs="Courier New"/>
          <w:lang w:val="id-ID"/>
        </w:rPr>
        <w:t xml:space="preserve"> t </w:t>
      </w:r>
    </w:p>
    <w:p w14:paraId="78A73062" w14:textId="77777777" w:rsidR="005777EC" w:rsidRPr="00C7210B" w:rsidRDefault="005777EC" w:rsidP="005777EC">
      <w:pPr>
        <w:rPr>
          <w:rFonts w:ascii="Courier New" w:hAnsi="Courier New" w:cs="Courier New"/>
          <w:lang w:val="id-ID"/>
        </w:rPr>
      </w:pPr>
      <w:r w:rsidRPr="00C7210B">
        <w:rPr>
          <w:rFonts w:ascii="Courier New" w:hAnsi="Courier New" w:cs="Courier New"/>
          <w:lang w:val="id-ID"/>
        </w:rPr>
        <w:t xml:space="preserve">         &amp;&amp; </w:t>
      </w:r>
      <w:proofErr w:type="spellStart"/>
      <w:r w:rsidRPr="00C7210B">
        <w:rPr>
          <w:rFonts w:ascii="Courier New" w:hAnsi="Courier New" w:cs="Courier New"/>
          <w:lang w:val="id-ID"/>
        </w:rPr>
        <w:t>redChildIsBlack</w:t>
      </w:r>
      <w:proofErr w:type="spellEnd"/>
      <w:r w:rsidRPr="00C7210B">
        <w:rPr>
          <w:rFonts w:ascii="Courier New" w:hAnsi="Courier New" w:cs="Courier New"/>
          <w:lang w:val="id-ID"/>
        </w:rPr>
        <w:t xml:space="preserve"> t </w:t>
      </w:r>
    </w:p>
    <w:p w14:paraId="40F808A7" w14:textId="77777777" w:rsidR="005777EC" w:rsidRPr="00C7210B" w:rsidRDefault="005777EC" w:rsidP="005777EC">
      <w:pPr>
        <w:rPr>
          <w:rFonts w:ascii="Courier New" w:hAnsi="Courier New" w:cs="Courier New"/>
          <w:lang w:val="id-ID"/>
        </w:rPr>
      </w:pPr>
      <w:r w:rsidRPr="00C7210B">
        <w:rPr>
          <w:rFonts w:ascii="Courier New" w:hAnsi="Courier New" w:cs="Courier New"/>
          <w:lang w:val="id-ID"/>
        </w:rPr>
        <w:t xml:space="preserve">         &amp;&amp; </w:t>
      </w:r>
      <w:proofErr w:type="spellStart"/>
      <w:r w:rsidRPr="00C7210B">
        <w:rPr>
          <w:rFonts w:ascii="Courier New" w:hAnsi="Courier New" w:cs="Courier New"/>
          <w:lang w:val="id-ID"/>
        </w:rPr>
        <w:t>validBlackHeight</w:t>
      </w:r>
      <w:proofErr w:type="spellEnd"/>
      <w:r w:rsidRPr="00C7210B">
        <w:rPr>
          <w:rFonts w:ascii="Courier New" w:hAnsi="Courier New" w:cs="Courier New"/>
          <w:lang w:val="id-ID"/>
        </w:rPr>
        <w:t xml:space="preserve"> t</w:t>
      </w:r>
    </w:p>
    <w:p w14:paraId="010A9DB7" w14:textId="50439B5D" w:rsidR="005777EC" w:rsidRPr="00C7210B" w:rsidRDefault="005777EC" w:rsidP="005777EC">
      <w:pPr>
        <w:rPr>
          <w:rFonts w:ascii="Courier New" w:hAnsi="Courier New" w:cs="Courier New"/>
          <w:lang w:val="id-ID"/>
        </w:rPr>
      </w:pPr>
      <w:r w:rsidRPr="00C7210B">
        <w:rPr>
          <w:rFonts w:ascii="Courier New" w:hAnsi="Courier New" w:cs="Courier New"/>
          <w:lang w:val="id-ID"/>
        </w:rPr>
        <w:lastRenderedPageBreak/>
        <w:t xml:space="preserve">         &amp;&amp; </w:t>
      </w:r>
      <w:proofErr w:type="spellStart"/>
      <w:r w:rsidRPr="00C7210B">
        <w:rPr>
          <w:rFonts w:ascii="Courier New" w:hAnsi="Courier New" w:cs="Courier New"/>
          <w:lang w:val="id-ID"/>
        </w:rPr>
        <w:t>prop_BST</w:t>
      </w:r>
      <w:proofErr w:type="spellEnd"/>
      <w:r w:rsidRPr="00C7210B">
        <w:rPr>
          <w:rFonts w:ascii="Courier New" w:hAnsi="Courier New" w:cs="Courier New"/>
          <w:lang w:val="id-ID"/>
        </w:rPr>
        <w:t>' t</w:t>
      </w:r>
    </w:p>
    <w:p w14:paraId="4CAC1973" w14:textId="1158992F" w:rsidR="005777EC" w:rsidRPr="00C7210B" w:rsidRDefault="00490B54" w:rsidP="005777EC">
      <w:pPr>
        <w:rPr>
          <w:lang w:val="id-ID"/>
        </w:rPr>
      </w:pPr>
      <w:r w:rsidRPr="00C7210B">
        <w:rPr>
          <w:lang w:val="id-ID"/>
        </w:rPr>
        <w:t>Pohon yang memiliki karakteristik CT merupakan pohon yang memiliki properti warna, tinggi, BST, serta tidak memiliki warna spesial. Akar dari pohon ini bisa memiliki warna merah ataupun hitam.</w:t>
      </w:r>
    </w:p>
    <w:p w14:paraId="0EF95D12" w14:textId="79639BFC" w:rsidR="00490B54" w:rsidRPr="00C7210B" w:rsidRDefault="00490B54" w:rsidP="005777EC">
      <w:pPr>
        <w:rPr>
          <w:lang w:val="id-ID"/>
        </w:rPr>
      </w:pPr>
      <w:r w:rsidRPr="00C7210B">
        <w:rPr>
          <w:lang w:val="id-ID"/>
        </w:rPr>
        <w:t xml:space="preserve">Tipe </w:t>
      </w:r>
      <w:proofErr w:type="spellStart"/>
      <w:r w:rsidRPr="00C7210B">
        <w:rPr>
          <w:lang w:val="id-ID"/>
        </w:rPr>
        <w:t>RBSet</w:t>
      </w:r>
      <w:proofErr w:type="spellEnd"/>
      <w:r w:rsidRPr="00C7210B">
        <w:rPr>
          <w:lang w:val="id-ID"/>
        </w:rPr>
        <w:t xml:space="preserve"> memiliki karakteristik yang sama persis dengan tipe CT namun memiliki akar yang harus berwarna hitam. Oleh karena itu, karakteristik tersebut dikodifikasi menjadi fungsi </w:t>
      </w:r>
      <w:proofErr w:type="spellStart"/>
      <w:r w:rsidRPr="00C7210B">
        <w:rPr>
          <w:rFonts w:ascii="Courier New" w:hAnsi="Courier New" w:cs="Courier New"/>
          <w:lang w:val="id-ID"/>
        </w:rPr>
        <w:t>prop_RBSet</w:t>
      </w:r>
      <w:proofErr w:type="spellEnd"/>
      <w:r w:rsidRPr="00C7210B">
        <w:rPr>
          <w:lang w:val="id-ID"/>
        </w:rPr>
        <w:t xml:space="preserve"> yang memiliki </w:t>
      </w:r>
      <w:proofErr w:type="spellStart"/>
      <w:r w:rsidRPr="00C7210B">
        <w:rPr>
          <w:i/>
          <w:iCs/>
          <w:lang w:val="id-ID"/>
        </w:rPr>
        <w:t>syntax</w:t>
      </w:r>
      <w:proofErr w:type="spellEnd"/>
      <w:r w:rsidRPr="00C7210B">
        <w:rPr>
          <w:i/>
          <w:iCs/>
          <w:lang w:val="id-ID"/>
        </w:rPr>
        <w:t xml:space="preserve"> </w:t>
      </w:r>
      <w:r w:rsidRPr="00C7210B">
        <w:rPr>
          <w:lang w:val="id-ID"/>
        </w:rPr>
        <w:t>sebagaimana berikut:</w:t>
      </w:r>
    </w:p>
    <w:p w14:paraId="0623F6E7" w14:textId="2D14E4ED" w:rsidR="00490B54" w:rsidRPr="00C7210B" w:rsidRDefault="00490B54" w:rsidP="00490B54">
      <w:pPr>
        <w:rPr>
          <w:rFonts w:ascii="Courier New" w:hAnsi="Courier New" w:cs="Courier New"/>
          <w:lang w:val="id-ID"/>
        </w:rPr>
      </w:pPr>
      <w:r w:rsidRPr="00C7210B">
        <w:rPr>
          <w:rFonts w:ascii="Courier New" w:hAnsi="Courier New" w:cs="Courier New"/>
          <w:lang w:val="id-ID"/>
        </w:rPr>
        <w:t xml:space="preserve">{-@ </w:t>
      </w:r>
      <w:proofErr w:type="spellStart"/>
      <w:r w:rsidRPr="00C7210B">
        <w:rPr>
          <w:rFonts w:ascii="Courier New" w:hAnsi="Courier New" w:cs="Courier New"/>
          <w:lang w:val="id-ID"/>
        </w:rPr>
        <w:t>inline</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prop_RBSet</w:t>
      </w:r>
      <w:proofErr w:type="spellEnd"/>
      <w:r w:rsidRPr="00C7210B">
        <w:rPr>
          <w:rFonts w:ascii="Courier New" w:hAnsi="Courier New" w:cs="Courier New"/>
          <w:lang w:val="id-ID"/>
        </w:rPr>
        <w:t xml:space="preserve"> @-}</w:t>
      </w:r>
    </w:p>
    <w:p w14:paraId="2CC3B6E3" w14:textId="77777777" w:rsidR="00490B54" w:rsidRPr="00C7210B" w:rsidRDefault="00490B54" w:rsidP="00490B54">
      <w:pPr>
        <w:rPr>
          <w:rFonts w:ascii="Courier New" w:hAnsi="Courier New" w:cs="Courier New"/>
          <w:lang w:val="id-ID"/>
        </w:rPr>
      </w:pPr>
      <w:proofErr w:type="spellStart"/>
      <w:r w:rsidRPr="00C7210B">
        <w:rPr>
          <w:rFonts w:ascii="Courier New" w:hAnsi="Courier New" w:cs="Courier New"/>
          <w:lang w:val="id-ID"/>
        </w:rPr>
        <w:t>prop_RBSet</w:t>
      </w:r>
      <w:proofErr w:type="spellEnd"/>
      <w:r w:rsidRPr="00C7210B">
        <w:rPr>
          <w:rFonts w:ascii="Courier New" w:hAnsi="Courier New" w:cs="Courier New"/>
          <w:lang w:val="id-ID"/>
        </w:rPr>
        <w:t xml:space="preserve"> :: (</w:t>
      </w:r>
      <w:proofErr w:type="spellStart"/>
      <w:r w:rsidRPr="00C7210B">
        <w:rPr>
          <w:rFonts w:ascii="Courier New" w:hAnsi="Courier New" w:cs="Courier New"/>
          <w:lang w:val="id-ID"/>
        </w:rPr>
        <w:t>Ord</w:t>
      </w:r>
      <w:proofErr w:type="spellEnd"/>
      <w:r w:rsidRPr="00C7210B">
        <w:rPr>
          <w:rFonts w:ascii="Courier New" w:hAnsi="Courier New" w:cs="Courier New"/>
          <w:lang w:val="id-ID"/>
        </w:rPr>
        <w:t xml:space="preserve"> a) =&gt; </w:t>
      </w:r>
      <w:proofErr w:type="spellStart"/>
      <w:r w:rsidRPr="00C7210B">
        <w:rPr>
          <w:rFonts w:ascii="Courier New" w:hAnsi="Courier New" w:cs="Courier New"/>
          <w:lang w:val="id-ID"/>
        </w:rPr>
        <w:t>RBSet</w:t>
      </w:r>
      <w:proofErr w:type="spellEnd"/>
      <w:r w:rsidRPr="00C7210B">
        <w:rPr>
          <w:rFonts w:ascii="Courier New" w:hAnsi="Courier New" w:cs="Courier New"/>
          <w:lang w:val="id-ID"/>
        </w:rPr>
        <w:t xml:space="preserve"> a -&gt; Bool</w:t>
      </w:r>
    </w:p>
    <w:p w14:paraId="7D641153" w14:textId="54FCEF86" w:rsidR="00490B54" w:rsidRPr="00C7210B" w:rsidRDefault="00490B54" w:rsidP="00490B54">
      <w:pPr>
        <w:rPr>
          <w:rFonts w:ascii="Courier New" w:hAnsi="Courier New" w:cs="Courier New"/>
          <w:lang w:val="id-ID"/>
        </w:rPr>
      </w:pPr>
      <w:proofErr w:type="spellStart"/>
      <w:r w:rsidRPr="00C7210B">
        <w:rPr>
          <w:rFonts w:ascii="Courier New" w:hAnsi="Courier New" w:cs="Courier New"/>
          <w:lang w:val="id-ID"/>
        </w:rPr>
        <w:t>prop_RBSet</w:t>
      </w:r>
      <w:proofErr w:type="spellEnd"/>
      <w:r w:rsidRPr="00C7210B">
        <w:rPr>
          <w:rFonts w:ascii="Courier New" w:hAnsi="Courier New" w:cs="Courier New"/>
          <w:lang w:val="id-ID"/>
        </w:rPr>
        <w:t xml:space="preserve"> t = </w:t>
      </w:r>
      <w:proofErr w:type="spellStart"/>
      <w:r w:rsidRPr="00C7210B">
        <w:rPr>
          <w:rFonts w:ascii="Courier New" w:hAnsi="Courier New" w:cs="Courier New"/>
          <w:lang w:val="id-ID"/>
        </w:rPr>
        <w:t>prop_CT</w:t>
      </w:r>
      <w:proofErr w:type="spellEnd"/>
      <w:r w:rsidRPr="00C7210B">
        <w:rPr>
          <w:rFonts w:ascii="Courier New" w:hAnsi="Courier New" w:cs="Courier New"/>
          <w:lang w:val="id-ID"/>
        </w:rPr>
        <w:t xml:space="preserve"> t &amp;&amp; </w:t>
      </w:r>
      <w:proofErr w:type="spellStart"/>
      <w:r w:rsidRPr="00C7210B">
        <w:rPr>
          <w:rFonts w:ascii="Courier New" w:hAnsi="Courier New" w:cs="Courier New"/>
          <w:lang w:val="id-ID"/>
        </w:rPr>
        <w:t>blackRoot</w:t>
      </w:r>
      <w:proofErr w:type="spellEnd"/>
      <w:r w:rsidRPr="00C7210B">
        <w:rPr>
          <w:rFonts w:ascii="Courier New" w:hAnsi="Courier New" w:cs="Courier New"/>
          <w:lang w:val="id-ID"/>
        </w:rPr>
        <w:t xml:space="preserve"> t</w:t>
      </w:r>
    </w:p>
    <w:p w14:paraId="3F735424" w14:textId="34D68C95" w:rsidR="00C6579B" w:rsidRPr="00C7210B" w:rsidRDefault="00490B54" w:rsidP="00C6579B">
      <w:pPr>
        <w:rPr>
          <w:lang w:val="id-ID"/>
        </w:rPr>
      </w:pPr>
      <w:r w:rsidRPr="00C7210B">
        <w:rPr>
          <w:lang w:val="id-ID"/>
        </w:rPr>
        <w:t xml:space="preserve">Kemudian dua tipe DT dan IR pada kode </w:t>
      </w:r>
      <w:proofErr w:type="spellStart"/>
      <w:r w:rsidRPr="00C7210B">
        <w:rPr>
          <w:lang w:val="id-ID"/>
        </w:rPr>
        <w:t>Weiritch</w:t>
      </w:r>
      <w:proofErr w:type="spellEnd"/>
      <w:r w:rsidRPr="00C7210B">
        <w:rPr>
          <w:lang w:val="id-ID"/>
        </w:rPr>
        <w:t xml:space="preserve"> digabungkan dalam sebuah fungsi</w:t>
      </w:r>
      <w:r w:rsidR="004A2312" w:rsidRPr="00C7210B">
        <w:rPr>
          <w:lang w:val="id-ID"/>
        </w:rPr>
        <w:t xml:space="preserve"> yaitu</w:t>
      </w:r>
      <w:r w:rsidRPr="00C7210B">
        <w:rPr>
          <w:lang w:val="id-ID"/>
        </w:rPr>
        <w:t xml:space="preserve"> </w:t>
      </w:r>
      <w:proofErr w:type="spellStart"/>
      <w:r w:rsidRPr="00C7210B">
        <w:rPr>
          <w:rFonts w:ascii="Courier New" w:hAnsi="Courier New" w:cs="Courier New"/>
          <w:lang w:val="id-ID"/>
        </w:rPr>
        <w:t>prop_IM</w:t>
      </w:r>
      <w:proofErr w:type="spellEnd"/>
      <w:r w:rsidRPr="00C7210B">
        <w:rPr>
          <w:lang w:val="id-ID"/>
        </w:rPr>
        <w:t xml:space="preserve"> (</w:t>
      </w:r>
      <w:proofErr w:type="spellStart"/>
      <w:r w:rsidRPr="00C7210B">
        <w:rPr>
          <w:i/>
          <w:iCs/>
          <w:lang w:val="id-ID"/>
        </w:rPr>
        <w:t>Intermediate</w:t>
      </w:r>
      <w:proofErr w:type="spellEnd"/>
      <w:r w:rsidRPr="00C7210B">
        <w:rPr>
          <w:lang w:val="id-ID"/>
        </w:rPr>
        <w:t>). Pohon ini merupakan pohon yang mematuhi properti tinggi dan BST namun tidak mematuhi properti warna di akar pohon. Seluruh akar dari pohon ini masih harus mematuhi properti warna tersebut.</w:t>
      </w:r>
      <w:r w:rsidR="005F4856" w:rsidRPr="00C7210B">
        <w:rPr>
          <w:lang w:val="id-ID"/>
        </w:rPr>
        <w:t xml:space="preserve"> Pohon ini juga tidak boleh memiliki warna spesial kecuali pada akar pohon.</w:t>
      </w:r>
    </w:p>
    <w:p w14:paraId="4366C3FF" w14:textId="1757BCC9" w:rsidR="00490B54" w:rsidRPr="00C7210B" w:rsidRDefault="00490B54" w:rsidP="00490B54">
      <w:pPr>
        <w:rPr>
          <w:rFonts w:ascii="Courier New" w:hAnsi="Courier New" w:cs="Courier New"/>
          <w:lang w:val="id-ID"/>
        </w:rPr>
      </w:pPr>
      <w:r w:rsidRPr="00C7210B">
        <w:rPr>
          <w:rFonts w:ascii="Courier New" w:hAnsi="Courier New" w:cs="Courier New"/>
          <w:lang w:val="id-ID"/>
        </w:rPr>
        <w:t xml:space="preserve">{-@ </w:t>
      </w:r>
      <w:proofErr w:type="spellStart"/>
      <w:r w:rsidRPr="00C7210B">
        <w:rPr>
          <w:rFonts w:ascii="Courier New" w:hAnsi="Courier New" w:cs="Courier New"/>
          <w:lang w:val="id-ID"/>
        </w:rPr>
        <w:t>inline</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prop_IM</w:t>
      </w:r>
      <w:proofErr w:type="spellEnd"/>
      <w:r w:rsidRPr="00C7210B">
        <w:rPr>
          <w:rFonts w:ascii="Courier New" w:hAnsi="Courier New" w:cs="Courier New"/>
          <w:lang w:val="id-ID"/>
        </w:rPr>
        <w:t xml:space="preserve"> @-}</w:t>
      </w:r>
    </w:p>
    <w:p w14:paraId="5879F7A9" w14:textId="77777777" w:rsidR="00490B54" w:rsidRPr="00C7210B" w:rsidRDefault="00490B54" w:rsidP="00490B54">
      <w:pPr>
        <w:rPr>
          <w:rFonts w:ascii="Courier New" w:hAnsi="Courier New" w:cs="Courier New"/>
          <w:lang w:val="id-ID"/>
        </w:rPr>
      </w:pPr>
      <w:proofErr w:type="spellStart"/>
      <w:r w:rsidRPr="00C7210B">
        <w:rPr>
          <w:rFonts w:ascii="Courier New" w:hAnsi="Courier New" w:cs="Courier New"/>
          <w:lang w:val="id-ID"/>
        </w:rPr>
        <w:t>prop_IM</w:t>
      </w:r>
      <w:proofErr w:type="spellEnd"/>
      <w:r w:rsidRPr="00C7210B">
        <w:rPr>
          <w:rFonts w:ascii="Courier New" w:hAnsi="Courier New" w:cs="Courier New"/>
          <w:lang w:val="id-ID"/>
        </w:rPr>
        <w:t xml:space="preserve"> t = </w:t>
      </w:r>
      <w:proofErr w:type="spellStart"/>
      <w:r w:rsidRPr="00C7210B">
        <w:rPr>
          <w:rFonts w:ascii="Courier New" w:hAnsi="Courier New" w:cs="Courier New"/>
          <w:lang w:val="id-ID"/>
        </w:rPr>
        <w:t>noSpecialChild</w:t>
      </w:r>
      <w:proofErr w:type="spellEnd"/>
      <w:r w:rsidRPr="00C7210B">
        <w:rPr>
          <w:rFonts w:ascii="Courier New" w:hAnsi="Courier New" w:cs="Courier New"/>
          <w:lang w:val="id-ID"/>
        </w:rPr>
        <w:t xml:space="preserve"> t </w:t>
      </w:r>
    </w:p>
    <w:p w14:paraId="5A1EE90E" w14:textId="77777777" w:rsidR="00490B54" w:rsidRPr="00C7210B" w:rsidRDefault="00490B54" w:rsidP="00490B54">
      <w:pPr>
        <w:rPr>
          <w:rFonts w:ascii="Courier New" w:hAnsi="Courier New" w:cs="Courier New"/>
          <w:lang w:val="id-ID"/>
        </w:rPr>
      </w:pPr>
      <w:r w:rsidRPr="00C7210B">
        <w:rPr>
          <w:rFonts w:ascii="Courier New" w:hAnsi="Courier New" w:cs="Courier New"/>
          <w:lang w:val="id-ID"/>
        </w:rPr>
        <w:t xml:space="preserve">         &amp;&amp; </w:t>
      </w:r>
      <w:proofErr w:type="spellStart"/>
      <w:r w:rsidRPr="00C7210B">
        <w:rPr>
          <w:rFonts w:ascii="Courier New" w:hAnsi="Courier New" w:cs="Courier New"/>
          <w:lang w:val="id-ID"/>
        </w:rPr>
        <w:t>redChildIsBlackNT</w:t>
      </w:r>
      <w:proofErr w:type="spellEnd"/>
      <w:r w:rsidRPr="00C7210B">
        <w:rPr>
          <w:rFonts w:ascii="Courier New" w:hAnsi="Courier New" w:cs="Courier New"/>
          <w:lang w:val="id-ID"/>
        </w:rPr>
        <w:t xml:space="preserve"> t </w:t>
      </w:r>
    </w:p>
    <w:p w14:paraId="4655B6BE" w14:textId="77777777" w:rsidR="005F4856" w:rsidRPr="00C7210B" w:rsidRDefault="00490B54" w:rsidP="005F4856">
      <w:pPr>
        <w:rPr>
          <w:rFonts w:ascii="Courier New" w:hAnsi="Courier New" w:cs="Courier New"/>
          <w:lang w:val="id-ID"/>
        </w:rPr>
      </w:pPr>
      <w:r w:rsidRPr="00C7210B">
        <w:rPr>
          <w:rFonts w:ascii="Courier New" w:hAnsi="Courier New" w:cs="Courier New"/>
          <w:lang w:val="id-ID"/>
        </w:rPr>
        <w:t xml:space="preserve">         &amp;&amp; </w:t>
      </w:r>
      <w:proofErr w:type="spellStart"/>
      <w:r w:rsidRPr="00C7210B">
        <w:rPr>
          <w:rFonts w:ascii="Courier New" w:hAnsi="Courier New" w:cs="Courier New"/>
          <w:lang w:val="id-ID"/>
        </w:rPr>
        <w:t>validBlackHeight</w:t>
      </w:r>
      <w:proofErr w:type="spellEnd"/>
      <w:r w:rsidRPr="00C7210B">
        <w:rPr>
          <w:rFonts w:ascii="Courier New" w:hAnsi="Courier New" w:cs="Courier New"/>
          <w:lang w:val="id-ID"/>
        </w:rPr>
        <w:t xml:space="preserve"> t</w:t>
      </w:r>
    </w:p>
    <w:p w14:paraId="2E49AC80" w14:textId="62B05372" w:rsidR="00490B54" w:rsidRPr="00C7210B" w:rsidRDefault="005F4856" w:rsidP="005F4856">
      <w:pPr>
        <w:rPr>
          <w:rFonts w:ascii="Courier New" w:hAnsi="Courier New" w:cs="Courier New"/>
          <w:lang w:val="id-ID"/>
        </w:rPr>
      </w:pPr>
      <w:r w:rsidRPr="00C7210B">
        <w:rPr>
          <w:rFonts w:ascii="Courier New" w:hAnsi="Courier New" w:cs="Courier New"/>
          <w:lang w:val="id-ID"/>
        </w:rPr>
        <w:t xml:space="preserve">         &amp;&amp; </w:t>
      </w:r>
      <w:proofErr w:type="spellStart"/>
      <w:r w:rsidRPr="00C7210B">
        <w:rPr>
          <w:rFonts w:ascii="Courier New" w:hAnsi="Courier New" w:cs="Courier New"/>
          <w:lang w:val="id-ID"/>
        </w:rPr>
        <w:t>prop_BST</w:t>
      </w:r>
      <w:proofErr w:type="spellEnd"/>
      <w:r w:rsidRPr="00C7210B">
        <w:rPr>
          <w:rFonts w:ascii="Courier New" w:hAnsi="Courier New" w:cs="Courier New"/>
          <w:lang w:val="id-ID"/>
        </w:rPr>
        <w:t>' t</w:t>
      </w:r>
    </w:p>
    <w:p w14:paraId="7A6515D6" w14:textId="77777777" w:rsidR="005F4856" w:rsidRPr="00C7210B" w:rsidRDefault="005F4856" w:rsidP="005F4856">
      <w:pPr>
        <w:rPr>
          <w:lang w:val="id-ID"/>
        </w:rPr>
      </w:pPr>
      <w:r w:rsidRPr="00C7210B">
        <w:rPr>
          <w:lang w:val="id-ID"/>
        </w:rPr>
        <w:t xml:space="preserve">Untuk memperindah penulisan spesifikasi serta membuat fungsi-fungsi ini menjadi tipe seperti yang tertulis pada kode </w:t>
      </w:r>
      <w:proofErr w:type="spellStart"/>
      <w:r w:rsidRPr="00C7210B">
        <w:rPr>
          <w:lang w:val="id-ID"/>
        </w:rPr>
        <w:t>Weiritch</w:t>
      </w:r>
      <w:proofErr w:type="spellEnd"/>
      <w:r w:rsidRPr="00C7210B">
        <w:rPr>
          <w:lang w:val="id-ID"/>
        </w:rPr>
        <w:t xml:space="preserve">, dibuat beberapa </w:t>
      </w:r>
      <w:r w:rsidRPr="00C7210B">
        <w:rPr>
          <w:i/>
          <w:iCs/>
          <w:lang w:val="id-ID"/>
        </w:rPr>
        <w:t xml:space="preserve">alias </w:t>
      </w:r>
      <w:r w:rsidRPr="00C7210B">
        <w:rPr>
          <w:lang w:val="id-ID"/>
        </w:rPr>
        <w:t>untuk melakukan hal tersebut.</w:t>
      </w:r>
    </w:p>
    <w:p w14:paraId="4D290204" w14:textId="1303A310" w:rsidR="005F4856" w:rsidRPr="00C7210B" w:rsidRDefault="005F4856" w:rsidP="005F4856">
      <w:pPr>
        <w:rPr>
          <w:rFonts w:ascii="Courier New" w:hAnsi="Courier New" w:cs="Courier New"/>
          <w:lang w:val="id-ID"/>
        </w:rPr>
      </w:pPr>
      <w:r w:rsidRPr="00C7210B">
        <w:rPr>
          <w:rFonts w:ascii="Courier New" w:hAnsi="Courier New" w:cs="Courier New"/>
          <w:lang w:val="id-ID"/>
        </w:rPr>
        <w:t xml:space="preserve">{-@ </w:t>
      </w:r>
      <w:proofErr w:type="spellStart"/>
      <w:r w:rsidRPr="00C7210B">
        <w:rPr>
          <w:rFonts w:ascii="Courier New" w:hAnsi="Courier New" w:cs="Courier New"/>
          <w:lang w:val="id-ID"/>
        </w:rPr>
        <w:t>type</w:t>
      </w:r>
      <w:proofErr w:type="spellEnd"/>
      <w:r w:rsidRPr="00C7210B">
        <w:rPr>
          <w:rFonts w:ascii="Courier New" w:hAnsi="Courier New" w:cs="Courier New"/>
          <w:lang w:val="id-ID"/>
        </w:rPr>
        <w:t xml:space="preserve"> RT a = {</w:t>
      </w:r>
      <w:proofErr w:type="spellStart"/>
      <w:r w:rsidRPr="00C7210B">
        <w:rPr>
          <w:rFonts w:ascii="Courier New" w:hAnsi="Courier New" w:cs="Courier New"/>
          <w:lang w:val="id-ID"/>
        </w:rPr>
        <w:t>v:RBSet</w:t>
      </w:r>
      <w:proofErr w:type="spellEnd"/>
      <w:r w:rsidRPr="00C7210B">
        <w:rPr>
          <w:rFonts w:ascii="Courier New" w:hAnsi="Courier New" w:cs="Courier New"/>
          <w:lang w:val="id-ID"/>
        </w:rPr>
        <w:t xml:space="preserve"> a | </w:t>
      </w:r>
      <w:proofErr w:type="spellStart"/>
      <w:r w:rsidRPr="00C7210B">
        <w:rPr>
          <w:rFonts w:ascii="Courier New" w:hAnsi="Courier New" w:cs="Courier New"/>
          <w:lang w:val="id-ID"/>
        </w:rPr>
        <w:t>prop_RBSet</w:t>
      </w:r>
      <w:proofErr w:type="spellEnd"/>
      <w:r w:rsidRPr="00C7210B">
        <w:rPr>
          <w:rFonts w:ascii="Courier New" w:hAnsi="Courier New" w:cs="Courier New"/>
          <w:lang w:val="id-ID"/>
        </w:rPr>
        <w:t xml:space="preserve"> v} @-}</w:t>
      </w:r>
    </w:p>
    <w:p w14:paraId="2C9AF98C" w14:textId="77777777" w:rsidR="005F4856" w:rsidRPr="00C7210B" w:rsidRDefault="005F4856" w:rsidP="005F4856">
      <w:pPr>
        <w:rPr>
          <w:rFonts w:ascii="Courier New" w:hAnsi="Courier New" w:cs="Courier New"/>
          <w:lang w:val="id-ID"/>
        </w:rPr>
      </w:pPr>
      <w:r w:rsidRPr="00C7210B">
        <w:rPr>
          <w:rFonts w:ascii="Courier New" w:hAnsi="Courier New" w:cs="Courier New"/>
          <w:lang w:val="id-ID"/>
        </w:rPr>
        <w:t xml:space="preserve">{-@ </w:t>
      </w:r>
      <w:proofErr w:type="spellStart"/>
      <w:r w:rsidRPr="00C7210B">
        <w:rPr>
          <w:rFonts w:ascii="Courier New" w:hAnsi="Courier New" w:cs="Courier New"/>
          <w:lang w:val="id-ID"/>
        </w:rPr>
        <w:t>type</w:t>
      </w:r>
      <w:proofErr w:type="spellEnd"/>
      <w:r w:rsidRPr="00C7210B">
        <w:rPr>
          <w:rFonts w:ascii="Courier New" w:hAnsi="Courier New" w:cs="Courier New"/>
          <w:lang w:val="id-ID"/>
        </w:rPr>
        <w:t xml:space="preserve"> CT a = {</w:t>
      </w:r>
      <w:proofErr w:type="spellStart"/>
      <w:r w:rsidRPr="00C7210B">
        <w:rPr>
          <w:rFonts w:ascii="Courier New" w:hAnsi="Courier New" w:cs="Courier New"/>
          <w:lang w:val="id-ID"/>
        </w:rPr>
        <w:t>v:RBSet</w:t>
      </w:r>
      <w:proofErr w:type="spellEnd"/>
      <w:r w:rsidRPr="00C7210B">
        <w:rPr>
          <w:rFonts w:ascii="Courier New" w:hAnsi="Courier New" w:cs="Courier New"/>
          <w:lang w:val="id-ID"/>
        </w:rPr>
        <w:t xml:space="preserve"> a | </w:t>
      </w:r>
      <w:proofErr w:type="spellStart"/>
      <w:r w:rsidRPr="00C7210B">
        <w:rPr>
          <w:rFonts w:ascii="Courier New" w:hAnsi="Courier New" w:cs="Courier New"/>
          <w:lang w:val="id-ID"/>
        </w:rPr>
        <w:t>prop_CT</w:t>
      </w:r>
      <w:proofErr w:type="spellEnd"/>
      <w:r w:rsidRPr="00C7210B">
        <w:rPr>
          <w:rFonts w:ascii="Courier New" w:hAnsi="Courier New" w:cs="Courier New"/>
          <w:lang w:val="id-ID"/>
        </w:rPr>
        <w:t xml:space="preserve"> v} @-}</w:t>
      </w:r>
    </w:p>
    <w:p w14:paraId="2C323FA7" w14:textId="2F52CD65" w:rsidR="005F4856" w:rsidRPr="00C7210B" w:rsidRDefault="005F4856" w:rsidP="005F4856">
      <w:pPr>
        <w:rPr>
          <w:rFonts w:ascii="Courier New" w:hAnsi="Courier New" w:cs="Courier New"/>
          <w:lang w:val="id-ID"/>
        </w:rPr>
      </w:pPr>
      <w:r w:rsidRPr="00C7210B">
        <w:rPr>
          <w:rFonts w:ascii="Courier New" w:hAnsi="Courier New" w:cs="Courier New"/>
          <w:lang w:val="id-ID"/>
        </w:rPr>
        <w:t xml:space="preserve">{-@ </w:t>
      </w:r>
      <w:proofErr w:type="spellStart"/>
      <w:r w:rsidRPr="00C7210B">
        <w:rPr>
          <w:rFonts w:ascii="Courier New" w:hAnsi="Courier New" w:cs="Courier New"/>
          <w:lang w:val="id-ID"/>
        </w:rPr>
        <w:t>type</w:t>
      </w:r>
      <w:proofErr w:type="spellEnd"/>
      <w:r w:rsidRPr="00C7210B">
        <w:rPr>
          <w:rFonts w:ascii="Courier New" w:hAnsi="Courier New" w:cs="Courier New"/>
          <w:lang w:val="id-ID"/>
        </w:rPr>
        <w:t xml:space="preserve"> IM a = {</w:t>
      </w:r>
      <w:proofErr w:type="spellStart"/>
      <w:r w:rsidRPr="00C7210B">
        <w:rPr>
          <w:rFonts w:ascii="Courier New" w:hAnsi="Courier New" w:cs="Courier New"/>
          <w:lang w:val="id-ID"/>
        </w:rPr>
        <w:t>v:RBSet</w:t>
      </w:r>
      <w:proofErr w:type="spellEnd"/>
      <w:r w:rsidRPr="00C7210B">
        <w:rPr>
          <w:rFonts w:ascii="Courier New" w:hAnsi="Courier New" w:cs="Courier New"/>
          <w:lang w:val="id-ID"/>
        </w:rPr>
        <w:t xml:space="preserve"> a | </w:t>
      </w:r>
      <w:proofErr w:type="spellStart"/>
      <w:r w:rsidRPr="00C7210B">
        <w:rPr>
          <w:rFonts w:ascii="Courier New" w:hAnsi="Courier New" w:cs="Courier New"/>
          <w:lang w:val="id-ID"/>
        </w:rPr>
        <w:t>prop_IM</w:t>
      </w:r>
      <w:proofErr w:type="spellEnd"/>
      <w:r w:rsidRPr="00C7210B">
        <w:rPr>
          <w:rFonts w:ascii="Courier New" w:hAnsi="Courier New" w:cs="Courier New"/>
          <w:lang w:val="id-ID"/>
        </w:rPr>
        <w:t xml:space="preserve"> v} @-}</w:t>
      </w:r>
    </w:p>
    <w:p w14:paraId="169E6799" w14:textId="20317CC6" w:rsidR="005F4856" w:rsidRPr="00C7210B" w:rsidRDefault="005F4856" w:rsidP="005F4856">
      <w:pPr>
        <w:rPr>
          <w:lang w:val="id-ID"/>
        </w:rPr>
      </w:pPr>
      <w:r w:rsidRPr="00C7210B">
        <w:rPr>
          <w:lang w:val="id-ID"/>
        </w:rPr>
        <w:lastRenderedPageBreak/>
        <w:t xml:space="preserve">Dengan kode seperti ini, kode yang membutuhkan properti-properti ini tidak harus memasukkan fungsi-fungsi tersebut dalam </w:t>
      </w:r>
      <w:proofErr w:type="spellStart"/>
      <w:r w:rsidRPr="00C7210B">
        <w:rPr>
          <w:i/>
          <w:iCs/>
          <w:lang w:val="id-ID"/>
        </w:rPr>
        <w:t>constraints</w:t>
      </w:r>
      <w:proofErr w:type="spellEnd"/>
      <w:r w:rsidRPr="00C7210B">
        <w:rPr>
          <w:i/>
          <w:iCs/>
          <w:lang w:val="id-ID"/>
        </w:rPr>
        <w:t xml:space="preserve"> </w:t>
      </w:r>
      <w:r w:rsidRPr="00C7210B">
        <w:rPr>
          <w:lang w:val="id-ID"/>
        </w:rPr>
        <w:t xml:space="preserve">namun cukup mengubah tipe dari pohon yang dibutuhkan dari </w:t>
      </w:r>
      <w:proofErr w:type="spellStart"/>
      <w:r w:rsidRPr="00C7210B">
        <w:rPr>
          <w:lang w:val="id-ID"/>
        </w:rPr>
        <w:t>RBSet</w:t>
      </w:r>
      <w:proofErr w:type="spellEnd"/>
      <w:r w:rsidRPr="00C7210B">
        <w:rPr>
          <w:lang w:val="id-ID"/>
        </w:rPr>
        <w:t xml:space="preserve"> menjadi tipe yang diinginkan</w:t>
      </w:r>
    </w:p>
    <w:p w14:paraId="258C8615" w14:textId="134B8CB1" w:rsidR="005F4856" w:rsidRPr="00C7210B" w:rsidRDefault="005F4856" w:rsidP="005F4856">
      <w:pPr>
        <w:pStyle w:val="Heading3"/>
        <w:rPr>
          <w:lang w:val="id-ID"/>
        </w:rPr>
      </w:pPr>
      <w:r w:rsidRPr="00C7210B">
        <w:rPr>
          <w:lang w:val="id-ID"/>
        </w:rPr>
        <w:t>Spesifikasi untuk Setiap Fungsi</w:t>
      </w:r>
    </w:p>
    <w:p w14:paraId="546126A2" w14:textId="663EEFC6" w:rsidR="00CD20D7" w:rsidRPr="00C7210B" w:rsidRDefault="00D756FB" w:rsidP="00CD20D7">
      <w:pPr>
        <w:rPr>
          <w:lang w:val="id-ID"/>
        </w:rPr>
      </w:pPr>
      <w:r w:rsidRPr="00C7210B">
        <w:rPr>
          <w:lang w:val="id-ID"/>
        </w:rPr>
        <w:t xml:space="preserve">Pada akhirnya langkah yang harus dilakukan setelah seluruh analisis yang telah dilakukan sebelumnya adalah menuliskan spesifikasi yang tepat untuk fungsi-fungsi pada sumber kode. Dua fungsi yang paling utama dalam sumber kode yang kita miliki adalah fungsi </w:t>
      </w:r>
      <w:proofErr w:type="spellStart"/>
      <w:r w:rsidRPr="00C7210B">
        <w:rPr>
          <w:rFonts w:ascii="Courier New" w:hAnsi="Courier New" w:cs="Courier New"/>
          <w:lang w:val="id-ID"/>
        </w:rPr>
        <w:t>insert</w:t>
      </w:r>
      <w:proofErr w:type="spellEnd"/>
      <w:r w:rsidRPr="00C7210B">
        <w:rPr>
          <w:lang w:val="id-ID"/>
        </w:rPr>
        <w:t xml:space="preserve"> dan </w:t>
      </w:r>
      <w:proofErr w:type="spellStart"/>
      <w:r w:rsidRPr="00C7210B">
        <w:rPr>
          <w:rFonts w:ascii="Courier New" w:hAnsi="Courier New" w:cs="Courier New"/>
          <w:lang w:val="id-ID"/>
        </w:rPr>
        <w:t>delete</w:t>
      </w:r>
      <w:proofErr w:type="spellEnd"/>
      <w:r w:rsidRPr="00C7210B">
        <w:rPr>
          <w:lang w:val="id-ID"/>
        </w:rPr>
        <w:t xml:space="preserve"> dan oleh karena itu fungsi-fungsi tersebut adalah fungsi yang harus memiliki spesifikasi yang sesuai dan juga lolos verifikasi. Oleh karena itu, peletakan spesifikasi dapat dimulai dari kedua fungsi tersebut kemudian dilanjutkan pada seluruh fungsi yang digunakan oleh kedua fungsi tersebut.</w:t>
      </w:r>
    </w:p>
    <w:p w14:paraId="17815AA5" w14:textId="4C64AFA6" w:rsidR="00D756FB" w:rsidRPr="00C7210B" w:rsidRDefault="00D756FB" w:rsidP="005E35E6">
      <w:pPr>
        <w:pStyle w:val="Heading4"/>
        <w:rPr>
          <w:lang w:val="id-ID"/>
        </w:rPr>
      </w:pPr>
      <w:r w:rsidRPr="00C7210B">
        <w:rPr>
          <w:lang w:val="id-ID"/>
        </w:rPr>
        <w:t xml:space="preserve">Fungsi </w:t>
      </w:r>
      <w:proofErr w:type="spellStart"/>
      <w:r w:rsidRPr="00C7210B">
        <w:rPr>
          <w:rFonts w:ascii="Courier New" w:hAnsi="Courier New" w:cs="Courier New"/>
          <w:lang w:val="id-ID"/>
        </w:rPr>
        <w:t>insert</w:t>
      </w:r>
      <w:proofErr w:type="spellEnd"/>
    </w:p>
    <w:p w14:paraId="4DB34B58" w14:textId="025E005D" w:rsidR="00D756FB" w:rsidRPr="00C7210B" w:rsidRDefault="00D756FB" w:rsidP="00D756FB">
      <w:pPr>
        <w:rPr>
          <w:lang w:val="id-ID"/>
        </w:rPr>
      </w:pPr>
      <w:r w:rsidRPr="00C7210B">
        <w:rPr>
          <w:lang w:val="id-ID"/>
        </w:rPr>
        <w:t xml:space="preserve">Pada dasarnya, penulisan spesifikasi yang menyatakan bahwa seluruh pohon yang menjadi masukan dan keluaran pada fungsi </w:t>
      </w:r>
      <w:proofErr w:type="spellStart"/>
      <w:r w:rsidRPr="00C7210B">
        <w:rPr>
          <w:rFonts w:ascii="Courier New" w:hAnsi="Courier New" w:cs="Courier New"/>
          <w:lang w:val="id-ID"/>
        </w:rPr>
        <w:t>insert</w:t>
      </w:r>
      <w:proofErr w:type="spellEnd"/>
      <w:r w:rsidRPr="00C7210B">
        <w:rPr>
          <w:lang w:val="id-ID"/>
        </w:rPr>
        <w:t xml:space="preserve"> seluruhnya harus memenuhi tiga propert</w:t>
      </w:r>
      <w:r w:rsidR="00580EEB" w:rsidRPr="00C7210B">
        <w:rPr>
          <w:lang w:val="id-ID"/>
        </w:rPr>
        <w:t>i</w:t>
      </w:r>
      <w:r w:rsidRPr="00C7210B">
        <w:rPr>
          <w:lang w:val="id-ID"/>
        </w:rPr>
        <w:t xml:space="preserve"> RBT sangat mudah. Seseorang cukup menggunakan seluruh fungsi pembantu yang dituliskan sebelumnya dan mengkodifikasi spesifikasi tersebut menjadi sebagaimana berikut:</w:t>
      </w:r>
    </w:p>
    <w:p w14:paraId="27741AC1" w14:textId="24D65376" w:rsidR="00D756FB" w:rsidRPr="00C7210B" w:rsidRDefault="00D756FB" w:rsidP="00D756FB">
      <w:pPr>
        <w:rPr>
          <w:rFonts w:ascii="Courier New" w:hAnsi="Courier New" w:cs="Courier New"/>
          <w:lang w:val="id-ID"/>
        </w:rPr>
      </w:pPr>
      <w:r w:rsidRPr="00C7210B">
        <w:rPr>
          <w:rFonts w:ascii="Courier New" w:hAnsi="Courier New" w:cs="Courier New"/>
          <w:lang w:val="id-ID"/>
        </w:rPr>
        <w:t xml:space="preserve">{-@ </w:t>
      </w:r>
      <w:proofErr w:type="spellStart"/>
      <w:r w:rsidRPr="00C7210B">
        <w:rPr>
          <w:rFonts w:ascii="Courier New" w:hAnsi="Courier New" w:cs="Courier New"/>
          <w:lang w:val="id-ID"/>
        </w:rPr>
        <w:t>insert</w:t>
      </w:r>
      <w:proofErr w:type="spellEnd"/>
      <w:r w:rsidRPr="00C7210B">
        <w:rPr>
          <w:rFonts w:ascii="Courier New" w:hAnsi="Courier New" w:cs="Courier New"/>
          <w:lang w:val="id-ID"/>
        </w:rPr>
        <w:t xml:space="preserve"> :: (</w:t>
      </w:r>
      <w:proofErr w:type="spellStart"/>
      <w:r w:rsidRPr="00C7210B">
        <w:rPr>
          <w:rFonts w:ascii="Courier New" w:hAnsi="Courier New" w:cs="Courier New"/>
          <w:lang w:val="id-ID"/>
        </w:rPr>
        <w:t>Ord</w:t>
      </w:r>
      <w:proofErr w:type="spellEnd"/>
      <w:r w:rsidRPr="00C7210B">
        <w:rPr>
          <w:rFonts w:ascii="Courier New" w:hAnsi="Courier New" w:cs="Courier New"/>
          <w:lang w:val="id-ID"/>
        </w:rPr>
        <w:t xml:space="preserve"> a) =&gt; a -&gt; RT a -&gt; RT a @-}</w:t>
      </w:r>
    </w:p>
    <w:p w14:paraId="4D4C8F30" w14:textId="6E909C0E" w:rsidR="00D756FB" w:rsidRPr="00C7210B" w:rsidRDefault="00D756FB" w:rsidP="00D756FB">
      <w:pPr>
        <w:rPr>
          <w:lang w:val="id-ID"/>
        </w:rPr>
      </w:pPr>
      <w:r w:rsidRPr="00C7210B">
        <w:rPr>
          <w:lang w:val="id-ID"/>
        </w:rPr>
        <w:t xml:space="preserve">Dapat terlihat bahwa spesifikasi ini menyatakan </w:t>
      </w:r>
      <w:r w:rsidR="00580EEB" w:rsidRPr="00C7210B">
        <w:rPr>
          <w:lang w:val="id-ID"/>
        </w:rPr>
        <w:t>bahwa</w:t>
      </w:r>
      <w:r w:rsidRPr="00C7210B">
        <w:rPr>
          <w:lang w:val="id-ID"/>
        </w:rPr>
        <w:t xml:space="preserve"> fungsi </w:t>
      </w:r>
      <w:proofErr w:type="spellStart"/>
      <w:r w:rsidRPr="00C7210B">
        <w:rPr>
          <w:rFonts w:ascii="Courier New" w:hAnsi="Courier New" w:cs="Courier New"/>
          <w:lang w:val="id-ID"/>
        </w:rPr>
        <w:t>insert</w:t>
      </w:r>
      <w:proofErr w:type="spellEnd"/>
      <w:r w:rsidRPr="00C7210B">
        <w:rPr>
          <w:lang w:val="id-ID"/>
        </w:rPr>
        <w:t xml:space="preserve"> menerima sebuah nilai bertipe nilai yang memiliki urutan dan juga sebuah pohon yang memenuhi seluruh properti RBT kemudian akan memberikan keluaran sebuah pohon yang juga memenuhi seluruh properti RBT. Jika </w:t>
      </w:r>
      <w:proofErr w:type="spellStart"/>
      <w:r w:rsidRPr="00C7210B">
        <w:rPr>
          <w:lang w:val="id-ID"/>
        </w:rPr>
        <w:t>Liquid</w:t>
      </w:r>
      <w:proofErr w:type="spellEnd"/>
      <w:r w:rsidRPr="00C7210B">
        <w:rPr>
          <w:lang w:val="id-ID"/>
        </w:rPr>
        <w:t xml:space="preserve"> </w:t>
      </w:r>
      <w:proofErr w:type="spellStart"/>
      <w:r w:rsidRPr="00C7210B">
        <w:rPr>
          <w:lang w:val="id-ID"/>
        </w:rPr>
        <w:t>Haskell</w:t>
      </w:r>
      <w:proofErr w:type="spellEnd"/>
      <w:r w:rsidRPr="00C7210B">
        <w:rPr>
          <w:lang w:val="id-ID"/>
        </w:rPr>
        <w:t xml:space="preserve"> mampu memverifikasi spesifikasi ini, maka tugas kita sudah selesai. Namun, </w:t>
      </w:r>
      <w:proofErr w:type="spellStart"/>
      <w:r w:rsidRPr="00C7210B">
        <w:rPr>
          <w:lang w:val="id-ID"/>
        </w:rPr>
        <w:t>Liquid</w:t>
      </w:r>
      <w:proofErr w:type="spellEnd"/>
      <w:r w:rsidRPr="00C7210B">
        <w:rPr>
          <w:lang w:val="id-ID"/>
        </w:rPr>
        <w:t xml:space="preserve"> </w:t>
      </w:r>
      <w:proofErr w:type="spellStart"/>
      <w:r w:rsidRPr="00C7210B">
        <w:rPr>
          <w:lang w:val="id-ID"/>
        </w:rPr>
        <w:t>Haskell</w:t>
      </w:r>
      <w:proofErr w:type="spellEnd"/>
      <w:r w:rsidRPr="00C7210B">
        <w:rPr>
          <w:lang w:val="id-ID"/>
        </w:rPr>
        <w:t xml:space="preserve"> mensyaratkan agar penulis spesifikasi juga menulis spesifikasi untuk seluruh fungsi yang digunakan oleh fungsi yang diverifikasi sehingga </w:t>
      </w:r>
      <w:r w:rsidR="003B0884" w:rsidRPr="00C7210B">
        <w:rPr>
          <w:lang w:val="id-ID"/>
        </w:rPr>
        <w:t>masih ada pekerjaan yang harus dilakukan.</w:t>
      </w:r>
    </w:p>
    <w:p w14:paraId="70675C81" w14:textId="2C3D306A" w:rsidR="003B0884" w:rsidRPr="00C7210B" w:rsidRDefault="00FD442B" w:rsidP="00D756FB">
      <w:pPr>
        <w:rPr>
          <w:lang w:val="id-ID"/>
        </w:rPr>
      </w:pPr>
      <w:r w:rsidRPr="00C7210B">
        <w:rPr>
          <w:lang w:val="id-ID"/>
        </w:rPr>
        <w:t xml:space="preserve">Fungsi </w:t>
      </w:r>
      <w:proofErr w:type="spellStart"/>
      <w:r w:rsidRPr="00C7210B">
        <w:rPr>
          <w:lang w:val="id-ID"/>
        </w:rPr>
        <w:t>insert</w:t>
      </w:r>
      <w:proofErr w:type="spellEnd"/>
      <w:r w:rsidRPr="00C7210B">
        <w:rPr>
          <w:lang w:val="id-ID"/>
        </w:rPr>
        <w:t xml:space="preserve"> memiliki </w:t>
      </w:r>
      <w:proofErr w:type="spellStart"/>
      <w:r w:rsidRPr="00C7210B">
        <w:rPr>
          <w:lang w:val="id-ID"/>
        </w:rPr>
        <w:t>syntax</w:t>
      </w:r>
      <w:proofErr w:type="spellEnd"/>
      <w:r w:rsidRPr="00C7210B">
        <w:rPr>
          <w:lang w:val="id-ID"/>
        </w:rPr>
        <w:t xml:space="preserve"> sebagaimana berikut:</w:t>
      </w:r>
    </w:p>
    <w:p w14:paraId="3C5FC79D" w14:textId="77777777" w:rsidR="00FD442B" w:rsidRPr="00C7210B" w:rsidRDefault="00FD442B" w:rsidP="00FD442B">
      <w:pPr>
        <w:rPr>
          <w:rFonts w:ascii="Courier New" w:hAnsi="Courier New" w:cs="Courier New"/>
          <w:lang w:val="id-ID"/>
        </w:rPr>
      </w:pPr>
      <w:proofErr w:type="spellStart"/>
      <w:r w:rsidRPr="00C7210B">
        <w:rPr>
          <w:rFonts w:ascii="Courier New" w:hAnsi="Courier New" w:cs="Courier New"/>
          <w:lang w:val="id-ID"/>
        </w:rPr>
        <w:lastRenderedPageBreak/>
        <w:t>insert</w:t>
      </w:r>
      <w:proofErr w:type="spellEnd"/>
      <w:r w:rsidRPr="00C7210B">
        <w:rPr>
          <w:rFonts w:ascii="Courier New" w:hAnsi="Courier New" w:cs="Courier New"/>
          <w:lang w:val="id-ID"/>
        </w:rPr>
        <w:t xml:space="preserve"> :: (</w:t>
      </w:r>
      <w:proofErr w:type="spellStart"/>
      <w:r w:rsidRPr="00C7210B">
        <w:rPr>
          <w:rFonts w:ascii="Courier New" w:hAnsi="Courier New" w:cs="Courier New"/>
          <w:lang w:val="id-ID"/>
        </w:rPr>
        <w:t>Ord</w:t>
      </w:r>
      <w:proofErr w:type="spellEnd"/>
      <w:r w:rsidRPr="00C7210B">
        <w:rPr>
          <w:rFonts w:ascii="Courier New" w:hAnsi="Courier New" w:cs="Courier New"/>
          <w:lang w:val="id-ID"/>
        </w:rPr>
        <w:t xml:space="preserve"> a) =&gt; a -&gt; </w:t>
      </w:r>
      <w:proofErr w:type="spellStart"/>
      <w:r w:rsidRPr="00C7210B">
        <w:rPr>
          <w:rFonts w:ascii="Courier New" w:hAnsi="Courier New" w:cs="Courier New"/>
          <w:lang w:val="id-ID"/>
        </w:rPr>
        <w:t>RBSet</w:t>
      </w:r>
      <w:proofErr w:type="spellEnd"/>
      <w:r w:rsidRPr="00C7210B">
        <w:rPr>
          <w:rFonts w:ascii="Courier New" w:hAnsi="Courier New" w:cs="Courier New"/>
          <w:lang w:val="id-ID"/>
        </w:rPr>
        <w:t xml:space="preserve"> a -&gt; </w:t>
      </w:r>
      <w:proofErr w:type="spellStart"/>
      <w:r w:rsidRPr="00C7210B">
        <w:rPr>
          <w:rFonts w:ascii="Courier New" w:hAnsi="Courier New" w:cs="Courier New"/>
          <w:lang w:val="id-ID"/>
        </w:rPr>
        <w:t>RBSet</w:t>
      </w:r>
      <w:proofErr w:type="spellEnd"/>
      <w:r w:rsidRPr="00C7210B">
        <w:rPr>
          <w:rFonts w:ascii="Courier New" w:hAnsi="Courier New" w:cs="Courier New"/>
          <w:lang w:val="id-ID"/>
        </w:rPr>
        <w:t xml:space="preserve"> a                    </w:t>
      </w:r>
    </w:p>
    <w:p w14:paraId="4179AB33" w14:textId="6294E927" w:rsidR="00FD442B" w:rsidRPr="00C7210B" w:rsidRDefault="00FD442B" w:rsidP="00FD442B">
      <w:pPr>
        <w:rPr>
          <w:rFonts w:ascii="Courier New" w:hAnsi="Courier New" w:cs="Courier New"/>
          <w:lang w:val="id-ID"/>
        </w:rPr>
      </w:pPr>
      <w:proofErr w:type="spellStart"/>
      <w:r w:rsidRPr="00C7210B">
        <w:rPr>
          <w:rFonts w:ascii="Courier New" w:hAnsi="Courier New" w:cs="Courier New"/>
          <w:lang w:val="id-ID"/>
        </w:rPr>
        <w:t>insert</w:t>
      </w:r>
      <w:proofErr w:type="spellEnd"/>
      <w:r w:rsidRPr="00C7210B">
        <w:rPr>
          <w:rFonts w:ascii="Courier New" w:hAnsi="Courier New" w:cs="Courier New"/>
          <w:lang w:val="id-ID"/>
        </w:rPr>
        <w:t xml:space="preserve"> x s = </w:t>
      </w:r>
      <w:proofErr w:type="spellStart"/>
      <w:r w:rsidR="00282199">
        <w:rPr>
          <w:rFonts w:ascii="Courier New" w:hAnsi="Courier New" w:cs="Courier New"/>
          <w:lang w:val="id-ID"/>
        </w:rPr>
        <w:t>blacken</w:t>
      </w:r>
      <w:proofErr w:type="spellEnd"/>
      <w:r w:rsidR="00282199">
        <w:rPr>
          <w:rFonts w:ascii="Courier New" w:hAnsi="Courier New" w:cs="Courier New"/>
          <w:lang w:val="id-ID"/>
        </w:rPr>
        <w:t>’</w:t>
      </w:r>
      <w:r w:rsidRPr="00C7210B">
        <w:rPr>
          <w:rFonts w:ascii="Courier New" w:hAnsi="Courier New" w:cs="Courier New"/>
          <w:lang w:val="id-ID"/>
        </w:rPr>
        <w:t xml:space="preserve"> (</w:t>
      </w:r>
      <w:proofErr w:type="spellStart"/>
      <w:r w:rsidRPr="00C7210B">
        <w:rPr>
          <w:rFonts w:ascii="Courier New" w:hAnsi="Courier New" w:cs="Courier New"/>
          <w:lang w:val="id-ID"/>
        </w:rPr>
        <w:t>ins</w:t>
      </w:r>
      <w:proofErr w:type="spellEnd"/>
      <w:r w:rsidRPr="00C7210B">
        <w:rPr>
          <w:rFonts w:ascii="Courier New" w:hAnsi="Courier New" w:cs="Courier New"/>
          <w:lang w:val="id-ID"/>
        </w:rPr>
        <w:t xml:space="preserve"> s) </w:t>
      </w:r>
    </w:p>
    <w:p w14:paraId="73A9A335" w14:textId="77777777" w:rsidR="00FD442B" w:rsidRPr="00C7210B" w:rsidRDefault="00FD442B" w:rsidP="00FD442B">
      <w:pPr>
        <w:rPr>
          <w:rFonts w:ascii="Courier New" w:hAnsi="Courier New" w:cs="Courier New"/>
          <w:lang w:val="id-ID"/>
        </w:rPr>
      </w:pPr>
      <w:r w:rsidRPr="00C7210B">
        <w:rPr>
          <w:rFonts w:ascii="Courier New" w:hAnsi="Courier New" w:cs="Courier New"/>
          <w:lang w:val="id-ID"/>
        </w:rPr>
        <w:t xml:space="preserve"> </w:t>
      </w:r>
      <w:proofErr w:type="spellStart"/>
      <w:r w:rsidRPr="00C7210B">
        <w:rPr>
          <w:rFonts w:ascii="Courier New" w:hAnsi="Courier New" w:cs="Courier New"/>
          <w:lang w:val="id-ID"/>
        </w:rPr>
        <w:t>where</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ins</w:t>
      </w:r>
      <w:proofErr w:type="spellEnd"/>
      <w:r w:rsidRPr="00C7210B">
        <w:rPr>
          <w:rFonts w:ascii="Courier New" w:hAnsi="Courier New" w:cs="Courier New"/>
          <w:lang w:val="id-ID"/>
        </w:rPr>
        <w:t xml:space="preserve"> E = T R E x E</w:t>
      </w:r>
    </w:p>
    <w:p w14:paraId="4DE726BB" w14:textId="77777777" w:rsidR="00FD442B" w:rsidRPr="00C7210B" w:rsidRDefault="00FD442B" w:rsidP="00FD442B">
      <w:pPr>
        <w:rPr>
          <w:rFonts w:ascii="Courier New" w:hAnsi="Courier New" w:cs="Courier New"/>
          <w:lang w:val="id-ID"/>
        </w:rPr>
      </w:pPr>
      <w:r w:rsidRPr="00C7210B">
        <w:rPr>
          <w:rFonts w:ascii="Courier New" w:hAnsi="Courier New" w:cs="Courier New"/>
          <w:lang w:val="id-ID"/>
        </w:rPr>
        <w:t xml:space="preserve">       </w:t>
      </w:r>
      <w:proofErr w:type="spellStart"/>
      <w:r w:rsidRPr="00C7210B">
        <w:rPr>
          <w:rFonts w:ascii="Courier New" w:hAnsi="Courier New" w:cs="Courier New"/>
          <w:lang w:val="id-ID"/>
        </w:rPr>
        <w:t>ins</w:t>
      </w:r>
      <w:proofErr w:type="spellEnd"/>
      <w:r w:rsidRPr="00C7210B">
        <w:rPr>
          <w:rFonts w:ascii="Courier New" w:hAnsi="Courier New" w:cs="Courier New"/>
          <w:lang w:val="id-ID"/>
        </w:rPr>
        <w:t xml:space="preserve"> s@(T </w:t>
      </w:r>
      <w:proofErr w:type="spellStart"/>
      <w:r w:rsidRPr="00C7210B">
        <w:rPr>
          <w:rFonts w:ascii="Courier New" w:hAnsi="Courier New" w:cs="Courier New"/>
          <w:lang w:val="id-ID"/>
        </w:rPr>
        <w:t>color</w:t>
      </w:r>
      <w:proofErr w:type="spellEnd"/>
      <w:r w:rsidRPr="00C7210B">
        <w:rPr>
          <w:rFonts w:ascii="Courier New" w:hAnsi="Courier New" w:cs="Courier New"/>
          <w:lang w:val="id-ID"/>
        </w:rPr>
        <w:t xml:space="preserve"> a y b) | x &lt; y     = </w:t>
      </w:r>
      <w:proofErr w:type="spellStart"/>
      <w:r w:rsidRPr="00C7210B">
        <w:rPr>
          <w:rFonts w:ascii="Courier New" w:hAnsi="Courier New" w:cs="Courier New"/>
          <w:lang w:val="id-ID"/>
        </w:rPr>
        <w:t>balance</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color</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ins</w:t>
      </w:r>
      <w:proofErr w:type="spellEnd"/>
      <w:r w:rsidRPr="00C7210B">
        <w:rPr>
          <w:rFonts w:ascii="Courier New" w:hAnsi="Courier New" w:cs="Courier New"/>
          <w:lang w:val="id-ID"/>
        </w:rPr>
        <w:t xml:space="preserve"> a) y b</w:t>
      </w:r>
    </w:p>
    <w:p w14:paraId="37C5C527" w14:textId="77777777" w:rsidR="00FD442B" w:rsidRPr="00C7210B" w:rsidRDefault="00FD442B" w:rsidP="00FD442B">
      <w:pPr>
        <w:rPr>
          <w:rFonts w:ascii="Courier New" w:hAnsi="Courier New" w:cs="Courier New"/>
          <w:lang w:val="id-ID"/>
        </w:rPr>
      </w:pPr>
      <w:r w:rsidRPr="00C7210B">
        <w:rPr>
          <w:rFonts w:ascii="Courier New" w:hAnsi="Courier New" w:cs="Courier New"/>
          <w:lang w:val="id-ID"/>
        </w:rPr>
        <w:t xml:space="preserve">                             | x &gt; y     = </w:t>
      </w:r>
      <w:proofErr w:type="spellStart"/>
      <w:r w:rsidRPr="00C7210B">
        <w:rPr>
          <w:rFonts w:ascii="Courier New" w:hAnsi="Courier New" w:cs="Courier New"/>
          <w:lang w:val="id-ID"/>
        </w:rPr>
        <w:t>balance</w:t>
      </w:r>
      <w:proofErr w:type="spellEnd"/>
      <w:r w:rsidRPr="00C7210B">
        <w:rPr>
          <w:rFonts w:ascii="Courier New" w:hAnsi="Courier New" w:cs="Courier New"/>
          <w:lang w:val="id-ID"/>
        </w:rPr>
        <w:t xml:space="preserve"> </w:t>
      </w:r>
      <w:proofErr w:type="spellStart"/>
      <w:r w:rsidRPr="00C7210B">
        <w:rPr>
          <w:rFonts w:ascii="Courier New" w:hAnsi="Courier New" w:cs="Courier New"/>
          <w:lang w:val="id-ID"/>
        </w:rPr>
        <w:t>color</w:t>
      </w:r>
      <w:proofErr w:type="spellEnd"/>
      <w:r w:rsidRPr="00C7210B">
        <w:rPr>
          <w:rFonts w:ascii="Courier New" w:hAnsi="Courier New" w:cs="Courier New"/>
          <w:lang w:val="id-ID"/>
        </w:rPr>
        <w:t xml:space="preserve"> a y (</w:t>
      </w:r>
      <w:proofErr w:type="spellStart"/>
      <w:r w:rsidRPr="00C7210B">
        <w:rPr>
          <w:rFonts w:ascii="Courier New" w:hAnsi="Courier New" w:cs="Courier New"/>
          <w:lang w:val="id-ID"/>
        </w:rPr>
        <w:t>ins</w:t>
      </w:r>
      <w:proofErr w:type="spellEnd"/>
      <w:r w:rsidRPr="00C7210B">
        <w:rPr>
          <w:rFonts w:ascii="Courier New" w:hAnsi="Courier New" w:cs="Courier New"/>
          <w:lang w:val="id-ID"/>
        </w:rPr>
        <w:t xml:space="preserve"> b)</w:t>
      </w:r>
    </w:p>
    <w:p w14:paraId="42771FAF" w14:textId="7BE03938" w:rsidR="00FD442B" w:rsidRPr="00C7210B" w:rsidRDefault="00FD442B" w:rsidP="00FD442B">
      <w:pPr>
        <w:rPr>
          <w:rFonts w:ascii="Courier New" w:hAnsi="Courier New" w:cs="Courier New"/>
          <w:lang w:val="id-ID"/>
        </w:rPr>
      </w:pPr>
      <w:r w:rsidRPr="00C7210B">
        <w:rPr>
          <w:rFonts w:ascii="Courier New" w:hAnsi="Courier New" w:cs="Courier New"/>
          <w:lang w:val="id-ID"/>
        </w:rPr>
        <w:t xml:space="preserve">                             | </w:t>
      </w:r>
      <w:proofErr w:type="spellStart"/>
      <w:r w:rsidRPr="00C7210B">
        <w:rPr>
          <w:rFonts w:ascii="Courier New" w:hAnsi="Courier New" w:cs="Courier New"/>
          <w:lang w:val="id-ID"/>
        </w:rPr>
        <w:t>otherwise</w:t>
      </w:r>
      <w:proofErr w:type="spellEnd"/>
      <w:r w:rsidRPr="00C7210B">
        <w:rPr>
          <w:rFonts w:ascii="Courier New" w:hAnsi="Courier New" w:cs="Courier New"/>
          <w:lang w:val="id-ID"/>
        </w:rPr>
        <w:t xml:space="preserve"> = s</w:t>
      </w:r>
    </w:p>
    <w:p w14:paraId="2922FA4E" w14:textId="0CB436C9" w:rsidR="00B75115" w:rsidRPr="00C7210B" w:rsidRDefault="00FD442B" w:rsidP="00FD442B">
      <w:pPr>
        <w:rPr>
          <w:lang w:val="id-ID"/>
        </w:rPr>
      </w:pPr>
      <w:r w:rsidRPr="00C7210B">
        <w:rPr>
          <w:lang w:val="id-ID"/>
        </w:rPr>
        <w:t xml:space="preserve">Fungsi ini menggunakan </w:t>
      </w:r>
      <w:r w:rsidR="00C377EB" w:rsidRPr="00C7210B">
        <w:rPr>
          <w:lang w:val="id-ID"/>
        </w:rPr>
        <w:t>2</w:t>
      </w:r>
      <w:r w:rsidRPr="00C7210B">
        <w:rPr>
          <w:lang w:val="id-ID"/>
        </w:rPr>
        <w:t xml:space="preserve"> buah fungsi yaitu </w:t>
      </w:r>
      <w:proofErr w:type="spellStart"/>
      <w:r w:rsidR="00282199">
        <w:rPr>
          <w:rFonts w:ascii="Courier New" w:hAnsi="Courier New" w:cs="Courier New"/>
          <w:lang w:val="id-ID"/>
        </w:rPr>
        <w:t>blacken</w:t>
      </w:r>
      <w:proofErr w:type="spellEnd"/>
      <w:r w:rsidR="00282199">
        <w:rPr>
          <w:rFonts w:ascii="Courier New" w:hAnsi="Courier New" w:cs="Courier New"/>
          <w:lang w:val="id-ID"/>
        </w:rPr>
        <w:t>’</w:t>
      </w:r>
      <w:r w:rsidRPr="00C7210B">
        <w:rPr>
          <w:lang w:val="id-ID"/>
        </w:rPr>
        <w:t xml:space="preserve"> dan </w:t>
      </w:r>
      <w:proofErr w:type="spellStart"/>
      <w:r w:rsidRPr="00C7210B">
        <w:rPr>
          <w:lang w:val="id-ID"/>
        </w:rPr>
        <w:t>ins</w:t>
      </w:r>
      <w:proofErr w:type="spellEnd"/>
      <w:r w:rsidRPr="00C7210B">
        <w:rPr>
          <w:lang w:val="id-ID"/>
        </w:rPr>
        <w:t xml:space="preserve">. Fungsi </w:t>
      </w:r>
      <w:proofErr w:type="spellStart"/>
      <w:r w:rsidRPr="00C7210B">
        <w:rPr>
          <w:lang w:val="id-ID"/>
        </w:rPr>
        <w:t>ins</w:t>
      </w:r>
      <w:proofErr w:type="spellEnd"/>
      <w:r w:rsidRPr="00C7210B">
        <w:rPr>
          <w:lang w:val="id-ID"/>
        </w:rPr>
        <w:t xml:space="preserve"> sebenarnya merupakan sebuah fungsi terpisah namun fungsi ini hanya dikenali dan digunakan oleh fungsi </w:t>
      </w:r>
      <w:proofErr w:type="spellStart"/>
      <w:r w:rsidRPr="00C7210B">
        <w:rPr>
          <w:lang w:val="id-ID"/>
        </w:rPr>
        <w:t>insert</w:t>
      </w:r>
      <w:proofErr w:type="spellEnd"/>
      <w:r w:rsidRPr="00C7210B">
        <w:rPr>
          <w:lang w:val="id-ID"/>
        </w:rPr>
        <w:t xml:space="preserve">. Dalam beberapa kasus </w:t>
      </w:r>
      <w:proofErr w:type="spellStart"/>
      <w:r w:rsidRPr="00C7210B">
        <w:rPr>
          <w:lang w:val="id-ID"/>
        </w:rPr>
        <w:t>Liquid</w:t>
      </w:r>
      <w:proofErr w:type="spellEnd"/>
      <w:r w:rsidRPr="00C7210B">
        <w:rPr>
          <w:lang w:val="id-ID"/>
        </w:rPr>
        <w:t xml:space="preserve"> </w:t>
      </w:r>
      <w:proofErr w:type="spellStart"/>
      <w:r w:rsidRPr="00C7210B">
        <w:rPr>
          <w:lang w:val="id-ID"/>
        </w:rPr>
        <w:t>Haskell</w:t>
      </w:r>
      <w:proofErr w:type="spellEnd"/>
      <w:r w:rsidRPr="00C7210B">
        <w:rPr>
          <w:lang w:val="id-ID"/>
        </w:rPr>
        <w:t xml:space="preserve"> tidak akan mengenali penggunaan eksklusif fungsi </w:t>
      </w:r>
      <w:proofErr w:type="spellStart"/>
      <w:r w:rsidRPr="00C7210B">
        <w:rPr>
          <w:lang w:val="id-ID"/>
        </w:rPr>
        <w:t>ins</w:t>
      </w:r>
      <w:proofErr w:type="spellEnd"/>
      <w:r w:rsidRPr="00C7210B">
        <w:rPr>
          <w:lang w:val="id-ID"/>
        </w:rPr>
        <w:t xml:space="preserve"> ini oleh fungsi </w:t>
      </w:r>
      <w:proofErr w:type="spellStart"/>
      <w:r w:rsidRPr="00C7210B">
        <w:rPr>
          <w:lang w:val="id-ID"/>
        </w:rPr>
        <w:t>insert</w:t>
      </w:r>
      <w:proofErr w:type="spellEnd"/>
      <w:r w:rsidRPr="00C7210B">
        <w:rPr>
          <w:lang w:val="id-ID"/>
        </w:rPr>
        <w:t xml:space="preserve"> namun dalam kasus ini hal itu tidak akan menimbulkan perbedaan. </w:t>
      </w:r>
      <w:r w:rsidR="00C00D1B" w:rsidRPr="00C7210B">
        <w:rPr>
          <w:lang w:val="id-ID"/>
        </w:rPr>
        <w:t xml:space="preserve">Sesuai dengan pembahasan pada </w:t>
      </w:r>
      <w:r w:rsidR="00C00D1B" w:rsidRPr="00C7210B">
        <w:rPr>
          <w:lang w:val="id-ID"/>
        </w:rPr>
        <w:fldChar w:fldCharType="begin"/>
      </w:r>
      <w:r w:rsidR="00C00D1B" w:rsidRPr="00C7210B">
        <w:rPr>
          <w:lang w:val="id-ID"/>
        </w:rPr>
        <w:instrText xml:space="preserve"> REF _Ref76774425 \r \h </w:instrText>
      </w:r>
      <w:r w:rsidR="00C00D1B" w:rsidRPr="00C7210B">
        <w:rPr>
          <w:lang w:val="id-ID"/>
        </w:rPr>
      </w:r>
      <w:r w:rsidR="00C00D1B" w:rsidRPr="00C7210B">
        <w:rPr>
          <w:lang w:val="id-ID"/>
        </w:rPr>
        <w:fldChar w:fldCharType="separate"/>
      </w:r>
      <w:r w:rsidR="00C00D1B" w:rsidRPr="00C7210B">
        <w:rPr>
          <w:lang w:val="id-ID"/>
        </w:rPr>
        <w:t>III.2.3</w:t>
      </w:r>
      <w:r w:rsidR="00C00D1B" w:rsidRPr="00C7210B">
        <w:rPr>
          <w:lang w:val="id-ID"/>
        </w:rPr>
        <w:fldChar w:fldCharType="end"/>
      </w:r>
      <w:r w:rsidR="00C00D1B" w:rsidRPr="00C7210B">
        <w:rPr>
          <w:lang w:val="id-ID"/>
        </w:rPr>
        <w:t xml:space="preserve">, dikarenakan struktur dari </w:t>
      </w:r>
      <w:proofErr w:type="spellStart"/>
      <w:r w:rsidR="00C00D1B" w:rsidRPr="00C7210B">
        <w:rPr>
          <w:i/>
          <w:iCs/>
          <w:lang w:val="id-ID"/>
        </w:rPr>
        <w:t>syntax</w:t>
      </w:r>
      <w:proofErr w:type="spellEnd"/>
      <w:r w:rsidR="00C00D1B" w:rsidRPr="00C7210B">
        <w:rPr>
          <w:i/>
          <w:iCs/>
          <w:lang w:val="id-ID"/>
        </w:rPr>
        <w:t xml:space="preserve"> </w:t>
      </w:r>
      <w:r w:rsidR="00C00D1B" w:rsidRPr="00C7210B">
        <w:rPr>
          <w:lang w:val="id-ID"/>
        </w:rPr>
        <w:t xml:space="preserve">dari fungsi </w:t>
      </w:r>
      <w:proofErr w:type="spellStart"/>
      <w:r w:rsidR="00C00D1B" w:rsidRPr="00C7210B">
        <w:rPr>
          <w:lang w:val="id-ID"/>
        </w:rPr>
        <w:t>insert</w:t>
      </w:r>
      <w:proofErr w:type="spellEnd"/>
      <w:r w:rsidR="00C00D1B" w:rsidRPr="00C7210B">
        <w:rPr>
          <w:lang w:val="id-ID"/>
        </w:rPr>
        <w:t xml:space="preserve">, maka fungsi </w:t>
      </w:r>
      <w:proofErr w:type="spellStart"/>
      <w:r w:rsidR="00C00D1B" w:rsidRPr="00C7210B">
        <w:rPr>
          <w:lang w:val="id-ID"/>
        </w:rPr>
        <w:t>ins</w:t>
      </w:r>
      <w:proofErr w:type="spellEnd"/>
      <w:r w:rsidR="00C00D1B" w:rsidRPr="00C7210B">
        <w:rPr>
          <w:lang w:val="id-ID"/>
        </w:rPr>
        <w:t xml:space="preserve"> akan menerima pohon yang dibatasi oleh </w:t>
      </w:r>
      <w:proofErr w:type="spellStart"/>
      <w:r w:rsidR="00C00D1B" w:rsidRPr="00C7210B">
        <w:rPr>
          <w:i/>
          <w:iCs/>
          <w:lang w:val="id-ID"/>
        </w:rPr>
        <w:t>precondition</w:t>
      </w:r>
      <w:proofErr w:type="spellEnd"/>
      <w:r w:rsidR="00C00D1B" w:rsidRPr="00C7210B">
        <w:rPr>
          <w:i/>
          <w:iCs/>
          <w:lang w:val="id-ID"/>
        </w:rPr>
        <w:t xml:space="preserve"> </w:t>
      </w:r>
      <w:r w:rsidR="00C00D1B" w:rsidRPr="00C7210B">
        <w:rPr>
          <w:lang w:val="id-ID"/>
        </w:rPr>
        <w:t xml:space="preserve">dari fungsi </w:t>
      </w:r>
      <w:proofErr w:type="spellStart"/>
      <w:r w:rsidR="00C00D1B" w:rsidRPr="00C7210B">
        <w:rPr>
          <w:lang w:val="id-ID"/>
        </w:rPr>
        <w:t>insert</w:t>
      </w:r>
      <w:proofErr w:type="spellEnd"/>
      <w:r w:rsidR="00C00D1B" w:rsidRPr="00C7210B">
        <w:rPr>
          <w:lang w:val="id-ID"/>
        </w:rPr>
        <w:t xml:space="preserve"> dan fungsi </w:t>
      </w:r>
      <w:proofErr w:type="spellStart"/>
      <w:r w:rsidR="00282199">
        <w:rPr>
          <w:lang w:val="id-ID"/>
        </w:rPr>
        <w:t>blacken</w:t>
      </w:r>
      <w:proofErr w:type="spellEnd"/>
      <w:r w:rsidR="00282199">
        <w:rPr>
          <w:lang w:val="id-ID"/>
        </w:rPr>
        <w:t>’</w:t>
      </w:r>
      <w:r w:rsidR="00C00D1B" w:rsidRPr="00C7210B">
        <w:rPr>
          <w:lang w:val="id-ID"/>
        </w:rPr>
        <w:t xml:space="preserve"> harus menghasilkan sebuah pohon yang memenuhi </w:t>
      </w:r>
      <w:proofErr w:type="spellStart"/>
      <w:r w:rsidR="00C00D1B" w:rsidRPr="00C7210B">
        <w:rPr>
          <w:i/>
          <w:iCs/>
          <w:lang w:val="id-ID"/>
        </w:rPr>
        <w:t>pos</w:t>
      </w:r>
      <w:r w:rsidR="00CD3F68" w:rsidRPr="00C7210B">
        <w:rPr>
          <w:i/>
          <w:iCs/>
          <w:lang w:val="id-ID"/>
        </w:rPr>
        <w:t>t</w:t>
      </w:r>
      <w:r w:rsidR="00C00D1B" w:rsidRPr="00C7210B">
        <w:rPr>
          <w:i/>
          <w:iCs/>
          <w:lang w:val="id-ID"/>
        </w:rPr>
        <w:t>condition</w:t>
      </w:r>
      <w:proofErr w:type="spellEnd"/>
      <w:r w:rsidR="00C00D1B" w:rsidRPr="00C7210B">
        <w:rPr>
          <w:i/>
          <w:iCs/>
          <w:lang w:val="id-ID"/>
        </w:rPr>
        <w:t xml:space="preserve"> </w:t>
      </w:r>
      <w:r w:rsidR="00C00D1B" w:rsidRPr="00C7210B">
        <w:rPr>
          <w:lang w:val="id-ID"/>
        </w:rPr>
        <w:t xml:space="preserve">dari fungsi </w:t>
      </w:r>
      <w:proofErr w:type="spellStart"/>
      <w:r w:rsidR="00C00D1B" w:rsidRPr="00C7210B">
        <w:rPr>
          <w:lang w:val="id-ID"/>
        </w:rPr>
        <w:t>insert</w:t>
      </w:r>
      <w:proofErr w:type="spellEnd"/>
      <w:r w:rsidR="00C00D1B" w:rsidRPr="00C7210B">
        <w:rPr>
          <w:lang w:val="id-ID"/>
        </w:rPr>
        <w:t xml:space="preserve">. </w:t>
      </w:r>
    </w:p>
    <w:p w14:paraId="64000FBB" w14:textId="303D01E4" w:rsidR="00FD442B" w:rsidRPr="00282199" w:rsidRDefault="00CD3F68" w:rsidP="00FD442B">
      <w:r w:rsidRPr="00C7210B">
        <w:rPr>
          <w:lang w:val="id-ID"/>
        </w:rPr>
        <w:t xml:space="preserve">Fungsi </w:t>
      </w:r>
      <w:proofErr w:type="spellStart"/>
      <w:r w:rsidRPr="00C7210B">
        <w:rPr>
          <w:lang w:val="id-ID"/>
        </w:rPr>
        <w:t>ins</w:t>
      </w:r>
      <w:proofErr w:type="spellEnd"/>
      <w:r w:rsidRPr="00C7210B">
        <w:rPr>
          <w:lang w:val="id-ID"/>
        </w:rPr>
        <w:t xml:space="preserve"> tidak harus memiliki </w:t>
      </w:r>
      <w:proofErr w:type="spellStart"/>
      <w:r w:rsidRPr="00C7210B">
        <w:rPr>
          <w:i/>
          <w:iCs/>
          <w:lang w:val="id-ID"/>
        </w:rPr>
        <w:t>precondition</w:t>
      </w:r>
      <w:proofErr w:type="spellEnd"/>
      <w:r w:rsidRPr="00C7210B">
        <w:rPr>
          <w:i/>
          <w:iCs/>
          <w:lang w:val="id-ID"/>
        </w:rPr>
        <w:t xml:space="preserve"> </w:t>
      </w:r>
      <w:r w:rsidRPr="00C7210B">
        <w:rPr>
          <w:lang w:val="id-ID"/>
        </w:rPr>
        <w:t xml:space="preserve">yang sama persis dengan fungsi </w:t>
      </w:r>
      <w:proofErr w:type="spellStart"/>
      <w:r w:rsidRPr="00C7210B">
        <w:rPr>
          <w:lang w:val="id-ID"/>
        </w:rPr>
        <w:t>insert</w:t>
      </w:r>
      <w:proofErr w:type="spellEnd"/>
      <w:r w:rsidRPr="00C7210B">
        <w:rPr>
          <w:lang w:val="id-ID"/>
        </w:rPr>
        <w:t xml:space="preserve"> namun fungsi tersebut harus memiliki </w:t>
      </w:r>
      <w:proofErr w:type="spellStart"/>
      <w:r w:rsidRPr="00C7210B">
        <w:rPr>
          <w:i/>
          <w:iCs/>
          <w:lang w:val="id-ID"/>
        </w:rPr>
        <w:t>precondition</w:t>
      </w:r>
      <w:proofErr w:type="spellEnd"/>
      <w:r w:rsidRPr="00C7210B">
        <w:rPr>
          <w:i/>
          <w:iCs/>
          <w:lang w:val="id-ID"/>
        </w:rPr>
        <w:t xml:space="preserve"> </w:t>
      </w:r>
      <w:r w:rsidRPr="00C7210B">
        <w:rPr>
          <w:lang w:val="id-ID"/>
        </w:rPr>
        <w:t xml:space="preserve">yang masih bisa dipenuhi oleh </w:t>
      </w:r>
      <w:proofErr w:type="spellStart"/>
      <w:r w:rsidRPr="00C7210B">
        <w:rPr>
          <w:i/>
          <w:iCs/>
          <w:lang w:val="id-ID"/>
        </w:rPr>
        <w:t>precondition</w:t>
      </w:r>
      <w:proofErr w:type="spellEnd"/>
      <w:r w:rsidRPr="00C7210B">
        <w:rPr>
          <w:i/>
          <w:iCs/>
          <w:lang w:val="id-ID"/>
        </w:rPr>
        <w:t xml:space="preserve"> </w:t>
      </w:r>
      <w:r w:rsidRPr="00C7210B">
        <w:rPr>
          <w:lang w:val="id-ID"/>
        </w:rPr>
        <w:t xml:space="preserve">dari fungsi </w:t>
      </w:r>
      <w:proofErr w:type="spellStart"/>
      <w:r w:rsidRPr="00C7210B">
        <w:rPr>
          <w:lang w:val="id-ID"/>
        </w:rPr>
        <w:t>insert</w:t>
      </w:r>
      <w:proofErr w:type="spellEnd"/>
      <w:r w:rsidRPr="00C7210B">
        <w:rPr>
          <w:lang w:val="id-ID"/>
        </w:rPr>
        <w:t xml:space="preserve">. Dengan kata lain, </w:t>
      </w:r>
      <w:proofErr w:type="spellStart"/>
      <w:r w:rsidRPr="00C7210B">
        <w:rPr>
          <w:i/>
          <w:iCs/>
          <w:lang w:val="id-ID"/>
        </w:rPr>
        <w:t>precondition</w:t>
      </w:r>
      <w:proofErr w:type="spellEnd"/>
      <w:r w:rsidRPr="00C7210B">
        <w:rPr>
          <w:i/>
          <w:iCs/>
          <w:lang w:val="id-ID"/>
        </w:rPr>
        <w:t xml:space="preserve"> </w:t>
      </w:r>
      <w:r w:rsidRPr="00C7210B">
        <w:rPr>
          <w:lang w:val="id-ID"/>
        </w:rPr>
        <w:t xml:space="preserve">dari fungsi </w:t>
      </w:r>
      <w:proofErr w:type="spellStart"/>
      <w:r w:rsidRPr="00C7210B">
        <w:rPr>
          <w:lang w:val="id-ID"/>
        </w:rPr>
        <w:t>ins</w:t>
      </w:r>
      <w:proofErr w:type="spellEnd"/>
      <w:r w:rsidRPr="00C7210B">
        <w:rPr>
          <w:lang w:val="id-ID"/>
        </w:rPr>
        <w:t xml:space="preserve"> </w:t>
      </w:r>
      <w:r w:rsidR="00550646" w:rsidRPr="00C7210B">
        <w:rPr>
          <w:lang w:val="id-ID"/>
        </w:rPr>
        <w:t>dapat ditulis menjadi jauh</w:t>
      </w:r>
      <w:r w:rsidRPr="00C7210B">
        <w:rPr>
          <w:lang w:val="id-ID"/>
        </w:rPr>
        <w:t xml:space="preserve"> lebih luas (</w:t>
      </w:r>
      <w:proofErr w:type="spellStart"/>
      <w:r w:rsidRPr="00C7210B">
        <w:rPr>
          <w:i/>
          <w:iCs/>
          <w:lang w:val="id-ID"/>
        </w:rPr>
        <w:t>super</w:t>
      </w:r>
      <w:r w:rsidR="00EF5387" w:rsidRPr="00C7210B">
        <w:rPr>
          <w:i/>
          <w:iCs/>
          <w:lang w:val="id-ID"/>
        </w:rPr>
        <w:t>type</w:t>
      </w:r>
      <w:proofErr w:type="spellEnd"/>
      <w:r w:rsidRPr="00C7210B">
        <w:rPr>
          <w:lang w:val="id-ID"/>
        </w:rPr>
        <w:t xml:space="preserve">) dari </w:t>
      </w:r>
      <w:proofErr w:type="spellStart"/>
      <w:r w:rsidRPr="00C7210B">
        <w:rPr>
          <w:i/>
          <w:iCs/>
          <w:lang w:val="id-ID"/>
        </w:rPr>
        <w:t>precondition</w:t>
      </w:r>
      <w:proofErr w:type="spellEnd"/>
      <w:r w:rsidRPr="00C7210B">
        <w:rPr>
          <w:i/>
          <w:iCs/>
          <w:lang w:val="id-ID"/>
        </w:rPr>
        <w:t xml:space="preserve"> </w:t>
      </w:r>
      <w:r w:rsidRPr="00C7210B">
        <w:rPr>
          <w:lang w:val="id-ID"/>
        </w:rPr>
        <w:t xml:space="preserve">fungsi </w:t>
      </w:r>
      <w:proofErr w:type="spellStart"/>
      <w:r w:rsidRPr="00C7210B">
        <w:rPr>
          <w:lang w:val="id-ID"/>
        </w:rPr>
        <w:t>insert</w:t>
      </w:r>
      <w:proofErr w:type="spellEnd"/>
      <w:r w:rsidRPr="00C7210B">
        <w:rPr>
          <w:lang w:val="id-ID"/>
        </w:rPr>
        <w:t xml:space="preserve">. Kebalikannya, fungsi </w:t>
      </w:r>
      <w:proofErr w:type="spellStart"/>
      <w:r w:rsidR="00282199">
        <w:rPr>
          <w:lang w:val="id-ID"/>
        </w:rPr>
        <w:t>blacken</w:t>
      </w:r>
      <w:proofErr w:type="spellEnd"/>
      <w:r w:rsidR="00282199">
        <w:rPr>
          <w:lang w:val="id-ID"/>
        </w:rPr>
        <w:t>’</w:t>
      </w:r>
      <w:r w:rsidRPr="00C7210B">
        <w:rPr>
          <w:lang w:val="id-ID"/>
        </w:rPr>
        <w:t xml:space="preserve"> harus menghasilkan pohon ya</w:t>
      </w:r>
      <w:r w:rsidR="00B75115" w:rsidRPr="00C7210B">
        <w:rPr>
          <w:lang w:val="id-ID"/>
        </w:rPr>
        <w:t xml:space="preserve">ng juga memenuhi seluruh </w:t>
      </w:r>
      <w:proofErr w:type="spellStart"/>
      <w:r w:rsidR="00B75115" w:rsidRPr="00C7210B">
        <w:rPr>
          <w:i/>
          <w:iCs/>
          <w:lang w:val="id-ID"/>
        </w:rPr>
        <w:t>postcondition</w:t>
      </w:r>
      <w:proofErr w:type="spellEnd"/>
      <w:r w:rsidR="00B75115" w:rsidRPr="00C7210B">
        <w:rPr>
          <w:i/>
          <w:iCs/>
          <w:lang w:val="id-ID"/>
        </w:rPr>
        <w:t xml:space="preserve"> </w:t>
      </w:r>
      <w:r w:rsidR="00B75115" w:rsidRPr="00C7210B">
        <w:rPr>
          <w:lang w:val="id-ID"/>
        </w:rPr>
        <w:t xml:space="preserve">dari fungsi </w:t>
      </w:r>
      <w:proofErr w:type="spellStart"/>
      <w:r w:rsidR="00B75115" w:rsidRPr="00C7210B">
        <w:rPr>
          <w:lang w:val="id-ID"/>
        </w:rPr>
        <w:t>insert</w:t>
      </w:r>
      <w:proofErr w:type="spellEnd"/>
      <w:r w:rsidR="00B75115" w:rsidRPr="00C7210B">
        <w:rPr>
          <w:lang w:val="id-ID"/>
        </w:rPr>
        <w:t xml:space="preserve">. Oleh karena itu, fungsi </w:t>
      </w:r>
      <w:proofErr w:type="spellStart"/>
      <w:r w:rsidR="00282199">
        <w:rPr>
          <w:lang w:val="id-ID"/>
        </w:rPr>
        <w:t>blacken</w:t>
      </w:r>
      <w:proofErr w:type="spellEnd"/>
      <w:r w:rsidR="00282199">
        <w:rPr>
          <w:lang w:val="id-ID"/>
        </w:rPr>
        <w:t>’</w:t>
      </w:r>
      <w:r w:rsidR="00B75115" w:rsidRPr="00C7210B">
        <w:rPr>
          <w:lang w:val="id-ID"/>
        </w:rPr>
        <w:t xml:space="preserve"> dapat memiliki </w:t>
      </w:r>
      <w:proofErr w:type="spellStart"/>
      <w:r w:rsidR="00B75115" w:rsidRPr="00C7210B">
        <w:rPr>
          <w:i/>
          <w:iCs/>
          <w:lang w:val="id-ID"/>
        </w:rPr>
        <w:t>postcondition</w:t>
      </w:r>
      <w:proofErr w:type="spellEnd"/>
      <w:r w:rsidR="00B75115" w:rsidRPr="00C7210B">
        <w:rPr>
          <w:i/>
          <w:iCs/>
          <w:lang w:val="id-ID"/>
        </w:rPr>
        <w:t xml:space="preserve"> </w:t>
      </w:r>
      <w:r w:rsidR="00B75115" w:rsidRPr="00C7210B">
        <w:rPr>
          <w:lang w:val="id-ID"/>
        </w:rPr>
        <w:t>yang jauh lebih sempit (</w:t>
      </w:r>
      <w:proofErr w:type="spellStart"/>
      <w:r w:rsidR="00B75115" w:rsidRPr="00C7210B">
        <w:rPr>
          <w:i/>
          <w:iCs/>
          <w:lang w:val="id-ID"/>
        </w:rPr>
        <w:t>sub</w:t>
      </w:r>
      <w:r w:rsidR="00EF5387" w:rsidRPr="00C7210B">
        <w:rPr>
          <w:i/>
          <w:iCs/>
          <w:lang w:val="id-ID"/>
        </w:rPr>
        <w:t>type</w:t>
      </w:r>
      <w:proofErr w:type="spellEnd"/>
      <w:r w:rsidR="00B75115" w:rsidRPr="00C7210B">
        <w:rPr>
          <w:lang w:val="id-ID"/>
        </w:rPr>
        <w:t xml:space="preserve">) dari </w:t>
      </w:r>
      <w:proofErr w:type="spellStart"/>
      <w:r w:rsidR="00B75115" w:rsidRPr="00C7210B">
        <w:rPr>
          <w:i/>
          <w:iCs/>
          <w:lang w:val="id-ID"/>
        </w:rPr>
        <w:t>postcondition</w:t>
      </w:r>
      <w:proofErr w:type="spellEnd"/>
      <w:r w:rsidR="00B75115" w:rsidRPr="00C7210B">
        <w:rPr>
          <w:i/>
          <w:iCs/>
          <w:lang w:val="id-ID"/>
        </w:rPr>
        <w:t xml:space="preserve"> </w:t>
      </w:r>
      <w:r w:rsidR="00B75115" w:rsidRPr="00C7210B">
        <w:rPr>
          <w:lang w:val="id-ID"/>
        </w:rPr>
        <w:t xml:space="preserve">fungsi </w:t>
      </w:r>
      <w:proofErr w:type="spellStart"/>
      <w:r w:rsidR="00B75115" w:rsidRPr="00C7210B">
        <w:rPr>
          <w:lang w:val="id-ID"/>
        </w:rPr>
        <w:t>insert</w:t>
      </w:r>
      <w:proofErr w:type="spellEnd"/>
      <w:r w:rsidR="00B75115" w:rsidRPr="00C7210B">
        <w:rPr>
          <w:lang w:val="id-ID"/>
        </w:rPr>
        <w:t>.</w:t>
      </w:r>
    </w:p>
    <w:p w14:paraId="798CE5DE" w14:textId="4E739263" w:rsidR="00EF5387" w:rsidRPr="00C7210B" w:rsidRDefault="00036508" w:rsidP="00FD442B">
      <w:pPr>
        <w:rPr>
          <w:lang w:val="id-ID"/>
        </w:rPr>
      </w:pPr>
      <w:r w:rsidRPr="00C7210B">
        <w:rPr>
          <w:lang w:val="id-ID"/>
        </w:rPr>
        <w:t xml:space="preserve">Fungsi </w:t>
      </w:r>
      <w:proofErr w:type="spellStart"/>
      <w:r w:rsidR="00282199">
        <w:rPr>
          <w:lang w:val="id-ID"/>
        </w:rPr>
        <w:t>blacken</w:t>
      </w:r>
      <w:proofErr w:type="spellEnd"/>
      <w:r w:rsidR="00282199">
        <w:rPr>
          <w:lang w:val="id-ID"/>
        </w:rPr>
        <w:t>’</w:t>
      </w:r>
      <w:r w:rsidRPr="00C7210B">
        <w:rPr>
          <w:lang w:val="id-ID"/>
        </w:rPr>
        <w:t xml:space="preserve"> memiliki </w:t>
      </w:r>
      <w:proofErr w:type="spellStart"/>
      <w:r w:rsidRPr="00C7210B">
        <w:rPr>
          <w:i/>
          <w:iCs/>
          <w:lang w:val="id-ID"/>
        </w:rPr>
        <w:t>syntax</w:t>
      </w:r>
      <w:proofErr w:type="spellEnd"/>
      <w:r w:rsidRPr="00C7210B">
        <w:rPr>
          <w:i/>
          <w:iCs/>
          <w:lang w:val="id-ID"/>
        </w:rPr>
        <w:t xml:space="preserve"> </w:t>
      </w:r>
      <w:r w:rsidRPr="00C7210B">
        <w:rPr>
          <w:lang w:val="id-ID"/>
        </w:rPr>
        <w:t>sebagaimana berikut:</w:t>
      </w:r>
    </w:p>
    <w:p w14:paraId="47259197" w14:textId="77777777" w:rsidR="00036508" w:rsidRPr="00C7210B" w:rsidRDefault="00036508" w:rsidP="00036508">
      <w:pPr>
        <w:rPr>
          <w:lang w:val="id-ID"/>
        </w:rPr>
      </w:pPr>
    </w:p>
    <w:p w14:paraId="0256AD7A" w14:textId="77777777" w:rsidR="00036508" w:rsidRPr="00C7210B" w:rsidRDefault="00036508" w:rsidP="00036508">
      <w:pPr>
        <w:rPr>
          <w:lang w:val="id-ID"/>
        </w:rPr>
      </w:pPr>
    </w:p>
    <w:p w14:paraId="22C9A53A" w14:textId="69AAA648" w:rsidR="00036508" w:rsidRPr="00C7210B" w:rsidRDefault="00282199" w:rsidP="00036508">
      <w:pPr>
        <w:rPr>
          <w:rFonts w:ascii="Courier New" w:hAnsi="Courier New" w:cs="Courier New"/>
          <w:lang w:val="id-ID"/>
        </w:rPr>
      </w:pPr>
      <w:proofErr w:type="spellStart"/>
      <w:r>
        <w:rPr>
          <w:rFonts w:ascii="Courier New" w:hAnsi="Courier New" w:cs="Courier New"/>
          <w:lang w:val="id-ID"/>
        </w:rPr>
        <w:lastRenderedPageBreak/>
        <w:t>blacken</w:t>
      </w:r>
      <w:proofErr w:type="spellEnd"/>
      <w:r>
        <w:rPr>
          <w:rFonts w:ascii="Courier New" w:hAnsi="Courier New" w:cs="Courier New"/>
          <w:lang w:val="id-ID"/>
        </w:rPr>
        <w:t>’</w:t>
      </w:r>
      <w:r w:rsidR="00036508" w:rsidRPr="00C7210B">
        <w:rPr>
          <w:rFonts w:ascii="Courier New" w:hAnsi="Courier New" w:cs="Courier New"/>
          <w:lang w:val="id-ID"/>
        </w:rPr>
        <w:t xml:space="preserve"> :: </w:t>
      </w:r>
      <w:proofErr w:type="spellStart"/>
      <w:r w:rsidR="00036508" w:rsidRPr="00C7210B">
        <w:rPr>
          <w:rFonts w:ascii="Courier New" w:hAnsi="Courier New" w:cs="Courier New"/>
          <w:lang w:val="id-ID"/>
        </w:rPr>
        <w:t>RBSet</w:t>
      </w:r>
      <w:proofErr w:type="spellEnd"/>
      <w:r w:rsidR="00036508" w:rsidRPr="00C7210B">
        <w:rPr>
          <w:rFonts w:ascii="Courier New" w:hAnsi="Courier New" w:cs="Courier New"/>
          <w:lang w:val="id-ID"/>
        </w:rPr>
        <w:t xml:space="preserve"> a -&gt; </w:t>
      </w:r>
      <w:proofErr w:type="spellStart"/>
      <w:r w:rsidR="00036508" w:rsidRPr="00C7210B">
        <w:rPr>
          <w:rFonts w:ascii="Courier New" w:hAnsi="Courier New" w:cs="Courier New"/>
          <w:lang w:val="id-ID"/>
        </w:rPr>
        <w:t>RBSet</w:t>
      </w:r>
      <w:proofErr w:type="spellEnd"/>
      <w:r w:rsidR="00036508" w:rsidRPr="00C7210B">
        <w:rPr>
          <w:rFonts w:ascii="Courier New" w:hAnsi="Courier New" w:cs="Courier New"/>
          <w:lang w:val="id-ID"/>
        </w:rPr>
        <w:t xml:space="preserve"> a</w:t>
      </w:r>
    </w:p>
    <w:p w14:paraId="2CD4789D" w14:textId="4628EB68" w:rsidR="00036508" w:rsidRPr="00C7210B" w:rsidRDefault="00282199" w:rsidP="00036508">
      <w:pPr>
        <w:rPr>
          <w:rFonts w:ascii="Courier New" w:hAnsi="Courier New" w:cs="Courier New"/>
          <w:lang w:val="id-ID"/>
        </w:rPr>
      </w:pPr>
      <w:proofErr w:type="spellStart"/>
      <w:r>
        <w:rPr>
          <w:rFonts w:ascii="Courier New" w:hAnsi="Courier New" w:cs="Courier New"/>
          <w:lang w:val="id-ID"/>
        </w:rPr>
        <w:t>blacken</w:t>
      </w:r>
      <w:proofErr w:type="spellEnd"/>
      <w:r>
        <w:rPr>
          <w:rFonts w:ascii="Courier New" w:hAnsi="Courier New" w:cs="Courier New"/>
          <w:lang w:val="id-ID"/>
        </w:rPr>
        <w:t>’</w:t>
      </w:r>
      <w:r w:rsidR="00036508" w:rsidRPr="00C7210B">
        <w:rPr>
          <w:rFonts w:ascii="Courier New" w:hAnsi="Courier New" w:cs="Courier New"/>
          <w:lang w:val="id-ID"/>
        </w:rPr>
        <w:t xml:space="preserve"> (T R a x b) = T B a x b</w:t>
      </w:r>
    </w:p>
    <w:p w14:paraId="441DEC16" w14:textId="4EA0AF47" w:rsidR="00036508" w:rsidRPr="00C7210B" w:rsidRDefault="00282199" w:rsidP="00036508">
      <w:pPr>
        <w:rPr>
          <w:rFonts w:ascii="Courier New" w:hAnsi="Courier New" w:cs="Courier New"/>
          <w:lang w:val="id-ID"/>
        </w:rPr>
      </w:pPr>
      <w:proofErr w:type="spellStart"/>
      <w:r>
        <w:rPr>
          <w:rFonts w:ascii="Courier New" w:hAnsi="Courier New" w:cs="Courier New"/>
          <w:lang w:val="id-ID"/>
        </w:rPr>
        <w:t>blacken</w:t>
      </w:r>
      <w:proofErr w:type="spellEnd"/>
      <w:r>
        <w:rPr>
          <w:rFonts w:ascii="Courier New" w:hAnsi="Courier New" w:cs="Courier New"/>
          <w:lang w:val="id-ID"/>
        </w:rPr>
        <w:t>’</w:t>
      </w:r>
      <w:r w:rsidR="00036508" w:rsidRPr="00C7210B">
        <w:rPr>
          <w:rFonts w:ascii="Courier New" w:hAnsi="Courier New" w:cs="Courier New"/>
          <w:lang w:val="id-ID"/>
        </w:rPr>
        <w:t xml:space="preserve"> (T B a x b) = T B a x b</w:t>
      </w:r>
    </w:p>
    <w:p w14:paraId="330EE64E" w14:textId="2BEBCBA1" w:rsidR="00036508" w:rsidRPr="00C7210B" w:rsidRDefault="00036508" w:rsidP="00036508">
      <w:pPr>
        <w:rPr>
          <w:lang w:val="id-ID"/>
        </w:rPr>
      </w:pPr>
      <w:r w:rsidRPr="00C7210B">
        <w:rPr>
          <w:lang w:val="id-ID"/>
        </w:rPr>
        <w:t>Dapat terlihat bahwa</w:t>
      </w:r>
    </w:p>
    <w:p w14:paraId="47134A7C" w14:textId="3A8FD03D" w:rsidR="006E32A5" w:rsidRPr="00C7210B" w:rsidRDefault="006E32A5" w:rsidP="006E32A5">
      <w:pPr>
        <w:pStyle w:val="Heading2"/>
        <w:rPr>
          <w:lang w:val="id-ID"/>
        </w:rPr>
      </w:pPr>
      <w:r w:rsidRPr="00C7210B">
        <w:rPr>
          <w:lang w:val="id-ID"/>
        </w:rPr>
        <w:t>Analisis Hasil Verifikasi</w:t>
      </w:r>
    </w:p>
    <w:p w14:paraId="3A34986A" w14:textId="1780356E" w:rsidR="006E32A5" w:rsidRPr="00C7210B" w:rsidRDefault="006E32A5" w:rsidP="006E32A5">
      <w:pPr>
        <w:pStyle w:val="Heading2"/>
        <w:rPr>
          <w:lang w:val="id-ID"/>
        </w:rPr>
      </w:pPr>
      <w:r w:rsidRPr="00C7210B">
        <w:rPr>
          <w:lang w:val="id-ID"/>
        </w:rPr>
        <w:t>Modifikasi Program untuk Memenuhi Verifikasi</w:t>
      </w:r>
    </w:p>
    <w:p w14:paraId="083DA7ED" w14:textId="77777777" w:rsidR="005F4856" w:rsidRPr="00C7210B" w:rsidRDefault="005F4856" w:rsidP="005F4856">
      <w:pPr>
        <w:rPr>
          <w:lang w:val="id-ID"/>
        </w:rPr>
      </w:pPr>
    </w:p>
    <w:p w14:paraId="45C123A2" w14:textId="77777777" w:rsidR="00C6579B" w:rsidRPr="00C7210B" w:rsidRDefault="00C6579B" w:rsidP="00C6579B">
      <w:pPr>
        <w:rPr>
          <w:lang w:val="id-ID"/>
        </w:rPr>
      </w:pPr>
    </w:p>
    <w:p w14:paraId="6CCBE765" w14:textId="77777777" w:rsidR="00C6579B" w:rsidRPr="00C7210B" w:rsidRDefault="00C6579B" w:rsidP="00C6579B">
      <w:pPr>
        <w:rPr>
          <w:lang w:val="id-ID"/>
        </w:rPr>
      </w:pPr>
    </w:p>
    <w:p w14:paraId="737F2518" w14:textId="2BBCE4E7" w:rsidR="00BF24B2" w:rsidRPr="00C7210B" w:rsidRDefault="00543245" w:rsidP="005864D2">
      <w:pPr>
        <w:rPr>
          <w:lang w:val="id-ID"/>
        </w:rPr>
      </w:pPr>
      <w:r w:rsidRPr="00C7210B">
        <w:rPr>
          <w:lang w:val="id-ID"/>
        </w:rPr>
        <w:br w:type="page"/>
      </w:r>
    </w:p>
    <w:p w14:paraId="6FBEF158" w14:textId="77777777" w:rsidR="00BF24B2" w:rsidRPr="00C7210B" w:rsidRDefault="00BF24B2" w:rsidP="00BF24B2">
      <w:pPr>
        <w:pStyle w:val="Heading1"/>
        <w:rPr>
          <w:lang w:val="id-ID"/>
        </w:rPr>
      </w:pPr>
      <w:r w:rsidRPr="00C7210B">
        <w:rPr>
          <w:lang w:val="id-ID"/>
        </w:rPr>
        <w:lastRenderedPageBreak/>
        <w:br/>
      </w:r>
      <w:bookmarkStart w:id="100" w:name="_Toc75938837"/>
      <w:r w:rsidRPr="00C7210B">
        <w:rPr>
          <w:lang w:val="id-ID"/>
        </w:rPr>
        <w:t>KESIMPULAN DAN SARAN</w:t>
      </w:r>
      <w:bookmarkEnd w:id="100"/>
    </w:p>
    <w:p w14:paraId="0B3D9EE7" w14:textId="77777777" w:rsidR="00BF24B2" w:rsidRPr="00C7210B" w:rsidRDefault="00BF24B2" w:rsidP="00BF24B2">
      <w:pPr>
        <w:rPr>
          <w:lang w:val="id-ID"/>
        </w:rPr>
      </w:pPr>
    </w:p>
    <w:p w14:paraId="5605C6FA" w14:textId="77777777" w:rsidR="00BF24B2" w:rsidRPr="00C7210B" w:rsidRDefault="00BF24B2" w:rsidP="00BF24B2">
      <w:pPr>
        <w:rPr>
          <w:lang w:val="id-ID"/>
        </w:rPr>
      </w:pPr>
      <w:r w:rsidRPr="00C7210B">
        <w:rPr>
          <w:lang w:val="id-ID"/>
        </w:rPr>
        <w:t>Bab Kesimpulan dan Saran merupakan penutup dari bagian utama Laporan Tugas Akhir. Fokuskan kesimpulan pada hal-hal baru yang relevan dengan ketercapaian tujuan Tugas Akhir terkait dengan permasalahan yang diselesaikan dalam Tugas Akhir. Saran berisi kajian hal-hal yang masih dapat dikembangkan lebih lanjut.</w:t>
      </w:r>
    </w:p>
    <w:p w14:paraId="36AF5477" w14:textId="77777777" w:rsidR="00BF24B2" w:rsidRPr="00C7210B" w:rsidRDefault="00BF24B2" w:rsidP="00BF24B2">
      <w:pPr>
        <w:rPr>
          <w:lang w:val="id-ID"/>
        </w:rPr>
      </w:pPr>
    </w:p>
    <w:p w14:paraId="7F48256E" w14:textId="77777777" w:rsidR="00BF24B2" w:rsidRPr="00C7210B" w:rsidRDefault="00BF24B2" w:rsidP="00BF24B2">
      <w:pPr>
        <w:rPr>
          <w:lang w:val="id-ID"/>
        </w:rPr>
      </w:pPr>
    </w:p>
    <w:p w14:paraId="0DD0E2C0" w14:textId="77777777" w:rsidR="00BF24B2" w:rsidRPr="00C7210B" w:rsidRDefault="00BF24B2" w:rsidP="00B50BA9">
      <w:pPr>
        <w:rPr>
          <w:lang w:val="id-ID"/>
        </w:rPr>
      </w:pPr>
    </w:p>
    <w:p w14:paraId="2197A7E8" w14:textId="77777777" w:rsidR="00332BFB" w:rsidRPr="00C7210B" w:rsidRDefault="00332BFB" w:rsidP="00332BFB">
      <w:pPr>
        <w:rPr>
          <w:lang w:val="id-ID"/>
        </w:rPr>
      </w:pPr>
    </w:p>
    <w:p w14:paraId="5211460C" w14:textId="77777777" w:rsidR="007E3F49" w:rsidRPr="00C7210B" w:rsidRDefault="007E3F49" w:rsidP="00476CBA">
      <w:pPr>
        <w:rPr>
          <w:lang w:val="id-ID"/>
        </w:rPr>
      </w:pPr>
      <w:bookmarkStart w:id="101" w:name="_Toc505219821"/>
    </w:p>
    <w:p w14:paraId="7BB9213C" w14:textId="77777777" w:rsidR="007E3F49" w:rsidRPr="00C7210B" w:rsidRDefault="007E3F49" w:rsidP="00476CBA">
      <w:pPr>
        <w:rPr>
          <w:lang w:val="id-ID"/>
        </w:rPr>
      </w:pPr>
    </w:p>
    <w:p w14:paraId="083CE3B3" w14:textId="77777777" w:rsidR="00A028A7" w:rsidRPr="00C7210B" w:rsidRDefault="00A028A7">
      <w:pPr>
        <w:spacing w:before="0" w:after="0" w:line="240" w:lineRule="auto"/>
        <w:jc w:val="left"/>
        <w:rPr>
          <w:b/>
          <w:kern w:val="28"/>
          <w:sz w:val="28"/>
          <w:lang w:val="id-ID"/>
        </w:rPr>
      </w:pPr>
      <w:r w:rsidRPr="00C7210B">
        <w:rPr>
          <w:lang w:val="id-ID"/>
        </w:rPr>
        <w:br w:type="page"/>
      </w:r>
    </w:p>
    <w:p w14:paraId="22F808E5" w14:textId="77777777" w:rsidR="007E3F49" w:rsidRPr="00C7210B" w:rsidRDefault="007E3F49" w:rsidP="007E3F49">
      <w:pPr>
        <w:pStyle w:val="Title"/>
        <w:rPr>
          <w:lang w:val="id-ID"/>
        </w:rPr>
      </w:pPr>
      <w:bookmarkStart w:id="102" w:name="_Toc75938838"/>
      <w:r w:rsidRPr="00C7210B">
        <w:rPr>
          <w:lang w:val="id-ID"/>
        </w:rPr>
        <w:lastRenderedPageBreak/>
        <w:t>DAFTAR REFERENSI</w:t>
      </w:r>
      <w:bookmarkEnd w:id="102"/>
    </w:p>
    <w:p w14:paraId="2079FBE1" w14:textId="77777777" w:rsidR="007E3F49" w:rsidRPr="00C7210B" w:rsidRDefault="007E3F49" w:rsidP="007E3F49">
      <w:pPr>
        <w:rPr>
          <w:lang w:val="id-ID"/>
        </w:rPr>
      </w:pPr>
    </w:p>
    <w:p w14:paraId="7698CA4B" w14:textId="11E691B2" w:rsidR="0026331B" w:rsidRPr="00C7210B" w:rsidRDefault="00D64686" w:rsidP="0026331B">
      <w:pPr>
        <w:widowControl w:val="0"/>
        <w:autoSpaceDE w:val="0"/>
        <w:autoSpaceDN w:val="0"/>
        <w:adjustRightInd w:val="0"/>
        <w:spacing w:before="0" w:after="0" w:line="240" w:lineRule="auto"/>
        <w:ind w:left="480" w:hanging="480"/>
        <w:rPr>
          <w:noProof/>
          <w:szCs w:val="24"/>
          <w:lang w:val="id-ID"/>
        </w:rPr>
      </w:pPr>
      <w:r w:rsidRPr="00C7210B">
        <w:rPr>
          <w:noProof/>
          <w:lang w:val="id-ID" w:eastAsia="en-US"/>
        </w:rPr>
        <w:fldChar w:fldCharType="begin" w:fldLock="1"/>
      </w:r>
      <w:r w:rsidRPr="00C7210B">
        <w:rPr>
          <w:noProof/>
          <w:lang w:val="id-ID" w:eastAsia="en-US"/>
        </w:rPr>
        <w:instrText xml:space="preserve">ADDIN Mendeley Bibliography CSL_BIBLIOGRAPHY </w:instrText>
      </w:r>
      <w:r w:rsidRPr="00C7210B">
        <w:rPr>
          <w:noProof/>
          <w:lang w:val="id-ID" w:eastAsia="en-US"/>
        </w:rPr>
        <w:fldChar w:fldCharType="separate"/>
      </w:r>
      <w:r w:rsidR="0026331B" w:rsidRPr="00C7210B">
        <w:rPr>
          <w:noProof/>
          <w:szCs w:val="24"/>
          <w:lang w:val="id-ID"/>
        </w:rPr>
        <w:t xml:space="preserve">Bayer, R. (1972). Symmetric binary B-Trees: Data structure and maintenance algorithms. </w:t>
      </w:r>
      <w:r w:rsidR="0026331B" w:rsidRPr="00C7210B">
        <w:rPr>
          <w:i/>
          <w:iCs/>
          <w:noProof/>
          <w:szCs w:val="24"/>
          <w:lang w:val="id-ID"/>
        </w:rPr>
        <w:t>Acta Informatica</w:t>
      </w:r>
      <w:r w:rsidR="0026331B" w:rsidRPr="00C7210B">
        <w:rPr>
          <w:noProof/>
          <w:szCs w:val="24"/>
          <w:lang w:val="id-ID"/>
        </w:rPr>
        <w:t>. https://doi.org/10.1007/BF00289509</w:t>
      </w:r>
    </w:p>
    <w:p w14:paraId="5E95873F" w14:textId="77777777" w:rsidR="0026331B" w:rsidRPr="00C7210B" w:rsidRDefault="0026331B" w:rsidP="0026331B">
      <w:pPr>
        <w:widowControl w:val="0"/>
        <w:autoSpaceDE w:val="0"/>
        <w:autoSpaceDN w:val="0"/>
        <w:adjustRightInd w:val="0"/>
        <w:spacing w:before="0" w:after="0" w:line="240" w:lineRule="auto"/>
        <w:ind w:left="480" w:hanging="480"/>
        <w:rPr>
          <w:noProof/>
          <w:szCs w:val="24"/>
          <w:lang w:val="id-ID"/>
        </w:rPr>
      </w:pPr>
      <w:r w:rsidRPr="00C7210B">
        <w:rPr>
          <w:noProof/>
          <w:szCs w:val="24"/>
          <w:lang w:val="id-ID"/>
        </w:rPr>
        <w:t xml:space="preserve">Germane, K., &amp; Might, M. (2014). Deletion: The curse of the red-black tree. </w:t>
      </w:r>
      <w:r w:rsidRPr="00C7210B">
        <w:rPr>
          <w:i/>
          <w:iCs/>
          <w:noProof/>
          <w:szCs w:val="24"/>
          <w:lang w:val="id-ID"/>
        </w:rPr>
        <w:t>Journal of Functional Programming</w:t>
      </w:r>
      <w:r w:rsidRPr="00C7210B">
        <w:rPr>
          <w:noProof/>
          <w:szCs w:val="24"/>
          <w:lang w:val="id-ID"/>
        </w:rPr>
        <w:t xml:space="preserve">, </w:t>
      </w:r>
      <w:r w:rsidRPr="00C7210B">
        <w:rPr>
          <w:i/>
          <w:iCs/>
          <w:noProof/>
          <w:szCs w:val="24"/>
          <w:lang w:val="id-ID"/>
        </w:rPr>
        <w:t>24</w:t>
      </w:r>
      <w:r w:rsidRPr="00C7210B">
        <w:rPr>
          <w:noProof/>
          <w:szCs w:val="24"/>
          <w:lang w:val="id-ID"/>
        </w:rPr>
        <w:t>(4), 423–433. https://doi.org/10.1017/S0956796814000227</w:t>
      </w:r>
    </w:p>
    <w:p w14:paraId="29725A39" w14:textId="77777777" w:rsidR="0026331B" w:rsidRPr="00C7210B" w:rsidRDefault="0026331B" w:rsidP="0026331B">
      <w:pPr>
        <w:widowControl w:val="0"/>
        <w:autoSpaceDE w:val="0"/>
        <w:autoSpaceDN w:val="0"/>
        <w:adjustRightInd w:val="0"/>
        <w:spacing w:before="0" w:after="0" w:line="240" w:lineRule="auto"/>
        <w:ind w:left="480" w:hanging="480"/>
        <w:rPr>
          <w:noProof/>
          <w:szCs w:val="24"/>
          <w:lang w:val="id-ID"/>
        </w:rPr>
      </w:pPr>
      <w:r w:rsidRPr="00C7210B">
        <w:rPr>
          <w:noProof/>
          <w:szCs w:val="24"/>
          <w:lang w:val="id-ID"/>
        </w:rPr>
        <w:t xml:space="preserve">Jhala, R. (2018). </w:t>
      </w:r>
      <w:r w:rsidRPr="00C7210B">
        <w:rPr>
          <w:i/>
          <w:iCs/>
          <w:noProof/>
          <w:szCs w:val="24"/>
          <w:lang w:val="id-ID"/>
        </w:rPr>
        <w:t>The Hillelogram Verifier Rodeo I (LeftPad)</w:t>
      </w:r>
      <w:r w:rsidRPr="00C7210B">
        <w:rPr>
          <w:noProof/>
          <w:szCs w:val="24"/>
          <w:lang w:val="id-ID"/>
        </w:rPr>
        <w:t>. https://ucsd-progsys.github.io/liquidhaskell-blog/2018/05/17/hillel-verifier-rodeo-I-leftpad.lhs/</w:t>
      </w:r>
    </w:p>
    <w:p w14:paraId="22FC0A7C" w14:textId="77777777" w:rsidR="0026331B" w:rsidRPr="00C7210B" w:rsidRDefault="0026331B" w:rsidP="0026331B">
      <w:pPr>
        <w:widowControl w:val="0"/>
        <w:autoSpaceDE w:val="0"/>
        <w:autoSpaceDN w:val="0"/>
        <w:adjustRightInd w:val="0"/>
        <w:spacing w:before="0" w:after="0" w:line="240" w:lineRule="auto"/>
        <w:ind w:left="480" w:hanging="480"/>
        <w:rPr>
          <w:noProof/>
          <w:szCs w:val="24"/>
          <w:lang w:val="id-ID"/>
        </w:rPr>
      </w:pPr>
      <w:r w:rsidRPr="00C7210B">
        <w:rPr>
          <w:noProof/>
          <w:szCs w:val="24"/>
          <w:lang w:val="id-ID"/>
        </w:rPr>
        <w:t xml:space="preserve">Kahrs, S. (2001). Red-black trees with types. </w:t>
      </w:r>
      <w:r w:rsidRPr="00C7210B">
        <w:rPr>
          <w:i/>
          <w:iCs/>
          <w:noProof/>
          <w:szCs w:val="24"/>
          <w:lang w:val="id-ID"/>
        </w:rPr>
        <w:t>Journal of Functional Programming</w:t>
      </w:r>
      <w:r w:rsidRPr="00C7210B">
        <w:rPr>
          <w:noProof/>
          <w:szCs w:val="24"/>
          <w:lang w:val="id-ID"/>
        </w:rPr>
        <w:t xml:space="preserve">, </w:t>
      </w:r>
      <w:r w:rsidRPr="00C7210B">
        <w:rPr>
          <w:i/>
          <w:iCs/>
          <w:noProof/>
          <w:szCs w:val="24"/>
          <w:lang w:val="id-ID"/>
        </w:rPr>
        <w:t>11</w:t>
      </w:r>
      <w:r w:rsidRPr="00C7210B">
        <w:rPr>
          <w:noProof/>
          <w:szCs w:val="24"/>
          <w:lang w:val="id-ID"/>
        </w:rPr>
        <w:t>(4), 425–432. https://doi.org/10.1017/S0956796801004026</w:t>
      </w:r>
    </w:p>
    <w:p w14:paraId="3A2AFF5A" w14:textId="77777777" w:rsidR="0026331B" w:rsidRPr="00C7210B" w:rsidRDefault="0026331B" w:rsidP="0026331B">
      <w:pPr>
        <w:widowControl w:val="0"/>
        <w:autoSpaceDE w:val="0"/>
        <w:autoSpaceDN w:val="0"/>
        <w:adjustRightInd w:val="0"/>
        <w:spacing w:before="0" w:after="0" w:line="240" w:lineRule="auto"/>
        <w:ind w:left="480" w:hanging="480"/>
        <w:rPr>
          <w:noProof/>
          <w:szCs w:val="24"/>
          <w:lang w:val="id-ID"/>
        </w:rPr>
      </w:pPr>
      <w:r w:rsidRPr="00C7210B">
        <w:rPr>
          <w:noProof/>
          <w:szCs w:val="24"/>
          <w:lang w:val="id-ID"/>
        </w:rPr>
        <w:t xml:space="preserve">Might, M. (2010). </w:t>
      </w:r>
      <w:r w:rsidRPr="00C7210B">
        <w:rPr>
          <w:i/>
          <w:iCs/>
          <w:noProof/>
          <w:szCs w:val="24"/>
          <w:lang w:val="id-ID"/>
        </w:rPr>
        <w:t>The missing method: Deleting from Okasaki’s red-black trees</w:t>
      </w:r>
      <w:r w:rsidRPr="00C7210B">
        <w:rPr>
          <w:noProof/>
          <w:szCs w:val="24"/>
          <w:lang w:val="id-ID"/>
        </w:rPr>
        <w:t>. http://matt.might.net/articles/red-black-delete/</w:t>
      </w:r>
    </w:p>
    <w:p w14:paraId="1E930467" w14:textId="77777777" w:rsidR="0026331B" w:rsidRPr="00C7210B" w:rsidRDefault="0026331B" w:rsidP="0026331B">
      <w:pPr>
        <w:widowControl w:val="0"/>
        <w:autoSpaceDE w:val="0"/>
        <w:autoSpaceDN w:val="0"/>
        <w:adjustRightInd w:val="0"/>
        <w:spacing w:before="0" w:after="0" w:line="240" w:lineRule="auto"/>
        <w:ind w:left="480" w:hanging="480"/>
        <w:rPr>
          <w:noProof/>
          <w:szCs w:val="24"/>
          <w:lang w:val="id-ID"/>
        </w:rPr>
      </w:pPr>
      <w:r w:rsidRPr="00C7210B">
        <w:rPr>
          <w:noProof/>
          <w:szCs w:val="24"/>
          <w:lang w:val="id-ID"/>
        </w:rPr>
        <w:t xml:space="preserve">Might, M. (2014). </w:t>
      </w:r>
      <w:r w:rsidRPr="00C7210B">
        <w:rPr>
          <w:i/>
          <w:iCs/>
          <w:noProof/>
          <w:szCs w:val="24"/>
          <w:lang w:val="id-ID"/>
        </w:rPr>
        <w:t>An introduction to QuickCheck by example: Number theory and Okasaki’s red-black trees</w:t>
      </w:r>
      <w:r w:rsidRPr="00C7210B">
        <w:rPr>
          <w:noProof/>
          <w:szCs w:val="24"/>
          <w:lang w:val="id-ID"/>
        </w:rPr>
        <w:t>. matt.might.net/articles/quick-quickcheck/</w:t>
      </w:r>
    </w:p>
    <w:p w14:paraId="091C9BB1" w14:textId="77777777" w:rsidR="0026331B" w:rsidRPr="00C7210B" w:rsidRDefault="0026331B" w:rsidP="0026331B">
      <w:pPr>
        <w:widowControl w:val="0"/>
        <w:autoSpaceDE w:val="0"/>
        <w:autoSpaceDN w:val="0"/>
        <w:adjustRightInd w:val="0"/>
        <w:spacing w:before="0" w:after="0" w:line="240" w:lineRule="auto"/>
        <w:ind w:left="480" w:hanging="480"/>
        <w:rPr>
          <w:noProof/>
          <w:szCs w:val="24"/>
          <w:lang w:val="id-ID"/>
        </w:rPr>
      </w:pPr>
      <w:r w:rsidRPr="00C7210B">
        <w:rPr>
          <w:noProof/>
          <w:szCs w:val="24"/>
          <w:lang w:val="id-ID"/>
        </w:rPr>
        <w:t xml:space="preserve">Okasaki, C. (1999). Functional pearl: Red-black trees in a functional setting. </w:t>
      </w:r>
      <w:r w:rsidRPr="00C7210B">
        <w:rPr>
          <w:i/>
          <w:iCs/>
          <w:noProof/>
          <w:szCs w:val="24"/>
          <w:lang w:val="id-ID"/>
        </w:rPr>
        <w:t>Journal of Functional Programming</w:t>
      </w:r>
      <w:r w:rsidRPr="00C7210B">
        <w:rPr>
          <w:noProof/>
          <w:szCs w:val="24"/>
          <w:lang w:val="id-ID"/>
        </w:rPr>
        <w:t xml:space="preserve">, </w:t>
      </w:r>
      <w:r w:rsidRPr="00C7210B">
        <w:rPr>
          <w:i/>
          <w:iCs/>
          <w:noProof/>
          <w:szCs w:val="24"/>
          <w:lang w:val="id-ID"/>
        </w:rPr>
        <w:t>9</w:t>
      </w:r>
      <w:r w:rsidRPr="00C7210B">
        <w:rPr>
          <w:noProof/>
          <w:szCs w:val="24"/>
          <w:lang w:val="id-ID"/>
        </w:rPr>
        <w:t>(4), 471–477. https://doi.org/10.1017/S0956796899003494</w:t>
      </w:r>
    </w:p>
    <w:p w14:paraId="298D9897" w14:textId="77777777" w:rsidR="0026331B" w:rsidRPr="00C7210B" w:rsidRDefault="0026331B" w:rsidP="0026331B">
      <w:pPr>
        <w:widowControl w:val="0"/>
        <w:autoSpaceDE w:val="0"/>
        <w:autoSpaceDN w:val="0"/>
        <w:adjustRightInd w:val="0"/>
        <w:spacing w:before="0" w:after="0" w:line="240" w:lineRule="auto"/>
        <w:ind w:left="480" w:hanging="480"/>
        <w:rPr>
          <w:noProof/>
          <w:szCs w:val="24"/>
          <w:lang w:val="id-ID"/>
        </w:rPr>
      </w:pPr>
      <w:r w:rsidRPr="00C7210B">
        <w:rPr>
          <w:noProof/>
          <w:szCs w:val="24"/>
          <w:lang w:val="id-ID"/>
        </w:rPr>
        <w:t xml:space="preserve">Peña, R. (2017). An introduction to liquid Haskell. </w:t>
      </w:r>
      <w:r w:rsidRPr="00C7210B">
        <w:rPr>
          <w:i/>
          <w:iCs/>
          <w:noProof/>
          <w:szCs w:val="24"/>
          <w:lang w:val="id-ID"/>
        </w:rPr>
        <w:t>Electronic Proceedings in Theoretical Computer Science, EPTCS</w:t>
      </w:r>
      <w:r w:rsidRPr="00C7210B">
        <w:rPr>
          <w:noProof/>
          <w:szCs w:val="24"/>
          <w:lang w:val="id-ID"/>
        </w:rPr>
        <w:t xml:space="preserve">, </w:t>
      </w:r>
      <w:r w:rsidRPr="00C7210B">
        <w:rPr>
          <w:i/>
          <w:iCs/>
          <w:noProof/>
          <w:szCs w:val="24"/>
          <w:lang w:val="id-ID"/>
        </w:rPr>
        <w:t>237</w:t>
      </w:r>
      <w:r w:rsidRPr="00C7210B">
        <w:rPr>
          <w:noProof/>
          <w:szCs w:val="24"/>
          <w:lang w:val="id-ID"/>
        </w:rPr>
        <w:t>, 68–80. https://doi.org/10.4204/EPTCS.237.5</w:t>
      </w:r>
    </w:p>
    <w:p w14:paraId="382390AE" w14:textId="77777777" w:rsidR="0026331B" w:rsidRPr="00C7210B" w:rsidRDefault="0026331B" w:rsidP="0026331B">
      <w:pPr>
        <w:widowControl w:val="0"/>
        <w:autoSpaceDE w:val="0"/>
        <w:autoSpaceDN w:val="0"/>
        <w:adjustRightInd w:val="0"/>
        <w:spacing w:before="0" w:after="0" w:line="240" w:lineRule="auto"/>
        <w:ind w:left="480" w:hanging="480"/>
        <w:rPr>
          <w:noProof/>
          <w:szCs w:val="24"/>
          <w:lang w:val="id-ID"/>
        </w:rPr>
      </w:pPr>
      <w:r w:rsidRPr="00C7210B">
        <w:rPr>
          <w:noProof/>
          <w:szCs w:val="24"/>
          <w:lang w:val="id-ID"/>
        </w:rPr>
        <w:t xml:space="preserve">Rondon, P. M., Kawaguchi, M., &amp; Jhala, R. (2008). Liquid types. </w:t>
      </w:r>
      <w:r w:rsidRPr="00C7210B">
        <w:rPr>
          <w:i/>
          <w:iCs/>
          <w:noProof/>
          <w:szCs w:val="24"/>
          <w:lang w:val="id-ID"/>
        </w:rPr>
        <w:t>ACM SIGPLAN Notices</w:t>
      </w:r>
      <w:r w:rsidRPr="00C7210B">
        <w:rPr>
          <w:noProof/>
          <w:szCs w:val="24"/>
          <w:lang w:val="id-ID"/>
        </w:rPr>
        <w:t xml:space="preserve">, </w:t>
      </w:r>
      <w:r w:rsidRPr="00C7210B">
        <w:rPr>
          <w:i/>
          <w:iCs/>
          <w:noProof/>
          <w:szCs w:val="24"/>
          <w:lang w:val="id-ID"/>
        </w:rPr>
        <w:t>43</w:t>
      </w:r>
      <w:r w:rsidRPr="00C7210B">
        <w:rPr>
          <w:noProof/>
          <w:szCs w:val="24"/>
          <w:lang w:val="id-ID"/>
        </w:rPr>
        <w:t>(6), 159–169. https://doi.org/10.1145/1379022.1375602</w:t>
      </w:r>
    </w:p>
    <w:p w14:paraId="4772230D" w14:textId="77777777" w:rsidR="0026331B" w:rsidRPr="00C7210B" w:rsidRDefault="0026331B" w:rsidP="0026331B">
      <w:pPr>
        <w:widowControl w:val="0"/>
        <w:autoSpaceDE w:val="0"/>
        <w:autoSpaceDN w:val="0"/>
        <w:adjustRightInd w:val="0"/>
        <w:spacing w:before="0" w:after="0" w:line="240" w:lineRule="auto"/>
        <w:ind w:left="480" w:hanging="480"/>
        <w:rPr>
          <w:noProof/>
          <w:szCs w:val="24"/>
          <w:lang w:val="id-ID"/>
        </w:rPr>
      </w:pPr>
      <w:r w:rsidRPr="00C7210B">
        <w:rPr>
          <w:noProof/>
          <w:szCs w:val="24"/>
          <w:lang w:val="id-ID"/>
        </w:rPr>
        <w:t xml:space="preserve">Sedgewick, R. (2008). Left-leaning Red-Black Trees. </w:t>
      </w:r>
      <w:r w:rsidRPr="00C7210B">
        <w:rPr>
          <w:i/>
          <w:iCs/>
          <w:noProof/>
          <w:szCs w:val="24"/>
          <w:lang w:val="id-ID"/>
        </w:rPr>
        <w:t>Public Talk</w:t>
      </w:r>
      <w:r w:rsidRPr="00C7210B">
        <w:rPr>
          <w:noProof/>
          <w:szCs w:val="24"/>
          <w:lang w:val="id-ID"/>
        </w:rPr>
        <w:t>, 8. http://www.cs.princeton.edu/~rs/talks/LLRB/LLRB.pdf</w:t>
      </w:r>
    </w:p>
    <w:p w14:paraId="00B77A46" w14:textId="77777777" w:rsidR="0026331B" w:rsidRPr="00C7210B" w:rsidRDefault="0026331B" w:rsidP="0026331B">
      <w:pPr>
        <w:widowControl w:val="0"/>
        <w:autoSpaceDE w:val="0"/>
        <w:autoSpaceDN w:val="0"/>
        <w:adjustRightInd w:val="0"/>
        <w:spacing w:before="0" w:after="0" w:line="240" w:lineRule="auto"/>
        <w:ind w:left="480" w:hanging="480"/>
        <w:rPr>
          <w:noProof/>
          <w:szCs w:val="24"/>
          <w:lang w:val="id-ID"/>
        </w:rPr>
      </w:pPr>
      <w:r w:rsidRPr="00C7210B">
        <w:rPr>
          <w:noProof/>
          <w:szCs w:val="24"/>
          <w:lang w:val="id-ID"/>
        </w:rPr>
        <w:t xml:space="preserve">Vazou, N., Seidel, E. L., &amp; Jhala, R. (2014). LiquidHaskell: Experience with refinement types in the real world. </w:t>
      </w:r>
      <w:r w:rsidRPr="00C7210B">
        <w:rPr>
          <w:i/>
          <w:iCs/>
          <w:noProof/>
          <w:szCs w:val="24"/>
          <w:lang w:val="id-ID"/>
        </w:rPr>
        <w:t>Haskell 2014 - Proceedings of the 2014 ACM SIGPLAN Haskell Symposium</w:t>
      </w:r>
      <w:r w:rsidRPr="00C7210B">
        <w:rPr>
          <w:noProof/>
          <w:szCs w:val="24"/>
          <w:lang w:val="id-ID"/>
        </w:rPr>
        <w:t xml:space="preserve">, </w:t>
      </w:r>
      <w:r w:rsidRPr="00C7210B">
        <w:rPr>
          <w:i/>
          <w:iCs/>
          <w:noProof/>
          <w:szCs w:val="24"/>
          <w:lang w:val="id-ID"/>
        </w:rPr>
        <w:t>2</w:t>
      </w:r>
      <w:r w:rsidRPr="00C7210B">
        <w:rPr>
          <w:noProof/>
          <w:szCs w:val="24"/>
          <w:lang w:val="id-ID"/>
        </w:rPr>
        <w:t>, 39–51. https://doi.org/10.1145/2633357.2633366</w:t>
      </w:r>
    </w:p>
    <w:p w14:paraId="19DA8D06" w14:textId="77777777" w:rsidR="0026331B" w:rsidRPr="00C7210B" w:rsidRDefault="0026331B" w:rsidP="0026331B">
      <w:pPr>
        <w:widowControl w:val="0"/>
        <w:autoSpaceDE w:val="0"/>
        <w:autoSpaceDN w:val="0"/>
        <w:adjustRightInd w:val="0"/>
        <w:spacing w:before="0" w:after="0" w:line="240" w:lineRule="auto"/>
        <w:ind w:left="480" w:hanging="480"/>
        <w:rPr>
          <w:noProof/>
          <w:lang w:val="id-ID"/>
        </w:rPr>
      </w:pPr>
      <w:r w:rsidRPr="00C7210B">
        <w:rPr>
          <w:noProof/>
          <w:szCs w:val="24"/>
          <w:lang w:val="id-ID"/>
        </w:rPr>
        <w:t xml:space="preserve">Weirich, S. (2014). </w:t>
      </w:r>
      <w:r w:rsidRPr="00C7210B">
        <w:rPr>
          <w:i/>
          <w:iCs/>
          <w:noProof/>
          <w:szCs w:val="24"/>
          <w:lang w:val="id-ID"/>
        </w:rPr>
        <w:t>Implementation of deletion for red black trees by Matt Might; Editing to preserve the red/black tree invariants by Stephanie Weirich, Dan Licata and John Hughes</w:t>
      </w:r>
      <w:r w:rsidRPr="00C7210B">
        <w:rPr>
          <w:noProof/>
          <w:szCs w:val="24"/>
          <w:lang w:val="id-ID"/>
        </w:rPr>
        <w:t>. https://github.com/sweirich/dth/blob/master/examples/red-black/MightRedBlackGADT.hs</w:t>
      </w:r>
    </w:p>
    <w:p w14:paraId="2BCD29B2" w14:textId="7BF3DB08" w:rsidR="007E3F49" w:rsidRPr="00C7210B" w:rsidRDefault="00D64686" w:rsidP="007E3F49">
      <w:pPr>
        <w:spacing w:before="0" w:after="0" w:line="240" w:lineRule="auto"/>
        <w:jc w:val="left"/>
        <w:rPr>
          <w:noProof/>
          <w:lang w:val="id-ID" w:eastAsia="en-US"/>
        </w:rPr>
      </w:pPr>
      <w:r w:rsidRPr="00C7210B">
        <w:rPr>
          <w:noProof/>
          <w:lang w:val="id-ID" w:eastAsia="en-US"/>
        </w:rPr>
        <w:fldChar w:fldCharType="end"/>
      </w:r>
      <w:r w:rsidR="007E3F49" w:rsidRPr="00C7210B">
        <w:rPr>
          <w:noProof/>
          <w:lang w:val="id-ID" w:eastAsia="en-US"/>
        </w:rPr>
        <w:br w:type="page"/>
      </w:r>
    </w:p>
    <w:p w14:paraId="78C5509A" w14:textId="77777777" w:rsidR="007E3F49" w:rsidRPr="00C7210B" w:rsidRDefault="005F3662" w:rsidP="007E3F49">
      <w:pPr>
        <w:pStyle w:val="Lampiran1"/>
        <w:rPr>
          <w:lang w:val="id-ID"/>
        </w:rPr>
      </w:pPr>
      <w:bookmarkStart w:id="103" w:name="_Toc75938839"/>
      <w:r w:rsidRPr="00C7210B">
        <w:rPr>
          <w:noProof/>
          <w:lang w:val="id-ID"/>
        </w:rPr>
        <w:lastRenderedPageBreak/>
        <w:t xml:space="preserve">Contoh Judul </w:t>
      </w:r>
      <w:r w:rsidR="007E3F49" w:rsidRPr="00C7210B">
        <w:rPr>
          <w:noProof/>
          <w:lang w:val="id-ID"/>
        </w:rPr>
        <w:t>Lampiran</w:t>
      </w:r>
      <w:bookmarkEnd w:id="103"/>
    </w:p>
    <w:p w14:paraId="44B213F7" w14:textId="77777777" w:rsidR="007E3F49" w:rsidRPr="00C7210B" w:rsidRDefault="007E3F49" w:rsidP="007E3F49">
      <w:pPr>
        <w:rPr>
          <w:lang w:val="id-ID"/>
        </w:rPr>
      </w:pPr>
    </w:p>
    <w:p w14:paraId="7EB4B37B" w14:textId="77777777" w:rsidR="007E3F49" w:rsidRPr="00C7210B" w:rsidRDefault="007E3F49" w:rsidP="00AB6F72">
      <w:pPr>
        <w:pStyle w:val="Lampiran2"/>
        <w:rPr>
          <w:lang w:val="id-ID"/>
        </w:rPr>
      </w:pPr>
      <w:bookmarkStart w:id="104" w:name="_Toc75938840"/>
      <w:r w:rsidRPr="00C7210B">
        <w:rPr>
          <w:lang w:val="id-ID"/>
        </w:rPr>
        <w:t>Contoh Judul Anak Lampiran</w:t>
      </w:r>
      <w:bookmarkEnd w:id="104"/>
    </w:p>
    <w:p w14:paraId="75568432" w14:textId="77777777" w:rsidR="007E3F49" w:rsidRPr="00C7210B" w:rsidRDefault="007E3F49" w:rsidP="007E3F49">
      <w:pPr>
        <w:rPr>
          <w:lang w:val="id-ID"/>
        </w:rPr>
      </w:pPr>
      <w:r w:rsidRPr="00C7210B">
        <w:rPr>
          <w:lang w:val="id-ID"/>
        </w:rPr>
        <w:t>Contoh anak lampiran</w:t>
      </w:r>
      <w:bookmarkEnd w:id="101"/>
    </w:p>
    <w:sectPr w:rsidR="007E3F49" w:rsidRPr="00C7210B" w:rsidSect="007E3F49">
      <w:pgSz w:w="11906" w:h="16838"/>
      <w:pgMar w:top="1701" w:right="1701" w:bottom="1701" w:left="2268" w:header="720" w:footer="108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3353D7" w14:textId="77777777" w:rsidR="00BE2871" w:rsidRDefault="00BE2871" w:rsidP="00476CBA">
      <w:r>
        <w:separator/>
      </w:r>
    </w:p>
  </w:endnote>
  <w:endnote w:type="continuationSeparator" w:id="0">
    <w:p w14:paraId="444274C6" w14:textId="77777777" w:rsidR="00BE2871" w:rsidRDefault="00BE2871" w:rsidP="00476C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Times-Bold">
    <w:altName w:val="Times New Roman"/>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690B57" w14:textId="77777777" w:rsidR="001B40C7" w:rsidRDefault="001B40C7" w:rsidP="00476CBA">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46E4F421" w14:textId="77777777" w:rsidR="001B40C7" w:rsidRDefault="001B40C7" w:rsidP="00476C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B02094" w14:textId="77777777" w:rsidR="001B40C7" w:rsidRDefault="001B40C7">
    <w:pPr>
      <w:pStyle w:val="Footer"/>
      <w:jc w:val="center"/>
    </w:pPr>
  </w:p>
  <w:p w14:paraId="0FDEA7AF" w14:textId="77777777" w:rsidR="001B40C7" w:rsidRPr="00027C44" w:rsidRDefault="001B40C7" w:rsidP="00476CB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82744655"/>
      <w:docPartObj>
        <w:docPartGallery w:val="Page Numbers (Bottom of Page)"/>
        <w:docPartUnique/>
      </w:docPartObj>
    </w:sdtPr>
    <w:sdtEndPr/>
    <w:sdtContent>
      <w:p w14:paraId="2F4EFE77" w14:textId="77777777" w:rsidR="001B40C7" w:rsidRDefault="001B40C7">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0484E9FC" w14:textId="77777777" w:rsidR="001B40C7" w:rsidRPr="00027C44" w:rsidRDefault="001B40C7" w:rsidP="00476C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5809C2E" w14:textId="77777777" w:rsidR="00BE2871" w:rsidRDefault="00BE2871" w:rsidP="00476CBA">
      <w:r>
        <w:separator/>
      </w:r>
    </w:p>
  </w:footnote>
  <w:footnote w:type="continuationSeparator" w:id="0">
    <w:p w14:paraId="35BFF664" w14:textId="77777777" w:rsidR="00BE2871" w:rsidRDefault="00BE2871" w:rsidP="00476C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F986380C"/>
    <w:lvl w:ilvl="0">
      <w:start w:val="1"/>
      <w:numFmt w:val="decimal"/>
      <w:pStyle w:val="ListNumber"/>
      <w:lvlText w:val="%1."/>
      <w:lvlJc w:val="left"/>
      <w:pPr>
        <w:tabs>
          <w:tab w:val="num" w:pos="360"/>
        </w:tabs>
        <w:ind w:left="360" w:hanging="360"/>
      </w:pPr>
    </w:lvl>
  </w:abstractNum>
  <w:abstractNum w:abstractNumId="1" w15:restartNumberingAfterBreak="0">
    <w:nsid w:val="0A533DA5"/>
    <w:multiLevelType w:val="hybridMultilevel"/>
    <w:tmpl w:val="64102440"/>
    <w:lvl w:ilvl="0" w:tplc="65169224">
      <w:start w:val="1"/>
      <w:numFmt w:val="decimal"/>
      <w:lvlText w:val="%1."/>
      <w:lvlJc w:val="left"/>
      <w:pPr>
        <w:ind w:left="360" w:hanging="360"/>
      </w:pPr>
      <w:rPr>
        <w:rFonts w:ascii="Times New Roman" w:eastAsia="MS Mincho" w:hAnsi="Times New Roman" w:cs="Times New Roman"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D0F3586"/>
    <w:multiLevelType w:val="hybridMultilevel"/>
    <w:tmpl w:val="18DC258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922C31"/>
    <w:multiLevelType w:val="multilevel"/>
    <w:tmpl w:val="544EBBB6"/>
    <w:lvl w:ilvl="0">
      <w:start w:val="1"/>
      <w:numFmt w:val="upperRoman"/>
      <w:pStyle w:val="Heading1"/>
      <w:suff w:val="nothing"/>
      <w:lvlText w:val="BAB %1"/>
      <w:lvlJc w:val="center"/>
      <w:pPr>
        <w:ind w:left="0" w:firstLine="0"/>
      </w:pPr>
      <w:rPr>
        <w:rFonts w:ascii="Times New Roman" w:hAnsi="Times New Roman" w:hint="default"/>
        <w:sz w:val="28"/>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128C4789"/>
    <w:multiLevelType w:val="hybridMultilevel"/>
    <w:tmpl w:val="2F985B54"/>
    <w:lvl w:ilvl="0" w:tplc="04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9C53F78"/>
    <w:multiLevelType w:val="hybridMultilevel"/>
    <w:tmpl w:val="D90656B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9D8239C"/>
    <w:multiLevelType w:val="hybridMultilevel"/>
    <w:tmpl w:val="938628E2"/>
    <w:lvl w:ilvl="0" w:tplc="04090001">
      <w:start w:val="1"/>
      <w:numFmt w:val="bullet"/>
      <w:lvlText w:val=""/>
      <w:lvlJc w:val="left"/>
      <w:pPr>
        <w:tabs>
          <w:tab w:val="num" w:pos="720"/>
        </w:tabs>
        <w:ind w:left="720" w:hanging="360"/>
      </w:pPr>
      <w:rPr>
        <w:rFonts w:ascii="Symbol" w:hAnsi="Symbol"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B663B69"/>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8" w15:restartNumberingAfterBreak="0">
    <w:nsid w:val="204C3852"/>
    <w:multiLevelType w:val="multilevel"/>
    <w:tmpl w:val="E38893FE"/>
    <w:lvl w:ilvl="0">
      <w:start w:val="1"/>
      <w:numFmt w:val="upperRoman"/>
      <w:suff w:val="nothing"/>
      <w:lvlText w:val="BAB %1"/>
      <w:lvlJc w:val="center"/>
      <w:pPr>
        <w:ind w:left="432" w:hanging="144"/>
      </w:pPr>
    </w:lvl>
    <w:lvl w:ilvl="1">
      <w:start w:val="1"/>
      <w:numFmt w:val="decimal"/>
      <w:isLg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221F3DBF"/>
    <w:multiLevelType w:val="singleLevel"/>
    <w:tmpl w:val="04090001"/>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33E478A"/>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234A7407"/>
    <w:multiLevelType w:val="hybridMultilevel"/>
    <w:tmpl w:val="2998F69A"/>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E024A80"/>
    <w:multiLevelType w:val="multilevel"/>
    <w:tmpl w:val="AC42D83C"/>
    <w:lvl w:ilvl="0">
      <w:start w:val="1"/>
      <w:numFmt w:val="upperLetter"/>
      <w:pStyle w:val="Lampiran1"/>
      <w:suff w:val="space"/>
      <w:lvlText w:val="Lampiran %1."/>
      <w:lvlJc w:val="left"/>
      <w:pPr>
        <w:ind w:left="432" w:hanging="432"/>
      </w:pPr>
      <w:rPr>
        <w:rFonts w:hint="default"/>
      </w:rPr>
    </w:lvl>
    <w:lvl w:ilvl="1">
      <w:start w:val="1"/>
      <w:numFmt w:val="none"/>
      <w:isLgl/>
      <w:lvlText w:val="A.%1."/>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3" w15:restartNumberingAfterBreak="0">
    <w:nsid w:val="3A5C0E22"/>
    <w:multiLevelType w:val="hybridMultilevel"/>
    <w:tmpl w:val="B454AD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4FE7EC2"/>
    <w:multiLevelType w:val="hybridMultilevel"/>
    <w:tmpl w:val="8F124200"/>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5" w15:restartNumberingAfterBreak="0">
    <w:nsid w:val="4BA126FB"/>
    <w:multiLevelType w:val="multilevel"/>
    <w:tmpl w:val="7B5049AE"/>
    <w:lvl w:ilvl="0">
      <w:start w:val="1"/>
      <w:numFmt w:val="upperLetter"/>
      <w:pStyle w:val="Lampiran3"/>
      <w:suff w:val="space"/>
      <w:lvlText w:val="Lampiran %1"/>
      <w:lvlJc w:val="left"/>
      <w:pPr>
        <w:ind w:left="432" w:hanging="432"/>
      </w:pPr>
    </w:lvl>
    <w:lvl w:ilvl="1">
      <w:start w:val="1"/>
      <w:numFmt w:val="none"/>
      <w:pStyle w:val="Lampiran2"/>
      <w:isLgl/>
      <w:lvlText w:val="A.%1"/>
      <w:lvlJc w:val="left"/>
      <w:pPr>
        <w:tabs>
          <w:tab w:val="num" w:pos="576"/>
        </w:tabs>
        <w:ind w:left="576" w:hanging="576"/>
      </w:pPr>
    </w:lvl>
    <w:lvl w:ilvl="2">
      <w:start w:val="1"/>
      <w:numFmt w:val="decimal"/>
      <w:lvlText w:val="%2%1.%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6" w15:restartNumberingAfterBreak="0">
    <w:nsid w:val="5A553981"/>
    <w:multiLevelType w:val="hybridMultilevel"/>
    <w:tmpl w:val="A11C455A"/>
    <w:lvl w:ilvl="0" w:tplc="65169224">
      <w:start w:val="1"/>
      <w:numFmt w:val="decimal"/>
      <w:lvlText w:val="%1."/>
      <w:lvlJc w:val="left"/>
      <w:pPr>
        <w:ind w:left="1080" w:hanging="360"/>
      </w:pPr>
      <w:rPr>
        <w:rFonts w:ascii="Times New Roman" w:eastAsia="MS Mincho"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5EE67102"/>
    <w:multiLevelType w:val="hybridMultilevel"/>
    <w:tmpl w:val="85AA4A8E"/>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8" w15:restartNumberingAfterBreak="0">
    <w:nsid w:val="64CF21E0"/>
    <w:multiLevelType w:val="hybridMultilevel"/>
    <w:tmpl w:val="C73034E4"/>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9" w15:restartNumberingAfterBreak="0">
    <w:nsid w:val="71023BCD"/>
    <w:multiLevelType w:val="hybridMultilevel"/>
    <w:tmpl w:val="88EAF3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2404E21"/>
    <w:multiLevelType w:val="hybridMultilevel"/>
    <w:tmpl w:val="301CEFC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74D1486C"/>
    <w:multiLevelType w:val="hybridMultilevel"/>
    <w:tmpl w:val="17CC57A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7979692D"/>
    <w:multiLevelType w:val="hybridMultilevel"/>
    <w:tmpl w:val="6B4CDA2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0"/>
  </w:num>
  <w:num w:numId="2">
    <w:abstractNumId w:val="15"/>
  </w:num>
  <w:num w:numId="3">
    <w:abstractNumId w:val="12"/>
  </w:num>
  <w:num w:numId="4">
    <w:abstractNumId w:val="8"/>
  </w:num>
  <w:num w:numId="5">
    <w:abstractNumId w:val="9"/>
  </w:num>
  <w:num w:numId="6">
    <w:abstractNumId w:val="7"/>
  </w:num>
  <w:num w:numId="7">
    <w:abstractNumId w:val="13"/>
  </w:num>
  <w:num w:numId="8">
    <w:abstractNumId w:val="6"/>
  </w:num>
  <w:num w:numId="9">
    <w:abstractNumId w:val="0"/>
    <w:lvlOverride w:ilvl="0">
      <w:startOverride w:val="1"/>
    </w:lvlOverride>
  </w:num>
  <w:num w:numId="10">
    <w:abstractNumId w:val="21"/>
  </w:num>
  <w:num w:numId="11">
    <w:abstractNumId w:val="10"/>
  </w:num>
  <w:num w:numId="12">
    <w:abstractNumId w:val="3"/>
  </w:num>
  <w:num w:numId="1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6"/>
  </w:num>
  <w:num w:numId="16">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20"/>
  </w:num>
  <w:num w:numId="18">
    <w:abstractNumId w:val="19"/>
  </w:num>
  <w:num w:numId="19">
    <w:abstractNumId w:val="4"/>
  </w:num>
  <w:num w:numId="20">
    <w:abstractNumId w:val="1"/>
  </w:num>
  <w:num w:numId="21">
    <w:abstractNumId w:val="22"/>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2"/>
  </w:num>
  <w:num w:numId="26">
    <w:abstractNumId w:val="11"/>
  </w:num>
  <w:num w:numId="27">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proofState w:spelling="clean"/>
  <w:defaultTabStop w:val="720"/>
  <w:drawingGridHorizontalSpacing w:val="100"/>
  <w:displayHorizontalDrawingGridEvery w:val="0"/>
  <w:displayVerticalDrawingGridEvery w:val="0"/>
  <w:noPunctuationKerning/>
  <w:characterSpacingControl w:val="doNotCompress"/>
  <w:hdrShapeDefaults>
    <o:shapedefaults v:ext="edit" spidmax="2049">
      <o:colormru v:ext="edit" colors="gray"/>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47BB"/>
    <w:rsid w:val="00000E48"/>
    <w:rsid w:val="0000455E"/>
    <w:rsid w:val="00005E8A"/>
    <w:rsid w:val="000131C0"/>
    <w:rsid w:val="0001558B"/>
    <w:rsid w:val="0002115E"/>
    <w:rsid w:val="00023AA9"/>
    <w:rsid w:val="00024E42"/>
    <w:rsid w:val="00024F8E"/>
    <w:rsid w:val="00027C44"/>
    <w:rsid w:val="000323A0"/>
    <w:rsid w:val="00036508"/>
    <w:rsid w:val="00047C43"/>
    <w:rsid w:val="00064E96"/>
    <w:rsid w:val="00074571"/>
    <w:rsid w:val="000824B1"/>
    <w:rsid w:val="000873A9"/>
    <w:rsid w:val="00090F2C"/>
    <w:rsid w:val="0009329F"/>
    <w:rsid w:val="000A05A5"/>
    <w:rsid w:val="000B426D"/>
    <w:rsid w:val="000C4407"/>
    <w:rsid w:val="000E0CF7"/>
    <w:rsid w:val="000F36E8"/>
    <w:rsid w:val="001012E0"/>
    <w:rsid w:val="0011197F"/>
    <w:rsid w:val="001164E7"/>
    <w:rsid w:val="00131B82"/>
    <w:rsid w:val="00133DC2"/>
    <w:rsid w:val="00136205"/>
    <w:rsid w:val="0014005E"/>
    <w:rsid w:val="00143C31"/>
    <w:rsid w:val="001475F2"/>
    <w:rsid w:val="00152DE2"/>
    <w:rsid w:val="00172E8B"/>
    <w:rsid w:val="001733A5"/>
    <w:rsid w:val="0017532F"/>
    <w:rsid w:val="00176CE4"/>
    <w:rsid w:val="0018304D"/>
    <w:rsid w:val="001A6726"/>
    <w:rsid w:val="001B1834"/>
    <w:rsid w:val="001B40C7"/>
    <w:rsid w:val="001B6C2E"/>
    <w:rsid w:val="001C494E"/>
    <w:rsid w:val="001D34BD"/>
    <w:rsid w:val="001D73B7"/>
    <w:rsid w:val="001E17AF"/>
    <w:rsid w:val="001E4DA0"/>
    <w:rsid w:val="001E7A24"/>
    <w:rsid w:val="00224105"/>
    <w:rsid w:val="002275E8"/>
    <w:rsid w:val="002311E8"/>
    <w:rsid w:val="002339AD"/>
    <w:rsid w:val="00234B09"/>
    <w:rsid w:val="0026331B"/>
    <w:rsid w:val="00263A1A"/>
    <w:rsid w:val="002653C1"/>
    <w:rsid w:val="00270290"/>
    <w:rsid w:val="0027122F"/>
    <w:rsid w:val="0027169D"/>
    <w:rsid w:val="00274AE1"/>
    <w:rsid w:val="0028117E"/>
    <w:rsid w:val="00282199"/>
    <w:rsid w:val="00283ACA"/>
    <w:rsid w:val="00285BCF"/>
    <w:rsid w:val="00286CEA"/>
    <w:rsid w:val="00296D88"/>
    <w:rsid w:val="002A3A14"/>
    <w:rsid w:val="002A63CA"/>
    <w:rsid w:val="002B2FE7"/>
    <w:rsid w:val="002C0BBC"/>
    <w:rsid w:val="002C6E7C"/>
    <w:rsid w:val="002D3A7E"/>
    <w:rsid w:val="002E625A"/>
    <w:rsid w:val="002F203B"/>
    <w:rsid w:val="002F5FCB"/>
    <w:rsid w:val="003022F2"/>
    <w:rsid w:val="00306E54"/>
    <w:rsid w:val="00313D78"/>
    <w:rsid w:val="00315DEB"/>
    <w:rsid w:val="00320972"/>
    <w:rsid w:val="00332BFB"/>
    <w:rsid w:val="0034160E"/>
    <w:rsid w:val="00345CFC"/>
    <w:rsid w:val="0035648F"/>
    <w:rsid w:val="00373E2A"/>
    <w:rsid w:val="00382CA3"/>
    <w:rsid w:val="0039580C"/>
    <w:rsid w:val="00396BD3"/>
    <w:rsid w:val="003A186A"/>
    <w:rsid w:val="003A1A5E"/>
    <w:rsid w:val="003B0884"/>
    <w:rsid w:val="003B4FC3"/>
    <w:rsid w:val="003B7577"/>
    <w:rsid w:val="003C0C90"/>
    <w:rsid w:val="003D0F6E"/>
    <w:rsid w:val="003D38B0"/>
    <w:rsid w:val="003D6928"/>
    <w:rsid w:val="003E101B"/>
    <w:rsid w:val="003E2476"/>
    <w:rsid w:val="003E34CA"/>
    <w:rsid w:val="003E48BF"/>
    <w:rsid w:val="00402DFE"/>
    <w:rsid w:val="0040473D"/>
    <w:rsid w:val="004133DC"/>
    <w:rsid w:val="0041533F"/>
    <w:rsid w:val="00424DA9"/>
    <w:rsid w:val="00440269"/>
    <w:rsid w:val="00442495"/>
    <w:rsid w:val="00443354"/>
    <w:rsid w:val="00452270"/>
    <w:rsid w:val="004572F4"/>
    <w:rsid w:val="00461B89"/>
    <w:rsid w:val="004752D1"/>
    <w:rsid w:val="00476CBA"/>
    <w:rsid w:val="00477B2C"/>
    <w:rsid w:val="004810AC"/>
    <w:rsid w:val="004855DF"/>
    <w:rsid w:val="00490B54"/>
    <w:rsid w:val="004A2312"/>
    <w:rsid w:val="004A252E"/>
    <w:rsid w:val="004A4E98"/>
    <w:rsid w:val="004A530B"/>
    <w:rsid w:val="004B6792"/>
    <w:rsid w:val="004C7B67"/>
    <w:rsid w:val="004D37CA"/>
    <w:rsid w:val="004D6033"/>
    <w:rsid w:val="004D6111"/>
    <w:rsid w:val="004F0EA3"/>
    <w:rsid w:val="004F130F"/>
    <w:rsid w:val="004F1352"/>
    <w:rsid w:val="004F40F5"/>
    <w:rsid w:val="004F6C50"/>
    <w:rsid w:val="00501267"/>
    <w:rsid w:val="005150F7"/>
    <w:rsid w:val="005239AA"/>
    <w:rsid w:val="00525285"/>
    <w:rsid w:val="00534B55"/>
    <w:rsid w:val="00543245"/>
    <w:rsid w:val="005467BE"/>
    <w:rsid w:val="00550646"/>
    <w:rsid w:val="00550C0A"/>
    <w:rsid w:val="00553701"/>
    <w:rsid w:val="005653D9"/>
    <w:rsid w:val="005777EC"/>
    <w:rsid w:val="00580EEB"/>
    <w:rsid w:val="00582B79"/>
    <w:rsid w:val="005864D2"/>
    <w:rsid w:val="00592396"/>
    <w:rsid w:val="00593130"/>
    <w:rsid w:val="00595625"/>
    <w:rsid w:val="005A517D"/>
    <w:rsid w:val="005C33E7"/>
    <w:rsid w:val="005D1C75"/>
    <w:rsid w:val="005D330D"/>
    <w:rsid w:val="005E0A6A"/>
    <w:rsid w:val="005E1D4D"/>
    <w:rsid w:val="005E35E6"/>
    <w:rsid w:val="005E654F"/>
    <w:rsid w:val="005F1CDB"/>
    <w:rsid w:val="005F3662"/>
    <w:rsid w:val="005F4856"/>
    <w:rsid w:val="00606AFC"/>
    <w:rsid w:val="00621E05"/>
    <w:rsid w:val="00634F42"/>
    <w:rsid w:val="0063545D"/>
    <w:rsid w:val="00640CC7"/>
    <w:rsid w:val="00643DFE"/>
    <w:rsid w:val="00644948"/>
    <w:rsid w:val="006456A3"/>
    <w:rsid w:val="00650736"/>
    <w:rsid w:val="00651620"/>
    <w:rsid w:val="00657992"/>
    <w:rsid w:val="00657A93"/>
    <w:rsid w:val="00660A89"/>
    <w:rsid w:val="006658B7"/>
    <w:rsid w:val="00666BDA"/>
    <w:rsid w:val="00675FAC"/>
    <w:rsid w:val="006816FF"/>
    <w:rsid w:val="006819CF"/>
    <w:rsid w:val="006909B8"/>
    <w:rsid w:val="0069264C"/>
    <w:rsid w:val="00695021"/>
    <w:rsid w:val="006A5701"/>
    <w:rsid w:val="006A57BE"/>
    <w:rsid w:val="006B0950"/>
    <w:rsid w:val="006B765D"/>
    <w:rsid w:val="006D6450"/>
    <w:rsid w:val="006D6CBE"/>
    <w:rsid w:val="006D6EC3"/>
    <w:rsid w:val="006E32A5"/>
    <w:rsid w:val="006E4FA1"/>
    <w:rsid w:val="00705916"/>
    <w:rsid w:val="007120A5"/>
    <w:rsid w:val="00714E93"/>
    <w:rsid w:val="0072063A"/>
    <w:rsid w:val="00733D1E"/>
    <w:rsid w:val="00736212"/>
    <w:rsid w:val="00737BFE"/>
    <w:rsid w:val="00747038"/>
    <w:rsid w:val="00751D69"/>
    <w:rsid w:val="00751E33"/>
    <w:rsid w:val="00753AFA"/>
    <w:rsid w:val="00755449"/>
    <w:rsid w:val="00771369"/>
    <w:rsid w:val="0077289B"/>
    <w:rsid w:val="00777506"/>
    <w:rsid w:val="0078501F"/>
    <w:rsid w:val="00787C53"/>
    <w:rsid w:val="00795E16"/>
    <w:rsid w:val="007A70A7"/>
    <w:rsid w:val="007B247E"/>
    <w:rsid w:val="007B5DAD"/>
    <w:rsid w:val="007C6EAF"/>
    <w:rsid w:val="007C7183"/>
    <w:rsid w:val="007D0458"/>
    <w:rsid w:val="007D348F"/>
    <w:rsid w:val="007E3F49"/>
    <w:rsid w:val="007F0061"/>
    <w:rsid w:val="007F3241"/>
    <w:rsid w:val="007F5727"/>
    <w:rsid w:val="007F6A77"/>
    <w:rsid w:val="007F6CE2"/>
    <w:rsid w:val="00801CAA"/>
    <w:rsid w:val="008046BA"/>
    <w:rsid w:val="00806378"/>
    <w:rsid w:val="0082183B"/>
    <w:rsid w:val="00824EFF"/>
    <w:rsid w:val="008362FF"/>
    <w:rsid w:val="0084027D"/>
    <w:rsid w:val="008420D2"/>
    <w:rsid w:val="00851817"/>
    <w:rsid w:val="00851926"/>
    <w:rsid w:val="0086298B"/>
    <w:rsid w:val="00872AF1"/>
    <w:rsid w:val="008807DA"/>
    <w:rsid w:val="0088286E"/>
    <w:rsid w:val="00896DED"/>
    <w:rsid w:val="008A5CBE"/>
    <w:rsid w:val="008A6C43"/>
    <w:rsid w:val="008B377A"/>
    <w:rsid w:val="008C5AB6"/>
    <w:rsid w:val="008C7893"/>
    <w:rsid w:val="008E26DA"/>
    <w:rsid w:val="008F7BA8"/>
    <w:rsid w:val="00902203"/>
    <w:rsid w:val="00904162"/>
    <w:rsid w:val="009053CB"/>
    <w:rsid w:val="00905539"/>
    <w:rsid w:val="00906EC0"/>
    <w:rsid w:val="00925CE8"/>
    <w:rsid w:val="0093358E"/>
    <w:rsid w:val="009364B8"/>
    <w:rsid w:val="00936B68"/>
    <w:rsid w:val="00944B61"/>
    <w:rsid w:val="00947FF5"/>
    <w:rsid w:val="00954D96"/>
    <w:rsid w:val="009568A9"/>
    <w:rsid w:val="00961389"/>
    <w:rsid w:val="009633CB"/>
    <w:rsid w:val="00965BBE"/>
    <w:rsid w:val="00966873"/>
    <w:rsid w:val="009755F4"/>
    <w:rsid w:val="00977CFC"/>
    <w:rsid w:val="009A31A8"/>
    <w:rsid w:val="009A3C22"/>
    <w:rsid w:val="009A57CE"/>
    <w:rsid w:val="009D2826"/>
    <w:rsid w:val="009E6456"/>
    <w:rsid w:val="009E7DC4"/>
    <w:rsid w:val="00A028A7"/>
    <w:rsid w:val="00A04EBA"/>
    <w:rsid w:val="00A21588"/>
    <w:rsid w:val="00A27C02"/>
    <w:rsid w:val="00A357EB"/>
    <w:rsid w:val="00A36356"/>
    <w:rsid w:val="00A62D29"/>
    <w:rsid w:val="00A640B5"/>
    <w:rsid w:val="00A646AB"/>
    <w:rsid w:val="00A65530"/>
    <w:rsid w:val="00A66DB9"/>
    <w:rsid w:val="00A749B8"/>
    <w:rsid w:val="00A832E6"/>
    <w:rsid w:val="00A869B2"/>
    <w:rsid w:val="00A95DCF"/>
    <w:rsid w:val="00A96D41"/>
    <w:rsid w:val="00AA1A6B"/>
    <w:rsid w:val="00AA7A5E"/>
    <w:rsid w:val="00AB229B"/>
    <w:rsid w:val="00AB6F72"/>
    <w:rsid w:val="00AC137D"/>
    <w:rsid w:val="00AD592F"/>
    <w:rsid w:val="00AF5723"/>
    <w:rsid w:val="00B03D0C"/>
    <w:rsid w:val="00B047BB"/>
    <w:rsid w:val="00B11327"/>
    <w:rsid w:val="00B1228D"/>
    <w:rsid w:val="00B22152"/>
    <w:rsid w:val="00B33743"/>
    <w:rsid w:val="00B351FF"/>
    <w:rsid w:val="00B50BA9"/>
    <w:rsid w:val="00B574FC"/>
    <w:rsid w:val="00B624AF"/>
    <w:rsid w:val="00B62617"/>
    <w:rsid w:val="00B65AFD"/>
    <w:rsid w:val="00B6732A"/>
    <w:rsid w:val="00B71C0D"/>
    <w:rsid w:val="00B75115"/>
    <w:rsid w:val="00B934A2"/>
    <w:rsid w:val="00B94489"/>
    <w:rsid w:val="00B96DBC"/>
    <w:rsid w:val="00BA6BC6"/>
    <w:rsid w:val="00BB156C"/>
    <w:rsid w:val="00BB262E"/>
    <w:rsid w:val="00BB3A68"/>
    <w:rsid w:val="00BC73E9"/>
    <w:rsid w:val="00BD3E06"/>
    <w:rsid w:val="00BD601F"/>
    <w:rsid w:val="00BE1518"/>
    <w:rsid w:val="00BE15A6"/>
    <w:rsid w:val="00BE2871"/>
    <w:rsid w:val="00BF11CF"/>
    <w:rsid w:val="00BF24B2"/>
    <w:rsid w:val="00BF2958"/>
    <w:rsid w:val="00C00D1B"/>
    <w:rsid w:val="00C01F89"/>
    <w:rsid w:val="00C053BB"/>
    <w:rsid w:val="00C12DB6"/>
    <w:rsid w:val="00C221FF"/>
    <w:rsid w:val="00C2236F"/>
    <w:rsid w:val="00C23ACB"/>
    <w:rsid w:val="00C32A79"/>
    <w:rsid w:val="00C33BDD"/>
    <w:rsid w:val="00C377EB"/>
    <w:rsid w:val="00C4000D"/>
    <w:rsid w:val="00C467EA"/>
    <w:rsid w:val="00C6579B"/>
    <w:rsid w:val="00C7171E"/>
    <w:rsid w:val="00C7210B"/>
    <w:rsid w:val="00C73774"/>
    <w:rsid w:val="00C748DC"/>
    <w:rsid w:val="00C84C76"/>
    <w:rsid w:val="00C87D3D"/>
    <w:rsid w:val="00C946DB"/>
    <w:rsid w:val="00CA3B0D"/>
    <w:rsid w:val="00CB10E9"/>
    <w:rsid w:val="00CB1E84"/>
    <w:rsid w:val="00CB46A0"/>
    <w:rsid w:val="00CB5758"/>
    <w:rsid w:val="00CD20D7"/>
    <w:rsid w:val="00CD3F68"/>
    <w:rsid w:val="00CE3142"/>
    <w:rsid w:val="00CE3A0B"/>
    <w:rsid w:val="00CF0587"/>
    <w:rsid w:val="00D00B24"/>
    <w:rsid w:val="00D04860"/>
    <w:rsid w:val="00D07051"/>
    <w:rsid w:val="00D0773E"/>
    <w:rsid w:val="00D10FB0"/>
    <w:rsid w:val="00D138EF"/>
    <w:rsid w:val="00D15E4A"/>
    <w:rsid w:val="00D224E2"/>
    <w:rsid w:val="00D23DD1"/>
    <w:rsid w:val="00D27BED"/>
    <w:rsid w:val="00D31802"/>
    <w:rsid w:val="00D31B95"/>
    <w:rsid w:val="00D51C89"/>
    <w:rsid w:val="00D527A4"/>
    <w:rsid w:val="00D52BDE"/>
    <w:rsid w:val="00D63C0F"/>
    <w:rsid w:val="00D64686"/>
    <w:rsid w:val="00D756F5"/>
    <w:rsid w:val="00D756FB"/>
    <w:rsid w:val="00D75921"/>
    <w:rsid w:val="00D80F9D"/>
    <w:rsid w:val="00D8108B"/>
    <w:rsid w:val="00D8184E"/>
    <w:rsid w:val="00D825CF"/>
    <w:rsid w:val="00D82D83"/>
    <w:rsid w:val="00D85A4E"/>
    <w:rsid w:val="00D92799"/>
    <w:rsid w:val="00D9668E"/>
    <w:rsid w:val="00DA1705"/>
    <w:rsid w:val="00DA22C4"/>
    <w:rsid w:val="00DA3F2A"/>
    <w:rsid w:val="00DA78EE"/>
    <w:rsid w:val="00DB2652"/>
    <w:rsid w:val="00DD43B1"/>
    <w:rsid w:val="00DD57D4"/>
    <w:rsid w:val="00DD67BA"/>
    <w:rsid w:val="00DE3792"/>
    <w:rsid w:val="00DE52C6"/>
    <w:rsid w:val="00DF40DF"/>
    <w:rsid w:val="00DF51EA"/>
    <w:rsid w:val="00DF67D2"/>
    <w:rsid w:val="00E10C0D"/>
    <w:rsid w:val="00E14DE3"/>
    <w:rsid w:val="00E17C7D"/>
    <w:rsid w:val="00E211D7"/>
    <w:rsid w:val="00E41BF2"/>
    <w:rsid w:val="00E43D17"/>
    <w:rsid w:val="00E67460"/>
    <w:rsid w:val="00E754AD"/>
    <w:rsid w:val="00E809CE"/>
    <w:rsid w:val="00E82293"/>
    <w:rsid w:val="00E8331B"/>
    <w:rsid w:val="00E83B9F"/>
    <w:rsid w:val="00E85F7A"/>
    <w:rsid w:val="00EA1737"/>
    <w:rsid w:val="00EB4075"/>
    <w:rsid w:val="00ED51B8"/>
    <w:rsid w:val="00ED7FCA"/>
    <w:rsid w:val="00EE3FF7"/>
    <w:rsid w:val="00EF5387"/>
    <w:rsid w:val="00F220C1"/>
    <w:rsid w:val="00F241BD"/>
    <w:rsid w:val="00F44F81"/>
    <w:rsid w:val="00F45D34"/>
    <w:rsid w:val="00F47033"/>
    <w:rsid w:val="00F55F54"/>
    <w:rsid w:val="00F60F8D"/>
    <w:rsid w:val="00F65C75"/>
    <w:rsid w:val="00F678C2"/>
    <w:rsid w:val="00F70D0A"/>
    <w:rsid w:val="00F72E31"/>
    <w:rsid w:val="00F76F65"/>
    <w:rsid w:val="00F9492F"/>
    <w:rsid w:val="00FA2BC4"/>
    <w:rsid w:val="00FA5232"/>
    <w:rsid w:val="00FB2789"/>
    <w:rsid w:val="00FB3463"/>
    <w:rsid w:val="00FB6453"/>
    <w:rsid w:val="00FB6986"/>
    <w:rsid w:val="00FC3470"/>
    <w:rsid w:val="00FC37A2"/>
    <w:rsid w:val="00FC3D74"/>
    <w:rsid w:val="00FC4E98"/>
    <w:rsid w:val="00FC6E59"/>
    <w:rsid w:val="00FC6EDC"/>
    <w:rsid w:val="00FD28D5"/>
    <w:rsid w:val="00FD442B"/>
    <w:rsid w:val="00FD5B23"/>
    <w:rsid w:val="00FE4F55"/>
    <w:rsid w:val="00FF0DFD"/>
    <w:rsid w:val="00FF7444"/>
    <w:rsid w:val="00FF746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colormru v:ext="edit" colors="gray"/>
    </o:shapedefaults>
    <o:shapelayout v:ext="edit">
      <o:idmap v:ext="edit" data="1"/>
    </o:shapelayout>
  </w:shapeDefaults>
  <w:decimalSymbol w:val=","/>
  <w:listSeparator w:val=";"/>
  <w14:docId w14:val="55C0FDBA"/>
  <w15:docId w15:val="{F630CA81-28EB-43A3-9F5B-9219AD5574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184E"/>
    <w:pPr>
      <w:spacing w:before="120" w:after="120" w:line="360" w:lineRule="auto"/>
      <w:jc w:val="both"/>
    </w:pPr>
    <w:rPr>
      <w:sz w:val="24"/>
      <w:lang w:eastAsia="id-ID"/>
    </w:rPr>
  </w:style>
  <w:style w:type="paragraph" w:styleId="Heading1">
    <w:name w:val="heading 1"/>
    <w:basedOn w:val="Normal"/>
    <w:next w:val="Normal"/>
    <w:autoRedefine/>
    <w:qFormat/>
    <w:rsid w:val="00285BCF"/>
    <w:pPr>
      <w:keepNext/>
      <w:pageBreakBefore/>
      <w:numPr>
        <w:numId w:val="12"/>
      </w:numPr>
      <w:spacing w:line="480" w:lineRule="auto"/>
      <w:jc w:val="center"/>
      <w:outlineLvl w:val="0"/>
    </w:pPr>
    <w:rPr>
      <w:b/>
      <w:caps/>
      <w:sz w:val="28"/>
      <w:szCs w:val="28"/>
      <w:lang w:val="en-GB"/>
    </w:rPr>
  </w:style>
  <w:style w:type="paragraph" w:styleId="Heading2">
    <w:name w:val="heading 2"/>
    <w:basedOn w:val="Normal"/>
    <w:next w:val="Normal"/>
    <w:qFormat/>
    <w:rsid w:val="00F76F65"/>
    <w:pPr>
      <w:keepNext/>
      <w:numPr>
        <w:ilvl w:val="1"/>
        <w:numId w:val="12"/>
      </w:numPr>
      <w:spacing w:before="240" w:after="60"/>
      <w:outlineLvl w:val="1"/>
    </w:pPr>
    <w:rPr>
      <w:b/>
      <w:lang w:val="en-GB"/>
    </w:rPr>
  </w:style>
  <w:style w:type="paragraph" w:styleId="Heading3">
    <w:name w:val="heading 3"/>
    <w:basedOn w:val="Normal"/>
    <w:next w:val="Normal"/>
    <w:link w:val="Heading3Char"/>
    <w:qFormat/>
    <w:rsid w:val="00F76F65"/>
    <w:pPr>
      <w:keepNext/>
      <w:numPr>
        <w:ilvl w:val="2"/>
        <w:numId w:val="12"/>
      </w:numPr>
      <w:spacing w:before="240" w:after="60"/>
      <w:outlineLvl w:val="2"/>
    </w:pPr>
    <w:rPr>
      <w:b/>
      <w:lang w:val="en-GB"/>
    </w:rPr>
  </w:style>
  <w:style w:type="paragraph" w:styleId="Heading4">
    <w:name w:val="heading 4"/>
    <w:basedOn w:val="Normal"/>
    <w:next w:val="Normal"/>
    <w:link w:val="Heading4Char"/>
    <w:qFormat/>
    <w:rsid w:val="00F76F65"/>
    <w:pPr>
      <w:keepNext/>
      <w:numPr>
        <w:ilvl w:val="3"/>
        <w:numId w:val="12"/>
      </w:numPr>
      <w:spacing w:before="240" w:after="60"/>
      <w:outlineLvl w:val="3"/>
    </w:pPr>
    <w:rPr>
      <w:b/>
      <w:lang w:val="en-GB"/>
    </w:rPr>
  </w:style>
  <w:style w:type="paragraph" w:styleId="Heading5">
    <w:name w:val="heading 5"/>
    <w:basedOn w:val="Normal"/>
    <w:next w:val="Normal"/>
    <w:qFormat/>
    <w:rsid w:val="00D9668E"/>
    <w:pPr>
      <w:numPr>
        <w:ilvl w:val="4"/>
        <w:numId w:val="12"/>
      </w:numPr>
      <w:spacing w:before="240" w:after="60"/>
      <w:outlineLvl w:val="4"/>
    </w:pPr>
    <w:rPr>
      <w:rFonts w:ascii="Arial" w:hAnsi="Arial"/>
      <w:b/>
      <w:sz w:val="22"/>
      <w:lang w:val="en-GB"/>
    </w:rPr>
  </w:style>
  <w:style w:type="paragraph" w:styleId="Heading6">
    <w:name w:val="heading 6"/>
    <w:basedOn w:val="Normal"/>
    <w:next w:val="Normal"/>
    <w:qFormat/>
    <w:rsid w:val="00D9668E"/>
    <w:pPr>
      <w:numPr>
        <w:ilvl w:val="5"/>
        <w:numId w:val="12"/>
      </w:numPr>
      <w:spacing w:before="240" w:after="60"/>
      <w:outlineLvl w:val="5"/>
    </w:pPr>
    <w:rPr>
      <w:i/>
      <w:sz w:val="22"/>
      <w:lang w:val="en-GB"/>
    </w:rPr>
  </w:style>
  <w:style w:type="paragraph" w:styleId="Heading7">
    <w:name w:val="heading 7"/>
    <w:basedOn w:val="Normal"/>
    <w:next w:val="Normal"/>
    <w:qFormat/>
    <w:rsid w:val="00D9668E"/>
    <w:pPr>
      <w:numPr>
        <w:ilvl w:val="6"/>
        <w:numId w:val="12"/>
      </w:numPr>
      <w:spacing w:before="240" w:after="60"/>
      <w:outlineLvl w:val="6"/>
    </w:pPr>
    <w:rPr>
      <w:rFonts w:ascii="Arial" w:hAnsi="Arial"/>
      <w:lang w:val="en-GB"/>
    </w:rPr>
  </w:style>
  <w:style w:type="paragraph" w:styleId="Heading8">
    <w:name w:val="heading 8"/>
    <w:basedOn w:val="Normal"/>
    <w:next w:val="Normal"/>
    <w:qFormat/>
    <w:rsid w:val="00D9668E"/>
    <w:pPr>
      <w:numPr>
        <w:ilvl w:val="7"/>
        <w:numId w:val="12"/>
      </w:numPr>
      <w:spacing w:before="240" w:after="60"/>
      <w:outlineLvl w:val="7"/>
    </w:pPr>
    <w:rPr>
      <w:rFonts w:ascii="Arial" w:hAnsi="Arial"/>
      <w:i/>
      <w:lang w:val="en-GB"/>
    </w:rPr>
  </w:style>
  <w:style w:type="paragraph" w:styleId="Heading9">
    <w:name w:val="heading 9"/>
    <w:basedOn w:val="Normal"/>
    <w:next w:val="Normal"/>
    <w:qFormat/>
    <w:rsid w:val="00D9668E"/>
    <w:pPr>
      <w:numPr>
        <w:ilvl w:val="8"/>
        <w:numId w:val="12"/>
      </w:numPr>
      <w:spacing w:before="240" w:after="60"/>
      <w:outlineLvl w:val="8"/>
    </w:pPr>
    <w:rPr>
      <w:rFonts w:ascii="Arial" w:hAnsi="Arial"/>
      <w:b/>
      <w:i/>
      <w:sz w:val="1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ampiran1">
    <w:name w:val="Lampiran1"/>
    <w:basedOn w:val="Normal"/>
    <w:next w:val="Normal"/>
    <w:rsid w:val="00FD5B23"/>
    <w:pPr>
      <w:pageBreakBefore/>
      <w:numPr>
        <w:numId w:val="3"/>
      </w:numPr>
      <w:spacing w:before="240"/>
    </w:pPr>
    <w:rPr>
      <w:b/>
      <w:sz w:val="28"/>
      <w:lang w:val="en-AU"/>
    </w:rPr>
  </w:style>
  <w:style w:type="paragraph" w:customStyle="1" w:styleId="Lampiran2">
    <w:name w:val="Lampiran2"/>
    <w:basedOn w:val="Normal"/>
    <w:next w:val="Normal"/>
    <w:rsid w:val="00FD5B23"/>
    <w:pPr>
      <w:numPr>
        <w:ilvl w:val="1"/>
        <w:numId w:val="2"/>
      </w:numPr>
      <w:spacing w:before="240"/>
    </w:pPr>
    <w:rPr>
      <w:b/>
      <w:lang w:val="en-AU"/>
    </w:rPr>
  </w:style>
  <w:style w:type="paragraph" w:customStyle="1" w:styleId="Lampiran3">
    <w:name w:val="Lampiran3"/>
    <w:basedOn w:val="Lampiran2"/>
    <w:next w:val="Normal"/>
    <w:rsid w:val="00D9668E"/>
    <w:pPr>
      <w:numPr>
        <w:ilvl w:val="0"/>
      </w:numPr>
    </w:pPr>
  </w:style>
  <w:style w:type="paragraph" w:styleId="Title">
    <w:name w:val="Title"/>
    <w:basedOn w:val="Normal"/>
    <w:qFormat/>
    <w:rsid w:val="00027C44"/>
    <w:pPr>
      <w:spacing w:before="240" w:after="60"/>
      <w:jc w:val="center"/>
    </w:pPr>
    <w:rPr>
      <w:b/>
      <w:kern w:val="28"/>
      <w:sz w:val="28"/>
      <w:lang w:val="en-GB"/>
    </w:rPr>
  </w:style>
  <w:style w:type="paragraph" w:customStyle="1" w:styleId="guide">
    <w:name w:val="guide"/>
    <w:basedOn w:val="Normal"/>
    <w:rsid w:val="00D9668E"/>
    <w:rPr>
      <w:i/>
      <w:lang w:val="en-GB"/>
    </w:rPr>
  </w:style>
  <w:style w:type="paragraph" w:styleId="TOC1">
    <w:name w:val="toc 1"/>
    <w:basedOn w:val="Normal"/>
    <w:next w:val="Normal"/>
    <w:autoRedefine/>
    <w:uiPriority w:val="39"/>
    <w:rsid w:val="00D9668E"/>
    <w:rPr>
      <w:b/>
      <w:lang w:val="en-AU"/>
    </w:rPr>
  </w:style>
  <w:style w:type="paragraph" w:styleId="TOC2">
    <w:name w:val="toc 2"/>
    <w:basedOn w:val="Normal"/>
    <w:next w:val="Normal"/>
    <w:autoRedefine/>
    <w:uiPriority w:val="39"/>
    <w:rsid w:val="00D9668E"/>
    <w:pPr>
      <w:ind w:left="200"/>
    </w:pPr>
    <w:rPr>
      <w:lang w:val="en-GB"/>
    </w:rPr>
  </w:style>
  <w:style w:type="paragraph" w:styleId="BodyText">
    <w:name w:val="Body Text"/>
    <w:basedOn w:val="Normal"/>
    <w:semiHidden/>
    <w:rsid w:val="00D9668E"/>
    <w:rPr>
      <w:lang w:val="en-GB"/>
    </w:rPr>
  </w:style>
  <w:style w:type="character" w:styleId="PageNumber">
    <w:name w:val="page number"/>
    <w:basedOn w:val="DefaultParagraphFont"/>
    <w:semiHidden/>
    <w:rsid w:val="00D9668E"/>
  </w:style>
  <w:style w:type="paragraph" w:styleId="Footer">
    <w:name w:val="footer"/>
    <w:basedOn w:val="Normal"/>
    <w:link w:val="FooterChar"/>
    <w:uiPriority w:val="99"/>
    <w:rsid w:val="00D9668E"/>
    <w:pPr>
      <w:tabs>
        <w:tab w:val="center" w:pos="4153"/>
        <w:tab w:val="right" w:pos="8306"/>
      </w:tabs>
    </w:pPr>
    <w:rPr>
      <w:lang w:val="en-AU"/>
    </w:rPr>
  </w:style>
  <w:style w:type="paragraph" w:styleId="TOC3">
    <w:name w:val="toc 3"/>
    <w:basedOn w:val="Normal"/>
    <w:next w:val="Normal"/>
    <w:autoRedefine/>
    <w:uiPriority w:val="39"/>
    <w:rsid w:val="00D9668E"/>
    <w:pPr>
      <w:ind w:left="400"/>
    </w:pPr>
  </w:style>
  <w:style w:type="paragraph" w:styleId="TOC4">
    <w:name w:val="toc 4"/>
    <w:basedOn w:val="Normal"/>
    <w:next w:val="Normal"/>
    <w:autoRedefine/>
    <w:semiHidden/>
    <w:rsid w:val="00D9668E"/>
    <w:pPr>
      <w:ind w:left="600"/>
    </w:pPr>
  </w:style>
  <w:style w:type="paragraph" w:styleId="TOC5">
    <w:name w:val="toc 5"/>
    <w:basedOn w:val="Normal"/>
    <w:next w:val="Normal"/>
    <w:autoRedefine/>
    <w:semiHidden/>
    <w:rsid w:val="00D9668E"/>
    <w:pPr>
      <w:ind w:left="800"/>
    </w:pPr>
  </w:style>
  <w:style w:type="paragraph" w:styleId="TOC6">
    <w:name w:val="toc 6"/>
    <w:basedOn w:val="Normal"/>
    <w:next w:val="Normal"/>
    <w:autoRedefine/>
    <w:semiHidden/>
    <w:rsid w:val="00D9668E"/>
    <w:pPr>
      <w:ind w:left="1000"/>
    </w:pPr>
  </w:style>
  <w:style w:type="paragraph" w:styleId="TOC7">
    <w:name w:val="toc 7"/>
    <w:basedOn w:val="Normal"/>
    <w:next w:val="Normal"/>
    <w:autoRedefine/>
    <w:semiHidden/>
    <w:rsid w:val="00D9668E"/>
    <w:pPr>
      <w:ind w:left="1200"/>
    </w:pPr>
  </w:style>
  <w:style w:type="paragraph" w:styleId="TOC8">
    <w:name w:val="toc 8"/>
    <w:basedOn w:val="Normal"/>
    <w:next w:val="Normal"/>
    <w:autoRedefine/>
    <w:semiHidden/>
    <w:rsid w:val="00D9668E"/>
    <w:pPr>
      <w:ind w:left="1400"/>
    </w:pPr>
  </w:style>
  <w:style w:type="paragraph" w:styleId="TOC9">
    <w:name w:val="toc 9"/>
    <w:basedOn w:val="Normal"/>
    <w:next w:val="Normal"/>
    <w:autoRedefine/>
    <w:semiHidden/>
    <w:rsid w:val="00D9668E"/>
    <w:pPr>
      <w:ind w:left="1600"/>
    </w:pPr>
  </w:style>
  <w:style w:type="paragraph" w:styleId="Header">
    <w:name w:val="header"/>
    <w:basedOn w:val="Normal"/>
    <w:semiHidden/>
    <w:rsid w:val="00D9668E"/>
    <w:pPr>
      <w:tabs>
        <w:tab w:val="center" w:pos="4153"/>
        <w:tab w:val="right" w:pos="8306"/>
      </w:tabs>
    </w:pPr>
    <w:rPr>
      <w:lang w:val="en-AU"/>
    </w:rPr>
  </w:style>
  <w:style w:type="paragraph" w:customStyle="1" w:styleId="SubTitle">
    <w:name w:val="Sub Title"/>
    <w:basedOn w:val="Title"/>
    <w:rsid w:val="00D9668E"/>
    <w:rPr>
      <w:sz w:val="24"/>
    </w:rPr>
  </w:style>
  <w:style w:type="paragraph" w:customStyle="1" w:styleId="guidelines">
    <w:name w:val="guidelines"/>
    <w:basedOn w:val="Normal"/>
    <w:rsid w:val="00D9668E"/>
    <w:rPr>
      <w:i/>
      <w:lang w:val="en-AU"/>
    </w:rPr>
  </w:style>
  <w:style w:type="paragraph" w:styleId="ListNumber">
    <w:name w:val="List Number"/>
    <w:basedOn w:val="Normal"/>
    <w:semiHidden/>
    <w:rsid w:val="00D9668E"/>
    <w:pPr>
      <w:numPr>
        <w:numId w:val="1"/>
      </w:numPr>
    </w:pPr>
  </w:style>
  <w:style w:type="table" w:styleId="TableGrid">
    <w:name w:val="Table Grid"/>
    <w:basedOn w:val="TableNormal"/>
    <w:uiPriority w:val="59"/>
    <w:rsid w:val="003E48B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84027D"/>
    <w:rPr>
      <w:rFonts w:ascii="Tahoma" w:hAnsi="Tahoma" w:cs="Tahoma"/>
      <w:sz w:val="16"/>
      <w:szCs w:val="16"/>
    </w:rPr>
  </w:style>
  <w:style w:type="character" w:customStyle="1" w:styleId="BalloonTextChar">
    <w:name w:val="Balloon Text Char"/>
    <w:basedOn w:val="DefaultParagraphFont"/>
    <w:link w:val="BalloonText"/>
    <w:uiPriority w:val="99"/>
    <w:semiHidden/>
    <w:rsid w:val="0084027D"/>
    <w:rPr>
      <w:rFonts w:ascii="Tahoma" w:hAnsi="Tahoma" w:cs="Tahoma"/>
      <w:sz w:val="16"/>
      <w:szCs w:val="16"/>
      <w:lang w:eastAsia="id-ID"/>
    </w:rPr>
  </w:style>
  <w:style w:type="paragraph" w:styleId="Caption">
    <w:name w:val="caption"/>
    <w:basedOn w:val="Normal"/>
    <w:next w:val="Normal"/>
    <w:uiPriority w:val="99"/>
    <w:unhideWhenUsed/>
    <w:qFormat/>
    <w:rsid w:val="00F76F65"/>
    <w:pPr>
      <w:spacing w:before="0" w:after="200" w:line="240" w:lineRule="auto"/>
      <w:ind w:left="720" w:hanging="720"/>
    </w:pPr>
    <w:rPr>
      <w:bCs/>
      <w:szCs w:val="18"/>
      <w:lang w:val="en-GB" w:eastAsia="en-US"/>
    </w:rPr>
  </w:style>
  <w:style w:type="character" w:styleId="Hyperlink">
    <w:name w:val="Hyperlink"/>
    <w:basedOn w:val="DefaultParagraphFont"/>
    <w:uiPriority w:val="99"/>
    <w:unhideWhenUsed/>
    <w:rsid w:val="00640CC7"/>
    <w:rPr>
      <w:color w:val="0000FF" w:themeColor="hyperlink"/>
      <w:u w:val="single"/>
    </w:rPr>
  </w:style>
  <w:style w:type="paragraph" w:styleId="TableofFigures">
    <w:name w:val="table of figures"/>
    <w:basedOn w:val="Normal"/>
    <w:next w:val="Normal"/>
    <w:uiPriority w:val="99"/>
    <w:unhideWhenUsed/>
    <w:rsid w:val="00D15E4A"/>
    <w:pPr>
      <w:spacing w:after="0"/>
    </w:pPr>
  </w:style>
  <w:style w:type="character" w:customStyle="1" w:styleId="FooterChar">
    <w:name w:val="Footer Char"/>
    <w:basedOn w:val="DefaultParagraphFont"/>
    <w:link w:val="Footer"/>
    <w:uiPriority w:val="99"/>
    <w:rsid w:val="007E3F49"/>
    <w:rPr>
      <w:sz w:val="24"/>
      <w:lang w:val="en-AU" w:eastAsia="id-ID"/>
    </w:rPr>
  </w:style>
  <w:style w:type="paragraph" w:styleId="ListParagraph">
    <w:name w:val="List Paragraph"/>
    <w:basedOn w:val="Normal"/>
    <w:uiPriority w:val="34"/>
    <w:qFormat/>
    <w:rsid w:val="00824EFF"/>
    <w:pPr>
      <w:ind w:left="720"/>
      <w:contextualSpacing/>
    </w:pPr>
  </w:style>
  <w:style w:type="character" w:customStyle="1" w:styleId="Heading3Char">
    <w:name w:val="Heading 3 Char"/>
    <w:basedOn w:val="DefaultParagraphFont"/>
    <w:link w:val="Heading3"/>
    <w:rsid w:val="0018304D"/>
    <w:rPr>
      <w:b/>
      <w:sz w:val="24"/>
      <w:lang w:val="en-GB" w:eastAsia="id-ID"/>
    </w:rPr>
  </w:style>
  <w:style w:type="paragraph" w:styleId="NormalWeb">
    <w:name w:val="Normal (Web)"/>
    <w:basedOn w:val="Normal"/>
    <w:uiPriority w:val="99"/>
    <w:unhideWhenUsed/>
    <w:rsid w:val="0018304D"/>
    <w:pPr>
      <w:spacing w:before="100" w:beforeAutospacing="1" w:after="100" w:afterAutospacing="1" w:line="240" w:lineRule="auto"/>
      <w:jc w:val="left"/>
    </w:pPr>
    <w:rPr>
      <w:rFonts w:eastAsiaTheme="minorEastAsia"/>
      <w:szCs w:val="24"/>
      <w:lang w:val="id-ID"/>
    </w:rPr>
  </w:style>
  <w:style w:type="character" w:customStyle="1" w:styleId="Heading4Char">
    <w:name w:val="Heading 4 Char"/>
    <w:basedOn w:val="DefaultParagraphFont"/>
    <w:link w:val="Heading4"/>
    <w:rsid w:val="0018304D"/>
    <w:rPr>
      <w:b/>
      <w:sz w:val="24"/>
      <w:lang w:val="en-GB" w:eastAsia="id-ID"/>
    </w:rPr>
  </w:style>
  <w:style w:type="character" w:customStyle="1" w:styleId="pl-en">
    <w:name w:val="pl-en"/>
    <w:basedOn w:val="DefaultParagraphFont"/>
    <w:rsid w:val="00C32A79"/>
  </w:style>
  <w:style w:type="character" w:customStyle="1" w:styleId="pl-k">
    <w:name w:val="pl-k"/>
    <w:basedOn w:val="DefaultParagraphFont"/>
    <w:rsid w:val="00C32A79"/>
  </w:style>
  <w:style w:type="character" w:customStyle="1" w:styleId="pl-e">
    <w:name w:val="pl-e"/>
    <w:basedOn w:val="DefaultParagraphFont"/>
    <w:rsid w:val="00C32A79"/>
  </w:style>
  <w:style w:type="character" w:customStyle="1" w:styleId="pl-smi">
    <w:name w:val="pl-smi"/>
    <w:basedOn w:val="DefaultParagraphFont"/>
    <w:rsid w:val="00C32A79"/>
  </w:style>
  <w:style w:type="character" w:customStyle="1" w:styleId="pl-ent">
    <w:name w:val="pl-ent"/>
    <w:basedOn w:val="DefaultParagraphFont"/>
    <w:rsid w:val="00C32A79"/>
  </w:style>
  <w:style w:type="character" w:customStyle="1" w:styleId="pl-c1">
    <w:name w:val="pl-c1"/>
    <w:basedOn w:val="DefaultParagraphFont"/>
    <w:rsid w:val="00C32A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798897">
      <w:bodyDiv w:val="1"/>
      <w:marLeft w:val="0"/>
      <w:marRight w:val="0"/>
      <w:marTop w:val="0"/>
      <w:marBottom w:val="0"/>
      <w:divBdr>
        <w:top w:val="none" w:sz="0" w:space="0" w:color="auto"/>
        <w:left w:val="none" w:sz="0" w:space="0" w:color="auto"/>
        <w:bottom w:val="none" w:sz="0" w:space="0" w:color="auto"/>
        <w:right w:val="none" w:sz="0" w:space="0" w:color="auto"/>
      </w:divBdr>
    </w:div>
    <w:div w:id="292715336">
      <w:bodyDiv w:val="1"/>
      <w:marLeft w:val="0"/>
      <w:marRight w:val="0"/>
      <w:marTop w:val="0"/>
      <w:marBottom w:val="0"/>
      <w:divBdr>
        <w:top w:val="none" w:sz="0" w:space="0" w:color="auto"/>
        <w:left w:val="none" w:sz="0" w:space="0" w:color="auto"/>
        <w:bottom w:val="none" w:sz="0" w:space="0" w:color="auto"/>
        <w:right w:val="none" w:sz="0" w:space="0" w:color="auto"/>
      </w:divBdr>
    </w:div>
    <w:div w:id="333530101">
      <w:bodyDiv w:val="1"/>
      <w:marLeft w:val="0"/>
      <w:marRight w:val="0"/>
      <w:marTop w:val="0"/>
      <w:marBottom w:val="0"/>
      <w:divBdr>
        <w:top w:val="none" w:sz="0" w:space="0" w:color="auto"/>
        <w:left w:val="none" w:sz="0" w:space="0" w:color="auto"/>
        <w:bottom w:val="none" w:sz="0" w:space="0" w:color="auto"/>
        <w:right w:val="none" w:sz="0" w:space="0" w:color="auto"/>
      </w:divBdr>
    </w:div>
    <w:div w:id="689263245">
      <w:bodyDiv w:val="1"/>
      <w:marLeft w:val="0"/>
      <w:marRight w:val="0"/>
      <w:marTop w:val="0"/>
      <w:marBottom w:val="0"/>
      <w:divBdr>
        <w:top w:val="none" w:sz="0" w:space="0" w:color="auto"/>
        <w:left w:val="none" w:sz="0" w:space="0" w:color="auto"/>
        <w:bottom w:val="none" w:sz="0" w:space="0" w:color="auto"/>
        <w:right w:val="none" w:sz="0" w:space="0" w:color="auto"/>
      </w:divBdr>
    </w:div>
    <w:div w:id="748387087">
      <w:bodyDiv w:val="1"/>
      <w:marLeft w:val="0"/>
      <w:marRight w:val="0"/>
      <w:marTop w:val="0"/>
      <w:marBottom w:val="0"/>
      <w:divBdr>
        <w:top w:val="none" w:sz="0" w:space="0" w:color="auto"/>
        <w:left w:val="none" w:sz="0" w:space="0" w:color="auto"/>
        <w:bottom w:val="none" w:sz="0" w:space="0" w:color="auto"/>
        <w:right w:val="none" w:sz="0" w:space="0" w:color="auto"/>
      </w:divBdr>
    </w:div>
    <w:div w:id="1001591492">
      <w:bodyDiv w:val="1"/>
      <w:marLeft w:val="0"/>
      <w:marRight w:val="0"/>
      <w:marTop w:val="0"/>
      <w:marBottom w:val="0"/>
      <w:divBdr>
        <w:top w:val="none" w:sz="0" w:space="0" w:color="auto"/>
        <w:left w:val="none" w:sz="0" w:space="0" w:color="auto"/>
        <w:bottom w:val="none" w:sz="0" w:space="0" w:color="auto"/>
        <w:right w:val="none" w:sz="0" w:space="0" w:color="auto"/>
      </w:divBdr>
    </w:div>
    <w:div w:id="1010838339">
      <w:bodyDiv w:val="1"/>
      <w:marLeft w:val="0"/>
      <w:marRight w:val="0"/>
      <w:marTop w:val="0"/>
      <w:marBottom w:val="0"/>
      <w:divBdr>
        <w:top w:val="none" w:sz="0" w:space="0" w:color="auto"/>
        <w:left w:val="none" w:sz="0" w:space="0" w:color="auto"/>
        <w:bottom w:val="none" w:sz="0" w:space="0" w:color="auto"/>
        <w:right w:val="none" w:sz="0" w:space="0" w:color="auto"/>
      </w:divBdr>
    </w:div>
    <w:div w:id="1114901517">
      <w:bodyDiv w:val="1"/>
      <w:marLeft w:val="0"/>
      <w:marRight w:val="0"/>
      <w:marTop w:val="0"/>
      <w:marBottom w:val="0"/>
      <w:divBdr>
        <w:top w:val="none" w:sz="0" w:space="0" w:color="auto"/>
        <w:left w:val="none" w:sz="0" w:space="0" w:color="auto"/>
        <w:bottom w:val="none" w:sz="0" w:space="0" w:color="auto"/>
        <w:right w:val="none" w:sz="0" w:space="0" w:color="auto"/>
      </w:divBdr>
    </w:div>
    <w:div w:id="1214544542">
      <w:bodyDiv w:val="1"/>
      <w:marLeft w:val="0"/>
      <w:marRight w:val="0"/>
      <w:marTop w:val="0"/>
      <w:marBottom w:val="0"/>
      <w:divBdr>
        <w:top w:val="none" w:sz="0" w:space="0" w:color="auto"/>
        <w:left w:val="none" w:sz="0" w:space="0" w:color="auto"/>
        <w:bottom w:val="none" w:sz="0" w:space="0" w:color="auto"/>
        <w:right w:val="none" w:sz="0" w:space="0" w:color="auto"/>
      </w:divBdr>
    </w:div>
    <w:div w:id="1261526639">
      <w:bodyDiv w:val="1"/>
      <w:marLeft w:val="0"/>
      <w:marRight w:val="0"/>
      <w:marTop w:val="0"/>
      <w:marBottom w:val="0"/>
      <w:divBdr>
        <w:top w:val="none" w:sz="0" w:space="0" w:color="auto"/>
        <w:left w:val="none" w:sz="0" w:space="0" w:color="auto"/>
        <w:bottom w:val="none" w:sz="0" w:space="0" w:color="auto"/>
        <w:right w:val="none" w:sz="0" w:space="0" w:color="auto"/>
      </w:divBdr>
    </w:div>
    <w:div w:id="1278608758">
      <w:bodyDiv w:val="1"/>
      <w:marLeft w:val="0"/>
      <w:marRight w:val="0"/>
      <w:marTop w:val="0"/>
      <w:marBottom w:val="0"/>
      <w:divBdr>
        <w:top w:val="none" w:sz="0" w:space="0" w:color="auto"/>
        <w:left w:val="none" w:sz="0" w:space="0" w:color="auto"/>
        <w:bottom w:val="none" w:sz="0" w:space="0" w:color="auto"/>
        <w:right w:val="none" w:sz="0" w:space="0" w:color="auto"/>
      </w:divBdr>
    </w:div>
    <w:div w:id="1478104642">
      <w:bodyDiv w:val="1"/>
      <w:marLeft w:val="0"/>
      <w:marRight w:val="0"/>
      <w:marTop w:val="0"/>
      <w:marBottom w:val="0"/>
      <w:divBdr>
        <w:top w:val="none" w:sz="0" w:space="0" w:color="auto"/>
        <w:left w:val="none" w:sz="0" w:space="0" w:color="auto"/>
        <w:bottom w:val="none" w:sz="0" w:space="0" w:color="auto"/>
        <w:right w:val="none" w:sz="0" w:space="0" w:color="auto"/>
      </w:divBdr>
    </w:div>
    <w:div w:id="1539974777">
      <w:bodyDiv w:val="1"/>
      <w:marLeft w:val="0"/>
      <w:marRight w:val="0"/>
      <w:marTop w:val="0"/>
      <w:marBottom w:val="0"/>
      <w:divBdr>
        <w:top w:val="none" w:sz="0" w:space="0" w:color="auto"/>
        <w:left w:val="none" w:sz="0" w:space="0" w:color="auto"/>
        <w:bottom w:val="none" w:sz="0" w:space="0" w:color="auto"/>
        <w:right w:val="none" w:sz="0" w:space="0" w:color="auto"/>
      </w:divBdr>
    </w:div>
    <w:div w:id="1771778135">
      <w:bodyDiv w:val="1"/>
      <w:marLeft w:val="0"/>
      <w:marRight w:val="0"/>
      <w:marTop w:val="0"/>
      <w:marBottom w:val="0"/>
      <w:divBdr>
        <w:top w:val="none" w:sz="0" w:space="0" w:color="auto"/>
        <w:left w:val="none" w:sz="0" w:space="0" w:color="auto"/>
        <w:bottom w:val="none" w:sz="0" w:space="0" w:color="auto"/>
        <w:right w:val="none" w:sz="0" w:space="0" w:color="auto"/>
      </w:divBdr>
    </w:div>
    <w:div w:id="1801724434">
      <w:bodyDiv w:val="1"/>
      <w:marLeft w:val="0"/>
      <w:marRight w:val="0"/>
      <w:marTop w:val="0"/>
      <w:marBottom w:val="0"/>
      <w:divBdr>
        <w:top w:val="none" w:sz="0" w:space="0" w:color="auto"/>
        <w:left w:val="none" w:sz="0" w:space="0" w:color="auto"/>
        <w:bottom w:val="none" w:sz="0" w:space="0" w:color="auto"/>
        <w:right w:val="none" w:sz="0" w:space="0" w:color="auto"/>
      </w:divBdr>
    </w:div>
    <w:div w:id="1853063016">
      <w:bodyDiv w:val="1"/>
      <w:marLeft w:val="0"/>
      <w:marRight w:val="0"/>
      <w:marTop w:val="0"/>
      <w:marBottom w:val="0"/>
      <w:divBdr>
        <w:top w:val="none" w:sz="0" w:space="0" w:color="auto"/>
        <w:left w:val="none" w:sz="0" w:space="0" w:color="auto"/>
        <w:bottom w:val="none" w:sz="0" w:space="0" w:color="auto"/>
        <w:right w:val="none" w:sz="0" w:space="0" w:color="auto"/>
      </w:divBdr>
    </w:div>
    <w:div w:id="1991133597">
      <w:bodyDiv w:val="1"/>
      <w:marLeft w:val="0"/>
      <w:marRight w:val="0"/>
      <w:marTop w:val="0"/>
      <w:marBottom w:val="0"/>
      <w:divBdr>
        <w:top w:val="none" w:sz="0" w:space="0" w:color="auto"/>
        <w:left w:val="none" w:sz="0" w:space="0" w:color="auto"/>
        <w:bottom w:val="none" w:sz="0" w:space="0" w:color="auto"/>
        <w:right w:val="none" w:sz="0" w:space="0" w:color="auto"/>
      </w:divBdr>
    </w:div>
    <w:div w:id="2022537952">
      <w:bodyDiv w:val="1"/>
      <w:marLeft w:val="0"/>
      <w:marRight w:val="0"/>
      <w:marTop w:val="0"/>
      <w:marBottom w:val="0"/>
      <w:divBdr>
        <w:top w:val="none" w:sz="0" w:space="0" w:color="auto"/>
        <w:left w:val="none" w:sz="0" w:space="0" w:color="auto"/>
        <w:bottom w:val="none" w:sz="0" w:space="0" w:color="auto"/>
        <w:right w:val="none" w:sz="0" w:space="0" w:color="auto"/>
      </w:divBdr>
    </w:div>
    <w:div w:id="2028209076">
      <w:bodyDiv w:val="1"/>
      <w:marLeft w:val="0"/>
      <w:marRight w:val="0"/>
      <w:marTop w:val="0"/>
      <w:marBottom w:val="0"/>
      <w:divBdr>
        <w:top w:val="none" w:sz="0" w:space="0" w:color="auto"/>
        <w:left w:val="none" w:sz="0" w:space="0" w:color="auto"/>
        <w:bottom w:val="none" w:sz="0" w:space="0" w:color="auto"/>
        <w:right w:val="none" w:sz="0" w:space="0" w:color="auto"/>
      </w:divBdr>
    </w:div>
    <w:div w:id="2059627934">
      <w:bodyDiv w:val="1"/>
      <w:marLeft w:val="0"/>
      <w:marRight w:val="0"/>
      <w:marTop w:val="0"/>
      <w:marBottom w:val="0"/>
      <w:divBdr>
        <w:top w:val="none" w:sz="0" w:space="0" w:color="auto"/>
        <w:left w:val="none" w:sz="0" w:space="0" w:color="auto"/>
        <w:bottom w:val="none" w:sz="0" w:space="0" w:color="auto"/>
        <w:right w:val="none" w:sz="0" w:space="0" w:color="auto"/>
      </w:divBdr>
    </w:div>
    <w:div w:id="2078895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diagramData" Target="diagrams/data1.xml"/><Relationship Id="rId26" Type="http://schemas.openxmlformats.org/officeDocument/2006/relationships/diagramColors" Target="diagrams/colors2.xml"/><Relationship Id="rId39" Type="http://schemas.openxmlformats.org/officeDocument/2006/relationships/diagramLayout" Target="diagrams/layout5.xml"/><Relationship Id="rId21" Type="http://schemas.openxmlformats.org/officeDocument/2006/relationships/diagramColors" Target="diagrams/colors1.xml"/><Relationship Id="rId34" Type="http://schemas.openxmlformats.org/officeDocument/2006/relationships/diagramLayout" Target="diagrams/layout4.xml"/><Relationship Id="rId42" Type="http://schemas.microsoft.com/office/2007/relationships/diagramDrawing" Target="diagrams/drawing5.xml"/><Relationship Id="rId47" Type="http://schemas.microsoft.com/office/2007/relationships/diagramDrawing" Target="diagrams/drawing6.xml"/><Relationship Id="rId50" Type="http://schemas.openxmlformats.org/officeDocument/2006/relationships/diagramQuickStyle" Target="diagrams/quickStyle7.xml"/><Relationship Id="rId55" Type="http://schemas.openxmlformats.org/officeDocument/2006/relationships/diagramQuickStyle" Target="diagrams/quickStyle8.xml"/><Relationship Id="rId63" Type="http://schemas.openxmlformats.org/officeDocument/2006/relationships/diagramData" Target="diagrams/data10.xml"/><Relationship Id="rId68" Type="http://schemas.openxmlformats.org/officeDocument/2006/relationships/hyperlink" Target="https://github.com/sweirich/dth/blob/master/examples/red-black/MightRedBlack.hs" TargetMode="External"/><Relationship Id="rId7" Type="http://schemas.openxmlformats.org/officeDocument/2006/relationships/endnotes" Target="endnotes.xml"/><Relationship Id="rId71"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diagramLayout" Target="diagrams/layout2.xml"/><Relationship Id="rId32" Type="http://schemas.microsoft.com/office/2007/relationships/diagramDrawing" Target="diagrams/drawing3.xml"/><Relationship Id="rId37" Type="http://schemas.microsoft.com/office/2007/relationships/diagramDrawing" Target="diagrams/drawing4.xml"/><Relationship Id="rId40" Type="http://schemas.openxmlformats.org/officeDocument/2006/relationships/diagramQuickStyle" Target="diagrams/quickStyle5.xml"/><Relationship Id="rId45" Type="http://schemas.openxmlformats.org/officeDocument/2006/relationships/diagramQuickStyle" Target="diagrams/quickStyle6.xml"/><Relationship Id="rId53" Type="http://schemas.openxmlformats.org/officeDocument/2006/relationships/diagramData" Target="diagrams/data8.xml"/><Relationship Id="rId58" Type="http://schemas.openxmlformats.org/officeDocument/2006/relationships/diagramData" Target="diagrams/data9.xml"/><Relationship Id="rId66" Type="http://schemas.openxmlformats.org/officeDocument/2006/relationships/diagramColors" Target="diagrams/colors10.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diagramData" Target="diagrams/data2.xml"/><Relationship Id="rId28" Type="http://schemas.openxmlformats.org/officeDocument/2006/relationships/diagramData" Target="diagrams/data3.xml"/><Relationship Id="rId36" Type="http://schemas.openxmlformats.org/officeDocument/2006/relationships/diagramColors" Target="diagrams/colors4.xml"/><Relationship Id="rId49" Type="http://schemas.openxmlformats.org/officeDocument/2006/relationships/diagramLayout" Target="diagrams/layout7.xml"/><Relationship Id="rId57" Type="http://schemas.microsoft.com/office/2007/relationships/diagramDrawing" Target="diagrams/drawing8.xml"/><Relationship Id="rId61" Type="http://schemas.openxmlformats.org/officeDocument/2006/relationships/diagramColors" Target="diagrams/colors9.xml"/><Relationship Id="rId10" Type="http://schemas.openxmlformats.org/officeDocument/2006/relationships/footer" Target="footer2.xml"/><Relationship Id="rId19" Type="http://schemas.openxmlformats.org/officeDocument/2006/relationships/diagramLayout" Target="diagrams/layout1.xml"/><Relationship Id="rId31" Type="http://schemas.openxmlformats.org/officeDocument/2006/relationships/diagramColors" Target="diagrams/colors3.xml"/><Relationship Id="rId44" Type="http://schemas.openxmlformats.org/officeDocument/2006/relationships/diagramLayout" Target="diagrams/layout6.xml"/><Relationship Id="rId52" Type="http://schemas.microsoft.com/office/2007/relationships/diagramDrawing" Target="diagrams/drawing7.xml"/><Relationship Id="rId60" Type="http://schemas.openxmlformats.org/officeDocument/2006/relationships/diagramQuickStyle" Target="diagrams/quickStyle9.xml"/><Relationship Id="rId65" Type="http://schemas.openxmlformats.org/officeDocument/2006/relationships/diagramQuickStyle" Target="diagrams/quickStyle10.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microsoft.com/office/2007/relationships/diagramDrawing" Target="diagrams/drawing1.xml"/><Relationship Id="rId27" Type="http://schemas.microsoft.com/office/2007/relationships/diagramDrawing" Target="diagrams/drawing2.xml"/><Relationship Id="rId30" Type="http://schemas.openxmlformats.org/officeDocument/2006/relationships/diagramQuickStyle" Target="diagrams/quickStyle3.xml"/><Relationship Id="rId35" Type="http://schemas.openxmlformats.org/officeDocument/2006/relationships/diagramQuickStyle" Target="diagrams/quickStyle4.xml"/><Relationship Id="rId43" Type="http://schemas.openxmlformats.org/officeDocument/2006/relationships/diagramData" Target="diagrams/data6.xml"/><Relationship Id="rId48" Type="http://schemas.openxmlformats.org/officeDocument/2006/relationships/diagramData" Target="diagrams/data7.xml"/><Relationship Id="rId56" Type="http://schemas.openxmlformats.org/officeDocument/2006/relationships/diagramColors" Target="diagrams/colors8.xml"/><Relationship Id="rId64" Type="http://schemas.openxmlformats.org/officeDocument/2006/relationships/diagramLayout" Target="diagrams/layout10.xml"/><Relationship Id="rId69" Type="http://schemas.openxmlformats.org/officeDocument/2006/relationships/hyperlink" Target="http://goto.ucsd.edu:8090/index.html" TargetMode="External"/><Relationship Id="rId8" Type="http://schemas.openxmlformats.org/officeDocument/2006/relationships/image" Target="media/image1.png"/><Relationship Id="rId51" Type="http://schemas.openxmlformats.org/officeDocument/2006/relationships/diagramColors" Target="diagrams/colors7.xml"/><Relationship Id="rId72"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diagramQuickStyle" Target="diagrams/quickStyle2.xml"/><Relationship Id="rId33" Type="http://schemas.openxmlformats.org/officeDocument/2006/relationships/diagramData" Target="diagrams/data4.xml"/><Relationship Id="rId38" Type="http://schemas.openxmlformats.org/officeDocument/2006/relationships/diagramData" Target="diagrams/data5.xml"/><Relationship Id="rId46" Type="http://schemas.openxmlformats.org/officeDocument/2006/relationships/diagramColors" Target="diagrams/colors6.xml"/><Relationship Id="rId59" Type="http://schemas.openxmlformats.org/officeDocument/2006/relationships/diagramLayout" Target="diagrams/layout9.xml"/><Relationship Id="rId67" Type="http://schemas.microsoft.com/office/2007/relationships/diagramDrawing" Target="diagrams/drawing10.xml"/><Relationship Id="rId20" Type="http://schemas.openxmlformats.org/officeDocument/2006/relationships/diagramQuickStyle" Target="diagrams/quickStyle1.xml"/><Relationship Id="rId41" Type="http://schemas.openxmlformats.org/officeDocument/2006/relationships/diagramColors" Target="diagrams/colors5.xml"/><Relationship Id="rId54" Type="http://schemas.openxmlformats.org/officeDocument/2006/relationships/diagramLayout" Target="diagrams/layout8.xml"/><Relationship Id="rId62" Type="http://schemas.microsoft.com/office/2007/relationships/diagramDrawing" Target="diagrams/drawing9.xml"/><Relationship Id="rId70" Type="http://schemas.openxmlformats.org/officeDocument/2006/relationships/hyperlink" Target="https://liquid-demo.programming.systems/index.html"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0.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8.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9.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8947419-0274-41F9-AD87-64004E1C013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5E4F7345-2748-457E-9168-1E92A4BAD6D3}">
      <dgm:prSet phldrT="[Text]"/>
      <dgm:spPr/>
      <dgm:t>
        <a:bodyPr/>
        <a:lstStyle/>
        <a:p>
          <a:r>
            <a:rPr lang="en-US">
              <a:solidFill>
                <a:schemeClr val="accent1"/>
              </a:solidFill>
            </a:rPr>
            <a:t>6</a:t>
          </a:r>
          <a:endParaRPr lang="id-ID">
            <a:solidFill>
              <a:schemeClr val="accent1"/>
            </a:solidFill>
          </a:endParaRPr>
        </a:p>
      </dgm:t>
    </dgm:pt>
    <dgm:pt modelId="{D0B8BD39-9A41-46C8-B622-229AA5E14274}" type="parTrans" cxnId="{1C073F10-9EFB-4D22-A3E4-AC1C91BA7770}">
      <dgm:prSet/>
      <dgm:spPr/>
      <dgm:t>
        <a:bodyPr/>
        <a:lstStyle/>
        <a:p>
          <a:endParaRPr lang="id-ID"/>
        </a:p>
      </dgm:t>
    </dgm:pt>
    <dgm:pt modelId="{9CC0623F-0D14-4B85-AA05-F62BFE451849}" type="sibTrans" cxnId="{1C073F10-9EFB-4D22-A3E4-AC1C91BA7770}">
      <dgm:prSet/>
      <dgm:spPr/>
      <dgm:t>
        <a:bodyPr/>
        <a:lstStyle/>
        <a:p>
          <a:endParaRPr lang="id-ID"/>
        </a:p>
      </dgm:t>
    </dgm:pt>
    <dgm:pt modelId="{E7B905E3-70D9-4323-BC89-1983CD74BCF6}">
      <dgm:prSet/>
      <dgm:spPr/>
      <dgm:t>
        <a:bodyPr/>
        <a:lstStyle/>
        <a:p>
          <a:r>
            <a:rPr lang="en-US">
              <a:solidFill>
                <a:schemeClr val="accent1"/>
              </a:solidFill>
            </a:rPr>
            <a:t>5</a:t>
          </a:r>
          <a:endParaRPr lang="id-ID">
            <a:solidFill>
              <a:schemeClr val="accent1"/>
            </a:solidFill>
          </a:endParaRPr>
        </a:p>
      </dgm:t>
    </dgm:pt>
    <dgm:pt modelId="{B9DB9F73-2A7E-4CC8-9760-646073F5A455}" type="parTrans" cxnId="{8F552746-B1F0-44AF-B212-6884E4014164}">
      <dgm:prSet/>
      <dgm:spPr/>
      <dgm:t>
        <a:bodyPr/>
        <a:lstStyle/>
        <a:p>
          <a:endParaRPr lang="id-ID"/>
        </a:p>
      </dgm:t>
    </dgm:pt>
    <dgm:pt modelId="{2A8E9856-6AB5-4F38-BDDF-1CF16C6ABABF}" type="sibTrans" cxnId="{8F552746-B1F0-44AF-B212-6884E4014164}">
      <dgm:prSet/>
      <dgm:spPr/>
      <dgm:t>
        <a:bodyPr/>
        <a:lstStyle/>
        <a:p>
          <a:endParaRPr lang="id-ID"/>
        </a:p>
      </dgm:t>
    </dgm:pt>
    <dgm:pt modelId="{A83615E6-92C2-4397-8D8D-5789C8A3046D}">
      <dgm:prSet/>
      <dgm:spPr/>
      <dgm:t>
        <a:bodyPr/>
        <a:lstStyle/>
        <a:p>
          <a:r>
            <a:rPr lang="en-US">
              <a:solidFill>
                <a:schemeClr val="accent1"/>
              </a:solidFill>
            </a:rPr>
            <a:t>10</a:t>
          </a:r>
          <a:endParaRPr lang="id-ID">
            <a:solidFill>
              <a:schemeClr val="accent1"/>
            </a:solidFill>
          </a:endParaRPr>
        </a:p>
      </dgm:t>
    </dgm:pt>
    <dgm:pt modelId="{662E26A4-66BD-40EB-A058-0FF7A065924B}" type="parTrans" cxnId="{04674E82-C158-419B-BB44-A7DA3CB1711C}">
      <dgm:prSet/>
      <dgm:spPr/>
      <dgm:t>
        <a:bodyPr/>
        <a:lstStyle/>
        <a:p>
          <a:endParaRPr lang="id-ID"/>
        </a:p>
      </dgm:t>
    </dgm:pt>
    <dgm:pt modelId="{2AC534BE-3DDC-46C7-8671-7F8BCF04BD71}" type="sibTrans" cxnId="{04674E82-C158-419B-BB44-A7DA3CB1711C}">
      <dgm:prSet/>
      <dgm:spPr/>
      <dgm:t>
        <a:bodyPr/>
        <a:lstStyle/>
        <a:p>
          <a:endParaRPr lang="id-ID"/>
        </a:p>
      </dgm:t>
    </dgm:pt>
    <dgm:pt modelId="{62488330-2200-47A7-8481-01667A7622F7}">
      <dgm:prSet/>
      <dgm:spPr/>
      <dgm:t>
        <a:bodyPr/>
        <a:lstStyle/>
        <a:p>
          <a:r>
            <a:rPr lang="en-US">
              <a:solidFill>
                <a:schemeClr val="accent1"/>
              </a:solidFill>
            </a:rPr>
            <a:t>11</a:t>
          </a:r>
          <a:endParaRPr lang="id-ID">
            <a:solidFill>
              <a:schemeClr val="accent1"/>
            </a:solidFill>
          </a:endParaRPr>
        </a:p>
      </dgm:t>
    </dgm:pt>
    <dgm:pt modelId="{30D8CB89-A135-4EB9-8634-3E0F8E0B3C4A}" type="parTrans" cxnId="{047ED34C-B7C4-4884-B709-08FF463A4776}">
      <dgm:prSet/>
      <dgm:spPr/>
      <dgm:t>
        <a:bodyPr/>
        <a:lstStyle/>
        <a:p>
          <a:endParaRPr lang="id-ID"/>
        </a:p>
      </dgm:t>
    </dgm:pt>
    <dgm:pt modelId="{7618A523-805E-4292-859F-2CB4D0DB3AFB}" type="sibTrans" cxnId="{047ED34C-B7C4-4884-B709-08FF463A4776}">
      <dgm:prSet/>
      <dgm:spPr/>
      <dgm:t>
        <a:bodyPr/>
        <a:lstStyle/>
        <a:p>
          <a:endParaRPr lang="id-ID"/>
        </a:p>
      </dgm:t>
    </dgm:pt>
    <dgm:pt modelId="{B95834C0-9696-4D02-BB43-73248815C815}">
      <dgm:prSet/>
      <dgm:spPr/>
      <dgm:t>
        <a:bodyPr/>
        <a:lstStyle/>
        <a:p>
          <a:r>
            <a:rPr lang="en-US">
              <a:solidFill>
                <a:schemeClr val="accent1"/>
              </a:solidFill>
            </a:rPr>
            <a:t>4</a:t>
          </a:r>
          <a:endParaRPr lang="id-ID">
            <a:solidFill>
              <a:schemeClr val="accent1"/>
            </a:solidFill>
          </a:endParaRPr>
        </a:p>
      </dgm:t>
    </dgm:pt>
    <dgm:pt modelId="{D902E246-DEAB-4175-A40F-13991309D8DC}" type="parTrans" cxnId="{865A5E20-3120-4603-9C55-D9114A899FD6}">
      <dgm:prSet/>
      <dgm:spPr/>
      <dgm:t>
        <a:bodyPr/>
        <a:lstStyle/>
        <a:p>
          <a:endParaRPr lang="id-ID"/>
        </a:p>
      </dgm:t>
    </dgm:pt>
    <dgm:pt modelId="{7A380DF1-8E52-4BE3-A6F3-04D0048D6DA1}" type="sibTrans" cxnId="{865A5E20-3120-4603-9C55-D9114A899FD6}">
      <dgm:prSet/>
      <dgm:spPr/>
      <dgm:t>
        <a:bodyPr/>
        <a:lstStyle/>
        <a:p>
          <a:endParaRPr lang="id-ID"/>
        </a:p>
      </dgm:t>
    </dgm:pt>
    <dgm:pt modelId="{E1180956-8A55-4FE3-9D7B-D060A7524E0A}">
      <dgm:prSet/>
      <dgm:spPr/>
      <dgm:t>
        <a:bodyPr/>
        <a:lstStyle/>
        <a:p>
          <a:r>
            <a:rPr lang="en-US">
              <a:solidFill>
                <a:schemeClr val="accent1"/>
              </a:solidFill>
            </a:rPr>
            <a:t>9</a:t>
          </a:r>
          <a:endParaRPr lang="id-ID">
            <a:solidFill>
              <a:schemeClr val="accent1"/>
            </a:solidFill>
          </a:endParaRPr>
        </a:p>
      </dgm:t>
    </dgm:pt>
    <dgm:pt modelId="{3A3EAB1C-54DE-406B-98E3-845044D6713C}" type="parTrans" cxnId="{33E89077-3F87-48B8-B4F0-BCA871FF194D}">
      <dgm:prSet/>
      <dgm:spPr/>
      <dgm:t>
        <a:bodyPr/>
        <a:lstStyle/>
        <a:p>
          <a:endParaRPr lang="id-ID"/>
        </a:p>
      </dgm:t>
    </dgm:pt>
    <dgm:pt modelId="{0C7DFDC1-F4F5-46CA-B4BC-AD0AB8A5C9FA}" type="sibTrans" cxnId="{33E89077-3F87-48B8-B4F0-BCA871FF194D}">
      <dgm:prSet/>
      <dgm:spPr/>
      <dgm:t>
        <a:bodyPr/>
        <a:lstStyle/>
        <a:p>
          <a:endParaRPr lang="id-ID"/>
        </a:p>
      </dgm:t>
    </dgm:pt>
    <dgm:pt modelId="{EF1BF107-A740-4710-BE59-357721CBD827}">
      <dgm:prSet phldrT="[Text]"/>
      <dgm:spPr/>
      <dgm:t>
        <a:bodyPr/>
        <a:lstStyle/>
        <a:p>
          <a:r>
            <a:rPr lang="en-US">
              <a:solidFill>
                <a:schemeClr val="accent1"/>
              </a:solidFill>
            </a:rPr>
            <a:t>8</a:t>
          </a:r>
          <a:endParaRPr lang="id-ID">
            <a:solidFill>
              <a:schemeClr val="accent1"/>
            </a:solidFill>
          </a:endParaRPr>
        </a:p>
      </dgm:t>
    </dgm:pt>
    <dgm:pt modelId="{DAB44BA2-1371-4728-8BC4-7B6F5924552C}" type="parTrans" cxnId="{32594E5A-4D86-4246-9AF8-2CE982C6D40C}">
      <dgm:prSet/>
      <dgm:spPr/>
      <dgm:t>
        <a:bodyPr/>
        <a:lstStyle/>
        <a:p>
          <a:endParaRPr lang="id-ID"/>
        </a:p>
      </dgm:t>
    </dgm:pt>
    <dgm:pt modelId="{9A5FEA8B-CF60-4A9C-BC35-41714D8FC183}" type="sibTrans" cxnId="{32594E5A-4D86-4246-9AF8-2CE982C6D40C}">
      <dgm:prSet/>
      <dgm:spPr/>
      <dgm:t>
        <a:bodyPr/>
        <a:lstStyle/>
        <a:p>
          <a:endParaRPr lang="id-ID"/>
        </a:p>
      </dgm:t>
    </dgm:pt>
    <dgm:pt modelId="{81E4321C-9716-40AE-9B87-4C38D7C0B732}">
      <dgm:prSet/>
      <dgm:spPr/>
      <dgm:t>
        <a:bodyPr/>
        <a:lstStyle/>
        <a:p>
          <a:r>
            <a:rPr lang="en-US">
              <a:solidFill>
                <a:schemeClr val="accent1"/>
              </a:solidFill>
            </a:rPr>
            <a:t>1</a:t>
          </a:r>
          <a:endParaRPr lang="id-ID">
            <a:solidFill>
              <a:schemeClr val="accent1"/>
            </a:solidFill>
          </a:endParaRPr>
        </a:p>
      </dgm:t>
    </dgm:pt>
    <dgm:pt modelId="{2120161A-7FAC-4C51-87B7-0A4314C7C010}" type="parTrans" cxnId="{45F1365C-AF7E-4B96-93E7-CCA5EB6A611A}">
      <dgm:prSet/>
      <dgm:spPr/>
      <dgm:t>
        <a:bodyPr/>
        <a:lstStyle/>
        <a:p>
          <a:endParaRPr lang="id-ID"/>
        </a:p>
      </dgm:t>
    </dgm:pt>
    <dgm:pt modelId="{F0F00DAD-0B7B-464C-8FF6-4D46B1F99EB6}" type="sibTrans" cxnId="{45F1365C-AF7E-4B96-93E7-CCA5EB6A611A}">
      <dgm:prSet/>
      <dgm:spPr/>
      <dgm:t>
        <a:bodyPr/>
        <a:lstStyle/>
        <a:p>
          <a:endParaRPr lang="id-ID"/>
        </a:p>
      </dgm:t>
    </dgm:pt>
    <dgm:pt modelId="{1C2E6090-A51A-48A5-99BD-1F026BBD3A76}">
      <dgm:prSet/>
      <dgm:spPr/>
      <dgm:t>
        <a:bodyPr/>
        <a:lstStyle/>
        <a:p>
          <a:r>
            <a:rPr lang="en-US">
              <a:solidFill>
                <a:schemeClr val="accent1"/>
              </a:solidFill>
            </a:rPr>
            <a:t>3</a:t>
          </a:r>
          <a:endParaRPr lang="id-ID">
            <a:solidFill>
              <a:schemeClr val="accent1"/>
            </a:solidFill>
          </a:endParaRPr>
        </a:p>
      </dgm:t>
    </dgm:pt>
    <dgm:pt modelId="{D5F26F75-B442-4EA1-95F9-5C35EDD42070}" type="parTrans" cxnId="{361B0016-EE1B-417C-8D7A-70B015985019}">
      <dgm:prSet/>
      <dgm:spPr/>
      <dgm:t>
        <a:bodyPr/>
        <a:lstStyle/>
        <a:p>
          <a:endParaRPr lang="id-ID"/>
        </a:p>
      </dgm:t>
    </dgm:pt>
    <dgm:pt modelId="{11E35034-78E2-4FA6-8AF0-1A1CD5AB792E}" type="sibTrans" cxnId="{361B0016-EE1B-417C-8D7A-70B015985019}">
      <dgm:prSet/>
      <dgm:spPr/>
      <dgm:t>
        <a:bodyPr/>
        <a:lstStyle/>
        <a:p>
          <a:endParaRPr lang="id-ID"/>
        </a:p>
      </dgm:t>
    </dgm:pt>
    <dgm:pt modelId="{8B9E3753-EA62-4100-AB9B-2219E533EB49}">
      <dgm:prSet/>
      <dgm:spPr/>
      <dgm:t>
        <a:bodyPr/>
        <a:lstStyle/>
        <a:p>
          <a:r>
            <a:rPr lang="en-US">
              <a:solidFill>
                <a:schemeClr val="accent1"/>
              </a:solidFill>
            </a:rPr>
            <a:t>2</a:t>
          </a:r>
          <a:endParaRPr lang="id-ID">
            <a:solidFill>
              <a:schemeClr val="accent1"/>
            </a:solidFill>
          </a:endParaRPr>
        </a:p>
      </dgm:t>
    </dgm:pt>
    <dgm:pt modelId="{3804C4D6-5D78-484F-8678-F0C1555D23B6}" type="parTrans" cxnId="{38963578-5FAC-449E-8CD0-F5F59AC98FF6}">
      <dgm:prSet/>
      <dgm:spPr/>
      <dgm:t>
        <a:bodyPr/>
        <a:lstStyle/>
        <a:p>
          <a:endParaRPr lang="id-ID"/>
        </a:p>
      </dgm:t>
    </dgm:pt>
    <dgm:pt modelId="{8735426D-E65F-407A-8019-A6FD2B9B9B67}" type="sibTrans" cxnId="{38963578-5FAC-449E-8CD0-F5F59AC98FF6}">
      <dgm:prSet/>
      <dgm:spPr/>
      <dgm:t>
        <a:bodyPr/>
        <a:lstStyle/>
        <a:p>
          <a:endParaRPr lang="id-ID"/>
        </a:p>
      </dgm:t>
    </dgm:pt>
    <dgm:pt modelId="{626ABF1A-7A2B-4C83-894D-35B05BCA5041}">
      <dgm:prSet/>
      <dgm:spPr/>
      <dgm:t>
        <a:bodyPr/>
        <a:lstStyle/>
        <a:p>
          <a:r>
            <a:rPr lang="en-US">
              <a:solidFill>
                <a:schemeClr val="accent1"/>
              </a:solidFill>
            </a:rPr>
            <a:t>7</a:t>
          </a:r>
          <a:endParaRPr lang="id-ID">
            <a:solidFill>
              <a:schemeClr val="accent1"/>
            </a:solidFill>
          </a:endParaRPr>
        </a:p>
      </dgm:t>
    </dgm:pt>
    <dgm:pt modelId="{30C18A49-62C5-4BEA-B9C6-1900C4036B9C}" type="sibTrans" cxnId="{2D9B1151-25E0-45BD-828B-B580B6FB7028}">
      <dgm:prSet/>
      <dgm:spPr/>
      <dgm:t>
        <a:bodyPr/>
        <a:lstStyle/>
        <a:p>
          <a:endParaRPr lang="id-ID"/>
        </a:p>
      </dgm:t>
    </dgm:pt>
    <dgm:pt modelId="{92BD2588-1B3F-4E25-8B05-AE45A93C18CB}" type="parTrans" cxnId="{2D9B1151-25E0-45BD-828B-B580B6FB7028}">
      <dgm:prSet/>
      <dgm:spPr/>
      <dgm:t>
        <a:bodyPr/>
        <a:lstStyle/>
        <a:p>
          <a:endParaRPr lang="id-ID"/>
        </a:p>
      </dgm:t>
    </dgm:pt>
    <dgm:pt modelId="{28F73C2D-01BB-444D-A0FC-F5A667AD361D}" type="pres">
      <dgm:prSet presAssocID="{D8947419-0274-41F9-AD87-64004E1C013C}" presName="Name0" presStyleCnt="0">
        <dgm:presLayoutVars>
          <dgm:orgChart val="1"/>
          <dgm:chPref val="1"/>
          <dgm:dir/>
          <dgm:animOne val="branch"/>
          <dgm:animLvl val="lvl"/>
          <dgm:resizeHandles/>
        </dgm:presLayoutVars>
      </dgm:prSet>
      <dgm:spPr/>
    </dgm:pt>
    <dgm:pt modelId="{150EC521-AB7F-46A3-BB8B-222333835714}" type="pres">
      <dgm:prSet presAssocID="{EF1BF107-A740-4710-BE59-357721CBD827}" presName="hierRoot1" presStyleCnt="0">
        <dgm:presLayoutVars>
          <dgm:hierBranch/>
        </dgm:presLayoutVars>
      </dgm:prSet>
      <dgm:spPr/>
    </dgm:pt>
    <dgm:pt modelId="{4E7E045D-44C3-4DA8-82CA-B46EF23E1DAA}" type="pres">
      <dgm:prSet presAssocID="{EF1BF107-A740-4710-BE59-357721CBD827}" presName="rootComposite1" presStyleCnt="0"/>
      <dgm:spPr/>
    </dgm:pt>
    <dgm:pt modelId="{DADD9FDF-F476-4EDA-93DF-2016828A0C4F}" type="pres">
      <dgm:prSet presAssocID="{EF1BF107-A740-4710-BE59-357721CBD827}" presName="rootText1" presStyleLbl="alignAcc1" presStyleIdx="0" presStyleCnt="0">
        <dgm:presLayoutVars>
          <dgm:chPref val="3"/>
        </dgm:presLayoutVars>
      </dgm:prSet>
      <dgm:spPr/>
    </dgm:pt>
    <dgm:pt modelId="{FF78E03A-7FCB-46A2-BF33-D2A4187BB17D}" type="pres">
      <dgm:prSet presAssocID="{EF1BF107-A740-4710-BE59-357721CBD827}" presName="topArc1" presStyleLbl="parChTrans1D1" presStyleIdx="0" presStyleCnt="22"/>
      <dgm:spPr/>
    </dgm:pt>
    <dgm:pt modelId="{C8A7389D-C4D3-4DBD-A585-8EA821905442}" type="pres">
      <dgm:prSet presAssocID="{EF1BF107-A740-4710-BE59-357721CBD827}" presName="bottomArc1" presStyleLbl="parChTrans1D1" presStyleIdx="1" presStyleCnt="22"/>
      <dgm:spPr/>
    </dgm:pt>
    <dgm:pt modelId="{B55198CD-4270-4443-9024-A00E14F35E20}" type="pres">
      <dgm:prSet presAssocID="{EF1BF107-A740-4710-BE59-357721CBD827}" presName="topConnNode1" presStyleLbl="node1" presStyleIdx="0" presStyleCnt="0"/>
      <dgm:spPr/>
    </dgm:pt>
    <dgm:pt modelId="{292117FC-AA0B-4B06-9FA0-487A9A31EBA3}" type="pres">
      <dgm:prSet presAssocID="{EF1BF107-A740-4710-BE59-357721CBD827}" presName="hierChild2" presStyleCnt="0"/>
      <dgm:spPr/>
    </dgm:pt>
    <dgm:pt modelId="{89DF2D37-0BED-45D2-BFF1-69654C1A0019}" type="pres">
      <dgm:prSet presAssocID="{D0B8BD39-9A41-46C8-B622-229AA5E14274}" presName="Name28" presStyleLbl="parChTrans1D2" presStyleIdx="0" presStyleCnt="2"/>
      <dgm:spPr/>
    </dgm:pt>
    <dgm:pt modelId="{96518EB7-DBE3-4575-8A6A-4E542D343FDA}" type="pres">
      <dgm:prSet presAssocID="{5E4F7345-2748-457E-9168-1E92A4BAD6D3}" presName="hierRoot2" presStyleCnt="0">
        <dgm:presLayoutVars>
          <dgm:hierBranch/>
        </dgm:presLayoutVars>
      </dgm:prSet>
      <dgm:spPr/>
    </dgm:pt>
    <dgm:pt modelId="{27DE5FD6-4A52-4029-9157-899A794D02B9}" type="pres">
      <dgm:prSet presAssocID="{5E4F7345-2748-457E-9168-1E92A4BAD6D3}" presName="rootComposite2" presStyleCnt="0"/>
      <dgm:spPr/>
    </dgm:pt>
    <dgm:pt modelId="{8C274FE8-5174-4720-B86F-C84FCB3BAFDF}" type="pres">
      <dgm:prSet presAssocID="{5E4F7345-2748-457E-9168-1E92A4BAD6D3}" presName="rootText2" presStyleLbl="alignAcc1" presStyleIdx="0" presStyleCnt="0">
        <dgm:presLayoutVars>
          <dgm:chPref val="3"/>
        </dgm:presLayoutVars>
      </dgm:prSet>
      <dgm:spPr/>
    </dgm:pt>
    <dgm:pt modelId="{01825D8A-F05B-478D-A2BE-7522D78D3F98}" type="pres">
      <dgm:prSet presAssocID="{5E4F7345-2748-457E-9168-1E92A4BAD6D3}" presName="topArc2" presStyleLbl="parChTrans1D1" presStyleIdx="2" presStyleCnt="22"/>
      <dgm:spPr/>
    </dgm:pt>
    <dgm:pt modelId="{C62A4D0D-E6A3-42AC-9EE3-AC1548268F35}" type="pres">
      <dgm:prSet presAssocID="{5E4F7345-2748-457E-9168-1E92A4BAD6D3}" presName="bottomArc2" presStyleLbl="parChTrans1D1" presStyleIdx="3" presStyleCnt="22"/>
      <dgm:spPr/>
    </dgm:pt>
    <dgm:pt modelId="{BE23760F-E5D0-4375-B881-E4622F637148}" type="pres">
      <dgm:prSet presAssocID="{5E4F7345-2748-457E-9168-1E92A4BAD6D3}" presName="topConnNode2" presStyleLbl="node2" presStyleIdx="0" presStyleCnt="0"/>
      <dgm:spPr/>
    </dgm:pt>
    <dgm:pt modelId="{2F29DF29-1E60-4651-A2DE-1221EA8C16E3}" type="pres">
      <dgm:prSet presAssocID="{5E4F7345-2748-457E-9168-1E92A4BAD6D3}" presName="hierChild4" presStyleCnt="0"/>
      <dgm:spPr/>
    </dgm:pt>
    <dgm:pt modelId="{7781F574-9D35-44BB-86D0-8361747E1F47}" type="pres">
      <dgm:prSet presAssocID="{D902E246-DEAB-4175-A40F-13991309D8DC}" presName="Name28" presStyleLbl="parChTrans1D3" presStyleIdx="0" presStyleCnt="4"/>
      <dgm:spPr/>
    </dgm:pt>
    <dgm:pt modelId="{E79C176A-CBFC-4F31-B1F7-1C84483D8464}" type="pres">
      <dgm:prSet presAssocID="{B95834C0-9696-4D02-BB43-73248815C815}" presName="hierRoot2" presStyleCnt="0">
        <dgm:presLayoutVars>
          <dgm:hierBranch/>
        </dgm:presLayoutVars>
      </dgm:prSet>
      <dgm:spPr/>
    </dgm:pt>
    <dgm:pt modelId="{54310B70-73C7-4F6F-935B-77372CCCBF98}" type="pres">
      <dgm:prSet presAssocID="{B95834C0-9696-4D02-BB43-73248815C815}" presName="rootComposite2" presStyleCnt="0"/>
      <dgm:spPr/>
    </dgm:pt>
    <dgm:pt modelId="{2FC0192F-5A5B-4368-AEBC-579318DC2BF8}" type="pres">
      <dgm:prSet presAssocID="{B95834C0-9696-4D02-BB43-73248815C815}" presName="rootText2" presStyleLbl="alignAcc1" presStyleIdx="0" presStyleCnt="0">
        <dgm:presLayoutVars>
          <dgm:chPref val="3"/>
        </dgm:presLayoutVars>
      </dgm:prSet>
      <dgm:spPr/>
    </dgm:pt>
    <dgm:pt modelId="{784B1980-0E4C-4DD3-AE50-B158B1825BA7}" type="pres">
      <dgm:prSet presAssocID="{B95834C0-9696-4D02-BB43-73248815C815}" presName="topArc2" presStyleLbl="parChTrans1D1" presStyleIdx="4" presStyleCnt="22"/>
      <dgm:spPr/>
    </dgm:pt>
    <dgm:pt modelId="{C8AFC702-A1DA-40DA-AB9E-97FFB61FEBB9}" type="pres">
      <dgm:prSet presAssocID="{B95834C0-9696-4D02-BB43-73248815C815}" presName="bottomArc2" presStyleLbl="parChTrans1D1" presStyleIdx="5" presStyleCnt="22"/>
      <dgm:spPr/>
    </dgm:pt>
    <dgm:pt modelId="{DDD40285-967D-4E6B-9C92-B601577513DE}" type="pres">
      <dgm:prSet presAssocID="{B95834C0-9696-4D02-BB43-73248815C815}" presName="topConnNode2" presStyleLbl="node3" presStyleIdx="0" presStyleCnt="0"/>
      <dgm:spPr/>
    </dgm:pt>
    <dgm:pt modelId="{BD9332B3-399E-4F1C-94F4-6E64529D59D7}" type="pres">
      <dgm:prSet presAssocID="{B95834C0-9696-4D02-BB43-73248815C815}" presName="hierChild4" presStyleCnt="0"/>
      <dgm:spPr/>
    </dgm:pt>
    <dgm:pt modelId="{FC38492A-6301-4289-A9A3-CA69DD0A7204}" type="pres">
      <dgm:prSet presAssocID="{D5F26F75-B442-4EA1-95F9-5C35EDD42070}" presName="Name28" presStyleLbl="parChTrans1D4" presStyleIdx="0" presStyleCnt="4"/>
      <dgm:spPr/>
    </dgm:pt>
    <dgm:pt modelId="{4E9A1555-7007-4137-9E68-83E139C05136}" type="pres">
      <dgm:prSet presAssocID="{1C2E6090-A51A-48A5-99BD-1F026BBD3A76}" presName="hierRoot2" presStyleCnt="0">
        <dgm:presLayoutVars>
          <dgm:hierBranch val="l"/>
        </dgm:presLayoutVars>
      </dgm:prSet>
      <dgm:spPr/>
    </dgm:pt>
    <dgm:pt modelId="{FCC2B440-EC71-481E-9C06-C7E62B53EE00}" type="pres">
      <dgm:prSet presAssocID="{1C2E6090-A51A-48A5-99BD-1F026BBD3A76}" presName="rootComposite2" presStyleCnt="0"/>
      <dgm:spPr/>
    </dgm:pt>
    <dgm:pt modelId="{E3D3682A-4731-4C5E-9CD4-640BAE7381D6}" type="pres">
      <dgm:prSet presAssocID="{1C2E6090-A51A-48A5-99BD-1F026BBD3A76}" presName="rootText2" presStyleLbl="alignAcc1" presStyleIdx="0" presStyleCnt="0">
        <dgm:presLayoutVars>
          <dgm:chPref val="3"/>
        </dgm:presLayoutVars>
      </dgm:prSet>
      <dgm:spPr/>
    </dgm:pt>
    <dgm:pt modelId="{476FA174-6B23-452A-BBA5-6FD466B94AD8}" type="pres">
      <dgm:prSet presAssocID="{1C2E6090-A51A-48A5-99BD-1F026BBD3A76}" presName="topArc2" presStyleLbl="parChTrans1D1" presStyleIdx="6" presStyleCnt="22"/>
      <dgm:spPr/>
    </dgm:pt>
    <dgm:pt modelId="{FAEC01B9-4A14-4EF7-9A64-57F3A3D5ADBA}" type="pres">
      <dgm:prSet presAssocID="{1C2E6090-A51A-48A5-99BD-1F026BBD3A76}" presName="bottomArc2" presStyleLbl="parChTrans1D1" presStyleIdx="7" presStyleCnt="22"/>
      <dgm:spPr/>
    </dgm:pt>
    <dgm:pt modelId="{C807B1C8-E2F5-4462-AAF2-36DB1D15F2F1}" type="pres">
      <dgm:prSet presAssocID="{1C2E6090-A51A-48A5-99BD-1F026BBD3A76}" presName="topConnNode2" presStyleLbl="node4" presStyleIdx="0" presStyleCnt="0"/>
      <dgm:spPr/>
    </dgm:pt>
    <dgm:pt modelId="{CDD551D2-36E1-4D4F-AE72-21893106547F}" type="pres">
      <dgm:prSet presAssocID="{1C2E6090-A51A-48A5-99BD-1F026BBD3A76}" presName="hierChild4" presStyleCnt="0"/>
      <dgm:spPr/>
    </dgm:pt>
    <dgm:pt modelId="{6CA6C1EE-B6E4-4754-98C6-3234E578327C}" type="pres">
      <dgm:prSet presAssocID="{3804C4D6-5D78-484F-8678-F0C1555D23B6}" presName="Name28" presStyleLbl="parChTrans1D4" presStyleIdx="1" presStyleCnt="4"/>
      <dgm:spPr/>
    </dgm:pt>
    <dgm:pt modelId="{DEC8253B-272D-47EC-B276-F5665EA1BC9D}" type="pres">
      <dgm:prSet presAssocID="{8B9E3753-EA62-4100-AB9B-2219E533EB49}" presName="hierRoot2" presStyleCnt="0">
        <dgm:presLayoutVars>
          <dgm:hierBranch val="l"/>
        </dgm:presLayoutVars>
      </dgm:prSet>
      <dgm:spPr/>
    </dgm:pt>
    <dgm:pt modelId="{F4C570F8-DDA7-4345-832B-DFDB16C934DF}" type="pres">
      <dgm:prSet presAssocID="{8B9E3753-EA62-4100-AB9B-2219E533EB49}" presName="rootComposite2" presStyleCnt="0"/>
      <dgm:spPr/>
    </dgm:pt>
    <dgm:pt modelId="{F153FE53-D852-4E19-AF40-DBED0EB050B1}" type="pres">
      <dgm:prSet presAssocID="{8B9E3753-EA62-4100-AB9B-2219E533EB49}" presName="rootText2" presStyleLbl="alignAcc1" presStyleIdx="0" presStyleCnt="0">
        <dgm:presLayoutVars>
          <dgm:chPref val="3"/>
        </dgm:presLayoutVars>
      </dgm:prSet>
      <dgm:spPr/>
    </dgm:pt>
    <dgm:pt modelId="{B70C1291-AC17-4281-8B73-A37CA8B8B518}" type="pres">
      <dgm:prSet presAssocID="{8B9E3753-EA62-4100-AB9B-2219E533EB49}" presName="topArc2" presStyleLbl="parChTrans1D1" presStyleIdx="8" presStyleCnt="22"/>
      <dgm:spPr/>
    </dgm:pt>
    <dgm:pt modelId="{61977CA6-3A87-432C-B68B-DA7477454B2F}" type="pres">
      <dgm:prSet presAssocID="{8B9E3753-EA62-4100-AB9B-2219E533EB49}" presName="bottomArc2" presStyleLbl="parChTrans1D1" presStyleIdx="9" presStyleCnt="22"/>
      <dgm:spPr/>
    </dgm:pt>
    <dgm:pt modelId="{79A11588-9B50-4D50-B6D2-61D919C32A4A}" type="pres">
      <dgm:prSet presAssocID="{8B9E3753-EA62-4100-AB9B-2219E533EB49}" presName="topConnNode2" presStyleLbl="node4" presStyleIdx="0" presStyleCnt="0"/>
      <dgm:spPr/>
    </dgm:pt>
    <dgm:pt modelId="{33FA2213-AA90-4945-B45E-F517A98C2476}" type="pres">
      <dgm:prSet presAssocID="{8B9E3753-EA62-4100-AB9B-2219E533EB49}" presName="hierChild4" presStyleCnt="0"/>
      <dgm:spPr/>
    </dgm:pt>
    <dgm:pt modelId="{AB2A6DA1-DF13-4AD2-AED6-2A21FA96ADD1}" type="pres">
      <dgm:prSet presAssocID="{2120161A-7FAC-4C51-87B7-0A4314C7C010}" presName="Name28" presStyleLbl="parChTrans1D4" presStyleIdx="2" presStyleCnt="4"/>
      <dgm:spPr/>
    </dgm:pt>
    <dgm:pt modelId="{BE57758C-BAE4-4776-B480-97BF2D9CAB3B}" type="pres">
      <dgm:prSet presAssocID="{81E4321C-9716-40AE-9B87-4C38D7C0B732}" presName="hierRoot2" presStyleCnt="0">
        <dgm:presLayoutVars>
          <dgm:hierBranch val="l"/>
        </dgm:presLayoutVars>
      </dgm:prSet>
      <dgm:spPr/>
    </dgm:pt>
    <dgm:pt modelId="{F22743E0-A5FF-4617-A9F4-6F54363ACD62}" type="pres">
      <dgm:prSet presAssocID="{81E4321C-9716-40AE-9B87-4C38D7C0B732}" presName="rootComposite2" presStyleCnt="0"/>
      <dgm:spPr/>
    </dgm:pt>
    <dgm:pt modelId="{1574AB17-2740-4B6B-8D08-DAA8E5736658}" type="pres">
      <dgm:prSet presAssocID="{81E4321C-9716-40AE-9B87-4C38D7C0B732}" presName="rootText2" presStyleLbl="alignAcc1" presStyleIdx="0" presStyleCnt="0">
        <dgm:presLayoutVars>
          <dgm:chPref val="3"/>
        </dgm:presLayoutVars>
      </dgm:prSet>
      <dgm:spPr/>
    </dgm:pt>
    <dgm:pt modelId="{0A654DF6-A69D-42C6-8974-D77D60126537}" type="pres">
      <dgm:prSet presAssocID="{81E4321C-9716-40AE-9B87-4C38D7C0B732}" presName="topArc2" presStyleLbl="parChTrans1D1" presStyleIdx="10" presStyleCnt="22"/>
      <dgm:spPr/>
    </dgm:pt>
    <dgm:pt modelId="{E86422E1-98BF-44C8-80FD-8B1C086B5172}" type="pres">
      <dgm:prSet presAssocID="{81E4321C-9716-40AE-9B87-4C38D7C0B732}" presName="bottomArc2" presStyleLbl="parChTrans1D1" presStyleIdx="11" presStyleCnt="22"/>
      <dgm:spPr/>
    </dgm:pt>
    <dgm:pt modelId="{3E42BA7A-CC46-4C67-AF7F-77F89864E8D0}" type="pres">
      <dgm:prSet presAssocID="{81E4321C-9716-40AE-9B87-4C38D7C0B732}" presName="topConnNode2" presStyleLbl="node4" presStyleIdx="0" presStyleCnt="0"/>
      <dgm:spPr/>
    </dgm:pt>
    <dgm:pt modelId="{B832C45D-3355-425B-BD5B-D725694FDBAC}" type="pres">
      <dgm:prSet presAssocID="{81E4321C-9716-40AE-9B87-4C38D7C0B732}" presName="hierChild4" presStyleCnt="0"/>
      <dgm:spPr/>
    </dgm:pt>
    <dgm:pt modelId="{57448119-A07C-4CB1-921F-3DC673C9B6EA}" type="pres">
      <dgm:prSet presAssocID="{81E4321C-9716-40AE-9B87-4C38D7C0B732}" presName="hierChild5" presStyleCnt="0"/>
      <dgm:spPr/>
    </dgm:pt>
    <dgm:pt modelId="{CF15F54B-F278-4F4B-BBC7-400E13286792}" type="pres">
      <dgm:prSet presAssocID="{8B9E3753-EA62-4100-AB9B-2219E533EB49}" presName="hierChild5" presStyleCnt="0"/>
      <dgm:spPr/>
    </dgm:pt>
    <dgm:pt modelId="{D4A30C75-13AB-4A3A-8F7A-A1184DAAB6B7}" type="pres">
      <dgm:prSet presAssocID="{1C2E6090-A51A-48A5-99BD-1F026BBD3A76}" presName="hierChild5" presStyleCnt="0"/>
      <dgm:spPr/>
    </dgm:pt>
    <dgm:pt modelId="{B1F0F241-2F50-49A9-8780-1D531ED266F7}" type="pres">
      <dgm:prSet presAssocID="{B9DB9F73-2A7E-4CC8-9760-646073F5A455}" presName="Name28" presStyleLbl="parChTrans1D4" presStyleIdx="3" presStyleCnt="4"/>
      <dgm:spPr/>
    </dgm:pt>
    <dgm:pt modelId="{CA8CA190-5E36-469D-A387-7C8AF771B0BB}" type="pres">
      <dgm:prSet presAssocID="{E7B905E3-70D9-4323-BC89-1983CD74BCF6}" presName="hierRoot2" presStyleCnt="0">
        <dgm:presLayoutVars>
          <dgm:hierBranch/>
        </dgm:presLayoutVars>
      </dgm:prSet>
      <dgm:spPr/>
    </dgm:pt>
    <dgm:pt modelId="{7D33C060-F7F1-4DCB-9857-14338A77A720}" type="pres">
      <dgm:prSet presAssocID="{E7B905E3-70D9-4323-BC89-1983CD74BCF6}" presName="rootComposite2" presStyleCnt="0"/>
      <dgm:spPr/>
    </dgm:pt>
    <dgm:pt modelId="{52BAA0BF-B2B1-4BEF-BA05-8A63C8A7DBF8}" type="pres">
      <dgm:prSet presAssocID="{E7B905E3-70D9-4323-BC89-1983CD74BCF6}" presName="rootText2" presStyleLbl="alignAcc1" presStyleIdx="0" presStyleCnt="0">
        <dgm:presLayoutVars>
          <dgm:chPref val="3"/>
        </dgm:presLayoutVars>
      </dgm:prSet>
      <dgm:spPr/>
    </dgm:pt>
    <dgm:pt modelId="{96B55F0D-ED09-4AA0-BF98-F3052E021A63}" type="pres">
      <dgm:prSet presAssocID="{E7B905E3-70D9-4323-BC89-1983CD74BCF6}" presName="topArc2" presStyleLbl="parChTrans1D1" presStyleIdx="12" presStyleCnt="22"/>
      <dgm:spPr/>
    </dgm:pt>
    <dgm:pt modelId="{E448BABC-645C-4965-808A-FD5D2E35C182}" type="pres">
      <dgm:prSet presAssocID="{E7B905E3-70D9-4323-BC89-1983CD74BCF6}" presName="bottomArc2" presStyleLbl="parChTrans1D1" presStyleIdx="13" presStyleCnt="22"/>
      <dgm:spPr/>
    </dgm:pt>
    <dgm:pt modelId="{12EC6E9B-04CB-4EAC-9637-5FDD4B903622}" type="pres">
      <dgm:prSet presAssocID="{E7B905E3-70D9-4323-BC89-1983CD74BCF6}" presName="topConnNode2" presStyleLbl="node4" presStyleIdx="0" presStyleCnt="0"/>
      <dgm:spPr/>
    </dgm:pt>
    <dgm:pt modelId="{ECA31074-064D-460C-8473-61D0633F320B}" type="pres">
      <dgm:prSet presAssocID="{E7B905E3-70D9-4323-BC89-1983CD74BCF6}" presName="hierChild4" presStyleCnt="0"/>
      <dgm:spPr/>
    </dgm:pt>
    <dgm:pt modelId="{E38A508B-3B1C-455D-A499-91C22C972C13}" type="pres">
      <dgm:prSet presAssocID="{E7B905E3-70D9-4323-BC89-1983CD74BCF6}" presName="hierChild5" presStyleCnt="0"/>
      <dgm:spPr/>
    </dgm:pt>
    <dgm:pt modelId="{63804E0A-7FCB-45C1-A0C4-CA24F8CCBE96}" type="pres">
      <dgm:prSet presAssocID="{B95834C0-9696-4D02-BB43-73248815C815}" presName="hierChild5" presStyleCnt="0"/>
      <dgm:spPr/>
    </dgm:pt>
    <dgm:pt modelId="{D37778E2-D9D6-41BC-A900-9DA672407D44}" type="pres">
      <dgm:prSet presAssocID="{92BD2588-1B3F-4E25-8B05-AE45A93C18CB}" presName="Name28" presStyleLbl="parChTrans1D3" presStyleIdx="1" presStyleCnt="4"/>
      <dgm:spPr/>
    </dgm:pt>
    <dgm:pt modelId="{3D0E0B02-9AFF-432C-B150-10BB649F6138}" type="pres">
      <dgm:prSet presAssocID="{626ABF1A-7A2B-4C83-894D-35B05BCA5041}" presName="hierRoot2" presStyleCnt="0">
        <dgm:presLayoutVars>
          <dgm:hierBranch/>
        </dgm:presLayoutVars>
      </dgm:prSet>
      <dgm:spPr/>
    </dgm:pt>
    <dgm:pt modelId="{3DA876A6-98FC-49DF-AC3D-D3C27E43D7BF}" type="pres">
      <dgm:prSet presAssocID="{626ABF1A-7A2B-4C83-894D-35B05BCA5041}" presName="rootComposite2" presStyleCnt="0"/>
      <dgm:spPr/>
    </dgm:pt>
    <dgm:pt modelId="{36DA0106-BEFC-4695-9814-E5BD6C2A2845}" type="pres">
      <dgm:prSet presAssocID="{626ABF1A-7A2B-4C83-894D-35B05BCA5041}" presName="rootText2" presStyleLbl="alignAcc1" presStyleIdx="0" presStyleCnt="0">
        <dgm:presLayoutVars>
          <dgm:chPref val="3"/>
        </dgm:presLayoutVars>
      </dgm:prSet>
      <dgm:spPr/>
    </dgm:pt>
    <dgm:pt modelId="{01CFDE5C-2111-40BA-8457-B81EE67B1156}" type="pres">
      <dgm:prSet presAssocID="{626ABF1A-7A2B-4C83-894D-35B05BCA5041}" presName="topArc2" presStyleLbl="parChTrans1D1" presStyleIdx="14" presStyleCnt="22"/>
      <dgm:spPr/>
    </dgm:pt>
    <dgm:pt modelId="{D21634C2-3005-4519-A544-563E887EEBFB}" type="pres">
      <dgm:prSet presAssocID="{626ABF1A-7A2B-4C83-894D-35B05BCA5041}" presName="bottomArc2" presStyleLbl="parChTrans1D1" presStyleIdx="15" presStyleCnt="22"/>
      <dgm:spPr/>
    </dgm:pt>
    <dgm:pt modelId="{6321AE79-18A0-4895-B886-AB3F273426EC}" type="pres">
      <dgm:prSet presAssocID="{626ABF1A-7A2B-4C83-894D-35B05BCA5041}" presName="topConnNode2" presStyleLbl="node3" presStyleIdx="0" presStyleCnt="0"/>
      <dgm:spPr/>
    </dgm:pt>
    <dgm:pt modelId="{333CB12A-FAA4-42F7-BB20-08AFD87581A3}" type="pres">
      <dgm:prSet presAssocID="{626ABF1A-7A2B-4C83-894D-35B05BCA5041}" presName="hierChild4" presStyleCnt="0"/>
      <dgm:spPr/>
    </dgm:pt>
    <dgm:pt modelId="{0F6B988E-A41C-4507-B137-90330BA564EE}" type="pres">
      <dgm:prSet presAssocID="{626ABF1A-7A2B-4C83-894D-35B05BCA5041}" presName="hierChild5" presStyleCnt="0"/>
      <dgm:spPr/>
    </dgm:pt>
    <dgm:pt modelId="{3915EAAA-DFB2-4833-A58B-F101C31D50F5}" type="pres">
      <dgm:prSet presAssocID="{5E4F7345-2748-457E-9168-1E92A4BAD6D3}" presName="hierChild5" presStyleCnt="0"/>
      <dgm:spPr/>
    </dgm:pt>
    <dgm:pt modelId="{9A4D48C0-9B51-4DAE-B887-38269B1E22C4}" type="pres">
      <dgm:prSet presAssocID="{662E26A4-66BD-40EB-A058-0FF7A065924B}" presName="Name28" presStyleLbl="parChTrans1D2" presStyleIdx="1" presStyleCnt="2"/>
      <dgm:spPr/>
    </dgm:pt>
    <dgm:pt modelId="{213F7F53-1B9E-4EBD-B90D-C44B902EE778}" type="pres">
      <dgm:prSet presAssocID="{A83615E6-92C2-4397-8D8D-5789C8A3046D}" presName="hierRoot2" presStyleCnt="0">
        <dgm:presLayoutVars>
          <dgm:hierBranch/>
        </dgm:presLayoutVars>
      </dgm:prSet>
      <dgm:spPr/>
    </dgm:pt>
    <dgm:pt modelId="{1A243E07-FA65-4D19-A74D-5741E0EC8BE4}" type="pres">
      <dgm:prSet presAssocID="{A83615E6-92C2-4397-8D8D-5789C8A3046D}" presName="rootComposite2" presStyleCnt="0"/>
      <dgm:spPr/>
    </dgm:pt>
    <dgm:pt modelId="{ABF6AA15-E48F-44BE-A755-4851E5F663DC}" type="pres">
      <dgm:prSet presAssocID="{A83615E6-92C2-4397-8D8D-5789C8A3046D}" presName="rootText2" presStyleLbl="alignAcc1" presStyleIdx="0" presStyleCnt="0">
        <dgm:presLayoutVars>
          <dgm:chPref val="3"/>
        </dgm:presLayoutVars>
      </dgm:prSet>
      <dgm:spPr/>
    </dgm:pt>
    <dgm:pt modelId="{4A5EA581-8BD0-4B76-A4CF-928AC42A8AC4}" type="pres">
      <dgm:prSet presAssocID="{A83615E6-92C2-4397-8D8D-5789C8A3046D}" presName="topArc2" presStyleLbl="parChTrans1D1" presStyleIdx="16" presStyleCnt="22"/>
      <dgm:spPr/>
    </dgm:pt>
    <dgm:pt modelId="{6658C2E2-DE2E-4B1D-913E-7C599FA497CF}" type="pres">
      <dgm:prSet presAssocID="{A83615E6-92C2-4397-8D8D-5789C8A3046D}" presName="bottomArc2" presStyleLbl="parChTrans1D1" presStyleIdx="17" presStyleCnt="22"/>
      <dgm:spPr/>
    </dgm:pt>
    <dgm:pt modelId="{4EE9F61A-F8DB-4661-8CCD-AF02BED33290}" type="pres">
      <dgm:prSet presAssocID="{A83615E6-92C2-4397-8D8D-5789C8A3046D}" presName="topConnNode2" presStyleLbl="node2" presStyleIdx="0" presStyleCnt="0"/>
      <dgm:spPr/>
    </dgm:pt>
    <dgm:pt modelId="{FCB7243B-1105-40AD-87A1-134175204059}" type="pres">
      <dgm:prSet presAssocID="{A83615E6-92C2-4397-8D8D-5789C8A3046D}" presName="hierChild4" presStyleCnt="0"/>
      <dgm:spPr/>
    </dgm:pt>
    <dgm:pt modelId="{8C41D191-E3A2-4721-819D-A69BCBE131CE}" type="pres">
      <dgm:prSet presAssocID="{3A3EAB1C-54DE-406B-98E3-845044D6713C}" presName="Name28" presStyleLbl="parChTrans1D3" presStyleIdx="2" presStyleCnt="4"/>
      <dgm:spPr/>
    </dgm:pt>
    <dgm:pt modelId="{FC5DF137-4B60-4607-A0CA-735AD53999F1}" type="pres">
      <dgm:prSet presAssocID="{E1180956-8A55-4FE3-9D7B-D060A7524E0A}" presName="hierRoot2" presStyleCnt="0">
        <dgm:presLayoutVars>
          <dgm:hierBranch/>
        </dgm:presLayoutVars>
      </dgm:prSet>
      <dgm:spPr/>
    </dgm:pt>
    <dgm:pt modelId="{94E4645A-96EC-49B3-9737-3887C8060426}" type="pres">
      <dgm:prSet presAssocID="{E1180956-8A55-4FE3-9D7B-D060A7524E0A}" presName="rootComposite2" presStyleCnt="0"/>
      <dgm:spPr/>
    </dgm:pt>
    <dgm:pt modelId="{A1C041E7-5DBC-48A3-AA18-DAC21994628D}" type="pres">
      <dgm:prSet presAssocID="{E1180956-8A55-4FE3-9D7B-D060A7524E0A}" presName="rootText2" presStyleLbl="alignAcc1" presStyleIdx="0" presStyleCnt="0">
        <dgm:presLayoutVars>
          <dgm:chPref val="3"/>
        </dgm:presLayoutVars>
      </dgm:prSet>
      <dgm:spPr/>
    </dgm:pt>
    <dgm:pt modelId="{5C315565-AB1D-4D49-8A65-789A96AE1488}" type="pres">
      <dgm:prSet presAssocID="{E1180956-8A55-4FE3-9D7B-D060A7524E0A}" presName="topArc2" presStyleLbl="parChTrans1D1" presStyleIdx="18" presStyleCnt="22"/>
      <dgm:spPr/>
    </dgm:pt>
    <dgm:pt modelId="{09A0B677-9E34-4ABA-B939-889DC4D96534}" type="pres">
      <dgm:prSet presAssocID="{E1180956-8A55-4FE3-9D7B-D060A7524E0A}" presName="bottomArc2" presStyleLbl="parChTrans1D1" presStyleIdx="19" presStyleCnt="22"/>
      <dgm:spPr/>
    </dgm:pt>
    <dgm:pt modelId="{B8ABB281-761B-4B3A-A5A9-6B00E1EACC41}" type="pres">
      <dgm:prSet presAssocID="{E1180956-8A55-4FE3-9D7B-D060A7524E0A}" presName="topConnNode2" presStyleLbl="node3" presStyleIdx="0" presStyleCnt="0"/>
      <dgm:spPr/>
    </dgm:pt>
    <dgm:pt modelId="{0F915E65-F5AD-4C6D-AB50-6C7F44DFBF34}" type="pres">
      <dgm:prSet presAssocID="{E1180956-8A55-4FE3-9D7B-D060A7524E0A}" presName="hierChild4" presStyleCnt="0"/>
      <dgm:spPr/>
    </dgm:pt>
    <dgm:pt modelId="{130F98E7-382E-43F1-B030-B4253D5D3E6A}" type="pres">
      <dgm:prSet presAssocID="{E1180956-8A55-4FE3-9D7B-D060A7524E0A}" presName="hierChild5" presStyleCnt="0"/>
      <dgm:spPr/>
    </dgm:pt>
    <dgm:pt modelId="{C8C33210-FD05-4F70-BEFD-B25564CD537A}" type="pres">
      <dgm:prSet presAssocID="{30D8CB89-A135-4EB9-8634-3E0F8E0B3C4A}" presName="Name28" presStyleLbl="parChTrans1D3" presStyleIdx="3" presStyleCnt="4"/>
      <dgm:spPr/>
    </dgm:pt>
    <dgm:pt modelId="{92AC7AE7-6C45-42BB-881C-861AEBAAEA18}" type="pres">
      <dgm:prSet presAssocID="{62488330-2200-47A7-8481-01667A7622F7}" presName="hierRoot2" presStyleCnt="0">
        <dgm:presLayoutVars>
          <dgm:hierBranch/>
        </dgm:presLayoutVars>
      </dgm:prSet>
      <dgm:spPr/>
    </dgm:pt>
    <dgm:pt modelId="{7ED4C25E-55F0-4767-8D8B-9A9A1BFBEC8C}" type="pres">
      <dgm:prSet presAssocID="{62488330-2200-47A7-8481-01667A7622F7}" presName="rootComposite2" presStyleCnt="0"/>
      <dgm:spPr/>
    </dgm:pt>
    <dgm:pt modelId="{1464718C-9E52-45E1-A389-3B46829380BB}" type="pres">
      <dgm:prSet presAssocID="{62488330-2200-47A7-8481-01667A7622F7}" presName="rootText2" presStyleLbl="alignAcc1" presStyleIdx="0" presStyleCnt="0">
        <dgm:presLayoutVars>
          <dgm:chPref val="3"/>
        </dgm:presLayoutVars>
      </dgm:prSet>
      <dgm:spPr/>
    </dgm:pt>
    <dgm:pt modelId="{2D37F422-87D0-4B78-BF98-52231898EF63}" type="pres">
      <dgm:prSet presAssocID="{62488330-2200-47A7-8481-01667A7622F7}" presName="topArc2" presStyleLbl="parChTrans1D1" presStyleIdx="20" presStyleCnt="22"/>
      <dgm:spPr/>
    </dgm:pt>
    <dgm:pt modelId="{0F09F380-792D-4957-80A7-12D3F00A1380}" type="pres">
      <dgm:prSet presAssocID="{62488330-2200-47A7-8481-01667A7622F7}" presName="bottomArc2" presStyleLbl="parChTrans1D1" presStyleIdx="21" presStyleCnt="22"/>
      <dgm:spPr/>
    </dgm:pt>
    <dgm:pt modelId="{5EF46DD9-665D-4C5E-8D6A-52C173C3CF21}" type="pres">
      <dgm:prSet presAssocID="{62488330-2200-47A7-8481-01667A7622F7}" presName="topConnNode2" presStyleLbl="node3" presStyleIdx="0" presStyleCnt="0"/>
      <dgm:spPr/>
    </dgm:pt>
    <dgm:pt modelId="{66EF97BA-049D-4820-B18C-080949DD77C2}" type="pres">
      <dgm:prSet presAssocID="{62488330-2200-47A7-8481-01667A7622F7}" presName="hierChild4" presStyleCnt="0"/>
      <dgm:spPr/>
    </dgm:pt>
    <dgm:pt modelId="{82B8D62D-0379-4D70-B28D-6A5AD0FA239D}" type="pres">
      <dgm:prSet presAssocID="{62488330-2200-47A7-8481-01667A7622F7}" presName="hierChild5" presStyleCnt="0"/>
      <dgm:spPr/>
    </dgm:pt>
    <dgm:pt modelId="{291E664D-8A3C-4136-B051-BE7D20A7543A}" type="pres">
      <dgm:prSet presAssocID="{A83615E6-92C2-4397-8D8D-5789C8A3046D}" presName="hierChild5" presStyleCnt="0"/>
      <dgm:spPr/>
    </dgm:pt>
    <dgm:pt modelId="{2FD6FAFB-8340-4FAB-A993-A181C0460C20}" type="pres">
      <dgm:prSet presAssocID="{EF1BF107-A740-4710-BE59-357721CBD827}" presName="hierChild3" presStyleCnt="0"/>
      <dgm:spPr/>
    </dgm:pt>
  </dgm:ptLst>
  <dgm:cxnLst>
    <dgm:cxn modelId="{31934A0C-CD7E-45E2-A258-DCB6B7C43907}" type="presOf" srcId="{62488330-2200-47A7-8481-01667A7622F7}" destId="{5EF46DD9-665D-4C5E-8D6A-52C173C3CF21}" srcOrd="1" destOrd="0" presId="urn:microsoft.com/office/officeart/2008/layout/HalfCircleOrganizationChart"/>
    <dgm:cxn modelId="{1C073F10-9EFB-4D22-A3E4-AC1C91BA7770}" srcId="{EF1BF107-A740-4710-BE59-357721CBD827}" destId="{5E4F7345-2748-457E-9168-1E92A4BAD6D3}" srcOrd="0" destOrd="0" parTransId="{D0B8BD39-9A41-46C8-B622-229AA5E14274}" sibTransId="{9CC0623F-0D14-4B85-AA05-F62BFE451849}"/>
    <dgm:cxn modelId="{C0993615-510B-4AF2-A355-4F6DE079B20B}" type="presOf" srcId="{A83615E6-92C2-4397-8D8D-5789C8A3046D}" destId="{ABF6AA15-E48F-44BE-A755-4851E5F663DC}" srcOrd="0" destOrd="0" presId="urn:microsoft.com/office/officeart/2008/layout/HalfCircleOrganizationChart"/>
    <dgm:cxn modelId="{361B0016-EE1B-417C-8D7A-70B015985019}" srcId="{B95834C0-9696-4D02-BB43-73248815C815}" destId="{1C2E6090-A51A-48A5-99BD-1F026BBD3A76}" srcOrd="0" destOrd="0" parTransId="{D5F26F75-B442-4EA1-95F9-5C35EDD42070}" sibTransId="{11E35034-78E2-4FA6-8AF0-1A1CD5AB792E}"/>
    <dgm:cxn modelId="{D8889A1B-23AC-4A6F-B1EE-59C5C26AB325}" type="presOf" srcId="{B95834C0-9696-4D02-BB43-73248815C815}" destId="{2FC0192F-5A5B-4368-AEBC-579318DC2BF8}" srcOrd="0" destOrd="0" presId="urn:microsoft.com/office/officeart/2008/layout/HalfCircleOrganizationChart"/>
    <dgm:cxn modelId="{FB459E1C-6D0C-44AF-BF0F-D7006A3BC42E}" type="presOf" srcId="{662E26A4-66BD-40EB-A058-0FF7A065924B}" destId="{9A4D48C0-9B51-4DAE-B887-38269B1E22C4}" srcOrd="0" destOrd="0" presId="urn:microsoft.com/office/officeart/2008/layout/HalfCircleOrganizationChart"/>
    <dgm:cxn modelId="{865A5E20-3120-4603-9C55-D9114A899FD6}" srcId="{5E4F7345-2748-457E-9168-1E92A4BAD6D3}" destId="{B95834C0-9696-4D02-BB43-73248815C815}" srcOrd="0" destOrd="0" parTransId="{D902E246-DEAB-4175-A40F-13991309D8DC}" sibTransId="{7A380DF1-8E52-4BE3-A6F3-04D0048D6DA1}"/>
    <dgm:cxn modelId="{19B9FB2A-A5DC-4D7F-9D88-D677236C92EF}" type="presOf" srcId="{D5F26F75-B442-4EA1-95F9-5C35EDD42070}" destId="{FC38492A-6301-4289-A9A3-CA69DD0A7204}" srcOrd="0" destOrd="0" presId="urn:microsoft.com/office/officeart/2008/layout/HalfCircleOrganizationChart"/>
    <dgm:cxn modelId="{28D52C2C-B048-4E28-B068-CCB9FF3E9BE4}" type="presOf" srcId="{3A3EAB1C-54DE-406B-98E3-845044D6713C}" destId="{8C41D191-E3A2-4721-819D-A69BCBE131CE}" srcOrd="0" destOrd="0" presId="urn:microsoft.com/office/officeart/2008/layout/HalfCircleOrganizationChart"/>
    <dgm:cxn modelId="{57F5DA31-6A56-4FCC-A71E-91EEE934B805}" type="presOf" srcId="{81E4321C-9716-40AE-9B87-4C38D7C0B732}" destId="{3E42BA7A-CC46-4C67-AF7F-77F89864E8D0}" srcOrd="1" destOrd="0" presId="urn:microsoft.com/office/officeart/2008/layout/HalfCircleOrganizationChart"/>
    <dgm:cxn modelId="{17E64333-88A2-4282-A246-4D5F315B4CCA}" type="presOf" srcId="{E7B905E3-70D9-4323-BC89-1983CD74BCF6}" destId="{52BAA0BF-B2B1-4BEF-BA05-8A63C8A7DBF8}" srcOrd="0" destOrd="0" presId="urn:microsoft.com/office/officeart/2008/layout/HalfCircleOrganizationChart"/>
    <dgm:cxn modelId="{3C663536-F8D3-486F-9434-3EC245844DB2}" type="presOf" srcId="{D8947419-0274-41F9-AD87-64004E1C013C}" destId="{28F73C2D-01BB-444D-A0FC-F5A667AD361D}" srcOrd="0" destOrd="0" presId="urn:microsoft.com/office/officeart/2008/layout/HalfCircleOrganizationChart"/>
    <dgm:cxn modelId="{3001D33C-7B8F-440A-ACCC-4CF64548BD4B}" type="presOf" srcId="{1C2E6090-A51A-48A5-99BD-1F026BBD3A76}" destId="{E3D3682A-4731-4C5E-9CD4-640BAE7381D6}" srcOrd="0" destOrd="0" presId="urn:microsoft.com/office/officeart/2008/layout/HalfCircleOrganizationChart"/>
    <dgm:cxn modelId="{45F1365C-AF7E-4B96-93E7-CCA5EB6A611A}" srcId="{8B9E3753-EA62-4100-AB9B-2219E533EB49}" destId="{81E4321C-9716-40AE-9B87-4C38D7C0B732}" srcOrd="0" destOrd="0" parTransId="{2120161A-7FAC-4C51-87B7-0A4314C7C010}" sibTransId="{F0F00DAD-0B7B-464C-8FF6-4D46B1F99EB6}"/>
    <dgm:cxn modelId="{8F552746-B1F0-44AF-B212-6884E4014164}" srcId="{B95834C0-9696-4D02-BB43-73248815C815}" destId="{E7B905E3-70D9-4323-BC89-1983CD74BCF6}" srcOrd="1" destOrd="0" parTransId="{B9DB9F73-2A7E-4CC8-9760-646073F5A455}" sibTransId="{2A8E9856-6AB5-4F38-BDDF-1CF16C6ABABF}"/>
    <dgm:cxn modelId="{86B8E848-BCF4-4A92-A8CE-F58C05DFAB2D}" type="presOf" srcId="{92BD2588-1B3F-4E25-8B05-AE45A93C18CB}" destId="{D37778E2-D9D6-41BC-A900-9DA672407D44}" srcOrd="0" destOrd="0" presId="urn:microsoft.com/office/officeart/2008/layout/HalfCircleOrganizationChart"/>
    <dgm:cxn modelId="{047ED34C-B7C4-4884-B709-08FF463A4776}" srcId="{A83615E6-92C2-4397-8D8D-5789C8A3046D}" destId="{62488330-2200-47A7-8481-01667A7622F7}" srcOrd="1" destOrd="0" parTransId="{30D8CB89-A135-4EB9-8634-3E0F8E0B3C4A}" sibTransId="{7618A523-805E-4292-859F-2CB4D0DB3AFB}"/>
    <dgm:cxn modelId="{2D9B1151-25E0-45BD-828B-B580B6FB7028}" srcId="{5E4F7345-2748-457E-9168-1E92A4BAD6D3}" destId="{626ABF1A-7A2B-4C83-894D-35B05BCA5041}" srcOrd="1" destOrd="0" parTransId="{92BD2588-1B3F-4E25-8B05-AE45A93C18CB}" sibTransId="{30C18A49-62C5-4BEA-B9C6-1900C4036B9C}"/>
    <dgm:cxn modelId="{54D63D72-1565-4872-92CB-730E975E3943}" type="presOf" srcId="{A83615E6-92C2-4397-8D8D-5789C8A3046D}" destId="{4EE9F61A-F8DB-4661-8CCD-AF02BED33290}" srcOrd="1" destOrd="0" presId="urn:microsoft.com/office/officeart/2008/layout/HalfCircleOrganizationChart"/>
    <dgm:cxn modelId="{33E89077-3F87-48B8-B4F0-BCA871FF194D}" srcId="{A83615E6-92C2-4397-8D8D-5789C8A3046D}" destId="{E1180956-8A55-4FE3-9D7B-D060A7524E0A}" srcOrd="0" destOrd="0" parTransId="{3A3EAB1C-54DE-406B-98E3-845044D6713C}" sibTransId="{0C7DFDC1-F4F5-46CA-B4BC-AD0AB8A5C9FA}"/>
    <dgm:cxn modelId="{CF3CE757-54DA-4759-8196-3974053BC341}" type="presOf" srcId="{E1180956-8A55-4FE3-9D7B-D060A7524E0A}" destId="{A1C041E7-5DBC-48A3-AA18-DAC21994628D}" srcOrd="0" destOrd="0" presId="urn:microsoft.com/office/officeart/2008/layout/HalfCircleOrganizationChart"/>
    <dgm:cxn modelId="{38963578-5FAC-449E-8CD0-F5F59AC98FF6}" srcId="{1C2E6090-A51A-48A5-99BD-1F026BBD3A76}" destId="{8B9E3753-EA62-4100-AB9B-2219E533EB49}" srcOrd="0" destOrd="0" parTransId="{3804C4D6-5D78-484F-8678-F0C1555D23B6}" sibTransId="{8735426D-E65F-407A-8019-A6FD2B9B9B67}"/>
    <dgm:cxn modelId="{F12E5579-3310-4308-AC1F-9131AD791F40}" type="presOf" srcId="{30D8CB89-A135-4EB9-8634-3E0F8E0B3C4A}" destId="{C8C33210-FD05-4F70-BEFD-B25564CD537A}" srcOrd="0" destOrd="0" presId="urn:microsoft.com/office/officeart/2008/layout/HalfCircleOrganizationChart"/>
    <dgm:cxn modelId="{48871B5A-C837-475B-B7B0-CAF46E12C85D}" type="presOf" srcId="{626ABF1A-7A2B-4C83-894D-35B05BCA5041}" destId="{36DA0106-BEFC-4695-9814-E5BD6C2A2845}" srcOrd="0" destOrd="0" presId="urn:microsoft.com/office/officeart/2008/layout/HalfCircleOrganizationChart"/>
    <dgm:cxn modelId="{32594E5A-4D86-4246-9AF8-2CE982C6D40C}" srcId="{D8947419-0274-41F9-AD87-64004E1C013C}" destId="{EF1BF107-A740-4710-BE59-357721CBD827}" srcOrd="0" destOrd="0" parTransId="{DAB44BA2-1371-4728-8BC4-7B6F5924552C}" sibTransId="{9A5FEA8B-CF60-4A9C-BC35-41714D8FC183}"/>
    <dgm:cxn modelId="{0A498D7B-F7A0-45A5-8B49-F386073B5157}" type="presOf" srcId="{E7B905E3-70D9-4323-BC89-1983CD74BCF6}" destId="{12EC6E9B-04CB-4EAC-9637-5FDD4B903622}" srcOrd="1" destOrd="0" presId="urn:microsoft.com/office/officeart/2008/layout/HalfCircleOrganizationChart"/>
    <dgm:cxn modelId="{55497E81-6E30-49ED-8BE1-35532B15ABB6}" type="presOf" srcId="{EF1BF107-A740-4710-BE59-357721CBD827}" destId="{DADD9FDF-F476-4EDA-93DF-2016828A0C4F}" srcOrd="0" destOrd="0" presId="urn:microsoft.com/office/officeart/2008/layout/HalfCircleOrganizationChart"/>
    <dgm:cxn modelId="{04674E82-C158-419B-BB44-A7DA3CB1711C}" srcId="{EF1BF107-A740-4710-BE59-357721CBD827}" destId="{A83615E6-92C2-4397-8D8D-5789C8A3046D}" srcOrd="1" destOrd="0" parTransId="{662E26A4-66BD-40EB-A058-0FF7A065924B}" sibTransId="{2AC534BE-3DDC-46C7-8671-7F8BCF04BD71}"/>
    <dgm:cxn modelId="{C6E1D188-5330-4C7A-BF03-DC2020C691D6}" type="presOf" srcId="{1C2E6090-A51A-48A5-99BD-1F026BBD3A76}" destId="{C807B1C8-E2F5-4462-AAF2-36DB1D15F2F1}" srcOrd="1" destOrd="0" presId="urn:microsoft.com/office/officeart/2008/layout/HalfCircleOrganizationChart"/>
    <dgm:cxn modelId="{2277C489-7C22-479F-81C0-1D64A4AE045B}" type="presOf" srcId="{81E4321C-9716-40AE-9B87-4C38D7C0B732}" destId="{1574AB17-2740-4B6B-8D08-DAA8E5736658}" srcOrd="0" destOrd="0" presId="urn:microsoft.com/office/officeart/2008/layout/HalfCircleOrganizationChart"/>
    <dgm:cxn modelId="{9D68AB8E-A202-4E5A-ADCB-E3680328F785}" type="presOf" srcId="{5E4F7345-2748-457E-9168-1E92A4BAD6D3}" destId="{BE23760F-E5D0-4375-B881-E4622F637148}" srcOrd="1" destOrd="0" presId="urn:microsoft.com/office/officeart/2008/layout/HalfCircleOrganizationChart"/>
    <dgm:cxn modelId="{82CB90A0-0CE9-4934-898D-4522DBAEF602}" type="presOf" srcId="{2120161A-7FAC-4C51-87B7-0A4314C7C010}" destId="{AB2A6DA1-DF13-4AD2-AED6-2A21FA96ADD1}" srcOrd="0" destOrd="0" presId="urn:microsoft.com/office/officeart/2008/layout/HalfCircleOrganizationChart"/>
    <dgm:cxn modelId="{C9F9BFB1-0C5C-46BF-B9F8-2A24531BEC39}" type="presOf" srcId="{B95834C0-9696-4D02-BB43-73248815C815}" destId="{DDD40285-967D-4E6B-9C92-B601577513DE}" srcOrd="1" destOrd="0" presId="urn:microsoft.com/office/officeart/2008/layout/HalfCircleOrganizationChart"/>
    <dgm:cxn modelId="{BD5860B2-C477-416E-AC8D-FCD9A5A9E0D2}" type="presOf" srcId="{626ABF1A-7A2B-4C83-894D-35B05BCA5041}" destId="{6321AE79-18A0-4895-B886-AB3F273426EC}" srcOrd="1" destOrd="0" presId="urn:microsoft.com/office/officeart/2008/layout/HalfCircleOrganizationChart"/>
    <dgm:cxn modelId="{965A67B9-E7D1-4AFC-A69C-8C51C76A6357}" type="presOf" srcId="{EF1BF107-A740-4710-BE59-357721CBD827}" destId="{B55198CD-4270-4443-9024-A00E14F35E20}" srcOrd="1" destOrd="0" presId="urn:microsoft.com/office/officeart/2008/layout/HalfCircleOrganizationChart"/>
    <dgm:cxn modelId="{168144D4-1A14-4F6B-B688-F1EC9CE87CD7}" type="presOf" srcId="{B9DB9F73-2A7E-4CC8-9760-646073F5A455}" destId="{B1F0F241-2F50-49A9-8780-1D531ED266F7}" srcOrd="0" destOrd="0" presId="urn:microsoft.com/office/officeart/2008/layout/HalfCircleOrganizationChart"/>
    <dgm:cxn modelId="{E350D2E1-0A29-4510-9C03-2983A8B11E62}" type="presOf" srcId="{8B9E3753-EA62-4100-AB9B-2219E533EB49}" destId="{F153FE53-D852-4E19-AF40-DBED0EB050B1}" srcOrd="0" destOrd="0" presId="urn:microsoft.com/office/officeart/2008/layout/HalfCircleOrganizationChart"/>
    <dgm:cxn modelId="{0BE375E3-7598-4B78-BF46-06A521AD5AC5}" type="presOf" srcId="{3804C4D6-5D78-484F-8678-F0C1555D23B6}" destId="{6CA6C1EE-B6E4-4754-98C6-3234E578327C}" srcOrd="0" destOrd="0" presId="urn:microsoft.com/office/officeart/2008/layout/HalfCircleOrganizationChart"/>
    <dgm:cxn modelId="{B0ABAEE5-FF46-4B1E-9AB7-6A6D563F6BCC}" type="presOf" srcId="{5E4F7345-2748-457E-9168-1E92A4BAD6D3}" destId="{8C274FE8-5174-4720-B86F-C84FCB3BAFDF}" srcOrd="0" destOrd="0" presId="urn:microsoft.com/office/officeart/2008/layout/HalfCircleOrganizationChart"/>
    <dgm:cxn modelId="{40245FE9-56E1-4598-9E40-5BA507F80274}" type="presOf" srcId="{8B9E3753-EA62-4100-AB9B-2219E533EB49}" destId="{79A11588-9B50-4D50-B6D2-61D919C32A4A}" srcOrd="1" destOrd="0" presId="urn:microsoft.com/office/officeart/2008/layout/HalfCircleOrganizationChart"/>
    <dgm:cxn modelId="{F28549EA-F675-491A-B4DC-A021852B378F}" type="presOf" srcId="{62488330-2200-47A7-8481-01667A7622F7}" destId="{1464718C-9E52-45E1-A389-3B46829380BB}" srcOrd="0" destOrd="0" presId="urn:microsoft.com/office/officeart/2008/layout/HalfCircleOrganizationChart"/>
    <dgm:cxn modelId="{76F97CEC-AA10-47D6-BA5B-65228F9A816D}" type="presOf" srcId="{D902E246-DEAB-4175-A40F-13991309D8DC}" destId="{7781F574-9D35-44BB-86D0-8361747E1F47}" srcOrd="0" destOrd="0" presId="urn:microsoft.com/office/officeart/2008/layout/HalfCircleOrganizationChart"/>
    <dgm:cxn modelId="{91E83EF2-AD96-402C-AECD-85E3AD11AAD8}" type="presOf" srcId="{D0B8BD39-9A41-46C8-B622-229AA5E14274}" destId="{89DF2D37-0BED-45D2-BFF1-69654C1A0019}" srcOrd="0" destOrd="0" presId="urn:microsoft.com/office/officeart/2008/layout/HalfCircleOrganizationChart"/>
    <dgm:cxn modelId="{366829FD-05B5-4047-A5E9-3BD3001CDEA6}" type="presOf" srcId="{E1180956-8A55-4FE3-9D7B-D060A7524E0A}" destId="{B8ABB281-761B-4B3A-A5A9-6B00E1EACC41}" srcOrd="1" destOrd="0" presId="urn:microsoft.com/office/officeart/2008/layout/HalfCircleOrganizationChart"/>
    <dgm:cxn modelId="{3DB8AB94-65EF-4B3B-A676-9960AC1702D4}" type="presParOf" srcId="{28F73C2D-01BB-444D-A0FC-F5A667AD361D}" destId="{150EC521-AB7F-46A3-BB8B-222333835714}" srcOrd="0" destOrd="0" presId="urn:microsoft.com/office/officeart/2008/layout/HalfCircleOrganizationChart"/>
    <dgm:cxn modelId="{76784ABC-EDE0-49BB-B50D-6A7A894E3285}" type="presParOf" srcId="{150EC521-AB7F-46A3-BB8B-222333835714}" destId="{4E7E045D-44C3-4DA8-82CA-B46EF23E1DAA}" srcOrd="0" destOrd="0" presId="urn:microsoft.com/office/officeart/2008/layout/HalfCircleOrganizationChart"/>
    <dgm:cxn modelId="{413B3189-D7F5-4059-9178-6F52E8DD0AFC}" type="presParOf" srcId="{4E7E045D-44C3-4DA8-82CA-B46EF23E1DAA}" destId="{DADD9FDF-F476-4EDA-93DF-2016828A0C4F}" srcOrd="0" destOrd="0" presId="urn:microsoft.com/office/officeart/2008/layout/HalfCircleOrganizationChart"/>
    <dgm:cxn modelId="{D19A2B68-F238-4866-8D2D-CD82C55449CD}" type="presParOf" srcId="{4E7E045D-44C3-4DA8-82CA-B46EF23E1DAA}" destId="{FF78E03A-7FCB-46A2-BF33-D2A4187BB17D}" srcOrd="1" destOrd="0" presId="urn:microsoft.com/office/officeart/2008/layout/HalfCircleOrganizationChart"/>
    <dgm:cxn modelId="{4E6219BE-D16C-40B3-A1C9-34E55C17EC03}" type="presParOf" srcId="{4E7E045D-44C3-4DA8-82CA-B46EF23E1DAA}" destId="{C8A7389D-C4D3-4DBD-A585-8EA821905442}" srcOrd="2" destOrd="0" presId="urn:microsoft.com/office/officeart/2008/layout/HalfCircleOrganizationChart"/>
    <dgm:cxn modelId="{05887E04-BB77-4291-9498-ACC3646BEBD0}" type="presParOf" srcId="{4E7E045D-44C3-4DA8-82CA-B46EF23E1DAA}" destId="{B55198CD-4270-4443-9024-A00E14F35E20}" srcOrd="3" destOrd="0" presId="urn:microsoft.com/office/officeart/2008/layout/HalfCircleOrganizationChart"/>
    <dgm:cxn modelId="{966562F8-7BC8-422F-923B-40D1F503AE44}" type="presParOf" srcId="{150EC521-AB7F-46A3-BB8B-222333835714}" destId="{292117FC-AA0B-4B06-9FA0-487A9A31EBA3}" srcOrd="1" destOrd="0" presId="urn:microsoft.com/office/officeart/2008/layout/HalfCircleOrganizationChart"/>
    <dgm:cxn modelId="{5B93BB6F-7316-4142-B1F6-60BD403CB213}" type="presParOf" srcId="{292117FC-AA0B-4B06-9FA0-487A9A31EBA3}" destId="{89DF2D37-0BED-45D2-BFF1-69654C1A0019}" srcOrd="0" destOrd="0" presId="urn:microsoft.com/office/officeart/2008/layout/HalfCircleOrganizationChart"/>
    <dgm:cxn modelId="{B796D1E2-8E7E-4C30-B18D-DE6098870511}" type="presParOf" srcId="{292117FC-AA0B-4B06-9FA0-487A9A31EBA3}" destId="{96518EB7-DBE3-4575-8A6A-4E542D343FDA}" srcOrd="1" destOrd="0" presId="urn:microsoft.com/office/officeart/2008/layout/HalfCircleOrganizationChart"/>
    <dgm:cxn modelId="{40382415-A0CB-4530-81F7-617A2B4254EA}" type="presParOf" srcId="{96518EB7-DBE3-4575-8A6A-4E542D343FDA}" destId="{27DE5FD6-4A52-4029-9157-899A794D02B9}" srcOrd="0" destOrd="0" presId="urn:microsoft.com/office/officeart/2008/layout/HalfCircleOrganizationChart"/>
    <dgm:cxn modelId="{B5CC0F45-0187-4535-A8D0-704597C40CDC}" type="presParOf" srcId="{27DE5FD6-4A52-4029-9157-899A794D02B9}" destId="{8C274FE8-5174-4720-B86F-C84FCB3BAFDF}" srcOrd="0" destOrd="0" presId="urn:microsoft.com/office/officeart/2008/layout/HalfCircleOrganizationChart"/>
    <dgm:cxn modelId="{4C2065DE-3FB0-4120-8B67-7FEF125170EE}" type="presParOf" srcId="{27DE5FD6-4A52-4029-9157-899A794D02B9}" destId="{01825D8A-F05B-478D-A2BE-7522D78D3F98}" srcOrd="1" destOrd="0" presId="urn:microsoft.com/office/officeart/2008/layout/HalfCircleOrganizationChart"/>
    <dgm:cxn modelId="{5622F668-89E6-47EC-BB7E-3A88064D16B5}" type="presParOf" srcId="{27DE5FD6-4A52-4029-9157-899A794D02B9}" destId="{C62A4D0D-E6A3-42AC-9EE3-AC1548268F35}" srcOrd="2" destOrd="0" presId="urn:microsoft.com/office/officeart/2008/layout/HalfCircleOrganizationChart"/>
    <dgm:cxn modelId="{1EAACCEE-1F5D-4E30-9D85-0818E3CEF5FB}" type="presParOf" srcId="{27DE5FD6-4A52-4029-9157-899A794D02B9}" destId="{BE23760F-E5D0-4375-B881-E4622F637148}" srcOrd="3" destOrd="0" presId="urn:microsoft.com/office/officeart/2008/layout/HalfCircleOrganizationChart"/>
    <dgm:cxn modelId="{FF044C10-B0CB-47A2-8C3B-70436CD71A44}" type="presParOf" srcId="{96518EB7-DBE3-4575-8A6A-4E542D343FDA}" destId="{2F29DF29-1E60-4651-A2DE-1221EA8C16E3}" srcOrd="1" destOrd="0" presId="urn:microsoft.com/office/officeart/2008/layout/HalfCircleOrganizationChart"/>
    <dgm:cxn modelId="{F295F5DA-2A41-4E7A-8915-D4E36F1358B9}" type="presParOf" srcId="{2F29DF29-1E60-4651-A2DE-1221EA8C16E3}" destId="{7781F574-9D35-44BB-86D0-8361747E1F47}" srcOrd="0" destOrd="0" presId="urn:microsoft.com/office/officeart/2008/layout/HalfCircleOrganizationChart"/>
    <dgm:cxn modelId="{168F6E56-6D01-4DD6-9D78-2070BE284CF4}" type="presParOf" srcId="{2F29DF29-1E60-4651-A2DE-1221EA8C16E3}" destId="{E79C176A-CBFC-4F31-B1F7-1C84483D8464}" srcOrd="1" destOrd="0" presId="urn:microsoft.com/office/officeart/2008/layout/HalfCircleOrganizationChart"/>
    <dgm:cxn modelId="{2CF75D5B-19DB-42E0-9003-AB967A768341}" type="presParOf" srcId="{E79C176A-CBFC-4F31-B1F7-1C84483D8464}" destId="{54310B70-73C7-4F6F-935B-77372CCCBF98}" srcOrd="0" destOrd="0" presId="urn:microsoft.com/office/officeart/2008/layout/HalfCircleOrganizationChart"/>
    <dgm:cxn modelId="{78F5E9F7-9A09-48C3-90C5-06274C9CC7E5}" type="presParOf" srcId="{54310B70-73C7-4F6F-935B-77372CCCBF98}" destId="{2FC0192F-5A5B-4368-AEBC-579318DC2BF8}" srcOrd="0" destOrd="0" presId="urn:microsoft.com/office/officeart/2008/layout/HalfCircleOrganizationChart"/>
    <dgm:cxn modelId="{DABEC158-1758-4099-B14A-7E9A6B60A332}" type="presParOf" srcId="{54310B70-73C7-4F6F-935B-77372CCCBF98}" destId="{784B1980-0E4C-4DD3-AE50-B158B1825BA7}" srcOrd="1" destOrd="0" presId="urn:microsoft.com/office/officeart/2008/layout/HalfCircleOrganizationChart"/>
    <dgm:cxn modelId="{6744249A-5BF5-4DFA-AEC0-951D445FBB46}" type="presParOf" srcId="{54310B70-73C7-4F6F-935B-77372CCCBF98}" destId="{C8AFC702-A1DA-40DA-AB9E-97FFB61FEBB9}" srcOrd="2" destOrd="0" presId="urn:microsoft.com/office/officeart/2008/layout/HalfCircleOrganizationChart"/>
    <dgm:cxn modelId="{0E02EE9E-FBDE-45F9-9421-D5C557452043}" type="presParOf" srcId="{54310B70-73C7-4F6F-935B-77372CCCBF98}" destId="{DDD40285-967D-4E6B-9C92-B601577513DE}" srcOrd="3" destOrd="0" presId="urn:microsoft.com/office/officeart/2008/layout/HalfCircleOrganizationChart"/>
    <dgm:cxn modelId="{B725AED0-5D8B-4129-AF6A-F047518CC0C2}" type="presParOf" srcId="{E79C176A-CBFC-4F31-B1F7-1C84483D8464}" destId="{BD9332B3-399E-4F1C-94F4-6E64529D59D7}" srcOrd="1" destOrd="0" presId="urn:microsoft.com/office/officeart/2008/layout/HalfCircleOrganizationChart"/>
    <dgm:cxn modelId="{14D00704-622E-4AAB-B019-36C6B7D23245}" type="presParOf" srcId="{BD9332B3-399E-4F1C-94F4-6E64529D59D7}" destId="{FC38492A-6301-4289-A9A3-CA69DD0A7204}" srcOrd="0" destOrd="0" presId="urn:microsoft.com/office/officeart/2008/layout/HalfCircleOrganizationChart"/>
    <dgm:cxn modelId="{7DF6F1C7-4D48-4A97-80E9-62F3B72BC179}" type="presParOf" srcId="{BD9332B3-399E-4F1C-94F4-6E64529D59D7}" destId="{4E9A1555-7007-4137-9E68-83E139C05136}" srcOrd="1" destOrd="0" presId="urn:microsoft.com/office/officeart/2008/layout/HalfCircleOrganizationChart"/>
    <dgm:cxn modelId="{A11E4F6D-26FC-4CA6-B41D-84A23450F76C}" type="presParOf" srcId="{4E9A1555-7007-4137-9E68-83E139C05136}" destId="{FCC2B440-EC71-481E-9C06-C7E62B53EE00}" srcOrd="0" destOrd="0" presId="urn:microsoft.com/office/officeart/2008/layout/HalfCircleOrganizationChart"/>
    <dgm:cxn modelId="{831C3CF1-56C7-4ABC-8E15-6B81D0C13D33}" type="presParOf" srcId="{FCC2B440-EC71-481E-9C06-C7E62B53EE00}" destId="{E3D3682A-4731-4C5E-9CD4-640BAE7381D6}" srcOrd="0" destOrd="0" presId="urn:microsoft.com/office/officeart/2008/layout/HalfCircleOrganizationChart"/>
    <dgm:cxn modelId="{4289DD4A-A19B-471D-95F6-ED0C8D91A048}" type="presParOf" srcId="{FCC2B440-EC71-481E-9C06-C7E62B53EE00}" destId="{476FA174-6B23-452A-BBA5-6FD466B94AD8}" srcOrd="1" destOrd="0" presId="urn:microsoft.com/office/officeart/2008/layout/HalfCircleOrganizationChart"/>
    <dgm:cxn modelId="{47B65422-B032-434F-ABD1-0CEDF6A6141D}" type="presParOf" srcId="{FCC2B440-EC71-481E-9C06-C7E62B53EE00}" destId="{FAEC01B9-4A14-4EF7-9A64-57F3A3D5ADBA}" srcOrd="2" destOrd="0" presId="urn:microsoft.com/office/officeart/2008/layout/HalfCircleOrganizationChart"/>
    <dgm:cxn modelId="{ECC48CCC-DE7F-48DE-9E7D-8C3D41DF2933}" type="presParOf" srcId="{FCC2B440-EC71-481E-9C06-C7E62B53EE00}" destId="{C807B1C8-E2F5-4462-AAF2-36DB1D15F2F1}" srcOrd="3" destOrd="0" presId="urn:microsoft.com/office/officeart/2008/layout/HalfCircleOrganizationChart"/>
    <dgm:cxn modelId="{19D97B84-B4BC-4CD7-99CF-CFF845DAA585}" type="presParOf" srcId="{4E9A1555-7007-4137-9E68-83E139C05136}" destId="{CDD551D2-36E1-4D4F-AE72-21893106547F}" srcOrd="1" destOrd="0" presId="urn:microsoft.com/office/officeart/2008/layout/HalfCircleOrganizationChart"/>
    <dgm:cxn modelId="{11D0EA71-3539-4312-B0F8-B227E2126C1B}" type="presParOf" srcId="{CDD551D2-36E1-4D4F-AE72-21893106547F}" destId="{6CA6C1EE-B6E4-4754-98C6-3234E578327C}" srcOrd="0" destOrd="0" presId="urn:microsoft.com/office/officeart/2008/layout/HalfCircleOrganizationChart"/>
    <dgm:cxn modelId="{18A33E3E-A627-4680-9CA1-02AD6070110C}" type="presParOf" srcId="{CDD551D2-36E1-4D4F-AE72-21893106547F}" destId="{DEC8253B-272D-47EC-B276-F5665EA1BC9D}" srcOrd="1" destOrd="0" presId="urn:microsoft.com/office/officeart/2008/layout/HalfCircleOrganizationChart"/>
    <dgm:cxn modelId="{5DC0D403-8E11-4565-8F6F-FDA0FC22987B}" type="presParOf" srcId="{DEC8253B-272D-47EC-B276-F5665EA1BC9D}" destId="{F4C570F8-DDA7-4345-832B-DFDB16C934DF}" srcOrd="0" destOrd="0" presId="urn:microsoft.com/office/officeart/2008/layout/HalfCircleOrganizationChart"/>
    <dgm:cxn modelId="{6C8C9555-36C1-48DF-82A8-D679A63C39A5}" type="presParOf" srcId="{F4C570F8-DDA7-4345-832B-DFDB16C934DF}" destId="{F153FE53-D852-4E19-AF40-DBED0EB050B1}" srcOrd="0" destOrd="0" presId="urn:microsoft.com/office/officeart/2008/layout/HalfCircleOrganizationChart"/>
    <dgm:cxn modelId="{9CDD169F-3D94-41EA-8F2B-541BBEE985F7}" type="presParOf" srcId="{F4C570F8-DDA7-4345-832B-DFDB16C934DF}" destId="{B70C1291-AC17-4281-8B73-A37CA8B8B518}" srcOrd="1" destOrd="0" presId="urn:microsoft.com/office/officeart/2008/layout/HalfCircleOrganizationChart"/>
    <dgm:cxn modelId="{3113A498-BDB8-4137-B91B-3250006437CB}" type="presParOf" srcId="{F4C570F8-DDA7-4345-832B-DFDB16C934DF}" destId="{61977CA6-3A87-432C-B68B-DA7477454B2F}" srcOrd="2" destOrd="0" presId="urn:microsoft.com/office/officeart/2008/layout/HalfCircleOrganizationChart"/>
    <dgm:cxn modelId="{D9E243BA-86FD-4479-B21B-D61A2309D3B2}" type="presParOf" srcId="{F4C570F8-DDA7-4345-832B-DFDB16C934DF}" destId="{79A11588-9B50-4D50-B6D2-61D919C32A4A}" srcOrd="3" destOrd="0" presId="urn:microsoft.com/office/officeart/2008/layout/HalfCircleOrganizationChart"/>
    <dgm:cxn modelId="{B528C928-9683-41DA-AA29-08C7B8166A4C}" type="presParOf" srcId="{DEC8253B-272D-47EC-B276-F5665EA1BC9D}" destId="{33FA2213-AA90-4945-B45E-F517A98C2476}" srcOrd="1" destOrd="0" presId="urn:microsoft.com/office/officeart/2008/layout/HalfCircleOrganizationChart"/>
    <dgm:cxn modelId="{CC7302B0-FBA7-4E5B-AF77-A80E621B8565}" type="presParOf" srcId="{33FA2213-AA90-4945-B45E-F517A98C2476}" destId="{AB2A6DA1-DF13-4AD2-AED6-2A21FA96ADD1}" srcOrd="0" destOrd="0" presId="urn:microsoft.com/office/officeart/2008/layout/HalfCircleOrganizationChart"/>
    <dgm:cxn modelId="{A355A2A8-C4A9-496B-B663-15F142C86192}" type="presParOf" srcId="{33FA2213-AA90-4945-B45E-F517A98C2476}" destId="{BE57758C-BAE4-4776-B480-97BF2D9CAB3B}" srcOrd="1" destOrd="0" presId="urn:microsoft.com/office/officeart/2008/layout/HalfCircleOrganizationChart"/>
    <dgm:cxn modelId="{B4425E76-F072-41C0-BD33-E8E60B7285A3}" type="presParOf" srcId="{BE57758C-BAE4-4776-B480-97BF2D9CAB3B}" destId="{F22743E0-A5FF-4617-A9F4-6F54363ACD62}" srcOrd="0" destOrd="0" presId="urn:microsoft.com/office/officeart/2008/layout/HalfCircleOrganizationChart"/>
    <dgm:cxn modelId="{133AFAB1-5C30-4491-BE9A-AC08A35842C3}" type="presParOf" srcId="{F22743E0-A5FF-4617-A9F4-6F54363ACD62}" destId="{1574AB17-2740-4B6B-8D08-DAA8E5736658}" srcOrd="0" destOrd="0" presId="urn:microsoft.com/office/officeart/2008/layout/HalfCircleOrganizationChart"/>
    <dgm:cxn modelId="{496DB8A4-0507-4085-99B5-41656C3ABF07}" type="presParOf" srcId="{F22743E0-A5FF-4617-A9F4-6F54363ACD62}" destId="{0A654DF6-A69D-42C6-8974-D77D60126537}" srcOrd="1" destOrd="0" presId="urn:microsoft.com/office/officeart/2008/layout/HalfCircleOrganizationChart"/>
    <dgm:cxn modelId="{556F3C06-5776-45BA-A3A0-24DDAE63BCBD}" type="presParOf" srcId="{F22743E0-A5FF-4617-A9F4-6F54363ACD62}" destId="{E86422E1-98BF-44C8-80FD-8B1C086B5172}" srcOrd="2" destOrd="0" presId="urn:microsoft.com/office/officeart/2008/layout/HalfCircleOrganizationChart"/>
    <dgm:cxn modelId="{4FAA6A6E-05D6-4BE2-A52E-60CEFE348C2C}" type="presParOf" srcId="{F22743E0-A5FF-4617-A9F4-6F54363ACD62}" destId="{3E42BA7A-CC46-4C67-AF7F-77F89864E8D0}" srcOrd="3" destOrd="0" presId="urn:microsoft.com/office/officeart/2008/layout/HalfCircleOrganizationChart"/>
    <dgm:cxn modelId="{E80CB062-0809-4D13-B4B6-8F6A2211EB07}" type="presParOf" srcId="{BE57758C-BAE4-4776-B480-97BF2D9CAB3B}" destId="{B832C45D-3355-425B-BD5B-D725694FDBAC}" srcOrd="1" destOrd="0" presId="urn:microsoft.com/office/officeart/2008/layout/HalfCircleOrganizationChart"/>
    <dgm:cxn modelId="{09CBD742-1374-4158-B1AC-B1FCB374B64F}" type="presParOf" srcId="{BE57758C-BAE4-4776-B480-97BF2D9CAB3B}" destId="{57448119-A07C-4CB1-921F-3DC673C9B6EA}" srcOrd="2" destOrd="0" presId="urn:microsoft.com/office/officeart/2008/layout/HalfCircleOrganizationChart"/>
    <dgm:cxn modelId="{205FA167-3FFD-407B-8166-4E9950D8C1A9}" type="presParOf" srcId="{DEC8253B-272D-47EC-B276-F5665EA1BC9D}" destId="{CF15F54B-F278-4F4B-BBC7-400E13286792}" srcOrd="2" destOrd="0" presId="urn:microsoft.com/office/officeart/2008/layout/HalfCircleOrganizationChart"/>
    <dgm:cxn modelId="{A73CAFE7-9F94-4EF5-B186-B33685DF6F61}" type="presParOf" srcId="{4E9A1555-7007-4137-9E68-83E139C05136}" destId="{D4A30C75-13AB-4A3A-8F7A-A1184DAAB6B7}" srcOrd="2" destOrd="0" presId="urn:microsoft.com/office/officeart/2008/layout/HalfCircleOrganizationChart"/>
    <dgm:cxn modelId="{DBC12988-FFC8-4BED-85A1-631C0DD344DE}" type="presParOf" srcId="{BD9332B3-399E-4F1C-94F4-6E64529D59D7}" destId="{B1F0F241-2F50-49A9-8780-1D531ED266F7}" srcOrd="2" destOrd="0" presId="urn:microsoft.com/office/officeart/2008/layout/HalfCircleOrganizationChart"/>
    <dgm:cxn modelId="{DE23498E-9C12-445F-A012-AC3CB2126A60}" type="presParOf" srcId="{BD9332B3-399E-4F1C-94F4-6E64529D59D7}" destId="{CA8CA190-5E36-469D-A387-7C8AF771B0BB}" srcOrd="3" destOrd="0" presId="urn:microsoft.com/office/officeart/2008/layout/HalfCircleOrganizationChart"/>
    <dgm:cxn modelId="{28664203-6F79-4C36-B790-36083921D972}" type="presParOf" srcId="{CA8CA190-5E36-469D-A387-7C8AF771B0BB}" destId="{7D33C060-F7F1-4DCB-9857-14338A77A720}" srcOrd="0" destOrd="0" presId="urn:microsoft.com/office/officeart/2008/layout/HalfCircleOrganizationChart"/>
    <dgm:cxn modelId="{96518775-6096-4ACB-8E27-3F56BBEDA9FE}" type="presParOf" srcId="{7D33C060-F7F1-4DCB-9857-14338A77A720}" destId="{52BAA0BF-B2B1-4BEF-BA05-8A63C8A7DBF8}" srcOrd="0" destOrd="0" presId="urn:microsoft.com/office/officeart/2008/layout/HalfCircleOrganizationChart"/>
    <dgm:cxn modelId="{30328C36-20ED-4FEF-A8E5-FDF657EB40B1}" type="presParOf" srcId="{7D33C060-F7F1-4DCB-9857-14338A77A720}" destId="{96B55F0D-ED09-4AA0-BF98-F3052E021A63}" srcOrd="1" destOrd="0" presId="urn:microsoft.com/office/officeart/2008/layout/HalfCircleOrganizationChart"/>
    <dgm:cxn modelId="{58194093-1248-47E8-9FA4-DBBD1240F6B3}" type="presParOf" srcId="{7D33C060-F7F1-4DCB-9857-14338A77A720}" destId="{E448BABC-645C-4965-808A-FD5D2E35C182}" srcOrd="2" destOrd="0" presId="urn:microsoft.com/office/officeart/2008/layout/HalfCircleOrganizationChart"/>
    <dgm:cxn modelId="{8DFC3458-268E-4CA8-AC09-7CE7A95873BB}" type="presParOf" srcId="{7D33C060-F7F1-4DCB-9857-14338A77A720}" destId="{12EC6E9B-04CB-4EAC-9637-5FDD4B903622}" srcOrd="3" destOrd="0" presId="urn:microsoft.com/office/officeart/2008/layout/HalfCircleOrganizationChart"/>
    <dgm:cxn modelId="{41D1CEBB-16EE-4D04-8A58-8AD3EEEF496D}" type="presParOf" srcId="{CA8CA190-5E36-469D-A387-7C8AF771B0BB}" destId="{ECA31074-064D-460C-8473-61D0633F320B}" srcOrd="1" destOrd="0" presId="urn:microsoft.com/office/officeart/2008/layout/HalfCircleOrganizationChart"/>
    <dgm:cxn modelId="{4D317EA9-4967-4552-B095-06A15BEE4029}" type="presParOf" srcId="{CA8CA190-5E36-469D-A387-7C8AF771B0BB}" destId="{E38A508B-3B1C-455D-A499-91C22C972C13}" srcOrd="2" destOrd="0" presId="urn:microsoft.com/office/officeart/2008/layout/HalfCircleOrganizationChart"/>
    <dgm:cxn modelId="{CBBDE90F-4F6E-4FF0-BFD7-274FD47DEC70}" type="presParOf" srcId="{E79C176A-CBFC-4F31-B1F7-1C84483D8464}" destId="{63804E0A-7FCB-45C1-A0C4-CA24F8CCBE96}" srcOrd="2" destOrd="0" presId="urn:microsoft.com/office/officeart/2008/layout/HalfCircleOrganizationChart"/>
    <dgm:cxn modelId="{FA6A31E2-030C-4BCF-9631-AF653CEF8E7C}" type="presParOf" srcId="{2F29DF29-1E60-4651-A2DE-1221EA8C16E3}" destId="{D37778E2-D9D6-41BC-A900-9DA672407D44}" srcOrd="2" destOrd="0" presId="urn:microsoft.com/office/officeart/2008/layout/HalfCircleOrganizationChart"/>
    <dgm:cxn modelId="{805C9C4B-99BF-4506-A099-C5E839250CBA}" type="presParOf" srcId="{2F29DF29-1E60-4651-A2DE-1221EA8C16E3}" destId="{3D0E0B02-9AFF-432C-B150-10BB649F6138}" srcOrd="3" destOrd="0" presId="urn:microsoft.com/office/officeart/2008/layout/HalfCircleOrganizationChart"/>
    <dgm:cxn modelId="{9D5A2845-1450-4B47-B567-2384CC76C63D}" type="presParOf" srcId="{3D0E0B02-9AFF-432C-B150-10BB649F6138}" destId="{3DA876A6-98FC-49DF-AC3D-D3C27E43D7BF}" srcOrd="0" destOrd="0" presId="urn:microsoft.com/office/officeart/2008/layout/HalfCircleOrganizationChart"/>
    <dgm:cxn modelId="{BCAE44B1-70B5-4D7B-82CE-0488E4E7F8EA}" type="presParOf" srcId="{3DA876A6-98FC-49DF-AC3D-D3C27E43D7BF}" destId="{36DA0106-BEFC-4695-9814-E5BD6C2A2845}" srcOrd="0" destOrd="0" presId="urn:microsoft.com/office/officeart/2008/layout/HalfCircleOrganizationChart"/>
    <dgm:cxn modelId="{0AAFF2B6-0CD9-40FA-BA68-58478CB7366A}" type="presParOf" srcId="{3DA876A6-98FC-49DF-AC3D-D3C27E43D7BF}" destId="{01CFDE5C-2111-40BA-8457-B81EE67B1156}" srcOrd="1" destOrd="0" presId="urn:microsoft.com/office/officeart/2008/layout/HalfCircleOrganizationChart"/>
    <dgm:cxn modelId="{8B01A8F1-998D-47F3-BCE1-EB4A649FAA75}" type="presParOf" srcId="{3DA876A6-98FC-49DF-AC3D-D3C27E43D7BF}" destId="{D21634C2-3005-4519-A544-563E887EEBFB}" srcOrd="2" destOrd="0" presId="urn:microsoft.com/office/officeart/2008/layout/HalfCircleOrganizationChart"/>
    <dgm:cxn modelId="{FF06B482-744D-423B-B654-6E3BDACF5A90}" type="presParOf" srcId="{3DA876A6-98FC-49DF-AC3D-D3C27E43D7BF}" destId="{6321AE79-18A0-4895-B886-AB3F273426EC}" srcOrd="3" destOrd="0" presId="urn:microsoft.com/office/officeart/2008/layout/HalfCircleOrganizationChart"/>
    <dgm:cxn modelId="{1154E549-C8D9-4E70-8F94-131534A377DD}" type="presParOf" srcId="{3D0E0B02-9AFF-432C-B150-10BB649F6138}" destId="{333CB12A-FAA4-42F7-BB20-08AFD87581A3}" srcOrd="1" destOrd="0" presId="urn:microsoft.com/office/officeart/2008/layout/HalfCircleOrganizationChart"/>
    <dgm:cxn modelId="{7B901D16-EFB2-4EC5-A4BB-131E04458F8B}" type="presParOf" srcId="{3D0E0B02-9AFF-432C-B150-10BB649F6138}" destId="{0F6B988E-A41C-4507-B137-90330BA564EE}" srcOrd="2" destOrd="0" presId="urn:microsoft.com/office/officeart/2008/layout/HalfCircleOrganizationChart"/>
    <dgm:cxn modelId="{9DBFA974-AE20-419A-ACAD-613C5DD32229}" type="presParOf" srcId="{96518EB7-DBE3-4575-8A6A-4E542D343FDA}" destId="{3915EAAA-DFB2-4833-A58B-F101C31D50F5}" srcOrd="2" destOrd="0" presId="urn:microsoft.com/office/officeart/2008/layout/HalfCircleOrganizationChart"/>
    <dgm:cxn modelId="{DF920B23-8079-472F-9D96-2138427B9EE7}" type="presParOf" srcId="{292117FC-AA0B-4B06-9FA0-487A9A31EBA3}" destId="{9A4D48C0-9B51-4DAE-B887-38269B1E22C4}" srcOrd="2" destOrd="0" presId="urn:microsoft.com/office/officeart/2008/layout/HalfCircleOrganizationChart"/>
    <dgm:cxn modelId="{99C452BB-C342-446F-8750-31DBFA80C985}" type="presParOf" srcId="{292117FC-AA0B-4B06-9FA0-487A9A31EBA3}" destId="{213F7F53-1B9E-4EBD-B90D-C44B902EE778}" srcOrd="3" destOrd="0" presId="urn:microsoft.com/office/officeart/2008/layout/HalfCircleOrganizationChart"/>
    <dgm:cxn modelId="{38CEC3D8-7A91-4DA6-95E6-F8B3A6F0C34F}" type="presParOf" srcId="{213F7F53-1B9E-4EBD-B90D-C44B902EE778}" destId="{1A243E07-FA65-4D19-A74D-5741E0EC8BE4}" srcOrd="0" destOrd="0" presId="urn:microsoft.com/office/officeart/2008/layout/HalfCircleOrganizationChart"/>
    <dgm:cxn modelId="{D24D1FA4-5595-42C0-97EA-C3FF1A4402A0}" type="presParOf" srcId="{1A243E07-FA65-4D19-A74D-5741E0EC8BE4}" destId="{ABF6AA15-E48F-44BE-A755-4851E5F663DC}" srcOrd="0" destOrd="0" presId="urn:microsoft.com/office/officeart/2008/layout/HalfCircleOrganizationChart"/>
    <dgm:cxn modelId="{42739437-2B68-418C-9CDC-B4ECA6C662B5}" type="presParOf" srcId="{1A243E07-FA65-4D19-A74D-5741E0EC8BE4}" destId="{4A5EA581-8BD0-4B76-A4CF-928AC42A8AC4}" srcOrd="1" destOrd="0" presId="urn:microsoft.com/office/officeart/2008/layout/HalfCircleOrganizationChart"/>
    <dgm:cxn modelId="{3E8DF655-3810-435C-815B-1CB49A81A79F}" type="presParOf" srcId="{1A243E07-FA65-4D19-A74D-5741E0EC8BE4}" destId="{6658C2E2-DE2E-4B1D-913E-7C599FA497CF}" srcOrd="2" destOrd="0" presId="urn:microsoft.com/office/officeart/2008/layout/HalfCircleOrganizationChart"/>
    <dgm:cxn modelId="{F2F1659D-1457-47ED-8001-5D9B74D20F95}" type="presParOf" srcId="{1A243E07-FA65-4D19-A74D-5741E0EC8BE4}" destId="{4EE9F61A-F8DB-4661-8CCD-AF02BED33290}" srcOrd="3" destOrd="0" presId="urn:microsoft.com/office/officeart/2008/layout/HalfCircleOrganizationChart"/>
    <dgm:cxn modelId="{F30A33B8-5909-4288-BA69-1DCE1D12B95E}" type="presParOf" srcId="{213F7F53-1B9E-4EBD-B90D-C44B902EE778}" destId="{FCB7243B-1105-40AD-87A1-134175204059}" srcOrd="1" destOrd="0" presId="urn:microsoft.com/office/officeart/2008/layout/HalfCircleOrganizationChart"/>
    <dgm:cxn modelId="{4FFCAE94-C2CD-46AC-BE42-0A31F622E46E}" type="presParOf" srcId="{FCB7243B-1105-40AD-87A1-134175204059}" destId="{8C41D191-E3A2-4721-819D-A69BCBE131CE}" srcOrd="0" destOrd="0" presId="urn:microsoft.com/office/officeart/2008/layout/HalfCircleOrganizationChart"/>
    <dgm:cxn modelId="{CE72A831-A477-4098-8F17-B22FE5C1C4A8}" type="presParOf" srcId="{FCB7243B-1105-40AD-87A1-134175204059}" destId="{FC5DF137-4B60-4607-A0CA-735AD53999F1}" srcOrd="1" destOrd="0" presId="urn:microsoft.com/office/officeart/2008/layout/HalfCircleOrganizationChart"/>
    <dgm:cxn modelId="{EDF473FE-1D06-4FEC-B9F6-BEA92E2EA4F6}" type="presParOf" srcId="{FC5DF137-4B60-4607-A0CA-735AD53999F1}" destId="{94E4645A-96EC-49B3-9737-3887C8060426}" srcOrd="0" destOrd="0" presId="urn:microsoft.com/office/officeart/2008/layout/HalfCircleOrganizationChart"/>
    <dgm:cxn modelId="{B8FC558C-D2EF-4C67-B527-80C0AA313EE1}" type="presParOf" srcId="{94E4645A-96EC-49B3-9737-3887C8060426}" destId="{A1C041E7-5DBC-48A3-AA18-DAC21994628D}" srcOrd="0" destOrd="0" presId="urn:microsoft.com/office/officeart/2008/layout/HalfCircleOrganizationChart"/>
    <dgm:cxn modelId="{382BDAC5-9AD3-4554-97CE-B75694069542}" type="presParOf" srcId="{94E4645A-96EC-49B3-9737-3887C8060426}" destId="{5C315565-AB1D-4D49-8A65-789A96AE1488}" srcOrd="1" destOrd="0" presId="urn:microsoft.com/office/officeart/2008/layout/HalfCircleOrganizationChart"/>
    <dgm:cxn modelId="{FB7530EE-A192-4AEF-8F2A-DBB0DF4F89F4}" type="presParOf" srcId="{94E4645A-96EC-49B3-9737-3887C8060426}" destId="{09A0B677-9E34-4ABA-B939-889DC4D96534}" srcOrd="2" destOrd="0" presId="urn:microsoft.com/office/officeart/2008/layout/HalfCircleOrganizationChart"/>
    <dgm:cxn modelId="{FDB11C38-7F4B-43E6-BFC3-CBE36ADD4D01}" type="presParOf" srcId="{94E4645A-96EC-49B3-9737-3887C8060426}" destId="{B8ABB281-761B-4B3A-A5A9-6B00E1EACC41}" srcOrd="3" destOrd="0" presId="urn:microsoft.com/office/officeart/2008/layout/HalfCircleOrganizationChart"/>
    <dgm:cxn modelId="{F969309F-FDFB-47B0-9299-DFB29B97909B}" type="presParOf" srcId="{FC5DF137-4B60-4607-A0CA-735AD53999F1}" destId="{0F915E65-F5AD-4C6D-AB50-6C7F44DFBF34}" srcOrd="1" destOrd="0" presId="urn:microsoft.com/office/officeart/2008/layout/HalfCircleOrganizationChart"/>
    <dgm:cxn modelId="{5CFAAECC-33C6-4FAD-95B3-E5C8E4026C54}" type="presParOf" srcId="{FC5DF137-4B60-4607-A0CA-735AD53999F1}" destId="{130F98E7-382E-43F1-B030-B4253D5D3E6A}" srcOrd="2" destOrd="0" presId="urn:microsoft.com/office/officeart/2008/layout/HalfCircleOrganizationChart"/>
    <dgm:cxn modelId="{FA3B434E-572A-43FC-A61E-08BA588A7490}" type="presParOf" srcId="{FCB7243B-1105-40AD-87A1-134175204059}" destId="{C8C33210-FD05-4F70-BEFD-B25564CD537A}" srcOrd="2" destOrd="0" presId="urn:microsoft.com/office/officeart/2008/layout/HalfCircleOrganizationChart"/>
    <dgm:cxn modelId="{B9FDAE27-3E2D-4A4C-B34C-CEDF99CB07B0}" type="presParOf" srcId="{FCB7243B-1105-40AD-87A1-134175204059}" destId="{92AC7AE7-6C45-42BB-881C-861AEBAAEA18}" srcOrd="3" destOrd="0" presId="urn:microsoft.com/office/officeart/2008/layout/HalfCircleOrganizationChart"/>
    <dgm:cxn modelId="{9AC8FEBC-731B-4891-9981-1854C5073B43}" type="presParOf" srcId="{92AC7AE7-6C45-42BB-881C-861AEBAAEA18}" destId="{7ED4C25E-55F0-4767-8D8B-9A9A1BFBEC8C}" srcOrd="0" destOrd="0" presId="urn:microsoft.com/office/officeart/2008/layout/HalfCircleOrganizationChart"/>
    <dgm:cxn modelId="{B85EB454-D5EE-414D-A241-41E4F24CB142}" type="presParOf" srcId="{7ED4C25E-55F0-4767-8D8B-9A9A1BFBEC8C}" destId="{1464718C-9E52-45E1-A389-3B46829380BB}" srcOrd="0" destOrd="0" presId="urn:microsoft.com/office/officeart/2008/layout/HalfCircleOrganizationChart"/>
    <dgm:cxn modelId="{970AB481-27A3-4068-B24E-B217EEA2E499}" type="presParOf" srcId="{7ED4C25E-55F0-4767-8D8B-9A9A1BFBEC8C}" destId="{2D37F422-87D0-4B78-BF98-52231898EF63}" srcOrd="1" destOrd="0" presId="urn:microsoft.com/office/officeart/2008/layout/HalfCircleOrganizationChart"/>
    <dgm:cxn modelId="{F74EBBE6-EA85-4B66-BF44-E437480E66F5}" type="presParOf" srcId="{7ED4C25E-55F0-4767-8D8B-9A9A1BFBEC8C}" destId="{0F09F380-792D-4957-80A7-12D3F00A1380}" srcOrd="2" destOrd="0" presId="urn:microsoft.com/office/officeart/2008/layout/HalfCircleOrganizationChart"/>
    <dgm:cxn modelId="{FFAFC72A-97B6-4891-980D-D518D19E1E2B}" type="presParOf" srcId="{7ED4C25E-55F0-4767-8D8B-9A9A1BFBEC8C}" destId="{5EF46DD9-665D-4C5E-8D6A-52C173C3CF21}" srcOrd="3" destOrd="0" presId="urn:microsoft.com/office/officeart/2008/layout/HalfCircleOrganizationChart"/>
    <dgm:cxn modelId="{FAE23CDE-B259-4B11-865D-F0ED2E95BC40}" type="presParOf" srcId="{92AC7AE7-6C45-42BB-881C-861AEBAAEA18}" destId="{66EF97BA-049D-4820-B18C-080949DD77C2}" srcOrd="1" destOrd="0" presId="urn:microsoft.com/office/officeart/2008/layout/HalfCircleOrganizationChart"/>
    <dgm:cxn modelId="{7CBED8CC-DD93-4564-BBF5-951B0AFFBEC8}" type="presParOf" srcId="{92AC7AE7-6C45-42BB-881C-861AEBAAEA18}" destId="{82B8D62D-0379-4D70-B28D-6A5AD0FA239D}" srcOrd="2" destOrd="0" presId="urn:microsoft.com/office/officeart/2008/layout/HalfCircleOrganizationChart"/>
    <dgm:cxn modelId="{48226E9F-B718-4DB1-A700-9B2E4603FBC7}" type="presParOf" srcId="{213F7F53-1B9E-4EBD-B90D-C44B902EE778}" destId="{291E664D-8A3C-4136-B051-BE7D20A7543A}" srcOrd="2" destOrd="0" presId="urn:microsoft.com/office/officeart/2008/layout/HalfCircleOrganizationChart"/>
    <dgm:cxn modelId="{2E2A9EDE-2AE4-4CD0-A14E-02AB0552D5FB}" type="presParOf" srcId="{150EC521-AB7F-46A3-BB8B-222333835714}" destId="{2FD6FAFB-8340-4FAB-A993-A181C0460C20}" srcOrd="2" destOrd="0" presId="urn:microsoft.com/office/officeart/2008/layout/HalfCircleOrganizationChart"/>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10.xml><?xml version="1.0" encoding="utf-8"?>
<dgm:dataModel xmlns:dgm="http://schemas.openxmlformats.org/drawingml/2006/diagram" xmlns:a="http://schemas.openxmlformats.org/drawingml/2006/main">
  <dgm:ptLst>
    <dgm:pt modelId="{6FBA527B-0918-4BF2-A201-D0611917B30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01E30281-A028-460E-B2E4-E640B54A0BFD}">
      <dgm:prSet phldrT="[Text]"/>
      <dgm:spPr/>
      <dgm:t>
        <a:bodyPr/>
        <a:lstStyle/>
        <a:p>
          <a:r>
            <a:rPr lang="en-US"/>
            <a:t>y</a:t>
          </a:r>
          <a:endParaRPr lang="id-ID"/>
        </a:p>
      </dgm:t>
    </dgm:pt>
    <dgm:pt modelId="{D42C20CB-2D99-47D9-96CF-D6392A7B4C20}" type="parTrans" cxnId="{1611C8CE-3E76-4DBF-ABF1-A2F5846B03AC}">
      <dgm:prSet/>
      <dgm:spPr/>
      <dgm:t>
        <a:bodyPr/>
        <a:lstStyle/>
        <a:p>
          <a:endParaRPr lang="id-ID"/>
        </a:p>
      </dgm:t>
    </dgm:pt>
    <dgm:pt modelId="{5277B640-DD19-4701-BE5B-7D180A8B0787}" type="sibTrans" cxnId="{1611C8CE-3E76-4DBF-ABF1-A2F5846B03AC}">
      <dgm:prSet/>
      <dgm:spPr/>
      <dgm:t>
        <a:bodyPr/>
        <a:lstStyle/>
        <a:p>
          <a:endParaRPr lang="id-ID"/>
        </a:p>
      </dgm:t>
    </dgm:pt>
    <dgm:pt modelId="{78C19594-CE35-4D5D-8180-CA881CC79800}">
      <dgm:prSet phldrT="[Text]"/>
      <dgm:spPr/>
      <dgm:t>
        <a:bodyPr/>
        <a:lstStyle/>
        <a:p>
          <a:r>
            <a:rPr lang="en-US"/>
            <a:t>x</a:t>
          </a:r>
          <a:endParaRPr lang="id-ID"/>
        </a:p>
      </dgm:t>
    </dgm:pt>
    <dgm:pt modelId="{BB1C8324-A538-455A-B69E-B4063EA733DA}" type="parTrans" cxnId="{D0FB4147-FDBA-46A1-A1A9-4CA91BF682D5}">
      <dgm:prSet/>
      <dgm:spPr/>
      <dgm:t>
        <a:bodyPr/>
        <a:lstStyle/>
        <a:p>
          <a:endParaRPr lang="id-ID"/>
        </a:p>
      </dgm:t>
    </dgm:pt>
    <dgm:pt modelId="{AFCE8570-DAFF-496B-9C34-25868A7F1C3B}" type="sibTrans" cxnId="{D0FB4147-FDBA-46A1-A1A9-4CA91BF682D5}">
      <dgm:prSet/>
      <dgm:spPr/>
      <dgm:t>
        <a:bodyPr/>
        <a:lstStyle/>
        <a:p>
          <a:endParaRPr lang="id-ID"/>
        </a:p>
      </dgm:t>
    </dgm:pt>
    <dgm:pt modelId="{50D9F873-C596-4695-8D31-CBF63AA8EB43}">
      <dgm:prSet phldrT="[Text]"/>
      <dgm:spPr/>
      <dgm:t>
        <a:bodyPr/>
        <a:lstStyle/>
        <a:p>
          <a:r>
            <a:rPr lang="en-US"/>
            <a:t>Z</a:t>
          </a:r>
          <a:endParaRPr lang="id-ID"/>
        </a:p>
      </dgm:t>
    </dgm:pt>
    <dgm:pt modelId="{CB5307F6-5A8E-4DED-93D1-F4C312849CC4}" type="parTrans" cxnId="{58BEA20B-131F-48C3-99AB-8C363DE4361C}">
      <dgm:prSet/>
      <dgm:spPr/>
      <dgm:t>
        <a:bodyPr/>
        <a:lstStyle/>
        <a:p>
          <a:endParaRPr lang="id-ID"/>
        </a:p>
      </dgm:t>
    </dgm:pt>
    <dgm:pt modelId="{9F60B67A-8415-4470-AB3C-623542BB7815}" type="sibTrans" cxnId="{58BEA20B-131F-48C3-99AB-8C363DE4361C}">
      <dgm:prSet/>
      <dgm:spPr/>
      <dgm:t>
        <a:bodyPr/>
        <a:lstStyle/>
        <a:p>
          <a:endParaRPr lang="id-ID"/>
        </a:p>
      </dgm:t>
    </dgm:pt>
    <dgm:pt modelId="{A3D61DBA-030C-4ADD-8196-F00E18659D24}">
      <dgm:prSet phldrT="[Text]"/>
      <dgm:spPr/>
      <dgm:t>
        <a:bodyPr/>
        <a:lstStyle/>
        <a:p>
          <a:r>
            <a:rPr lang="en-US">
              <a:solidFill>
                <a:schemeClr val="accent1"/>
              </a:solidFill>
            </a:rPr>
            <a:t>a</a:t>
          </a:r>
          <a:endParaRPr lang="id-ID">
            <a:solidFill>
              <a:schemeClr val="accent1"/>
            </a:solidFill>
          </a:endParaRPr>
        </a:p>
      </dgm:t>
    </dgm:pt>
    <dgm:pt modelId="{4EC0B38A-BFFE-40DF-A8ED-538A760CFFE9}" type="parTrans" cxnId="{320FD528-4A79-4E93-828D-754EB23B9301}">
      <dgm:prSet/>
      <dgm:spPr/>
      <dgm:t>
        <a:bodyPr/>
        <a:lstStyle/>
        <a:p>
          <a:endParaRPr lang="id-ID"/>
        </a:p>
      </dgm:t>
    </dgm:pt>
    <dgm:pt modelId="{B1C16632-F67A-4C53-A63E-7D6AB4DAA2E8}" type="sibTrans" cxnId="{320FD528-4A79-4E93-828D-754EB23B9301}">
      <dgm:prSet/>
      <dgm:spPr/>
      <dgm:t>
        <a:bodyPr/>
        <a:lstStyle/>
        <a:p>
          <a:endParaRPr lang="id-ID"/>
        </a:p>
      </dgm:t>
    </dgm:pt>
    <dgm:pt modelId="{5302FF13-417C-4820-A015-425878CC6743}">
      <dgm:prSet phldrT="[Text]"/>
      <dgm:spPr/>
      <dgm:t>
        <a:bodyPr/>
        <a:lstStyle/>
        <a:p>
          <a:r>
            <a:rPr lang="en-US">
              <a:solidFill>
                <a:schemeClr val="accent1"/>
              </a:solidFill>
            </a:rPr>
            <a:t>c</a:t>
          </a:r>
          <a:endParaRPr lang="id-ID">
            <a:solidFill>
              <a:schemeClr val="accent1"/>
            </a:solidFill>
          </a:endParaRPr>
        </a:p>
      </dgm:t>
    </dgm:pt>
    <dgm:pt modelId="{6D83092E-AC80-4583-B865-39A532E91C78}" type="parTrans" cxnId="{E30CF6A1-2512-4509-8467-5B0D273A776D}">
      <dgm:prSet/>
      <dgm:spPr/>
      <dgm:t>
        <a:bodyPr/>
        <a:lstStyle/>
        <a:p>
          <a:endParaRPr lang="id-ID"/>
        </a:p>
      </dgm:t>
    </dgm:pt>
    <dgm:pt modelId="{F874AFB3-4CB2-46C8-A7F3-C58A713B387A}" type="sibTrans" cxnId="{E30CF6A1-2512-4509-8467-5B0D273A776D}">
      <dgm:prSet/>
      <dgm:spPr/>
      <dgm:t>
        <a:bodyPr/>
        <a:lstStyle/>
        <a:p>
          <a:endParaRPr lang="id-ID"/>
        </a:p>
      </dgm:t>
    </dgm:pt>
    <dgm:pt modelId="{9B4EBAAF-9292-4D89-8279-02B1B815B583}">
      <dgm:prSet phldrT="[Text]"/>
      <dgm:spPr/>
      <dgm:t>
        <a:bodyPr/>
        <a:lstStyle/>
        <a:p>
          <a:r>
            <a:rPr lang="en-US">
              <a:solidFill>
                <a:schemeClr val="accent1"/>
              </a:solidFill>
            </a:rPr>
            <a:t>d</a:t>
          </a:r>
          <a:endParaRPr lang="id-ID">
            <a:solidFill>
              <a:schemeClr val="accent1"/>
            </a:solidFill>
          </a:endParaRPr>
        </a:p>
      </dgm:t>
    </dgm:pt>
    <dgm:pt modelId="{610864EA-7510-4963-BEC4-3886E9046E73}" type="parTrans" cxnId="{01F89A38-B2E4-4539-ABE7-9D10DB9329DA}">
      <dgm:prSet/>
      <dgm:spPr/>
      <dgm:t>
        <a:bodyPr/>
        <a:lstStyle/>
        <a:p>
          <a:endParaRPr lang="id-ID"/>
        </a:p>
      </dgm:t>
    </dgm:pt>
    <dgm:pt modelId="{24DB9443-8796-4FD3-993E-5B03D506C902}" type="sibTrans" cxnId="{01F89A38-B2E4-4539-ABE7-9D10DB9329DA}">
      <dgm:prSet/>
      <dgm:spPr/>
      <dgm:t>
        <a:bodyPr/>
        <a:lstStyle/>
        <a:p>
          <a:endParaRPr lang="id-ID"/>
        </a:p>
      </dgm:t>
    </dgm:pt>
    <dgm:pt modelId="{DB759051-9538-4A0C-8F53-B9B5D6FC20D0}">
      <dgm:prSet phldrT="[Text]"/>
      <dgm:spPr/>
      <dgm:t>
        <a:bodyPr/>
        <a:lstStyle/>
        <a:p>
          <a:r>
            <a:rPr lang="en-US">
              <a:solidFill>
                <a:srgbClr val="FF0000"/>
              </a:solidFill>
            </a:rPr>
            <a:t>b</a:t>
          </a:r>
          <a:endParaRPr lang="id-ID">
            <a:solidFill>
              <a:srgbClr val="FF0000"/>
            </a:solidFill>
          </a:endParaRPr>
        </a:p>
      </dgm:t>
    </dgm:pt>
    <dgm:pt modelId="{F75ECA39-A7FD-4960-AB4A-14C8D7195E84}" type="parTrans" cxnId="{7C41619F-AF1B-47FE-AD12-D3E44781EF31}">
      <dgm:prSet/>
      <dgm:spPr/>
      <dgm:t>
        <a:bodyPr/>
        <a:lstStyle/>
        <a:p>
          <a:endParaRPr lang="id-ID"/>
        </a:p>
      </dgm:t>
    </dgm:pt>
    <dgm:pt modelId="{E25FD3DA-8BC4-499B-B62A-C3B120B52C30}" type="sibTrans" cxnId="{7C41619F-AF1B-47FE-AD12-D3E44781EF31}">
      <dgm:prSet/>
      <dgm:spPr/>
      <dgm:t>
        <a:bodyPr/>
        <a:lstStyle/>
        <a:p>
          <a:endParaRPr lang="id-ID"/>
        </a:p>
      </dgm:t>
    </dgm:pt>
    <dgm:pt modelId="{20DAC21E-CF03-4B15-96D0-37D1837469EB}">
      <dgm:prSet phldrT="[Text]"/>
      <dgm:spPr/>
      <dgm:t>
        <a:bodyPr/>
        <a:lstStyle/>
        <a:p>
          <a:r>
            <a:rPr lang="en-US"/>
            <a:t>y</a:t>
          </a:r>
          <a:endParaRPr lang="id-ID">
            <a:solidFill>
              <a:schemeClr val="accent1"/>
            </a:solidFill>
          </a:endParaRPr>
        </a:p>
      </dgm:t>
    </dgm:pt>
    <dgm:pt modelId="{C84C7009-C1B3-4A7E-B8E1-FA970C818AAF}" type="parTrans" cxnId="{7AF62CCF-94B6-4AAA-B7B2-23AEF114B3E9}">
      <dgm:prSet/>
      <dgm:spPr/>
      <dgm:t>
        <a:bodyPr/>
        <a:lstStyle/>
        <a:p>
          <a:endParaRPr lang="id-ID"/>
        </a:p>
      </dgm:t>
    </dgm:pt>
    <dgm:pt modelId="{66C5EF7F-5C75-445A-9174-96D0FADDA4F4}" type="sibTrans" cxnId="{7AF62CCF-94B6-4AAA-B7B2-23AEF114B3E9}">
      <dgm:prSet/>
      <dgm:spPr/>
      <dgm:t>
        <a:bodyPr/>
        <a:lstStyle/>
        <a:p>
          <a:endParaRPr lang="id-ID"/>
        </a:p>
      </dgm:t>
    </dgm:pt>
    <dgm:pt modelId="{9DB824A7-3148-484C-8DE8-29DAAA0C8E4A}">
      <dgm:prSet phldrT="[Text]"/>
      <dgm:spPr/>
      <dgm:t>
        <a:bodyPr/>
        <a:lstStyle/>
        <a:p>
          <a:r>
            <a:rPr lang="en-US"/>
            <a:t>X</a:t>
          </a:r>
          <a:endParaRPr lang="id-ID"/>
        </a:p>
      </dgm:t>
    </dgm:pt>
    <dgm:pt modelId="{787AECE0-3DF0-4EC0-9864-F6FB437CCC25}" type="parTrans" cxnId="{8A72092E-65C2-4758-8E3F-779AE66A6DA6}">
      <dgm:prSet/>
      <dgm:spPr/>
      <dgm:t>
        <a:bodyPr/>
        <a:lstStyle/>
        <a:p>
          <a:endParaRPr lang="id-ID"/>
        </a:p>
      </dgm:t>
    </dgm:pt>
    <dgm:pt modelId="{D621DEFA-C4E6-4696-BD56-7A3034857933}" type="sibTrans" cxnId="{8A72092E-65C2-4758-8E3F-779AE66A6DA6}">
      <dgm:prSet/>
      <dgm:spPr/>
      <dgm:t>
        <a:bodyPr/>
        <a:lstStyle/>
        <a:p>
          <a:endParaRPr lang="id-ID"/>
        </a:p>
      </dgm:t>
    </dgm:pt>
    <dgm:pt modelId="{7ED5AB2D-5750-4708-A12B-506B27FA80CB}">
      <dgm:prSet phldrT="[Text]"/>
      <dgm:spPr/>
      <dgm:t>
        <a:bodyPr/>
        <a:lstStyle/>
        <a:p>
          <a:r>
            <a:rPr lang="en-US">
              <a:solidFill>
                <a:srgbClr val="FF0000"/>
              </a:solidFill>
            </a:rPr>
            <a:t>b</a:t>
          </a:r>
          <a:endParaRPr lang="id-ID">
            <a:solidFill>
              <a:srgbClr val="FF0000"/>
            </a:solidFill>
          </a:endParaRPr>
        </a:p>
      </dgm:t>
    </dgm:pt>
    <dgm:pt modelId="{71E9FB2A-4A95-4A6D-A4BA-4D6410105F4F}" type="parTrans" cxnId="{AB3B7413-5888-4D48-A3F6-AD3E0B5C7417}">
      <dgm:prSet/>
      <dgm:spPr/>
      <dgm:t>
        <a:bodyPr/>
        <a:lstStyle/>
        <a:p>
          <a:endParaRPr lang="id-ID"/>
        </a:p>
      </dgm:t>
    </dgm:pt>
    <dgm:pt modelId="{9CD0570C-65D4-450D-8D8F-74BD3A73523D}" type="sibTrans" cxnId="{AB3B7413-5888-4D48-A3F6-AD3E0B5C7417}">
      <dgm:prSet/>
      <dgm:spPr/>
      <dgm:t>
        <a:bodyPr/>
        <a:lstStyle/>
        <a:p>
          <a:endParaRPr lang="id-ID"/>
        </a:p>
      </dgm:t>
    </dgm:pt>
    <dgm:pt modelId="{D79A0C2F-E954-4F55-9F12-823F78266CDB}">
      <dgm:prSet phldrT="[Text]"/>
      <dgm:spPr/>
      <dgm:t>
        <a:bodyPr/>
        <a:lstStyle/>
        <a:p>
          <a:r>
            <a:rPr lang="en-US">
              <a:solidFill>
                <a:schemeClr val="accent1"/>
              </a:solidFill>
            </a:rPr>
            <a:t>c</a:t>
          </a:r>
          <a:endParaRPr lang="id-ID">
            <a:solidFill>
              <a:schemeClr val="accent1"/>
            </a:solidFill>
          </a:endParaRPr>
        </a:p>
      </dgm:t>
    </dgm:pt>
    <dgm:pt modelId="{E5AE9942-6D37-43A3-A000-6E2277AB4356}" type="parTrans" cxnId="{5BEBEE6E-A7F0-4886-BD27-BF9EAF5F453A}">
      <dgm:prSet/>
      <dgm:spPr/>
      <dgm:t>
        <a:bodyPr/>
        <a:lstStyle/>
        <a:p>
          <a:endParaRPr lang="id-ID"/>
        </a:p>
      </dgm:t>
    </dgm:pt>
    <dgm:pt modelId="{AE459781-A80D-4C7B-B7B2-6FBF24A1767F}" type="sibTrans" cxnId="{5BEBEE6E-A7F0-4886-BD27-BF9EAF5F453A}">
      <dgm:prSet/>
      <dgm:spPr/>
      <dgm:t>
        <a:bodyPr/>
        <a:lstStyle/>
        <a:p>
          <a:endParaRPr lang="id-ID"/>
        </a:p>
      </dgm:t>
    </dgm:pt>
    <dgm:pt modelId="{AC5E1171-B44E-4B72-9A30-F64834C04294}">
      <dgm:prSet phldrT="[Text]"/>
      <dgm:spPr/>
      <dgm:t>
        <a:bodyPr/>
        <a:lstStyle/>
        <a:p>
          <a:r>
            <a:rPr lang="en-US"/>
            <a:t>z</a:t>
          </a:r>
          <a:endParaRPr lang="id-ID"/>
        </a:p>
      </dgm:t>
    </dgm:pt>
    <dgm:pt modelId="{9190F6A1-D2BA-4CEF-999C-8CA7E2EBA8AB}" type="parTrans" cxnId="{A8CE1737-0ADE-4EBD-A7D9-DAC36DFB3CD5}">
      <dgm:prSet/>
      <dgm:spPr/>
      <dgm:t>
        <a:bodyPr/>
        <a:lstStyle/>
        <a:p>
          <a:endParaRPr lang="id-ID"/>
        </a:p>
      </dgm:t>
    </dgm:pt>
    <dgm:pt modelId="{C508EBEF-B6BD-40D9-8DD1-CB9CDB33AE26}" type="sibTrans" cxnId="{A8CE1737-0ADE-4EBD-A7D9-DAC36DFB3CD5}">
      <dgm:prSet/>
      <dgm:spPr/>
      <dgm:t>
        <a:bodyPr/>
        <a:lstStyle/>
        <a:p>
          <a:endParaRPr lang="id-ID"/>
        </a:p>
      </dgm:t>
    </dgm:pt>
    <dgm:pt modelId="{42AA2C09-73B2-4357-A0C9-CC1EA934081D}">
      <dgm:prSet phldrT="[Text]"/>
      <dgm:spPr/>
      <dgm:t>
        <a:bodyPr/>
        <a:lstStyle/>
        <a:p>
          <a:r>
            <a:rPr lang="en-US">
              <a:solidFill>
                <a:schemeClr val="accent1"/>
              </a:solidFill>
            </a:rPr>
            <a:t>d</a:t>
          </a:r>
          <a:endParaRPr lang="id-ID">
            <a:solidFill>
              <a:schemeClr val="accent1"/>
            </a:solidFill>
          </a:endParaRPr>
        </a:p>
      </dgm:t>
    </dgm:pt>
    <dgm:pt modelId="{5690DFC1-5116-40B3-A07E-DD19BC19A4F1}" type="parTrans" cxnId="{AE944F2D-F5DC-4994-8684-73A8208D898E}">
      <dgm:prSet/>
      <dgm:spPr/>
      <dgm:t>
        <a:bodyPr/>
        <a:lstStyle/>
        <a:p>
          <a:endParaRPr lang="id-ID"/>
        </a:p>
      </dgm:t>
    </dgm:pt>
    <dgm:pt modelId="{1C4C9AC9-A713-4626-B78F-0F89E2646C20}" type="sibTrans" cxnId="{AE944F2D-F5DC-4994-8684-73A8208D898E}">
      <dgm:prSet/>
      <dgm:spPr/>
      <dgm:t>
        <a:bodyPr/>
        <a:lstStyle/>
        <a:p>
          <a:endParaRPr lang="id-ID"/>
        </a:p>
      </dgm:t>
    </dgm:pt>
    <dgm:pt modelId="{DD874C16-EA85-4EC2-A4BC-E7092A3B4479}">
      <dgm:prSet phldrT="[Text]"/>
      <dgm:spPr/>
      <dgm:t>
        <a:bodyPr/>
        <a:lstStyle/>
        <a:p>
          <a:r>
            <a:rPr lang="en-US">
              <a:solidFill>
                <a:schemeClr val="accent1"/>
              </a:solidFill>
            </a:rPr>
            <a:t>a</a:t>
          </a:r>
          <a:endParaRPr lang="id-ID">
            <a:solidFill>
              <a:schemeClr val="accent1"/>
            </a:solidFill>
          </a:endParaRPr>
        </a:p>
      </dgm:t>
    </dgm:pt>
    <dgm:pt modelId="{A22C9C55-0ACF-4A81-B85C-9EF2918131E0}" type="parTrans" cxnId="{D7AE5549-7C85-458B-88DC-CB505FAF3479}">
      <dgm:prSet/>
      <dgm:spPr/>
      <dgm:t>
        <a:bodyPr/>
        <a:lstStyle/>
        <a:p>
          <a:endParaRPr lang="id-ID"/>
        </a:p>
      </dgm:t>
    </dgm:pt>
    <dgm:pt modelId="{F27DED0A-3791-4001-88B5-FDFF2D9D4D25}" type="sibTrans" cxnId="{D7AE5549-7C85-458B-88DC-CB505FAF3479}">
      <dgm:prSet/>
      <dgm:spPr/>
      <dgm:t>
        <a:bodyPr/>
        <a:lstStyle/>
        <a:p>
          <a:endParaRPr lang="id-ID"/>
        </a:p>
      </dgm:t>
    </dgm:pt>
    <dgm:pt modelId="{5D83A232-EBC1-4A85-92E0-C66B676E8836}" type="pres">
      <dgm:prSet presAssocID="{6FBA527B-0918-4BF2-A201-D0611917B30C}" presName="Name0" presStyleCnt="0">
        <dgm:presLayoutVars>
          <dgm:orgChart val="1"/>
          <dgm:chPref val="1"/>
          <dgm:dir/>
          <dgm:animOne val="branch"/>
          <dgm:animLvl val="lvl"/>
          <dgm:resizeHandles/>
        </dgm:presLayoutVars>
      </dgm:prSet>
      <dgm:spPr/>
    </dgm:pt>
    <dgm:pt modelId="{71CF476A-8CF1-48B5-BA39-747FF62DEDC8}" type="pres">
      <dgm:prSet presAssocID="{01E30281-A028-460E-B2E4-E640B54A0BFD}" presName="hierRoot1" presStyleCnt="0">
        <dgm:presLayoutVars>
          <dgm:hierBranch/>
        </dgm:presLayoutVars>
      </dgm:prSet>
      <dgm:spPr/>
    </dgm:pt>
    <dgm:pt modelId="{B339E567-8923-4AEA-A938-36FA7809BBED}" type="pres">
      <dgm:prSet presAssocID="{01E30281-A028-460E-B2E4-E640B54A0BFD}" presName="rootComposite1" presStyleCnt="0"/>
      <dgm:spPr/>
    </dgm:pt>
    <dgm:pt modelId="{331CE422-CD9E-46D7-A399-2FB57180B3A0}" type="pres">
      <dgm:prSet presAssocID="{01E30281-A028-460E-B2E4-E640B54A0BFD}" presName="rootText1" presStyleLbl="alignAcc1" presStyleIdx="0" presStyleCnt="0">
        <dgm:presLayoutVars>
          <dgm:chPref val="3"/>
        </dgm:presLayoutVars>
      </dgm:prSet>
      <dgm:spPr/>
    </dgm:pt>
    <dgm:pt modelId="{F5DF62FE-A5BB-4E0F-AF58-FF20AAB6032B}" type="pres">
      <dgm:prSet presAssocID="{01E30281-A028-460E-B2E4-E640B54A0BFD}" presName="topArc1" presStyleLbl="parChTrans1D1" presStyleIdx="0" presStyleCnt="28"/>
      <dgm:spPr/>
    </dgm:pt>
    <dgm:pt modelId="{07E35683-5530-42CE-9E23-C7D0134CF0F7}" type="pres">
      <dgm:prSet presAssocID="{01E30281-A028-460E-B2E4-E640B54A0BFD}" presName="bottomArc1" presStyleLbl="parChTrans1D1" presStyleIdx="1" presStyleCnt="28"/>
      <dgm:spPr/>
    </dgm:pt>
    <dgm:pt modelId="{510C86A0-2B79-4056-B0FC-BDAFF86BBA6C}" type="pres">
      <dgm:prSet presAssocID="{01E30281-A028-460E-B2E4-E640B54A0BFD}" presName="topConnNode1" presStyleLbl="node1" presStyleIdx="0" presStyleCnt="0"/>
      <dgm:spPr/>
    </dgm:pt>
    <dgm:pt modelId="{8B6A28F2-BF09-4417-92FB-A25E54EB5D03}" type="pres">
      <dgm:prSet presAssocID="{01E30281-A028-460E-B2E4-E640B54A0BFD}" presName="hierChild2" presStyleCnt="0"/>
      <dgm:spPr/>
    </dgm:pt>
    <dgm:pt modelId="{C3B050E1-A521-486E-9DB4-FBB36AD04546}" type="pres">
      <dgm:prSet presAssocID="{BB1C8324-A538-455A-B69E-B4063EA733DA}" presName="Name28" presStyleLbl="parChTrans1D2" presStyleIdx="0" presStyleCnt="4"/>
      <dgm:spPr/>
    </dgm:pt>
    <dgm:pt modelId="{E30C24AA-E07C-415D-8611-CB332203A6ED}" type="pres">
      <dgm:prSet presAssocID="{78C19594-CE35-4D5D-8180-CA881CC79800}" presName="hierRoot2" presStyleCnt="0">
        <dgm:presLayoutVars>
          <dgm:hierBranch/>
        </dgm:presLayoutVars>
      </dgm:prSet>
      <dgm:spPr/>
    </dgm:pt>
    <dgm:pt modelId="{BD36BA28-15FB-4C4F-8A36-14ACE86F0825}" type="pres">
      <dgm:prSet presAssocID="{78C19594-CE35-4D5D-8180-CA881CC79800}" presName="rootComposite2" presStyleCnt="0"/>
      <dgm:spPr/>
    </dgm:pt>
    <dgm:pt modelId="{E6460F0A-56B4-43F1-A1BA-F56EF8C93FEF}" type="pres">
      <dgm:prSet presAssocID="{78C19594-CE35-4D5D-8180-CA881CC79800}" presName="rootText2" presStyleLbl="alignAcc1" presStyleIdx="0" presStyleCnt="0">
        <dgm:presLayoutVars>
          <dgm:chPref val="3"/>
        </dgm:presLayoutVars>
      </dgm:prSet>
      <dgm:spPr/>
    </dgm:pt>
    <dgm:pt modelId="{5E5B7D1D-81AA-480A-8596-76D31BD49515}" type="pres">
      <dgm:prSet presAssocID="{78C19594-CE35-4D5D-8180-CA881CC79800}" presName="topArc2" presStyleLbl="parChTrans1D1" presStyleIdx="2" presStyleCnt="28"/>
      <dgm:spPr/>
    </dgm:pt>
    <dgm:pt modelId="{73DE1E31-A6E2-4D40-A106-7F5F899B8706}" type="pres">
      <dgm:prSet presAssocID="{78C19594-CE35-4D5D-8180-CA881CC79800}" presName="bottomArc2" presStyleLbl="parChTrans1D1" presStyleIdx="3" presStyleCnt="28"/>
      <dgm:spPr/>
    </dgm:pt>
    <dgm:pt modelId="{8420F763-879E-44D7-A1F7-4079AFC514C9}" type="pres">
      <dgm:prSet presAssocID="{78C19594-CE35-4D5D-8180-CA881CC79800}" presName="topConnNode2" presStyleLbl="node2" presStyleIdx="0" presStyleCnt="0"/>
      <dgm:spPr/>
    </dgm:pt>
    <dgm:pt modelId="{B2BCE99F-184D-4767-86AA-E4376FD032C9}" type="pres">
      <dgm:prSet presAssocID="{78C19594-CE35-4D5D-8180-CA881CC79800}" presName="hierChild4" presStyleCnt="0"/>
      <dgm:spPr/>
    </dgm:pt>
    <dgm:pt modelId="{2FF3DC74-6206-4974-AC76-3FE9B3CB1D41}" type="pres">
      <dgm:prSet presAssocID="{4EC0B38A-BFFE-40DF-A8ED-538A760CFFE9}" presName="Name28" presStyleLbl="parChTrans1D3" presStyleIdx="0" presStyleCnt="8"/>
      <dgm:spPr/>
    </dgm:pt>
    <dgm:pt modelId="{28C6ADE3-FE27-4BD2-9B18-9C83311CCD1C}" type="pres">
      <dgm:prSet presAssocID="{A3D61DBA-030C-4ADD-8196-F00E18659D24}" presName="hierRoot2" presStyleCnt="0">
        <dgm:presLayoutVars>
          <dgm:hierBranch/>
        </dgm:presLayoutVars>
      </dgm:prSet>
      <dgm:spPr/>
    </dgm:pt>
    <dgm:pt modelId="{A2E095EB-3BA2-4AFF-B519-85E6C2AE4720}" type="pres">
      <dgm:prSet presAssocID="{A3D61DBA-030C-4ADD-8196-F00E18659D24}" presName="rootComposite2" presStyleCnt="0"/>
      <dgm:spPr/>
    </dgm:pt>
    <dgm:pt modelId="{25567C18-EB16-4530-B70E-5C3D74BD837B}" type="pres">
      <dgm:prSet presAssocID="{A3D61DBA-030C-4ADD-8196-F00E18659D24}" presName="rootText2" presStyleLbl="alignAcc1" presStyleIdx="0" presStyleCnt="0">
        <dgm:presLayoutVars>
          <dgm:chPref val="3"/>
        </dgm:presLayoutVars>
      </dgm:prSet>
      <dgm:spPr/>
    </dgm:pt>
    <dgm:pt modelId="{94574A74-FEB0-4247-BC2A-CB365E997A59}" type="pres">
      <dgm:prSet presAssocID="{A3D61DBA-030C-4ADD-8196-F00E18659D24}" presName="topArc2" presStyleLbl="parChTrans1D1" presStyleIdx="4" presStyleCnt="28"/>
      <dgm:spPr/>
    </dgm:pt>
    <dgm:pt modelId="{B49601FA-6307-4747-A788-C5A71CB59995}" type="pres">
      <dgm:prSet presAssocID="{A3D61DBA-030C-4ADD-8196-F00E18659D24}" presName="bottomArc2" presStyleLbl="parChTrans1D1" presStyleIdx="5" presStyleCnt="28"/>
      <dgm:spPr/>
    </dgm:pt>
    <dgm:pt modelId="{9D78EA9D-4E54-408E-84D3-58D40BEE9AB1}" type="pres">
      <dgm:prSet presAssocID="{A3D61DBA-030C-4ADD-8196-F00E18659D24}" presName="topConnNode2" presStyleLbl="node3" presStyleIdx="0" presStyleCnt="0"/>
      <dgm:spPr/>
    </dgm:pt>
    <dgm:pt modelId="{401D7A06-13AA-4ACB-BBB4-5D1139B249F4}" type="pres">
      <dgm:prSet presAssocID="{A3D61DBA-030C-4ADD-8196-F00E18659D24}" presName="hierChild4" presStyleCnt="0"/>
      <dgm:spPr/>
    </dgm:pt>
    <dgm:pt modelId="{BFE5ED63-DF6A-4FDC-AAA4-FB575E9AABC2}" type="pres">
      <dgm:prSet presAssocID="{A3D61DBA-030C-4ADD-8196-F00E18659D24}" presName="hierChild5" presStyleCnt="0"/>
      <dgm:spPr/>
    </dgm:pt>
    <dgm:pt modelId="{1430CACB-6702-431F-B71B-1FBC9A1EA0EC}" type="pres">
      <dgm:prSet presAssocID="{6D83092E-AC80-4583-B865-39A532E91C78}" presName="Name28" presStyleLbl="parChTrans1D3" presStyleIdx="1" presStyleCnt="8"/>
      <dgm:spPr/>
    </dgm:pt>
    <dgm:pt modelId="{5384F37E-A7A3-403D-9694-80772F5FBF19}" type="pres">
      <dgm:prSet presAssocID="{5302FF13-417C-4820-A015-425878CC6743}" presName="hierRoot2" presStyleCnt="0">
        <dgm:presLayoutVars>
          <dgm:hierBranch/>
        </dgm:presLayoutVars>
      </dgm:prSet>
      <dgm:spPr/>
    </dgm:pt>
    <dgm:pt modelId="{6E935033-5367-4F8B-B25E-9D8E0FBD9CA5}" type="pres">
      <dgm:prSet presAssocID="{5302FF13-417C-4820-A015-425878CC6743}" presName="rootComposite2" presStyleCnt="0"/>
      <dgm:spPr/>
    </dgm:pt>
    <dgm:pt modelId="{5D83B60E-255D-4456-B56B-34ADB58AC463}" type="pres">
      <dgm:prSet presAssocID="{5302FF13-417C-4820-A015-425878CC6743}" presName="rootText2" presStyleLbl="alignAcc1" presStyleIdx="0" presStyleCnt="0">
        <dgm:presLayoutVars>
          <dgm:chPref val="3"/>
        </dgm:presLayoutVars>
      </dgm:prSet>
      <dgm:spPr/>
    </dgm:pt>
    <dgm:pt modelId="{7B8DAD4A-008A-4EE3-8E01-8D116964ED91}" type="pres">
      <dgm:prSet presAssocID="{5302FF13-417C-4820-A015-425878CC6743}" presName="topArc2" presStyleLbl="parChTrans1D1" presStyleIdx="6" presStyleCnt="28"/>
      <dgm:spPr/>
    </dgm:pt>
    <dgm:pt modelId="{01FD802D-F4FD-4449-AA8A-2D626430620F}" type="pres">
      <dgm:prSet presAssocID="{5302FF13-417C-4820-A015-425878CC6743}" presName="bottomArc2" presStyleLbl="parChTrans1D1" presStyleIdx="7" presStyleCnt="28"/>
      <dgm:spPr/>
    </dgm:pt>
    <dgm:pt modelId="{4CE45EB8-017A-4B39-9DDB-E7890871DF8D}" type="pres">
      <dgm:prSet presAssocID="{5302FF13-417C-4820-A015-425878CC6743}" presName="topConnNode2" presStyleLbl="node3" presStyleIdx="0" presStyleCnt="0"/>
      <dgm:spPr/>
    </dgm:pt>
    <dgm:pt modelId="{B00804A8-5E6D-480B-8474-96187018DF9F}" type="pres">
      <dgm:prSet presAssocID="{5302FF13-417C-4820-A015-425878CC6743}" presName="hierChild4" presStyleCnt="0"/>
      <dgm:spPr/>
    </dgm:pt>
    <dgm:pt modelId="{563ADDAF-A36E-43F5-8654-7DAF8C9FFA9F}" type="pres">
      <dgm:prSet presAssocID="{5302FF13-417C-4820-A015-425878CC6743}" presName="hierChild5" presStyleCnt="0"/>
      <dgm:spPr/>
    </dgm:pt>
    <dgm:pt modelId="{87CB3134-7B8E-4324-9A73-5C1B73A8C45F}" type="pres">
      <dgm:prSet presAssocID="{78C19594-CE35-4D5D-8180-CA881CC79800}" presName="hierChild5" presStyleCnt="0"/>
      <dgm:spPr/>
    </dgm:pt>
    <dgm:pt modelId="{2ADA3E0C-712B-48C7-B846-257E85DAAD9C}" type="pres">
      <dgm:prSet presAssocID="{CB5307F6-5A8E-4DED-93D1-F4C312849CC4}" presName="Name28" presStyleLbl="parChTrans1D2" presStyleIdx="1" presStyleCnt="4"/>
      <dgm:spPr/>
    </dgm:pt>
    <dgm:pt modelId="{E983E017-3122-417C-A8C8-18B714144E81}" type="pres">
      <dgm:prSet presAssocID="{50D9F873-C596-4695-8D31-CBF63AA8EB43}" presName="hierRoot2" presStyleCnt="0">
        <dgm:presLayoutVars>
          <dgm:hierBranch/>
        </dgm:presLayoutVars>
      </dgm:prSet>
      <dgm:spPr/>
    </dgm:pt>
    <dgm:pt modelId="{9BDDB53A-F29E-4180-9DFC-4A6EAD926ADA}" type="pres">
      <dgm:prSet presAssocID="{50D9F873-C596-4695-8D31-CBF63AA8EB43}" presName="rootComposite2" presStyleCnt="0"/>
      <dgm:spPr/>
    </dgm:pt>
    <dgm:pt modelId="{AC62DC00-C6D2-4333-9906-33A032E657C7}" type="pres">
      <dgm:prSet presAssocID="{50D9F873-C596-4695-8D31-CBF63AA8EB43}" presName="rootText2" presStyleLbl="alignAcc1" presStyleIdx="0" presStyleCnt="0">
        <dgm:presLayoutVars>
          <dgm:chPref val="3"/>
        </dgm:presLayoutVars>
      </dgm:prSet>
      <dgm:spPr/>
    </dgm:pt>
    <dgm:pt modelId="{C3E5D837-AED5-421F-A427-FA7A4F7DC584}" type="pres">
      <dgm:prSet presAssocID="{50D9F873-C596-4695-8D31-CBF63AA8EB43}" presName="topArc2" presStyleLbl="parChTrans1D1" presStyleIdx="8" presStyleCnt="28"/>
      <dgm:spPr/>
    </dgm:pt>
    <dgm:pt modelId="{1C0C4610-4DED-4D25-A69A-1B0B6640A709}" type="pres">
      <dgm:prSet presAssocID="{50D9F873-C596-4695-8D31-CBF63AA8EB43}" presName="bottomArc2" presStyleLbl="parChTrans1D1" presStyleIdx="9" presStyleCnt="28"/>
      <dgm:spPr/>
    </dgm:pt>
    <dgm:pt modelId="{F75BAA87-0A5E-4D96-A084-3BD890EF9AB9}" type="pres">
      <dgm:prSet presAssocID="{50D9F873-C596-4695-8D31-CBF63AA8EB43}" presName="topConnNode2" presStyleLbl="node2" presStyleIdx="0" presStyleCnt="0"/>
      <dgm:spPr/>
    </dgm:pt>
    <dgm:pt modelId="{17B8B5B6-D6EA-4395-B733-C79EC917ECF4}" type="pres">
      <dgm:prSet presAssocID="{50D9F873-C596-4695-8D31-CBF63AA8EB43}" presName="hierChild4" presStyleCnt="0"/>
      <dgm:spPr/>
    </dgm:pt>
    <dgm:pt modelId="{44A60D3E-A482-4CAB-9009-3D0C55BFC5D4}" type="pres">
      <dgm:prSet presAssocID="{610864EA-7510-4963-BEC4-3886E9046E73}" presName="Name28" presStyleLbl="parChTrans1D3" presStyleIdx="2" presStyleCnt="8"/>
      <dgm:spPr/>
    </dgm:pt>
    <dgm:pt modelId="{A1B0DE9A-0900-4725-95DE-361788FA010C}" type="pres">
      <dgm:prSet presAssocID="{9B4EBAAF-9292-4D89-8279-02B1B815B583}" presName="hierRoot2" presStyleCnt="0">
        <dgm:presLayoutVars>
          <dgm:hierBranch/>
        </dgm:presLayoutVars>
      </dgm:prSet>
      <dgm:spPr/>
    </dgm:pt>
    <dgm:pt modelId="{094F799B-B895-415F-9D9E-B9E7D433DB45}" type="pres">
      <dgm:prSet presAssocID="{9B4EBAAF-9292-4D89-8279-02B1B815B583}" presName="rootComposite2" presStyleCnt="0"/>
      <dgm:spPr/>
    </dgm:pt>
    <dgm:pt modelId="{E28084DB-4241-4F18-9886-50AF07A92F4C}" type="pres">
      <dgm:prSet presAssocID="{9B4EBAAF-9292-4D89-8279-02B1B815B583}" presName="rootText2" presStyleLbl="alignAcc1" presStyleIdx="0" presStyleCnt="0">
        <dgm:presLayoutVars>
          <dgm:chPref val="3"/>
        </dgm:presLayoutVars>
      </dgm:prSet>
      <dgm:spPr/>
    </dgm:pt>
    <dgm:pt modelId="{25DD6A87-A0B7-4045-B911-5D2911253E6F}" type="pres">
      <dgm:prSet presAssocID="{9B4EBAAF-9292-4D89-8279-02B1B815B583}" presName="topArc2" presStyleLbl="parChTrans1D1" presStyleIdx="10" presStyleCnt="28"/>
      <dgm:spPr/>
    </dgm:pt>
    <dgm:pt modelId="{450C29CD-9C5E-47DC-96D5-E06592660046}" type="pres">
      <dgm:prSet presAssocID="{9B4EBAAF-9292-4D89-8279-02B1B815B583}" presName="bottomArc2" presStyleLbl="parChTrans1D1" presStyleIdx="11" presStyleCnt="28"/>
      <dgm:spPr/>
    </dgm:pt>
    <dgm:pt modelId="{13DBDD71-CFE2-4963-85A7-A08267AFC791}" type="pres">
      <dgm:prSet presAssocID="{9B4EBAAF-9292-4D89-8279-02B1B815B583}" presName="topConnNode2" presStyleLbl="node3" presStyleIdx="0" presStyleCnt="0"/>
      <dgm:spPr/>
    </dgm:pt>
    <dgm:pt modelId="{B039302F-0DB1-4C6C-901C-CD1E3C399488}" type="pres">
      <dgm:prSet presAssocID="{9B4EBAAF-9292-4D89-8279-02B1B815B583}" presName="hierChild4" presStyleCnt="0"/>
      <dgm:spPr/>
    </dgm:pt>
    <dgm:pt modelId="{96E726EE-EA98-444F-8109-FFBE368CB262}" type="pres">
      <dgm:prSet presAssocID="{9B4EBAAF-9292-4D89-8279-02B1B815B583}" presName="hierChild5" presStyleCnt="0"/>
      <dgm:spPr/>
    </dgm:pt>
    <dgm:pt modelId="{9EF51951-4FDF-4BE0-9696-96A083B4ED8E}" type="pres">
      <dgm:prSet presAssocID="{F75ECA39-A7FD-4960-AB4A-14C8D7195E84}" presName="Name28" presStyleLbl="parChTrans1D3" presStyleIdx="3" presStyleCnt="8"/>
      <dgm:spPr/>
    </dgm:pt>
    <dgm:pt modelId="{C57ED711-CE5E-4E41-A4D5-588A029E0C06}" type="pres">
      <dgm:prSet presAssocID="{DB759051-9538-4A0C-8F53-B9B5D6FC20D0}" presName="hierRoot2" presStyleCnt="0">
        <dgm:presLayoutVars>
          <dgm:hierBranch/>
        </dgm:presLayoutVars>
      </dgm:prSet>
      <dgm:spPr/>
    </dgm:pt>
    <dgm:pt modelId="{FF0E5BA9-943F-4309-88FF-74B7181A1F2E}" type="pres">
      <dgm:prSet presAssocID="{DB759051-9538-4A0C-8F53-B9B5D6FC20D0}" presName="rootComposite2" presStyleCnt="0"/>
      <dgm:spPr/>
    </dgm:pt>
    <dgm:pt modelId="{EA1EAA4B-6063-4A4B-9735-545F74992337}" type="pres">
      <dgm:prSet presAssocID="{DB759051-9538-4A0C-8F53-B9B5D6FC20D0}" presName="rootText2" presStyleLbl="alignAcc1" presStyleIdx="0" presStyleCnt="0">
        <dgm:presLayoutVars>
          <dgm:chPref val="3"/>
        </dgm:presLayoutVars>
      </dgm:prSet>
      <dgm:spPr/>
    </dgm:pt>
    <dgm:pt modelId="{E946C0CC-0C0D-49AF-9CAC-F2DF0A9EDC9E}" type="pres">
      <dgm:prSet presAssocID="{DB759051-9538-4A0C-8F53-B9B5D6FC20D0}" presName="topArc2" presStyleLbl="parChTrans1D1" presStyleIdx="12" presStyleCnt="28"/>
      <dgm:spPr/>
    </dgm:pt>
    <dgm:pt modelId="{8B87907B-2AF2-4FF5-9F0C-C08C5FFDC278}" type="pres">
      <dgm:prSet presAssocID="{DB759051-9538-4A0C-8F53-B9B5D6FC20D0}" presName="bottomArc2" presStyleLbl="parChTrans1D1" presStyleIdx="13" presStyleCnt="28"/>
      <dgm:spPr/>
    </dgm:pt>
    <dgm:pt modelId="{064608FE-B052-4369-BD74-FBE33AF7E288}" type="pres">
      <dgm:prSet presAssocID="{DB759051-9538-4A0C-8F53-B9B5D6FC20D0}" presName="topConnNode2" presStyleLbl="node3" presStyleIdx="0" presStyleCnt="0"/>
      <dgm:spPr/>
    </dgm:pt>
    <dgm:pt modelId="{FB13C230-5722-483E-BCA0-FD22D9049D9E}" type="pres">
      <dgm:prSet presAssocID="{DB759051-9538-4A0C-8F53-B9B5D6FC20D0}" presName="hierChild4" presStyleCnt="0"/>
      <dgm:spPr/>
    </dgm:pt>
    <dgm:pt modelId="{D0C7D762-129C-40E2-A7D0-564DE4D87077}" type="pres">
      <dgm:prSet presAssocID="{DB759051-9538-4A0C-8F53-B9B5D6FC20D0}" presName="hierChild5" presStyleCnt="0"/>
      <dgm:spPr/>
    </dgm:pt>
    <dgm:pt modelId="{286118FF-F32A-4C6F-AAAF-2DF29750754A}" type="pres">
      <dgm:prSet presAssocID="{50D9F873-C596-4695-8D31-CBF63AA8EB43}" presName="hierChild5" presStyleCnt="0"/>
      <dgm:spPr/>
    </dgm:pt>
    <dgm:pt modelId="{185EB96D-44C7-472A-862A-5D0DF95BB319}" type="pres">
      <dgm:prSet presAssocID="{01E30281-A028-460E-B2E4-E640B54A0BFD}" presName="hierChild3" presStyleCnt="0"/>
      <dgm:spPr/>
    </dgm:pt>
    <dgm:pt modelId="{0884A5F7-6FB9-444E-966A-345B41BBB221}" type="pres">
      <dgm:prSet presAssocID="{20DAC21E-CF03-4B15-96D0-37D1837469EB}" presName="hierRoot1" presStyleCnt="0">
        <dgm:presLayoutVars>
          <dgm:hierBranch/>
        </dgm:presLayoutVars>
      </dgm:prSet>
      <dgm:spPr/>
    </dgm:pt>
    <dgm:pt modelId="{4564F443-7996-4669-8A65-940517856A55}" type="pres">
      <dgm:prSet presAssocID="{20DAC21E-CF03-4B15-96D0-37D1837469EB}" presName="rootComposite1" presStyleCnt="0"/>
      <dgm:spPr/>
    </dgm:pt>
    <dgm:pt modelId="{86AF9B49-21F5-4671-8D71-66AC665BC8E1}" type="pres">
      <dgm:prSet presAssocID="{20DAC21E-CF03-4B15-96D0-37D1837469EB}" presName="rootText1" presStyleLbl="alignAcc1" presStyleIdx="0" presStyleCnt="0">
        <dgm:presLayoutVars>
          <dgm:chPref val="3"/>
        </dgm:presLayoutVars>
      </dgm:prSet>
      <dgm:spPr/>
    </dgm:pt>
    <dgm:pt modelId="{BB92FDB0-0225-42B6-BE8D-F8C101DA622A}" type="pres">
      <dgm:prSet presAssocID="{20DAC21E-CF03-4B15-96D0-37D1837469EB}" presName="topArc1" presStyleLbl="parChTrans1D1" presStyleIdx="14" presStyleCnt="28"/>
      <dgm:spPr/>
    </dgm:pt>
    <dgm:pt modelId="{DF4D1DAE-02C6-4A24-9061-282571CDC2AA}" type="pres">
      <dgm:prSet presAssocID="{20DAC21E-CF03-4B15-96D0-37D1837469EB}" presName="bottomArc1" presStyleLbl="parChTrans1D1" presStyleIdx="15" presStyleCnt="28"/>
      <dgm:spPr/>
    </dgm:pt>
    <dgm:pt modelId="{3EB93032-A57B-448B-A77E-661792D49166}" type="pres">
      <dgm:prSet presAssocID="{20DAC21E-CF03-4B15-96D0-37D1837469EB}" presName="topConnNode1" presStyleLbl="node1" presStyleIdx="0" presStyleCnt="0"/>
      <dgm:spPr/>
    </dgm:pt>
    <dgm:pt modelId="{A5C71C5D-E068-4A2B-9BF3-E6BB31854B66}" type="pres">
      <dgm:prSet presAssocID="{20DAC21E-CF03-4B15-96D0-37D1837469EB}" presName="hierChild2" presStyleCnt="0"/>
      <dgm:spPr/>
    </dgm:pt>
    <dgm:pt modelId="{77E3CF4E-EF2F-421A-87E1-FF816582306F}" type="pres">
      <dgm:prSet presAssocID="{787AECE0-3DF0-4EC0-9864-F6FB437CCC25}" presName="Name28" presStyleLbl="parChTrans1D2" presStyleIdx="2" presStyleCnt="4"/>
      <dgm:spPr/>
    </dgm:pt>
    <dgm:pt modelId="{1C711858-A89D-48FF-A6D2-81EDF99207DA}" type="pres">
      <dgm:prSet presAssocID="{9DB824A7-3148-484C-8DE8-29DAAA0C8E4A}" presName="hierRoot2" presStyleCnt="0">
        <dgm:presLayoutVars>
          <dgm:hierBranch/>
        </dgm:presLayoutVars>
      </dgm:prSet>
      <dgm:spPr/>
    </dgm:pt>
    <dgm:pt modelId="{DFB75D5C-C69E-47D2-A816-C4B67E3B66CB}" type="pres">
      <dgm:prSet presAssocID="{9DB824A7-3148-484C-8DE8-29DAAA0C8E4A}" presName="rootComposite2" presStyleCnt="0"/>
      <dgm:spPr/>
    </dgm:pt>
    <dgm:pt modelId="{7D3979AE-6200-47DC-B69C-A1621ED56325}" type="pres">
      <dgm:prSet presAssocID="{9DB824A7-3148-484C-8DE8-29DAAA0C8E4A}" presName="rootText2" presStyleLbl="alignAcc1" presStyleIdx="0" presStyleCnt="0">
        <dgm:presLayoutVars>
          <dgm:chPref val="3"/>
        </dgm:presLayoutVars>
      </dgm:prSet>
      <dgm:spPr/>
    </dgm:pt>
    <dgm:pt modelId="{10FA3B33-1513-40B1-8249-BD216ED7AEE6}" type="pres">
      <dgm:prSet presAssocID="{9DB824A7-3148-484C-8DE8-29DAAA0C8E4A}" presName="topArc2" presStyleLbl="parChTrans1D1" presStyleIdx="16" presStyleCnt="28"/>
      <dgm:spPr/>
    </dgm:pt>
    <dgm:pt modelId="{0B623C42-3930-4621-9796-B91A429E23DF}" type="pres">
      <dgm:prSet presAssocID="{9DB824A7-3148-484C-8DE8-29DAAA0C8E4A}" presName="bottomArc2" presStyleLbl="parChTrans1D1" presStyleIdx="17" presStyleCnt="28"/>
      <dgm:spPr/>
    </dgm:pt>
    <dgm:pt modelId="{F03B77CA-5D4D-4EEF-9494-131078D1A5C6}" type="pres">
      <dgm:prSet presAssocID="{9DB824A7-3148-484C-8DE8-29DAAA0C8E4A}" presName="topConnNode2" presStyleLbl="node2" presStyleIdx="0" presStyleCnt="0"/>
      <dgm:spPr/>
    </dgm:pt>
    <dgm:pt modelId="{AFE05585-043D-4527-BCE5-2F61BC86E466}" type="pres">
      <dgm:prSet presAssocID="{9DB824A7-3148-484C-8DE8-29DAAA0C8E4A}" presName="hierChild4" presStyleCnt="0"/>
      <dgm:spPr/>
    </dgm:pt>
    <dgm:pt modelId="{5A0796BC-913B-42CC-8861-E6967733E051}" type="pres">
      <dgm:prSet presAssocID="{71E9FB2A-4A95-4A6D-A4BA-4D6410105F4F}" presName="Name28" presStyleLbl="parChTrans1D3" presStyleIdx="4" presStyleCnt="8"/>
      <dgm:spPr/>
    </dgm:pt>
    <dgm:pt modelId="{82AD0A30-0DCF-4EFD-88CF-C118B30CA080}" type="pres">
      <dgm:prSet presAssocID="{7ED5AB2D-5750-4708-A12B-506B27FA80CB}" presName="hierRoot2" presStyleCnt="0">
        <dgm:presLayoutVars>
          <dgm:hierBranch/>
        </dgm:presLayoutVars>
      </dgm:prSet>
      <dgm:spPr/>
    </dgm:pt>
    <dgm:pt modelId="{07F299B6-4411-421F-8B3E-441A9D8C7AD1}" type="pres">
      <dgm:prSet presAssocID="{7ED5AB2D-5750-4708-A12B-506B27FA80CB}" presName="rootComposite2" presStyleCnt="0"/>
      <dgm:spPr/>
    </dgm:pt>
    <dgm:pt modelId="{CF701FF7-196A-47EB-866B-529439FB8F04}" type="pres">
      <dgm:prSet presAssocID="{7ED5AB2D-5750-4708-A12B-506B27FA80CB}" presName="rootText2" presStyleLbl="alignAcc1" presStyleIdx="0" presStyleCnt="0">
        <dgm:presLayoutVars>
          <dgm:chPref val="3"/>
        </dgm:presLayoutVars>
      </dgm:prSet>
      <dgm:spPr/>
    </dgm:pt>
    <dgm:pt modelId="{B4C7FB89-81C4-4B18-9526-BA5461DA0E07}" type="pres">
      <dgm:prSet presAssocID="{7ED5AB2D-5750-4708-A12B-506B27FA80CB}" presName="topArc2" presStyleLbl="parChTrans1D1" presStyleIdx="18" presStyleCnt="28"/>
      <dgm:spPr/>
    </dgm:pt>
    <dgm:pt modelId="{C8A3122F-0203-4621-8A7A-0DCD26B5EB8F}" type="pres">
      <dgm:prSet presAssocID="{7ED5AB2D-5750-4708-A12B-506B27FA80CB}" presName="bottomArc2" presStyleLbl="parChTrans1D1" presStyleIdx="19" presStyleCnt="28"/>
      <dgm:spPr/>
    </dgm:pt>
    <dgm:pt modelId="{AFC8761D-5CFE-4F3A-A81D-EE1E4A8EA37E}" type="pres">
      <dgm:prSet presAssocID="{7ED5AB2D-5750-4708-A12B-506B27FA80CB}" presName="topConnNode2" presStyleLbl="node3" presStyleIdx="0" presStyleCnt="0"/>
      <dgm:spPr/>
    </dgm:pt>
    <dgm:pt modelId="{ED2CD06F-D747-4C27-82B4-93B3D0427995}" type="pres">
      <dgm:prSet presAssocID="{7ED5AB2D-5750-4708-A12B-506B27FA80CB}" presName="hierChild4" presStyleCnt="0"/>
      <dgm:spPr/>
    </dgm:pt>
    <dgm:pt modelId="{882508A4-89AB-40CF-B109-649FDCCF8392}" type="pres">
      <dgm:prSet presAssocID="{7ED5AB2D-5750-4708-A12B-506B27FA80CB}" presName="hierChild5" presStyleCnt="0"/>
      <dgm:spPr/>
    </dgm:pt>
    <dgm:pt modelId="{ED871BE7-A6DE-4CB7-956C-D79807ACC335}" type="pres">
      <dgm:prSet presAssocID="{E5AE9942-6D37-43A3-A000-6E2277AB4356}" presName="Name28" presStyleLbl="parChTrans1D3" presStyleIdx="5" presStyleCnt="8"/>
      <dgm:spPr/>
    </dgm:pt>
    <dgm:pt modelId="{D928BD5C-58CD-4967-BF70-5B61D181ABF8}" type="pres">
      <dgm:prSet presAssocID="{D79A0C2F-E954-4F55-9F12-823F78266CDB}" presName="hierRoot2" presStyleCnt="0">
        <dgm:presLayoutVars>
          <dgm:hierBranch/>
        </dgm:presLayoutVars>
      </dgm:prSet>
      <dgm:spPr/>
    </dgm:pt>
    <dgm:pt modelId="{ECC917A6-82FD-4F30-B819-8BEA9F8A27EA}" type="pres">
      <dgm:prSet presAssocID="{D79A0C2F-E954-4F55-9F12-823F78266CDB}" presName="rootComposite2" presStyleCnt="0"/>
      <dgm:spPr/>
    </dgm:pt>
    <dgm:pt modelId="{9BD1885C-D001-4F0A-BB5C-D038A711A6CB}" type="pres">
      <dgm:prSet presAssocID="{D79A0C2F-E954-4F55-9F12-823F78266CDB}" presName="rootText2" presStyleLbl="alignAcc1" presStyleIdx="0" presStyleCnt="0">
        <dgm:presLayoutVars>
          <dgm:chPref val="3"/>
        </dgm:presLayoutVars>
      </dgm:prSet>
      <dgm:spPr/>
    </dgm:pt>
    <dgm:pt modelId="{F31ED6BA-D7F4-414D-8A9E-11C2539BD713}" type="pres">
      <dgm:prSet presAssocID="{D79A0C2F-E954-4F55-9F12-823F78266CDB}" presName="topArc2" presStyleLbl="parChTrans1D1" presStyleIdx="20" presStyleCnt="28"/>
      <dgm:spPr/>
    </dgm:pt>
    <dgm:pt modelId="{8AEDA642-FEDF-459B-B2AE-D3DB89D1ACA9}" type="pres">
      <dgm:prSet presAssocID="{D79A0C2F-E954-4F55-9F12-823F78266CDB}" presName="bottomArc2" presStyleLbl="parChTrans1D1" presStyleIdx="21" presStyleCnt="28"/>
      <dgm:spPr/>
    </dgm:pt>
    <dgm:pt modelId="{2E04D17B-0939-4C43-BA34-E93A8636D629}" type="pres">
      <dgm:prSet presAssocID="{D79A0C2F-E954-4F55-9F12-823F78266CDB}" presName="topConnNode2" presStyleLbl="node3" presStyleIdx="0" presStyleCnt="0"/>
      <dgm:spPr/>
    </dgm:pt>
    <dgm:pt modelId="{EE5A2418-5EE3-4A7E-9E2E-431F326498FB}" type="pres">
      <dgm:prSet presAssocID="{D79A0C2F-E954-4F55-9F12-823F78266CDB}" presName="hierChild4" presStyleCnt="0"/>
      <dgm:spPr/>
    </dgm:pt>
    <dgm:pt modelId="{881DECE5-E4FC-4D2F-9250-C64A77038AF0}" type="pres">
      <dgm:prSet presAssocID="{D79A0C2F-E954-4F55-9F12-823F78266CDB}" presName="hierChild5" presStyleCnt="0"/>
      <dgm:spPr/>
    </dgm:pt>
    <dgm:pt modelId="{B57CE010-EAAC-447F-B1A0-3C5BD0B3AC0A}" type="pres">
      <dgm:prSet presAssocID="{9DB824A7-3148-484C-8DE8-29DAAA0C8E4A}" presName="hierChild5" presStyleCnt="0"/>
      <dgm:spPr/>
    </dgm:pt>
    <dgm:pt modelId="{C21B6576-D430-4185-82F5-FF0E38A70652}" type="pres">
      <dgm:prSet presAssocID="{9190F6A1-D2BA-4CEF-999C-8CA7E2EBA8AB}" presName="Name28" presStyleLbl="parChTrans1D2" presStyleIdx="3" presStyleCnt="4"/>
      <dgm:spPr/>
    </dgm:pt>
    <dgm:pt modelId="{DB75E23C-60BF-4F9A-BFC1-BD2E0BB4CF81}" type="pres">
      <dgm:prSet presAssocID="{AC5E1171-B44E-4B72-9A30-F64834C04294}" presName="hierRoot2" presStyleCnt="0">
        <dgm:presLayoutVars>
          <dgm:hierBranch/>
        </dgm:presLayoutVars>
      </dgm:prSet>
      <dgm:spPr/>
    </dgm:pt>
    <dgm:pt modelId="{6068B302-5A51-4BF3-B7C1-AEF19E43D726}" type="pres">
      <dgm:prSet presAssocID="{AC5E1171-B44E-4B72-9A30-F64834C04294}" presName="rootComposite2" presStyleCnt="0"/>
      <dgm:spPr/>
    </dgm:pt>
    <dgm:pt modelId="{3D3C0963-0BEC-4F14-B57F-A763D1CCE200}" type="pres">
      <dgm:prSet presAssocID="{AC5E1171-B44E-4B72-9A30-F64834C04294}" presName="rootText2" presStyleLbl="alignAcc1" presStyleIdx="0" presStyleCnt="0">
        <dgm:presLayoutVars>
          <dgm:chPref val="3"/>
        </dgm:presLayoutVars>
      </dgm:prSet>
      <dgm:spPr/>
    </dgm:pt>
    <dgm:pt modelId="{991456A5-08E5-4464-81F5-E6DC80ED5F82}" type="pres">
      <dgm:prSet presAssocID="{AC5E1171-B44E-4B72-9A30-F64834C04294}" presName="topArc2" presStyleLbl="parChTrans1D1" presStyleIdx="22" presStyleCnt="28"/>
      <dgm:spPr/>
    </dgm:pt>
    <dgm:pt modelId="{35B707DA-183D-4661-A43A-9CB5A8C111D9}" type="pres">
      <dgm:prSet presAssocID="{AC5E1171-B44E-4B72-9A30-F64834C04294}" presName="bottomArc2" presStyleLbl="parChTrans1D1" presStyleIdx="23" presStyleCnt="28"/>
      <dgm:spPr/>
    </dgm:pt>
    <dgm:pt modelId="{95145D42-510E-41B9-A075-74CD6615FE7B}" type="pres">
      <dgm:prSet presAssocID="{AC5E1171-B44E-4B72-9A30-F64834C04294}" presName="topConnNode2" presStyleLbl="node2" presStyleIdx="0" presStyleCnt="0"/>
      <dgm:spPr/>
    </dgm:pt>
    <dgm:pt modelId="{CC2C3B58-2D1E-4732-8D9A-1E5CE881A108}" type="pres">
      <dgm:prSet presAssocID="{AC5E1171-B44E-4B72-9A30-F64834C04294}" presName="hierChild4" presStyleCnt="0"/>
      <dgm:spPr/>
    </dgm:pt>
    <dgm:pt modelId="{0237626A-2F08-4E3D-84EF-9AAC69207C1E}" type="pres">
      <dgm:prSet presAssocID="{5690DFC1-5116-40B3-A07E-DD19BC19A4F1}" presName="Name28" presStyleLbl="parChTrans1D3" presStyleIdx="6" presStyleCnt="8"/>
      <dgm:spPr/>
    </dgm:pt>
    <dgm:pt modelId="{A802D735-F374-48BE-AC5C-667BA5633B87}" type="pres">
      <dgm:prSet presAssocID="{42AA2C09-73B2-4357-A0C9-CC1EA934081D}" presName="hierRoot2" presStyleCnt="0">
        <dgm:presLayoutVars>
          <dgm:hierBranch/>
        </dgm:presLayoutVars>
      </dgm:prSet>
      <dgm:spPr/>
    </dgm:pt>
    <dgm:pt modelId="{703EF304-25B3-4D55-B2BF-B22F5406681C}" type="pres">
      <dgm:prSet presAssocID="{42AA2C09-73B2-4357-A0C9-CC1EA934081D}" presName="rootComposite2" presStyleCnt="0"/>
      <dgm:spPr/>
    </dgm:pt>
    <dgm:pt modelId="{CD5662E1-A08A-4775-8B8F-AE9447E11D6D}" type="pres">
      <dgm:prSet presAssocID="{42AA2C09-73B2-4357-A0C9-CC1EA934081D}" presName="rootText2" presStyleLbl="alignAcc1" presStyleIdx="0" presStyleCnt="0">
        <dgm:presLayoutVars>
          <dgm:chPref val="3"/>
        </dgm:presLayoutVars>
      </dgm:prSet>
      <dgm:spPr/>
    </dgm:pt>
    <dgm:pt modelId="{3E88DD87-3396-4ADC-9C1A-983A01146236}" type="pres">
      <dgm:prSet presAssocID="{42AA2C09-73B2-4357-A0C9-CC1EA934081D}" presName="topArc2" presStyleLbl="parChTrans1D1" presStyleIdx="24" presStyleCnt="28"/>
      <dgm:spPr/>
    </dgm:pt>
    <dgm:pt modelId="{B7079961-5DA5-4CC9-A069-BAE45B76C86A}" type="pres">
      <dgm:prSet presAssocID="{42AA2C09-73B2-4357-A0C9-CC1EA934081D}" presName="bottomArc2" presStyleLbl="parChTrans1D1" presStyleIdx="25" presStyleCnt="28"/>
      <dgm:spPr/>
    </dgm:pt>
    <dgm:pt modelId="{AC957123-8576-462C-824C-2EE77380156A}" type="pres">
      <dgm:prSet presAssocID="{42AA2C09-73B2-4357-A0C9-CC1EA934081D}" presName="topConnNode2" presStyleLbl="node3" presStyleIdx="0" presStyleCnt="0"/>
      <dgm:spPr/>
    </dgm:pt>
    <dgm:pt modelId="{E32851F9-CDF6-4863-A0B1-33F66B487D41}" type="pres">
      <dgm:prSet presAssocID="{42AA2C09-73B2-4357-A0C9-CC1EA934081D}" presName="hierChild4" presStyleCnt="0"/>
      <dgm:spPr/>
    </dgm:pt>
    <dgm:pt modelId="{87E1397B-EF16-4D92-9426-EF21677B39C7}" type="pres">
      <dgm:prSet presAssocID="{42AA2C09-73B2-4357-A0C9-CC1EA934081D}" presName="hierChild5" presStyleCnt="0"/>
      <dgm:spPr/>
    </dgm:pt>
    <dgm:pt modelId="{DF84CD62-678A-4581-A643-21864082A255}" type="pres">
      <dgm:prSet presAssocID="{A22C9C55-0ACF-4A81-B85C-9EF2918131E0}" presName="Name28" presStyleLbl="parChTrans1D3" presStyleIdx="7" presStyleCnt="8"/>
      <dgm:spPr/>
    </dgm:pt>
    <dgm:pt modelId="{8AD7D558-8AC3-4B3D-95C8-DB307CDD5D8D}" type="pres">
      <dgm:prSet presAssocID="{DD874C16-EA85-4EC2-A4BC-E7092A3B4479}" presName="hierRoot2" presStyleCnt="0">
        <dgm:presLayoutVars>
          <dgm:hierBranch/>
        </dgm:presLayoutVars>
      </dgm:prSet>
      <dgm:spPr/>
    </dgm:pt>
    <dgm:pt modelId="{C13B6102-F786-4A0A-BE74-9CD0511AEC4B}" type="pres">
      <dgm:prSet presAssocID="{DD874C16-EA85-4EC2-A4BC-E7092A3B4479}" presName="rootComposite2" presStyleCnt="0"/>
      <dgm:spPr/>
    </dgm:pt>
    <dgm:pt modelId="{7A8B3812-7085-4254-829C-03843ECBA4D0}" type="pres">
      <dgm:prSet presAssocID="{DD874C16-EA85-4EC2-A4BC-E7092A3B4479}" presName="rootText2" presStyleLbl="alignAcc1" presStyleIdx="0" presStyleCnt="0">
        <dgm:presLayoutVars>
          <dgm:chPref val="3"/>
        </dgm:presLayoutVars>
      </dgm:prSet>
      <dgm:spPr/>
    </dgm:pt>
    <dgm:pt modelId="{D73848FD-A43B-42CF-AFD7-0F3778934BD1}" type="pres">
      <dgm:prSet presAssocID="{DD874C16-EA85-4EC2-A4BC-E7092A3B4479}" presName="topArc2" presStyleLbl="parChTrans1D1" presStyleIdx="26" presStyleCnt="28"/>
      <dgm:spPr/>
    </dgm:pt>
    <dgm:pt modelId="{B1C9AD52-327C-4A0F-A302-43804B48FBC6}" type="pres">
      <dgm:prSet presAssocID="{DD874C16-EA85-4EC2-A4BC-E7092A3B4479}" presName="bottomArc2" presStyleLbl="parChTrans1D1" presStyleIdx="27" presStyleCnt="28"/>
      <dgm:spPr/>
    </dgm:pt>
    <dgm:pt modelId="{08AC2894-1E47-48FD-8C8F-140B9635E745}" type="pres">
      <dgm:prSet presAssocID="{DD874C16-EA85-4EC2-A4BC-E7092A3B4479}" presName="topConnNode2" presStyleLbl="node3" presStyleIdx="0" presStyleCnt="0"/>
      <dgm:spPr/>
    </dgm:pt>
    <dgm:pt modelId="{7AB5E92A-5CF3-4851-952A-B9CC40CED984}" type="pres">
      <dgm:prSet presAssocID="{DD874C16-EA85-4EC2-A4BC-E7092A3B4479}" presName="hierChild4" presStyleCnt="0"/>
      <dgm:spPr/>
    </dgm:pt>
    <dgm:pt modelId="{B29AE4EB-9D1C-4EB8-9911-259B89C2BA34}" type="pres">
      <dgm:prSet presAssocID="{DD874C16-EA85-4EC2-A4BC-E7092A3B4479}" presName="hierChild5" presStyleCnt="0"/>
      <dgm:spPr/>
    </dgm:pt>
    <dgm:pt modelId="{EE18899C-C448-45D9-9735-D957C20EABDB}" type="pres">
      <dgm:prSet presAssocID="{AC5E1171-B44E-4B72-9A30-F64834C04294}" presName="hierChild5" presStyleCnt="0"/>
      <dgm:spPr/>
    </dgm:pt>
    <dgm:pt modelId="{FF07AAD6-04E5-40C5-A304-9DA404471D1E}" type="pres">
      <dgm:prSet presAssocID="{20DAC21E-CF03-4B15-96D0-37D1837469EB}" presName="hierChild3" presStyleCnt="0"/>
      <dgm:spPr/>
    </dgm:pt>
  </dgm:ptLst>
  <dgm:cxnLst>
    <dgm:cxn modelId="{58BEA20B-131F-48C3-99AB-8C363DE4361C}" srcId="{01E30281-A028-460E-B2E4-E640B54A0BFD}" destId="{50D9F873-C596-4695-8D31-CBF63AA8EB43}" srcOrd="1" destOrd="0" parTransId="{CB5307F6-5A8E-4DED-93D1-F4C312849CC4}" sibTransId="{9F60B67A-8415-4470-AB3C-623542BB7815}"/>
    <dgm:cxn modelId="{0A045F0E-ADFA-4BD0-906D-2A80CFF78E69}" type="presOf" srcId="{F75ECA39-A7FD-4960-AB4A-14C8D7195E84}" destId="{9EF51951-4FDF-4BE0-9696-96A083B4ED8E}" srcOrd="0" destOrd="0" presId="urn:microsoft.com/office/officeart/2008/layout/HalfCircleOrganizationChart"/>
    <dgm:cxn modelId="{AB3B7413-5888-4D48-A3F6-AD3E0B5C7417}" srcId="{9DB824A7-3148-484C-8DE8-29DAAA0C8E4A}" destId="{7ED5AB2D-5750-4708-A12B-506B27FA80CB}" srcOrd="0" destOrd="0" parTransId="{71E9FB2A-4A95-4A6D-A4BA-4D6410105F4F}" sibTransId="{9CD0570C-65D4-450D-8D8F-74BD3A73523D}"/>
    <dgm:cxn modelId="{5D232E19-E8B9-4480-A579-52C0DEBEB335}" type="presOf" srcId="{50D9F873-C596-4695-8D31-CBF63AA8EB43}" destId="{F75BAA87-0A5E-4D96-A084-3BD890EF9AB9}" srcOrd="1" destOrd="0" presId="urn:microsoft.com/office/officeart/2008/layout/HalfCircleOrganizationChart"/>
    <dgm:cxn modelId="{577A371A-8CB8-4C4B-9C0D-683551DF5F5E}" type="presOf" srcId="{7ED5AB2D-5750-4708-A12B-506B27FA80CB}" destId="{CF701FF7-196A-47EB-866B-529439FB8F04}" srcOrd="0" destOrd="0" presId="urn:microsoft.com/office/officeart/2008/layout/HalfCircleOrganizationChart"/>
    <dgm:cxn modelId="{0EF4E923-009A-480E-A3DA-AF9B3CEF0D40}" type="presOf" srcId="{6D83092E-AC80-4583-B865-39A532E91C78}" destId="{1430CACB-6702-431F-B71B-1FBC9A1EA0EC}" srcOrd="0" destOrd="0" presId="urn:microsoft.com/office/officeart/2008/layout/HalfCircleOrganizationChart"/>
    <dgm:cxn modelId="{320FD528-4A79-4E93-828D-754EB23B9301}" srcId="{78C19594-CE35-4D5D-8180-CA881CC79800}" destId="{A3D61DBA-030C-4ADD-8196-F00E18659D24}" srcOrd="0" destOrd="0" parTransId="{4EC0B38A-BFFE-40DF-A8ED-538A760CFFE9}" sibTransId="{B1C16632-F67A-4C53-A63E-7D6AB4DAA2E8}"/>
    <dgm:cxn modelId="{AE944F2D-F5DC-4994-8684-73A8208D898E}" srcId="{AC5E1171-B44E-4B72-9A30-F64834C04294}" destId="{42AA2C09-73B2-4357-A0C9-CC1EA934081D}" srcOrd="0" destOrd="0" parTransId="{5690DFC1-5116-40B3-A07E-DD19BC19A4F1}" sibTransId="{1C4C9AC9-A713-4626-B78F-0F89E2646C20}"/>
    <dgm:cxn modelId="{8A72092E-65C2-4758-8E3F-779AE66A6DA6}" srcId="{20DAC21E-CF03-4B15-96D0-37D1837469EB}" destId="{9DB824A7-3148-484C-8DE8-29DAAA0C8E4A}" srcOrd="0" destOrd="0" parTransId="{787AECE0-3DF0-4EC0-9864-F6FB437CCC25}" sibTransId="{D621DEFA-C4E6-4696-BD56-7A3034857933}"/>
    <dgm:cxn modelId="{5078F12F-00AC-4BFA-BA45-C73A396B5C0B}" type="presOf" srcId="{A3D61DBA-030C-4ADD-8196-F00E18659D24}" destId="{9D78EA9D-4E54-408E-84D3-58D40BEE9AB1}" srcOrd="1" destOrd="0" presId="urn:microsoft.com/office/officeart/2008/layout/HalfCircleOrganizationChart"/>
    <dgm:cxn modelId="{A8CE1737-0ADE-4EBD-A7D9-DAC36DFB3CD5}" srcId="{20DAC21E-CF03-4B15-96D0-37D1837469EB}" destId="{AC5E1171-B44E-4B72-9A30-F64834C04294}" srcOrd="1" destOrd="0" parTransId="{9190F6A1-D2BA-4CEF-999C-8CA7E2EBA8AB}" sibTransId="{C508EBEF-B6BD-40D9-8DD1-CB9CDB33AE26}"/>
    <dgm:cxn modelId="{01F89A38-B2E4-4539-ABE7-9D10DB9329DA}" srcId="{50D9F873-C596-4695-8D31-CBF63AA8EB43}" destId="{9B4EBAAF-9292-4D89-8279-02B1B815B583}" srcOrd="0" destOrd="0" parTransId="{610864EA-7510-4963-BEC4-3886E9046E73}" sibTransId="{24DB9443-8796-4FD3-993E-5B03D506C902}"/>
    <dgm:cxn modelId="{0B41203C-8C4E-4897-AB91-89491B79D95D}" type="presOf" srcId="{610864EA-7510-4963-BEC4-3886E9046E73}" destId="{44A60D3E-A482-4CAB-9009-3D0C55BFC5D4}" srcOrd="0" destOrd="0" presId="urn:microsoft.com/office/officeart/2008/layout/HalfCircleOrganizationChart"/>
    <dgm:cxn modelId="{96827D3D-4722-4208-8A7F-65F044EFC440}" type="presOf" srcId="{BB1C8324-A538-455A-B69E-B4063EA733DA}" destId="{C3B050E1-A521-486E-9DB4-FBB36AD04546}" srcOrd="0" destOrd="0" presId="urn:microsoft.com/office/officeart/2008/layout/HalfCircleOrganizationChart"/>
    <dgm:cxn modelId="{51EA0F5F-55E9-423E-9658-8A03B312D8D0}" type="presOf" srcId="{50D9F873-C596-4695-8D31-CBF63AA8EB43}" destId="{AC62DC00-C6D2-4333-9906-33A032E657C7}" srcOrd="0" destOrd="0" presId="urn:microsoft.com/office/officeart/2008/layout/HalfCircleOrganizationChart"/>
    <dgm:cxn modelId="{07969461-BB3D-4E16-BDD7-571A4A07AD29}" type="presOf" srcId="{42AA2C09-73B2-4357-A0C9-CC1EA934081D}" destId="{CD5662E1-A08A-4775-8B8F-AE9447E11D6D}" srcOrd="0" destOrd="0" presId="urn:microsoft.com/office/officeart/2008/layout/HalfCircleOrganizationChart"/>
    <dgm:cxn modelId="{D0FB4147-FDBA-46A1-A1A9-4CA91BF682D5}" srcId="{01E30281-A028-460E-B2E4-E640B54A0BFD}" destId="{78C19594-CE35-4D5D-8180-CA881CC79800}" srcOrd="0" destOrd="0" parTransId="{BB1C8324-A538-455A-B69E-B4063EA733DA}" sibTransId="{AFCE8570-DAFF-496B-9C34-25868A7F1C3B}"/>
    <dgm:cxn modelId="{D7AE5549-7C85-458B-88DC-CB505FAF3479}" srcId="{AC5E1171-B44E-4B72-9A30-F64834C04294}" destId="{DD874C16-EA85-4EC2-A4BC-E7092A3B4479}" srcOrd="1" destOrd="0" parTransId="{A22C9C55-0ACF-4A81-B85C-9EF2918131E0}" sibTransId="{F27DED0A-3791-4001-88B5-FDFF2D9D4D25}"/>
    <dgm:cxn modelId="{5BEBEE6E-A7F0-4886-BD27-BF9EAF5F453A}" srcId="{9DB824A7-3148-484C-8DE8-29DAAA0C8E4A}" destId="{D79A0C2F-E954-4F55-9F12-823F78266CDB}" srcOrd="1" destOrd="0" parTransId="{E5AE9942-6D37-43A3-A000-6E2277AB4356}" sibTransId="{AE459781-A80D-4C7B-B7B2-6FBF24A1767F}"/>
    <dgm:cxn modelId="{EFF7734F-6EF4-415C-922C-2218587DA15A}" type="presOf" srcId="{71E9FB2A-4A95-4A6D-A4BA-4D6410105F4F}" destId="{5A0796BC-913B-42CC-8861-E6967733E051}" srcOrd="0" destOrd="0" presId="urn:microsoft.com/office/officeart/2008/layout/HalfCircleOrganizationChart"/>
    <dgm:cxn modelId="{AEF70652-2B5D-4362-92E6-2D6EE9612890}" type="presOf" srcId="{DB759051-9538-4A0C-8F53-B9B5D6FC20D0}" destId="{064608FE-B052-4369-BD74-FBE33AF7E288}" srcOrd="1" destOrd="0" presId="urn:microsoft.com/office/officeart/2008/layout/HalfCircleOrganizationChart"/>
    <dgm:cxn modelId="{8AC7CE55-60DB-4CB8-812A-FE8AB60FBC55}" type="presOf" srcId="{78C19594-CE35-4D5D-8180-CA881CC79800}" destId="{E6460F0A-56B4-43F1-A1BA-F56EF8C93FEF}" srcOrd="0" destOrd="0" presId="urn:microsoft.com/office/officeart/2008/layout/HalfCircleOrganizationChart"/>
    <dgm:cxn modelId="{2FAE0377-DF85-42CF-A9B5-58AD97F902B3}" type="presOf" srcId="{78C19594-CE35-4D5D-8180-CA881CC79800}" destId="{8420F763-879E-44D7-A1F7-4079AFC514C9}" srcOrd="1" destOrd="0" presId="urn:microsoft.com/office/officeart/2008/layout/HalfCircleOrganizationChart"/>
    <dgm:cxn modelId="{1AA4AF7C-D689-46A4-A439-19E72F2ED6D6}" type="presOf" srcId="{A3D61DBA-030C-4ADD-8196-F00E18659D24}" destId="{25567C18-EB16-4530-B70E-5C3D74BD837B}" srcOrd="0" destOrd="0" presId="urn:microsoft.com/office/officeart/2008/layout/HalfCircleOrganizationChart"/>
    <dgm:cxn modelId="{9F12E882-5562-47F5-8809-A5284B4E73C8}" type="presOf" srcId="{D79A0C2F-E954-4F55-9F12-823F78266CDB}" destId="{2E04D17B-0939-4C43-BA34-E93A8636D629}" srcOrd="1" destOrd="0" presId="urn:microsoft.com/office/officeart/2008/layout/HalfCircleOrganizationChart"/>
    <dgm:cxn modelId="{8146A38B-CD7C-43F2-9FAC-42F5D5CDD3B0}" type="presOf" srcId="{9DB824A7-3148-484C-8DE8-29DAAA0C8E4A}" destId="{7D3979AE-6200-47DC-B69C-A1621ED56325}" srcOrd="0" destOrd="0" presId="urn:microsoft.com/office/officeart/2008/layout/HalfCircleOrganizationChart"/>
    <dgm:cxn modelId="{4C2AB191-8D95-47D2-8D9D-A4C87AB51428}" type="presOf" srcId="{E5AE9942-6D37-43A3-A000-6E2277AB4356}" destId="{ED871BE7-A6DE-4CB7-956C-D79807ACC335}" srcOrd="0" destOrd="0" presId="urn:microsoft.com/office/officeart/2008/layout/HalfCircleOrganizationChart"/>
    <dgm:cxn modelId="{3B914897-7CEA-49FA-9C15-1C4A354B2BD4}" type="presOf" srcId="{DD874C16-EA85-4EC2-A4BC-E7092A3B4479}" destId="{08AC2894-1E47-48FD-8C8F-140B9635E745}" srcOrd="1" destOrd="0" presId="urn:microsoft.com/office/officeart/2008/layout/HalfCircleOrganizationChart"/>
    <dgm:cxn modelId="{AC233698-E823-4CE4-A2DC-A0168D054B36}" type="presOf" srcId="{01E30281-A028-460E-B2E4-E640B54A0BFD}" destId="{331CE422-CD9E-46D7-A399-2FB57180B3A0}" srcOrd="0" destOrd="0" presId="urn:microsoft.com/office/officeart/2008/layout/HalfCircleOrganizationChart"/>
    <dgm:cxn modelId="{F550B698-8157-4819-B1A1-432B5ACC88E4}" type="presOf" srcId="{5690DFC1-5116-40B3-A07E-DD19BC19A4F1}" destId="{0237626A-2F08-4E3D-84EF-9AAC69207C1E}" srcOrd="0" destOrd="0" presId="urn:microsoft.com/office/officeart/2008/layout/HalfCircleOrganizationChart"/>
    <dgm:cxn modelId="{2EB9289A-5212-4ABE-8BF7-9F55D62A885D}" type="presOf" srcId="{6FBA527B-0918-4BF2-A201-D0611917B30C}" destId="{5D83A232-EBC1-4A85-92E0-C66B676E8836}" srcOrd="0" destOrd="0" presId="urn:microsoft.com/office/officeart/2008/layout/HalfCircleOrganizationChart"/>
    <dgm:cxn modelId="{7C41619F-AF1B-47FE-AD12-D3E44781EF31}" srcId="{50D9F873-C596-4695-8D31-CBF63AA8EB43}" destId="{DB759051-9538-4A0C-8F53-B9B5D6FC20D0}" srcOrd="1" destOrd="0" parTransId="{F75ECA39-A7FD-4960-AB4A-14C8D7195E84}" sibTransId="{E25FD3DA-8BC4-499B-B62A-C3B120B52C30}"/>
    <dgm:cxn modelId="{E30CF6A1-2512-4509-8467-5B0D273A776D}" srcId="{78C19594-CE35-4D5D-8180-CA881CC79800}" destId="{5302FF13-417C-4820-A015-425878CC6743}" srcOrd="1" destOrd="0" parTransId="{6D83092E-AC80-4583-B865-39A532E91C78}" sibTransId="{F874AFB3-4CB2-46C8-A7F3-C58A713B387A}"/>
    <dgm:cxn modelId="{9D285AA3-3FA8-4D71-B26A-81DE8B5835E6}" type="presOf" srcId="{AC5E1171-B44E-4B72-9A30-F64834C04294}" destId="{3D3C0963-0BEC-4F14-B57F-A763D1CCE200}" srcOrd="0" destOrd="0" presId="urn:microsoft.com/office/officeart/2008/layout/HalfCircleOrganizationChart"/>
    <dgm:cxn modelId="{945F84A7-05E9-4CDF-B75E-F0EE74C3E0B9}" type="presOf" srcId="{4EC0B38A-BFFE-40DF-A8ED-538A760CFFE9}" destId="{2FF3DC74-6206-4974-AC76-3FE9B3CB1D41}" srcOrd="0" destOrd="0" presId="urn:microsoft.com/office/officeart/2008/layout/HalfCircleOrganizationChart"/>
    <dgm:cxn modelId="{D440C0A9-96DF-4E34-BAE9-725338FD3DB1}" type="presOf" srcId="{9DB824A7-3148-484C-8DE8-29DAAA0C8E4A}" destId="{F03B77CA-5D4D-4EEF-9494-131078D1A5C6}" srcOrd="1" destOrd="0" presId="urn:microsoft.com/office/officeart/2008/layout/HalfCircleOrganizationChart"/>
    <dgm:cxn modelId="{B5B899AA-A61B-480B-ADBC-65F82EBC8D19}" type="presOf" srcId="{9190F6A1-D2BA-4CEF-999C-8CA7E2EBA8AB}" destId="{C21B6576-D430-4185-82F5-FF0E38A70652}" srcOrd="0" destOrd="0" presId="urn:microsoft.com/office/officeart/2008/layout/HalfCircleOrganizationChart"/>
    <dgm:cxn modelId="{20147DAE-9433-4A2B-8A67-9E51EB2B681B}" type="presOf" srcId="{AC5E1171-B44E-4B72-9A30-F64834C04294}" destId="{95145D42-510E-41B9-A075-74CD6615FE7B}" srcOrd="1" destOrd="0" presId="urn:microsoft.com/office/officeart/2008/layout/HalfCircleOrganizationChart"/>
    <dgm:cxn modelId="{52AB64B8-C6DC-4C01-AE40-66B089C437F6}" type="presOf" srcId="{5302FF13-417C-4820-A015-425878CC6743}" destId="{5D83B60E-255D-4456-B56B-34ADB58AC463}" srcOrd="0" destOrd="0" presId="urn:microsoft.com/office/officeart/2008/layout/HalfCircleOrganizationChart"/>
    <dgm:cxn modelId="{284E51BB-E1C3-43A6-A1F0-C5A9CED8553D}" type="presOf" srcId="{5302FF13-417C-4820-A015-425878CC6743}" destId="{4CE45EB8-017A-4B39-9DDB-E7890871DF8D}" srcOrd="1" destOrd="0" presId="urn:microsoft.com/office/officeart/2008/layout/HalfCircleOrganizationChart"/>
    <dgm:cxn modelId="{D134D2BB-29FB-4990-8995-0E8A47A34538}" type="presOf" srcId="{9B4EBAAF-9292-4D89-8279-02B1B815B583}" destId="{13DBDD71-CFE2-4963-85A7-A08267AFC791}" srcOrd="1" destOrd="0" presId="urn:microsoft.com/office/officeart/2008/layout/HalfCircleOrganizationChart"/>
    <dgm:cxn modelId="{58972CBD-730E-4880-B581-6BA96BA3BAA7}" type="presOf" srcId="{20DAC21E-CF03-4B15-96D0-37D1837469EB}" destId="{3EB93032-A57B-448B-A77E-661792D49166}" srcOrd="1" destOrd="0" presId="urn:microsoft.com/office/officeart/2008/layout/HalfCircleOrganizationChart"/>
    <dgm:cxn modelId="{14A686C0-40E0-43E0-91F1-5E43E3C13366}" type="presOf" srcId="{D79A0C2F-E954-4F55-9F12-823F78266CDB}" destId="{9BD1885C-D001-4F0A-BB5C-D038A711A6CB}" srcOrd="0" destOrd="0" presId="urn:microsoft.com/office/officeart/2008/layout/HalfCircleOrganizationChart"/>
    <dgm:cxn modelId="{B9ECE0CD-D6BF-450C-8B60-1D978922FB4C}" type="presOf" srcId="{DB759051-9538-4A0C-8F53-B9B5D6FC20D0}" destId="{EA1EAA4B-6063-4A4B-9735-545F74992337}" srcOrd="0" destOrd="0" presId="urn:microsoft.com/office/officeart/2008/layout/HalfCircleOrganizationChart"/>
    <dgm:cxn modelId="{1611C8CE-3E76-4DBF-ABF1-A2F5846B03AC}" srcId="{6FBA527B-0918-4BF2-A201-D0611917B30C}" destId="{01E30281-A028-460E-B2E4-E640B54A0BFD}" srcOrd="0" destOrd="0" parTransId="{D42C20CB-2D99-47D9-96CF-D6392A7B4C20}" sibTransId="{5277B640-DD19-4701-BE5B-7D180A8B0787}"/>
    <dgm:cxn modelId="{7AF62CCF-94B6-4AAA-B7B2-23AEF114B3E9}" srcId="{6FBA527B-0918-4BF2-A201-D0611917B30C}" destId="{20DAC21E-CF03-4B15-96D0-37D1837469EB}" srcOrd="1" destOrd="0" parTransId="{C84C7009-C1B3-4A7E-B8E1-FA970C818AAF}" sibTransId="{66C5EF7F-5C75-445A-9174-96D0FADDA4F4}"/>
    <dgm:cxn modelId="{2BE6D3D0-E694-4DB9-A312-9DD5CD4E9CBF}" type="presOf" srcId="{01E30281-A028-460E-B2E4-E640B54A0BFD}" destId="{510C86A0-2B79-4056-B0FC-BDAFF86BBA6C}" srcOrd="1" destOrd="0" presId="urn:microsoft.com/office/officeart/2008/layout/HalfCircleOrganizationChart"/>
    <dgm:cxn modelId="{8E3F11D6-3F46-4662-9408-8790B219DDD0}" type="presOf" srcId="{CB5307F6-5A8E-4DED-93D1-F4C312849CC4}" destId="{2ADA3E0C-712B-48C7-B846-257E85DAAD9C}" srcOrd="0" destOrd="0" presId="urn:microsoft.com/office/officeart/2008/layout/HalfCircleOrganizationChart"/>
    <dgm:cxn modelId="{86866ADA-F6AD-4057-A7B5-6572745F753E}" type="presOf" srcId="{20DAC21E-CF03-4B15-96D0-37D1837469EB}" destId="{86AF9B49-21F5-4671-8D71-66AC665BC8E1}" srcOrd="0" destOrd="0" presId="urn:microsoft.com/office/officeart/2008/layout/HalfCircleOrganizationChart"/>
    <dgm:cxn modelId="{8839F3E3-15B6-43E4-89AC-BA01853D8A12}" type="presOf" srcId="{A22C9C55-0ACF-4A81-B85C-9EF2918131E0}" destId="{DF84CD62-678A-4581-A643-21864082A255}" srcOrd="0" destOrd="0" presId="urn:microsoft.com/office/officeart/2008/layout/HalfCircleOrganizationChart"/>
    <dgm:cxn modelId="{1BD0A3E6-48E2-41BD-9AE0-793CC530C130}" type="presOf" srcId="{9B4EBAAF-9292-4D89-8279-02B1B815B583}" destId="{E28084DB-4241-4F18-9886-50AF07A92F4C}" srcOrd="0" destOrd="0" presId="urn:microsoft.com/office/officeart/2008/layout/HalfCircleOrganizationChart"/>
    <dgm:cxn modelId="{BE053FEC-E625-48AB-A1FD-AA00C59F7B22}" type="presOf" srcId="{42AA2C09-73B2-4357-A0C9-CC1EA934081D}" destId="{AC957123-8576-462C-824C-2EE77380156A}" srcOrd="1" destOrd="0" presId="urn:microsoft.com/office/officeart/2008/layout/HalfCircleOrganizationChart"/>
    <dgm:cxn modelId="{13DE2EF1-0AEA-49B3-9E02-A100305D491D}" type="presOf" srcId="{DD874C16-EA85-4EC2-A4BC-E7092A3B4479}" destId="{7A8B3812-7085-4254-829C-03843ECBA4D0}" srcOrd="0" destOrd="0" presId="urn:microsoft.com/office/officeart/2008/layout/HalfCircleOrganizationChart"/>
    <dgm:cxn modelId="{3E097EF1-A383-4544-8EC2-B679EFCE845E}" type="presOf" srcId="{7ED5AB2D-5750-4708-A12B-506B27FA80CB}" destId="{AFC8761D-5CFE-4F3A-A81D-EE1E4A8EA37E}" srcOrd="1" destOrd="0" presId="urn:microsoft.com/office/officeart/2008/layout/HalfCircleOrganizationChart"/>
    <dgm:cxn modelId="{B8B6CFF6-41E0-4D92-AB49-6CA26AC20CE1}" type="presOf" srcId="{787AECE0-3DF0-4EC0-9864-F6FB437CCC25}" destId="{77E3CF4E-EF2F-421A-87E1-FF816582306F}" srcOrd="0" destOrd="0" presId="urn:microsoft.com/office/officeart/2008/layout/HalfCircleOrganizationChart"/>
    <dgm:cxn modelId="{81587A25-F45B-4F71-9A1B-7C405179EBCA}" type="presParOf" srcId="{5D83A232-EBC1-4A85-92E0-C66B676E8836}" destId="{71CF476A-8CF1-48B5-BA39-747FF62DEDC8}" srcOrd="0" destOrd="0" presId="urn:microsoft.com/office/officeart/2008/layout/HalfCircleOrganizationChart"/>
    <dgm:cxn modelId="{13583AEB-6705-497C-90FF-4DBF1F97566A}" type="presParOf" srcId="{71CF476A-8CF1-48B5-BA39-747FF62DEDC8}" destId="{B339E567-8923-4AEA-A938-36FA7809BBED}" srcOrd="0" destOrd="0" presId="urn:microsoft.com/office/officeart/2008/layout/HalfCircleOrganizationChart"/>
    <dgm:cxn modelId="{29CEC459-E8E9-47A4-AD38-713DF9915D26}" type="presParOf" srcId="{B339E567-8923-4AEA-A938-36FA7809BBED}" destId="{331CE422-CD9E-46D7-A399-2FB57180B3A0}" srcOrd="0" destOrd="0" presId="urn:microsoft.com/office/officeart/2008/layout/HalfCircleOrganizationChart"/>
    <dgm:cxn modelId="{4E9DA5BE-8C3B-401E-9C47-2DA72552F00A}" type="presParOf" srcId="{B339E567-8923-4AEA-A938-36FA7809BBED}" destId="{F5DF62FE-A5BB-4E0F-AF58-FF20AAB6032B}" srcOrd="1" destOrd="0" presId="urn:microsoft.com/office/officeart/2008/layout/HalfCircleOrganizationChart"/>
    <dgm:cxn modelId="{0AFF55B3-D929-43E4-B879-F2A9B61A8230}" type="presParOf" srcId="{B339E567-8923-4AEA-A938-36FA7809BBED}" destId="{07E35683-5530-42CE-9E23-C7D0134CF0F7}" srcOrd="2" destOrd="0" presId="urn:microsoft.com/office/officeart/2008/layout/HalfCircleOrganizationChart"/>
    <dgm:cxn modelId="{C220B5BA-D442-471F-A56D-14B6168F1D7F}" type="presParOf" srcId="{B339E567-8923-4AEA-A938-36FA7809BBED}" destId="{510C86A0-2B79-4056-B0FC-BDAFF86BBA6C}" srcOrd="3" destOrd="0" presId="urn:microsoft.com/office/officeart/2008/layout/HalfCircleOrganizationChart"/>
    <dgm:cxn modelId="{48D2DC63-6C90-4800-A1DF-27F40E5CA00D}" type="presParOf" srcId="{71CF476A-8CF1-48B5-BA39-747FF62DEDC8}" destId="{8B6A28F2-BF09-4417-92FB-A25E54EB5D03}" srcOrd="1" destOrd="0" presId="urn:microsoft.com/office/officeart/2008/layout/HalfCircleOrganizationChart"/>
    <dgm:cxn modelId="{61C89628-496C-4571-B301-4C9BEBD54642}" type="presParOf" srcId="{8B6A28F2-BF09-4417-92FB-A25E54EB5D03}" destId="{C3B050E1-A521-486E-9DB4-FBB36AD04546}" srcOrd="0" destOrd="0" presId="urn:microsoft.com/office/officeart/2008/layout/HalfCircleOrganizationChart"/>
    <dgm:cxn modelId="{A1E36A52-ADD2-41E8-83F6-2D1D8E268F6B}" type="presParOf" srcId="{8B6A28F2-BF09-4417-92FB-A25E54EB5D03}" destId="{E30C24AA-E07C-415D-8611-CB332203A6ED}" srcOrd="1" destOrd="0" presId="urn:microsoft.com/office/officeart/2008/layout/HalfCircleOrganizationChart"/>
    <dgm:cxn modelId="{DAB3CEC2-397A-43C6-8F80-FAF3B18B8420}" type="presParOf" srcId="{E30C24AA-E07C-415D-8611-CB332203A6ED}" destId="{BD36BA28-15FB-4C4F-8A36-14ACE86F0825}" srcOrd="0" destOrd="0" presId="urn:microsoft.com/office/officeart/2008/layout/HalfCircleOrganizationChart"/>
    <dgm:cxn modelId="{6882CBCD-CE69-4E74-A448-093DDE6AF6BF}" type="presParOf" srcId="{BD36BA28-15FB-4C4F-8A36-14ACE86F0825}" destId="{E6460F0A-56B4-43F1-A1BA-F56EF8C93FEF}" srcOrd="0" destOrd="0" presId="urn:microsoft.com/office/officeart/2008/layout/HalfCircleOrganizationChart"/>
    <dgm:cxn modelId="{3CF444EF-A061-40D2-892D-07DC38942834}" type="presParOf" srcId="{BD36BA28-15FB-4C4F-8A36-14ACE86F0825}" destId="{5E5B7D1D-81AA-480A-8596-76D31BD49515}" srcOrd="1" destOrd="0" presId="urn:microsoft.com/office/officeart/2008/layout/HalfCircleOrganizationChart"/>
    <dgm:cxn modelId="{35B1B48E-74A9-4708-8849-A67053057BB9}" type="presParOf" srcId="{BD36BA28-15FB-4C4F-8A36-14ACE86F0825}" destId="{73DE1E31-A6E2-4D40-A106-7F5F899B8706}" srcOrd="2" destOrd="0" presId="urn:microsoft.com/office/officeart/2008/layout/HalfCircleOrganizationChart"/>
    <dgm:cxn modelId="{79206406-3D54-4CB9-A6B8-C4DC625BE6DD}" type="presParOf" srcId="{BD36BA28-15FB-4C4F-8A36-14ACE86F0825}" destId="{8420F763-879E-44D7-A1F7-4079AFC514C9}" srcOrd="3" destOrd="0" presId="urn:microsoft.com/office/officeart/2008/layout/HalfCircleOrganizationChart"/>
    <dgm:cxn modelId="{6093D260-A416-4224-A3CF-63F80494B919}" type="presParOf" srcId="{E30C24AA-E07C-415D-8611-CB332203A6ED}" destId="{B2BCE99F-184D-4767-86AA-E4376FD032C9}" srcOrd="1" destOrd="0" presId="urn:microsoft.com/office/officeart/2008/layout/HalfCircleOrganizationChart"/>
    <dgm:cxn modelId="{537DA788-FEFB-46B0-9288-EC7BA70969D6}" type="presParOf" srcId="{B2BCE99F-184D-4767-86AA-E4376FD032C9}" destId="{2FF3DC74-6206-4974-AC76-3FE9B3CB1D41}" srcOrd="0" destOrd="0" presId="urn:microsoft.com/office/officeart/2008/layout/HalfCircleOrganizationChart"/>
    <dgm:cxn modelId="{DF512915-EB58-4B5A-81AD-9E570F1C8F2C}" type="presParOf" srcId="{B2BCE99F-184D-4767-86AA-E4376FD032C9}" destId="{28C6ADE3-FE27-4BD2-9B18-9C83311CCD1C}" srcOrd="1" destOrd="0" presId="urn:microsoft.com/office/officeart/2008/layout/HalfCircleOrganizationChart"/>
    <dgm:cxn modelId="{1C289FE4-6E4A-47A3-9960-77149E98822D}" type="presParOf" srcId="{28C6ADE3-FE27-4BD2-9B18-9C83311CCD1C}" destId="{A2E095EB-3BA2-4AFF-B519-85E6C2AE4720}" srcOrd="0" destOrd="0" presId="urn:microsoft.com/office/officeart/2008/layout/HalfCircleOrganizationChart"/>
    <dgm:cxn modelId="{DA97133B-02C5-4782-B282-D87D6C508734}" type="presParOf" srcId="{A2E095EB-3BA2-4AFF-B519-85E6C2AE4720}" destId="{25567C18-EB16-4530-B70E-5C3D74BD837B}" srcOrd="0" destOrd="0" presId="urn:microsoft.com/office/officeart/2008/layout/HalfCircleOrganizationChart"/>
    <dgm:cxn modelId="{6D68870C-96D4-4DF4-9BD5-5AC8197ACD0F}" type="presParOf" srcId="{A2E095EB-3BA2-4AFF-B519-85E6C2AE4720}" destId="{94574A74-FEB0-4247-BC2A-CB365E997A59}" srcOrd="1" destOrd="0" presId="urn:microsoft.com/office/officeart/2008/layout/HalfCircleOrganizationChart"/>
    <dgm:cxn modelId="{0BCA0620-A850-4647-9631-0EE83BE81833}" type="presParOf" srcId="{A2E095EB-3BA2-4AFF-B519-85E6C2AE4720}" destId="{B49601FA-6307-4747-A788-C5A71CB59995}" srcOrd="2" destOrd="0" presId="urn:microsoft.com/office/officeart/2008/layout/HalfCircleOrganizationChart"/>
    <dgm:cxn modelId="{8098CCFD-35B6-4F76-9A9F-89CEF257B10C}" type="presParOf" srcId="{A2E095EB-3BA2-4AFF-B519-85E6C2AE4720}" destId="{9D78EA9D-4E54-408E-84D3-58D40BEE9AB1}" srcOrd="3" destOrd="0" presId="urn:microsoft.com/office/officeart/2008/layout/HalfCircleOrganizationChart"/>
    <dgm:cxn modelId="{FBF9C7CE-C119-45C1-B369-34551F04B5AF}" type="presParOf" srcId="{28C6ADE3-FE27-4BD2-9B18-9C83311CCD1C}" destId="{401D7A06-13AA-4ACB-BBB4-5D1139B249F4}" srcOrd="1" destOrd="0" presId="urn:microsoft.com/office/officeart/2008/layout/HalfCircleOrganizationChart"/>
    <dgm:cxn modelId="{47032EE0-B7DC-4C69-BB84-B642A93524E4}" type="presParOf" srcId="{28C6ADE3-FE27-4BD2-9B18-9C83311CCD1C}" destId="{BFE5ED63-DF6A-4FDC-AAA4-FB575E9AABC2}" srcOrd="2" destOrd="0" presId="urn:microsoft.com/office/officeart/2008/layout/HalfCircleOrganizationChart"/>
    <dgm:cxn modelId="{9418108C-3E97-4645-9784-57899CF0788B}" type="presParOf" srcId="{B2BCE99F-184D-4767-86AA-E4376FD032C9}" destId="{1430CACB-6702-431F-B71B-1FBC9A1EA0EC}" srcOrd="2" destOrd="0" presId="urn:microsoft.com/office/officeart/2008/layout/HalfCircleOrganizationChart"/>
    <dgm:cxn modelId="{52D1BDB1-D257-48A5-AD13-8F3893B0005B}" type="presParOf" srcId="{B2BCE99F-184D-4767-86AA-E4376FD032C9}" destId="{5384F37E-A7A3-403D-9694-80772F5FBF19}" srcOrd="3" destOrd="0" presId="urn:microsoft.com/office/officeart/2008/layout/HalfCircleOrganizationChart"/>
    <dgm:cxn modelId="{964A6D9E-DD7E-4928-B390-A6A491228A02}" type="presParOf" srcId="{5384F37E-A7A3-403D-9694-80772F5FBF19}" destId="{6E935033-5367-4F8B-B25E-9D8E0FBD9CA5}" srcOrd="0" destOrd="0" presId="urn:microsoft.com/office/officeart/2008/layout/HalfCircleOrganizationChart"/>
    <dgm:cxn modelId="{5FF014C3-A20A-4DBA-A482-542352324425}" type="presParOf" srcId="{6E935033-5367-4F8B-B25E-9D8E0FBD9CA5}" destId="{5D83B60E-255D-4456-B56B-34ADB58AC463}" srcOrd="0" destOrd="0" presId="urn:microsoft.com/office/officeart/2008/layout/HalfCircleOrganizationChart"/>
    <dgm:cxn modelId="{8E6D5BCF-55AA-44CD-ADB0-30B2572A6DC1}" type="presParOf" srcId="{6E935033-5367-4F8B-B25E-9D8E0FBD9CA5}" destId="{7B8DAD4A-008A-4EE3-8E01-8D116964ED91}" srcOrd="1" destOrd="0" presId="urn:microsoft.com/office/officeart/2008/layout/HalfCircleOrganizationChart"/>
    <dgm:cxn modelId="{3EEDE590-63BD-4E27-AB3C-2B90866A19EF}" type="presParOf" srcId="{6E935033-5367-4F8B-B25E-9D8E0FBD9CA5}" destId="{01FD802D-F4FD-4449-AA8A-2D626430620F}" srcOrd="2" destOrd="0" presId="urn:microsoft.com/office/officeart/2008/layout/HalfCircleOrganizationChart"/>
    <dgm:cxn modelId="{C143DEAB-3864-491E-92D2-C7675996EB81}" type="presParOf" srcId="{6E935033-5367-4F8B-B25E-9D8E0FBD9CA5}" destId="{4CE45EB8-017A-4B39-9DDB-E7890871DF8D}" srcOrd="3" destOrd="0" presId="urn:microsoft.com/office/officeart/2008/layout/HalfCircleOrganizationChart"/>
    <dgm:cxn modelId="{DAFFCDAF-8483-43CE-8E71-F20AFAEEDD44}" type="presParOf" srcId="{5384F37E-A7A3-403D-9694-80772F5FBF19}" destId="{B00804A8-5E6D-480B-8474-96187018DF9F}" srcOrd="1" destOrd="0" presId="urn:microsoft.com/office/officeart/2008/layout/HalfCircleOrganizationChart"/>
    <dgm:cxn modelId="{F1B3BB83-29D2-49DF-9603-DD79DC91EDFE}" type="presParOf" srcId="{5384F37E-A7A3-403D-9694-80772F5FBF19}" destId="{563ADDAF-A36E-43F5-8654-7DAF8C9FFA9F}" srcOrd="2" destOrd="0" presId="urn:microsoft.com/office/officeart/2008/layout/HalfCircleOrganizationChart"/>
    <dgm:cxn modelId="{F389AB79-8DEB-4B5E-AF13-A5C38CA57DA2}" type="presParOf" srcId="{E30C24AA-E07C-415D-8611-CB332203A6ED}" destId="{87CB3134-7B8E-4324-9A73-5C1B73A8C45F}" srcOrd="2" destOrd="0" presId="urn:microsoft.com/office/officeart/2008/layout/HalfCircleOrganizationChart"/>
    <dgm:cxn modelId="{C126C04E-5B77-406B-AECD-7806EC6A1872}" type="presParOf" srcId="{8B6A28F2-BF09-4417-92FB-A25E54EB5D03}" destId="{2ADA3E0C-712B-48C7-B846-257E85DAAD9C}" srcOrd="2" destOrd="0" presId="urn:microsoft.com/office/officeart/2008/layout/HalfCircleOrganizationChart"/>
    <dgm:cxn modelId="{9D14CAF9-553F-433B-B0F6-147EB15655CC}" type="presParOf" srcId="{8B6A28F2-BF09-4417-92FB-A25E54EB5D03}" destId="{E983E017-3122-417C-A8C8-18B714144E81}" srcOrd="3" destOrd="0" presId="urn:microsoft.com/office/officeart/2008/layout/HalfCircleOrganizationChart"/>
    <dgm:cxn modelId="{A1BF0BF9-C5A3-4396-8825-7491007759BA}" type="presParOf" srcId="{E983E017-3122-417C-A8C8-18B714144E81}" destId="{9BDDB53A-F29E-4180-9DFC-4A6EAD926ADA}" srcOrd="0" destOrd="0" presId="urn:microsoft.com/office/officeart/2008/layout/HalfCircleOrganizationChart"/>
    <dgm:cxn modelId="{C3CC43B2-027B-4C27-B643-A11C6FC17536}" type="presParOf" srcId="{9BDDB53A-F29E-4180-9DFC-4A6EAD926ADA}" destId="{AC62DC00-C6D2-4333-9906-33A032E657C7}" srcOrd="0" destOrd="0" presId="urn:microsoft.com/office/officeart/2008/layout/HalfCircleOrganizationChart"/>
    <dgm:cxn modelId="{1A8E57F5-90B1-47B0-8ABA-B9D8AE4A6D6A}" type="presParOf" srcId="{9BDDB53A-F29E-4180-9DFC-4A6EAD926ADA}" destId="{C3E5D837-AED5-421F-A427-FA7A4F7DC584}" srcOrd="1" destOrd="0" presId="urn:microsoft.com/office/officeart/2008/layout/HalfCircleOrganizationChart"/>
    <dgm:cxn modelId="{7A1F350C-2B00-4A8E-8212-87D303F603C1}" type="presParOf" srcId="{9BDDB53A-F29E-4180-9DFC-4A6EAD926ADA}" destId="{1C0C4610-4DED-4D25-A69A-1B0B6640A709}" srcOrd="2" destOrd="0" presId="urn:microsoft.com/office/officeart/2008/layout/HalfCircleOrganizationChart"/>
    <dgm:cxn modelId="{BA628A7F-F1F3-4632-BAA8-79F6EC93E8CB}" type="presParOf" srcId="{9BDDB53A-F29E-4180-9DFC-4A6EAD926ADA}" destId="{F75BAA87-0A5E-4D96-A084-3BD890EF9AB9}" srcOrd="3" destOrd="0" presId="urn:microsoft.com/office/officeart/2008/layout/HalfCircleOrganizationChart"/>
    <dgm:cxn modelId="{BE50AE0F-74D8-42E7-AECA-0F5445126E58}" type="presParOf" srcId="{E983E017-3122-417C-A8C8-18B714144E81}" destId="{17B8B5B6-D6EA-4395-B733-C79EC917ECF4}" srcOrd="1" destOrd="0" presId="urn:microsoft.com/office/officeart/2008/layout/HalfCircleOrganizationChart"/>
    <dgm:cxn modelId="{C9CBB2C6-492F-40DE-8AFF-FD5685FE2605}" type="presParOf" srcId="{17B8B5B6-D6EA-4395-B733-C79EC917ECF4}" destId="{44A60D3E-A482-4CAB-9009-3D0C55BFC5D4}" srcOrd="0" destOrd="0" presId="urn:microsoft.com/office/officeart/2008/layout/HalfCircleOrganizationChart"/>
    <dgm:cxn modelId="{716FC92E-C7B5-424E-B242-764F5C4F15DA}" type="presParOf" srcId="{17B8B5B6-D6EA-4395-B733-C79EC917ECF4}" destId="{A1B0DE9A-0900-4725-95DE-361788FA010C}" srcOrd="1" destOrd="0" presId="urn:microsoft.com/office/officeart/2008/layout/HalfCircleOrganizationChart"/>
    <dgm:cxn modelId="{9F3C72C8-926E-4E48-B5EB-25E01D2E162F}" type="presParOf" srcId="{A1B0DE9A-0900-4725-95DE-361788FA010C}" destId="{094F799B-B895-415F-9D9E-B9E7D433DB45}" srcOrd="0" destOrd="0" presId="urn:microsoft.com/office/officeart/2008/layout/HalfCircleOrganizationChart"/>
    <dgm:cxn modelId="{4D98082B-8366-4511-A10E-5640ED5C9129}" type="presParOf" srcId="{094F799B-B895-415F-9D9E-B9E7D433DB45}" destId="{E28084DB-4241-4F18-9886-50AF07A92F4C}" srcOrd="0" destOrd="0" presId="urn:microsoft.com/office/officeart/2008/layout/HalfCircleOrganizationChart"/>
    <dgm:cxn modelId="{6AE2596B-CE08-44F4-8CCE-E19C32CD559F}" type="presParOf" srcId="{094F799B-B895-415F-9D9E-B9E7D433DB45}" destId="{25DD6A87-A0B7-4045-B911-5D2911253E6F}" srcOrd="1" destOrd="0" presId="urn:microsoft.com/office/officeart/2008/layout/HalfCircleOrganizationChart"/>
    <dgm:cxn modelId="{E3633DFC-5C8E-4A61-921C-371E54E68F95}" type="presParOf" srcId="{094F799B-B895-415F-9D9E-B9E7D433DB45}" destId="{450C29CD-9C5E-47DC-96D5-E06592660046}" srcOrd="2" destOrd="0" presId="urn:microsoft.com/office/officeart/2008/layout/HalfCircleOrganizationChart"/>
    <dgm:cxn modelId="{3A09026B-5605-40DB-95B7-FA82E3DC3BE4}" type="presParOf" srcId="{094F799B-B895-415F-9D9E-B9E7D433DB45}" destId="{13DBDD71-CFE2-4963-85A7-A08267AFC791}" srcOrd="3" destOrd="0" presId="urn:microsoft.com/office/officeart/2008/layout/HalfCircleOrganizationChart"/>
    <dgm:cxn modelId="{FCA4FF88-3AC2-4310-8C74-9D5464C85C84}" type="presParOf" srcId="{A1B0DE9A-0900-4725-95DE-361788FA010C}" destId="{B039302F-0DB1-4C6C-901C-CD1E3C399488}" srcOrd="1" destOrd="0" presId="urn:microsoft.com/office/officeart/2008/layout/HalfCircleOrganizationChart"/>
    <dgm:cxn modelId="{C5F63F10-2E05-42F4-A470-6814A0DC5DDE}" type="presParOf" srcId="{A1B0DE9A-0900-4725-95DE-361788FA010C}" destId="{96E726EE-EA98-444F-8109-FFBE368CB262}" srcOrd="2" destOrd="0" presId="urn:microsoft.com/office/officeart/2008/layout/HalfCircleOrganizationChart"/>
    <dgm:cxn modelId="{313F4FB7-8C49-481E-8318-C6BB7CEC0BDB}" type="presParOf" srcId="{17B8B5B6-D6EA-4395-B733-C79EC917ECF4}" destId="{9EF51951-4FDF-4BE0-9696-96A083B4ED8E}" srcOrd="2" destOrd="0" presId="urn:microsoft.com/office/officeart/2008/layout/HalfCircleOrganizationChart"/>
    <dgm:cxn modelId="{A198143E-B841-4792-90F1-59AD1747FA4D}" type="presParOf" srcId="{17B8B5B6-D6EA-4395-B733-C79EC917ECF4}" destId="{C57ED711-CE5E-4E41-A4D5-588A029E0C06}" srcOrd="3" destOrd="0" presId="urn:microsoft.com/office/officeart/2008/layout/HalfCircleOrganizationChart"/>
    <dgm:cxn modelId="{7351EBD7-8822-4784-A068-2505D673E6F5}" type="presParOf" srcId="{C57ED711-CE5E-4E41-A4D5-588A029E0C06}" destId="{FF0E5BA9-943F-4309-88FF-74B7181A1F2E}" srcOrd="0" destOrd="0" presId="urn:microsoft.com/office/officeart/2008/layout/HalfCircleOrganizationChart"/>
    <dgm:cxn modelId="{F99374A6-4EA9-424C-9E32-AF4D77C73BB3}" type="presParOf" srcId="{FF0E5BA9-943F-4309-88FF-74B7181A1F2E}" destId="{EA1EAA4B-6063-4A4B-9735-545F74992337}" srcOrd="0" destOrd="0" presId="urn:microsoft.com/office/officeart/2008/layout/HalfCircleOrganizationChart"/>
    <dgm:cxn modelId="{8A20E633-7150-4177-8C24-2FD73833280D}" type="presParOf" srcId="{FF0E5BA9-943F-4309-88FF-74B7181A1F2E}" destId="{E946C0CC-0C0D-49AF-9CAC-F2DF0A9EDC9E}" srcOrd="1" destOrd="0" presId="urn:microsoft.com/office/officeart/2008/layout/HalfCircleOrganizationChart"/>
    <dgm:cxn modelId="{07AA1918-B45F-4E91-8CF6-481CC2EE2323}" type="presParOf" srcId="{FF0E5BA9-943F-4309-88FF-74B7181A1F2E}" destId="{8B87907B-2AF2-4FF5-9F0C-C08C5FFDC278}" srcOrd="2" destOrd="0" presId="urn:microsoft.com/office/officeart/2008/layout/HalfCircleOrganizationChart"/>
    <dgm:cxn modelId="{97C2C9D1-0185-42AF-AF72-6010B5B838AA}" type="presParOf" srcId="{FF0E5BA9-943F-4309-88FF-74B7181A1F2E}" destId="{064608FE-B052-4369-BD74-FBE33AF7E288}" srcOrd="3" destOrd="0" presId="urn:microsoft.com/office/officeart/2008/layout/HalfCircleOrganizationChart"/>
    <dgm:cxn modelId="{597C8F9A-8FC4-4E8D-B07D-DCCC65424917}" type="presParOf" srcId="{C57ED711-CE5E-4E41-A4D5-588A029E0C06}" destId="{FB13C230-5722-483E-BCA0-FD22D9049D9E}" srcOrd="1" destOrd="0" presId="urn:microsoft.com/office/officeart/2008/layout/HalfCircleOrganizationChart"/>
    <dgm:cxn modelId="{0144C2EF-58E5-4E15-A37A-4CE211DB3860}" type="presParOf" srcId="{C57ED711-CE5E-4E41-A4D5-588A029E0C06}" destId="{D0C7D762-129C-40E2-A7D0-564DE4D87077}" srcOrd="2" destOrd="0" presId="urn:microsoft.com/office/officeart/2008/layout/HalfCircleOrganizationChart"/>
    <dgm:cxn modelId="{08560635-5A98-43F8-8CDA-7C830EC5A2E6}" type="presParOf" srcId="{E983E017-3122-417C-A8C8-18B714144E81}" destId="{286118FF-F32A-4C6F-AAAF-2DF29750754A}" srcOrd="2" destOrd="0" presId="urn:microsoft.com/office/officeart/2008/layout/HalfCircleOrganizationChart"/>
    <dgm:cxn modelId="{1A4A9EC9-ECB7-40C5-B90B-20DD9E87AA1D}" type="presParOf" srcId="{71CF476A-8CF1-48B5-BA39-747FF62DEDC8}" destId="{185EB96D-44C7-472A-862A-5D0DF95BB319}" srcOrd="2" destOrd="0" presId="urn:microsoft.com/office/officeart/2008/layout/HalfCircleOrganizationChart"/>
    <dgm:cxn modelId="{B498E6BA-8E5F-42BC-A728-8FB99111BBC4}" type="presParOf" srcId="{5D83A232-EBC1-4A85-92E0-C66B676E8836}" destId="{0884A5F7-6FB9-444E-966A-345B41BBB221}" srcOrd="1" destOrd="0" presId="urn:microsoft.com/office/officeart/2008/layout/HalfCircleOrganizationChart"/>
    <dgm:cxn modelId="{D379DD46-8EAA-4750-8576-2D35E12ABBAC}" type="presParOf" srcId="{0884A5F7-6FB9-444E-966A-345B41BBB221}" destId="{4564F443-7996-4669-8A65-940517856A55}" srcOrd="0" destOrd="0" presId="urn:microsoft.com/office/officeart/2008/layout/HalfCircleOrganizationChart"/>
    <dgm:cxn modelId="{09A5DF0D-640E-403E-B276-FE6CA312AA64}" type="presParOf" srcId="{4564F443-7996-4669-8A65-940517856A55}" destId="{86AF9B49-21F5-4671-8D71-66AC665BC8E1}" srcOrd="0" destOrd="0" presId="urn:microsoft.com/office/officeart/2008/layout/HalfCircleOrganizationChart"/>
    <dgm:cxn modelId="{F2A124FF-90C7-4BF2-AA87-BA3D7ED95C66}" type="presParOf" srcId="{4564F443-7996-4669-8A65-940517856A55}" destId="{BB92FDB0-0225-42B6-BE8D-F8C101DA622A}" srcOrd="1" destOrd="0" presId="urn:microsoft.com/office/officeart/2008/layout/HalfCircleOrganizationChart"/>
    <dgm:cxn modelId="{F1F75879-58AB-41FB-869C-570C3BA62762}" type="presParOf" srcId="{4564F443-7996-4669-8A65-940517856A55}" destId="{DF4D1DAE-02C6-4A24-9061-282571CDC2AA}" srcOrd="2" destOrd="0" presId="urn:microsoft.com/office/officeart/2008/layout/HalfCircleOrganizationChart"/>
    <dgm:cxn modelId="{CC468E13-0E28-4616-8267-A41133AFC0AC}" type="presParOf" srcId="{4564F443-7996-4669-8A65-940517856A55}" destId="{3EB93032-A57B-448B-A77E-661792D49166}" srcOrd="3" destOrd="0" presId="urn:microsoft.com/office/officeart/2008/layout/HalfCircleOrganizationChart"/>
    <dgm:cxn modelId="{BA40BFF1-7C8E-4456-9274-1E50833CBACF}" type="presParOf" srcId="{0884A5F7-6FB9-444E-966A-345B41BBB221}" destId="{A5C71C5D-E068-4A2B-9BF3-E6BB31854B66}" srcOrd="1" destOrd="0" presId="urn:microsoft.com/office/officeart/2008/layout/HalfCircleOrganizationChart"/>
    <dgm:cxn modelId="{CC0C437B-6C61-46C4-8626-5341638903BA}" type="presParOf" srcId="{A5C71C5D-E068-4A2B-9BF3-E6BB31854B66}" destId="{77E3CF4E-EF2F-421A-87E1-FF816582306F}" srcOrd="0" destOrd="0" presId="urn:microsoft.com/office/officeart/2008/layout/HalfCircleOrganizationChart"/>
    <dgm:cxn modelId="{191E02B0-6339-4B8E-A29A-B7A7384CAB56}" type="presParOf" srcId="{A5C71C5D-E068-4A2B-9BF3-E6BB31854B66}" destId="{1C711858-A89D-48FF-A6D2-81EDF99207DA}" srcOrd="1" destOrd="0" presId="urn:microsoft.com/office/officeart/2008/layout/HalfCircleOrganizationChart"/>
    <dgm:cxn modelId="{BECB56FC-89D1-4175-A6E7-8CE878C2A0A4}" type="presParOf" srcId="{1C711858-A89D-48FF-A6D2-81EDF99207DA}" destId="{DFB75D5C-C69E-47D2-A816-C4B67E3B66CB}" srcOrd="0" destOrd="0" presId="urn:microsoft.com/office/officeart/2008/layout/HalfCircleOrganizationChart"/>
    <dgm:cxn modelId="{87FD9B99-88D0-43A3-AF2D-FFDEFAD8FC5F}" type="presParOf" srcId="{DFB75D5C-C69E-47D2-A816-C4B67E3B66CB}" destId="{7D3979AE-6200-47DC-B69C-A1621ED56325}" srcOrd="0" destOrd="0" presId="urn:microsoft.com/office/officeart/2008/layout/HalfCircleOrganizationChart"/>
    <dgm:cxn modelId="{5D3615CE-4FA1-49B2-9F87-94AE0F01029B}" type="presParOf" srcId="{DFB75D5C-C69E-47D2-A816-C4B67E3B66CB}" destId="{10FA3B33-1513-40B1-8249-BD216ED7AEE6}" srcOrd="1" destOrd="0" presId="urn:microsoft.com/office/officeart/2008/layout/HalfCircleOrganizationChart"/>
    <dgm:cxn modelId="{4C5AFCFB-A938-4715-9EF6-80B4EE2229EF}" type="presParOf" srcId="{DFB75D5C-C69E-47D2-A816-C4B67E3B66CB}" destId="{0B623C42-3930-4621-9796-B91A429E23DF}" srcOrd="2" destOrd="0" presId="urn:microsoft.com/office/officeart/2008/layout/HalfCircleOrganizationChart"/>
    <dgm:cxn modelId="{71A5E523-28D7-480F-ACC0-66BF1C5A9589}" type="presParOf" srcId="{DFB75D5C-C69E-47D2-A816-C4B67E3B66CB}" destId="{F03B77CA-5D4D-4EEF-9494-131078D1A5C6}" srcOrd="3" destOrd="0" presId="urn:microsoft.com/office/officeart/2008/layout/HalfCircleOrganizationChart"/>
    <dgm:cxn modelId="{08615137-5599-48B9-8E38-78E77F2DD7C3}" type="presParOf" srcId="{1C711858-A89D-48FF-A6D2-81EDF99207DA}" destId="{AFE05585-043D-4527-BCE5-2F61BC86E466}" srcOrd="1" destOrd="0" presId="urn:microsoft.com/office/officeart/2008/layout/HalfCircleOrganizationChart"/>
    <dgm:cxn modelId="{87DB01E5-DF5A-448B-9E6D-A3DEB40DE513}" type="presParOf" srcId="{AFE05585-043D-4527-BCE5-2F61BC86E466}" destId="{5A0796BC-913B-42CC-8861-E6967733E051}" srcOrd="0" destOrd="0" presId="urn:microsoft.com/office/officeart/2008/layout/HalfCircleOrganizationChart"/>
    <dgm:cxn modelId="{CB979DCC-4FF6-4157-BC07-89242E16949B}" type="presParOf" srcId="{AFE05585-043D-4527-BCE5-2F61BC86E466}" destId="{82AD0A30-0DCF-4EFD-88CF-C118B30CA080}" srcOrd="1" destOrd="0" presId="urn:microsoft.com/office/officeart/2008/layout/HalfCircleOrganizationChart"/>
    <dgm:cxn modelId="{4802CE40-A740-4D1C-B5D1-9D8F62AEAC8F}" type="presParOf" srcId="{82AD0A30-0DCF-4EFD-88CF-C118B30CA080}" destId="{07F299B6-4411-421F-8B3E-441A9D8C7AD1}" srcOrd="0" destOrd="0" presId="urn:microsoft.com/office/officeart/2008/layout/HalfCircleOrganizationChart"/>
    <dgm:cxn modelId="{07496648-9CFD-449A-94F1-A0E4C7C147C7}" type="presParOf" srcId="{07F299B6-4411-421F-8B3E-441A9D8C7AD1}" destId="{CF701FF7-196A-47EB-866B-529439FB8F04}" srcOrd="0" destOrd="0" presId="urn:microsoft.com/office/officeart/2008/layout/HalfCircleOrganizationChart"/>
    <dgm:cxn modelId="{928E9507-C4C0-4EAA-97AD-17589CC62440}" type="presParOf" srcId="{07F299B6-4411-421F-8B3E-441A9D8C7AD1}" destId="{B4C7FB89-81C4-4B18-9526-BA5461DA0E07}" srcOrd="1" destOrd="0" presId="urn:microsoft.com/office/officeart/2008/layout/HalfCircleOrganizationChart"/>
    <dgm:cxn modelId="{BB1F5548-10C4-42CE-8A87-E010E09AEC7C}" type="presParOf" srcId="{07F299B6-4411-421F-8B3E-441A9D8C7AD1}" destId="{C8A3122F-0203-4621-8A7A-0DCD26B5EB8F}" srcOrd="2" destOrd="0" presId="urn:microsoft.com/office/officeart/2008/layout/HalfCircleOrganizationChart"/>
    <dgm:cxn modelId="{6E643DBA-C8F3-468B-AE9F-60BDF06DEE6B}" type="presParOf" srcId="{07F299B6-4411-421F-8B3E-441A9D8C7AD1}" destId="{AFC8761D-5CFE-4F3A-A81D-EE1E4A8EA37E}" srcOrd="3" destOrd="0" presId="urn:microsoft.com/office/officeart/2008/layout/HalfCircleOrganizationChart"/>
    <dgm:cxn modelId="{8D49AFAE-8F76-40B9-A0B6-BEFD56EC6428}" type="presParOf" srcId="{82AD0A30-0DCF-4EFD-88CF-C118B30CA080}" destId="{ED2CD06F-D747-4C27-82B4-93B3D0427995}" srcOrd="1" destOrd="0" presId="urn:microsoft.com/office/officeart/2008/layout/HalfCircleOrganizationChart"/>
    <dgm:cxn modelId="{A1448CDA-273B-421D-9783-B00A67E50D93}" type="presParOf" srcId="{82AD0A30-0DCF-4EFD-88CF-C118B30CA080}" destId="{882508A4-89AB-40CF-B109-649FDCCF8392}" srcOrd="2" destOrd="0" presId="urn:microsoft.com/office/officeart/2008/layout/HalfCircleOrganizationChart"/>
    <dgm:cxn modelId="{24FD1EF4-FE5B-4F72-A49A-FA3117F62E5B}" type="presParOf" srcId="{AFE05585-043D-4527-BCE5-2F61BC86E466}" destId="{ED871BE7-A6DE-4CB7-956C-D79807ACC335}" srcOrd="2" destOrd="0" presId="urn:microsoft.com/office/officeart/2008/layout/HalfCircleOrganizationChart"/>
    <dgm:cxn modelId="{CC4E443B-52B6-45F6-90FB-6D00046A1981}" type="presParOf" srcId="{AFE05585-043D-4527-BCE5-2F61BC86E466}" destId="{D928BD5C-58CD-4967-BF70-5B61D181ABF8}" srcOrd="3" destOrd="0" presId="urn:microsoft.com/office/officeart/2008/layout/HalfCircleOrganizationChart"/>
    <dgm:cxn modelId="{63D95D8E-91A0-4C22-B6C4-0C3F3C66B3EE}" type="presParOf" srcId="{D928BD5C-58CD-4967-BF70-5B61D181ABF8}" destId="{ECC917A6-82FD-4F30-B819-8BEA9F8A27EA}" srcOrd="0" destOrd="0" presId="urn:microsoft.com/office/officeart/2008/layout/HalfCircleOrganizationChart"/>
    <dgm:cxn modelId="{FAB92DFC-0F21-42DF-A45E-F6EF882DAE79}" type="presParOf" srcId="{ECC917A6-82FD-4F30-B819-8BEA9F8A27EA}" destId="{9BD1885C-D001-4F0A-BB5C-D038A711A6CB}" srcOrd="0" destOrd="0" presId="urn:microsoft.com/office/officeart/2008/layout/HalfCircleOrganizationChart"/>
    <dgm:cxn modelId="{BE2CB1CE-EB19-4335-9C68-B1CFC3CFC0AC}" type="presParOf" srcId="{ECC917A6-82FD-4F30-B819-8BEA9F8A27EA}" destId="{F31ED6BA-D7F4-414D-8A9E-11C2539BD713}" srcOrd="1" destOrd="0" presId="urn:microsoft.com/office/officeart/2008/layout/HalfCircleOrganizationChart"/>
    <dgm:cxn modelId="{895EFBC2-2179-4546-B398-78E9A4E99C24}" type="presParOf" srcId="{ECC917A6-82FD-4F30-B819-8BEA9F8A27EA}" destId="{8AEDA642-FEDF-459B-B2AE-D3DB89D1ACA9}" srcOrd="2" destOrd="0" presId="urn:microsoft.com/office/officeart/2008/layout/HalfCircleOrganizationChart"/>
    <dgm:cxn modelId="{32EFEC6E-AFBC-40D8-9965-2629BDF43FF9}" type="presParOf" srcId="{ECC917A6-82FD-4F30-B819-8BEA9F8A27EA}" destId="{2E04D17B-0939-4C43-BA34-E93A8636D629}" srcOrd="3" destOrd="0" presId="urn:microsoft.com/office/officeart/2008/layout/HalfCircleOrganizationChart"/>
    <dgm:cxn modelId="{6BDFC0E4-2A44-4E25-AEAE-22A73C1BE180}" type="presParOf" srcId="{D928BD5C-58CD-4967-BF70-5B61D181ABF8}" destId="{EE5A2418-5EE3-4A7E-9E2E-431F326498FB}" srcOrd="1" destOrd="0" presId="urn:microsoft.com/office/officeart/2008/layout/HalfCircleOrganizationChart"/>
    <dgm:cxn modelId="{2AE273AD-3F6E-4B15-80A9-0C4973DC7370}" type="presParOf" srcId="{D928BD5C-58CD-4967-BF70-5B61D181ABF8}" destId="{881DECE5-E4FC-4D2F-9250-C64A77038AF0}" srcOrd="2" destOrd="0" presId="urn:microsoft.com/office/officeart/2008/layout/HalfCircleOrganizationChart"/>
    <dgm:cxn modelId="{68D57EF3-20A1-4595-B496-E1B0B2E5E779}" type="presParOf" srcId="{1C711858-A89D-48FF-A6D2-81EDF99207DA}" destId="{B57CE010-EAAC-447F-B1A0-3C5BD0B3AC0A}" srcOrd="2" destOrd="0" presId="urn:microsoft.com/office/officeart/2008/layout/HalfCircleOrganizationChart"/>
    <dgm:cxn modelId="{A32413C1-11EB-4B75-A7A0-9C0EB0D227A9}" type="presParOf" srcId="{A5C71C5D-E068-4A2B-9BF3-E6BB31854B66}" destId="{C21B6576-D430-4185-82F5-FF0E38A70652}" srcOrd="2" destOrd="0" presId="urn:microsoft.com/office/officeart/2008/layout/HalfCircleOrganizationChart"/>
    <dgm:cxn modelId="{4585C3E6-7031-47F2-BD1A-786CFC0763BD}" type="presParOf" srcId="{A5C71C5D-E068-4A2B-9BF3-E6BB31854B66}" destId="{DB75E23C-60BF-4F9A-BFC1-BD2E0BB4CF81}" srcOrd="3" destOrd="0" presId="urn:microsoft.com/office/officeart/2008/layout/HalfCircleOrganizationChart"/>
    <dgm:cxn modelId="{CFBF354E-9FB3-4BF0-8786-47A91C4271A6}" type="presParOf" srcId="{DB75E23C-60BF-4F9A-BFC1-BD2E0BB4CF81}" destId="{6068B302-5A51-4BF3-B7C1-AEF19E43D726}" srcOrd="0" destOrd="0" presId="urn:microsoft.com/office/officeart/2008/layout/HalfCircleOrganizationChart"/>
    <dgm:cxn modelId="{B5A6C8B6-56C7-4AE4-A6CF-1D27B466411F}" type="presParOf" srcId="{6068B302-5A51-4BF3-B7C1-AEF19E43D726}" destId="{3D3C0963-0BEC-4F14-B57F-A763D1CCE200}" srcOrd="0" destOrd="0" presId="urn:microsoft.com/office/officeart/2008/layout/HalfCircleOrganizationChart"/>
    <dgm:cxn modelId="{D85D008F-87BB-47A5-9B98-BFA05F77A55B}" type="presParOf" srcId="{6068B302-5A51-4BF3-B7C1-AEF19E43D726}" destId="{991456A5-08E5-4464-81F5-E6DC80ED5F82}" srcOrd="1" destOrd="0" presId="urn:microsoft.com/office/officeart/2008/layout/HalfCircleOrganizationChart"/>
    <dgm:cxn modelId="{F4AF47E8-88B6-416D-A960-A894777E14F6}" type="presParOf" srcId="{6068B302-5A51-4BF3-B7C1-AEF19E43D726}" destId="{35B707DA-183D-4661-A43A-9CB5A8C111D9}" srcOrd="2" destOrd="0" presId="urn:microsoft.com/office/officeart/2008/layout/HalfCircleOrganizationChart"/>
    <dgm:cxn modelId="{62177173-B460-4C42-90F2-F13B1B23F8D4}" type="presParOf" srcId="{6068B302-5A51-4BF3-B7C1-AEF19E43D726}" destId="{95145D42-510E-41B9-A075-74CD6615FE7B}" srcOrd="3" destOrd="0" presId="urn:microsoft.com/office/officeart/2008/layout/HalfCircleOrganizationChart"/>
    <dgm:cxn modelId="{F7F71A6C-C0F9-4D03-BA2C-829D9F177BCB}" type="presParOf" srcId="{DB75E23C-60BF-4F9A-BFC1-BD2E0BB4CF81}" destId="{CC2C3B58-2D1E-4732-8D9A-1E5CE881A108}" srcOrd="1" destOrd="0" presId="urn:microsoft.com/office/officeart/2008/layout/HalfCircleOrganizationChart"/>
    <dgm:cxn modelId="{D8C94D5F-884E-43A8-AF52-A2DF465E21FA}" type="presParOf" srcId="{CC2C3B58-2D1E-4732-8D9A-1E5CE881A108}" destId="{0237626A-2F08-4E3D-84EF-9AAC69207C1E}" srcOrd="0" destOrd="0" presId="urn:microsoft.com/office/officeart/2008/layout/HalfCircleOrganizationChart"/>
    <dgm:cxn modelId="{81B9B868-005F-4222-A52F-10A46B5D75E9}" type="presParOf" srcId="{CC2C3B58-2D1E-4732-8D9A-1E5CE881A108}" destId="{A802D735-F374-48BE-AC5C-667BA5633B87}" srcOrd="1" destOrd="0" presId="urn:microsoft.com/office/officeart/2008/layout/HalfCircleOrganizationChart"/>
    <dgm:cxn modelId="{D286CD2E-4AE4-4593-BB5D-ADD1B9CA3BB2}" type="presParOf" srcId="{A802D735-F374-48BE-AC5C-667BA5633B87}" destId="{703EF304-25B3-4D55-B2BF-B22F5406681C}" srcOrd="0" destOrd="0" presId="urn:microsoft.com/office/officeart/2008/layout/HalfCircleOrganizationChart"/>
    <dgm:cxn modelId="{3E402F00-D2EC-443A-9C4C-3AEC30D60C38}" type="presParOf" srcId="{703EF304-25B3-4D55-B2BF-B22F5406681C}" destId="{CD5662E1-A08A-4775-8B8F-AE9447E11D6D}" srcOrd="0" destOrd="0" presId="urn:microsoft.com/office/officeart/2008/layout/HalfCircleOrganizationChart"/>
    <dgm:cxn modelId="{DDFCE4CA-1375-416B-B089-8B530859E242}" type="presParOf" srcId="{703EF304-25B3-4D55-B2BF-B22F5406681C}" destId="{3E88DD87-3396-4ADC-9C1A-983A01146236}" srcOrd="1" destOrd="0" presId="urn:microsoft.com/office/officeart/2008/layout/HalfCircleOrganizationChart"/>
    <dgm:cxn modelId="{E325038E-0943-4BB9-941F-1E7613D7C229}" type="presParOf" srcId="{703EF304-25B3-4D55-B2BF-B22F5406681C}" destId="{B7079961-5DA5-4CC9-A069-BAE45B76C86A}" srcOrd="2" destOrd="0" presId="urn:microsoft.com/office/officeart/2008/layout/HalfCircleOrganizationChart"/>
    <dgm:cxn modelId="{D9344054-4EEB-4634-98E7-DFBF197EF406}" type="presParOf" srcId="{703EF304-25B3-4D55-B2BF-B22F5406681C}" destId="{AC957123-8576-462C-824C-2EE77380156A}" srcOrd="3" destOrd="0" presId="urn:microsoft.com/office/officeart/2008/layout/HalfCircleOrganizationChart"/>
    <dgm:cxn modelId="{2D3B07A2-EDA4-4D41-853C-0A5AFC7E5EB9}" type="presParOf" srcId="{A802D735-F374-48BE-AC5C-667BA5633B87}" destId="{E32851F9-CDF6-4863-A0B1-33F66B487D41}" srcOrd="1" destOrd="0" presId="urn:microsoft.com/office/officeart/2008/layout/HalfCircleOrganizationChart"/>
    <dgm:cxn modelId="{7745D894-42CD-415C-9B66-FC2EFEAD1DDE}" type="presParOf" srcId="{A802D735-F374-48BE-AC5C-667BA5633B87}" destId="{87E1397B-EF16-4D92-9426-EF21677B39C7}" srcOrd="2" destOrd="0" presId="urn:microsoft.com/office/officeart/2008/layout/HalfCircleOrganizationChart"/>
    <dgm:cxn modelId="{F1416E83-0D34-4E08-8AA3-C35AF5756CBF}" type="presParOf" srcId="{CC2C3B58-2D1E-4732-8D9A-1E5CE881A108}" destId="{DF84CD62-678A-4581-A643-21864082A255}" srcOrd="2" destOrd="0" presId="urn:microsoft.com/office/officeart/2008/layout/HalfCircleOrganizationChart"/>
    <dgm:cxn modelId="{CFDE7607-21F9-481A-8E14-6144082D9528}" type="presParOf" srcId="{CC2C3B58-2D1E-4732-8D9A-1E5CE881A108}" destId="{8AD7D558-8AC3-4B3D-95C8-DB307CDD5D8D}" srcOrd="3" destOrd="0" presId="urn:microsoft.com/office/officeart/2008/layout/HalfCircleOrganizationChart"/>
    <dgm:cxn modelId="{A65A5A54-1C72-40D2-93FD-DA2B15D505CF}" type="presParOf" srcId="{8AD7D558-8AC3-4B3D-95C8-DB307CDD5D8D}" destId="{C13B6102-F786-4A0A-BE74-9CD0511AEC4B}" srcOrd="0" destOrd="0" presId="urn:microsoft.com/office/officeart/2008/layout/HalfCircleOrganizationChart"/>
    <dgm:cxn modelId="{CB8C879F-83CC-465C-BBB0-E4D63CDB2B59}" type="presParOf" srcId="{C13B6102-F786-4A0A-BE74-9CD0511AEC4B}" destId="{7A8B3812-7085-4254-829C-03843ECBA4D0}" srcOrd="0" destOrd="0" presId="urn:microsoft.com/office/officeart/2008/layout/HalfCircleOrganizationChart"/>
    <dgm:cxn modelId="{4E70188D-CE09-45D7-BF51-C40A79AC65A8}" type="presParOf" srcId="{C13B6102-F786-4A0A-BE74-9CD0511AEC4B}" destId="{D73848FD-A43B-42CF-AFD7-0F3778934BD1}" srcOrd="1" destOrd="0" presId="urn:microsoft.com/office/officeart/2008/layout/HalfCircleOrganizationChart"/>
    <dgm:cxn modelId="{FB5D87E2-724A-4123-8503-93F08FB56352}" type="presParOf" srcId="{C13B6102-F786-4A0A-BE74-9CD0511AEC4B}" destId="{B1C9AD52-327C-4A0F-A302-43804B48FBC6}" srcOrd="2" destOrd="0" presId="urn:microsoft.com/office/officeart/2008/layout/HalfCircleOrganizationChart"/>
    <dgm:cxn modelId="{B4DB85EF-ADAA-418A-8F5F-F7667C044E0E}" type="presParOf" srcId="{C13B6102-F786-4A0A-BE74-9CD0511AEC4B}" destId="{08AC2894-1E47-48FD-8C8F-140B9635E745}" srcOrd="3" destOrd="0" presId="urn:microsoft.com/office/officeart/2008/layout/HalfCircleOrganizationChart"/>
    <dgm:cxn modelId="{83F38902-DC09-4770-B568-9CD937075A81}" type="presParOf" srcId="{8AD7D558-8AC3-4B3D-95C8-DB307CDD5D8D}" destId="{7AB5E92A-5CF3-4851-952A-B9CC40CED984}" srcOrd="1" destOrd="0" presId="urn:microsoft.com/office/officeart/2008/layout/HalfCircleOrganizationChart"/>
    <dgm:cxn modelId="{089B2366-34AC-4C7B-979E-9C36F2B27E6C}" type="presParOf" srcId="{8AD7D558-8AC3-4B3D-95C8-DB307CDD5D8D}" destId="{B29AE4EB-9D1C-4EB8-9911-259B89C2BA34}" srcOrd="2" destOrd="0" presId="urn:microsoft.com/office/officeart/2008/layout/HalfCircleOrganizationChart"/>
    <dgm:cxn modelId="{CFA07BA9-6980-4223-804F-3F5F37F0D291}" type="presParOf" srcId="{DB75E23C-60BF-4F9A-BFC1-BD2E0BB4CF81}" destId="{EE18899C-C448-45D9-9735-D957C20EABDB}" srcOrd="2" destOrd="0" presId="urn:microsoft.com/office/officeart/2008/layout/HalfCircleOrganizationChart"/>
    <dgm:cxn modelId="{7A1D8AA8-3514-4709-9643-3540517394D5}" type="presParOf" srcId="{0884A5F7-6FB9-444E-966A-345B41BBB221}" destId="{FF07AAD6-04E5-40C5-A304-9DA404471D1E}" srcOrd="2" destOrd="0" presId="urn:microsoft.com/office/officeart/2008/layout/HalfCircleOrganizationChart"/>
  </dgm:cxnLst>
  <dgm:bg/>
  <dgm:whole/>
  <dgm:extLst>
    <a:ext uri="http://schemas.microsoft.com/office/drawing/2008/diagram">
      <dsp:dataModelExt xmlns:dsp="http://schemas.microsoft.com/office/drawing/2008/diagram" relId="rId67"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065DD97-49E6-4157-BEE0-87D2C8BCC570}"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717273F5-C5A8-409D-B842-D86D37C48552}">
      <dgm:prSet phldrT="[Text]"/>
      <dgm:spPr/>
      <dgm:t>
        <a:bodyPr/>
        <a:lstStyle/>
        <a:p>
          <a:r>
            <a:rPr lang="en-US"/>
            <a:t>6</a:t>
          </a:r>
          <a:endParaRPr lang="id-ID"/>
        </a:p>
      </dgm:t>
    </dgm:pt>
    <dgm:pt modelId="{F82F48BB-AD7F-48A6-B24A-BE1C6AA4556A}" type="parTrans" cxnId="{BB7C0545-38A7-405F-B10D-9B58DF44374B}">
      <dgm:prSet/>
      <dgm:spPr/>
      <dgm:t>
        <a:bodyPr/>
        <a:lstStyle/>
        <a:p>
          <a:endParaRPr lang="id-ID"/>
        </a:p>
      </dgm:t>
    </dgm:pt>
    <dgm:pt modelId="{8AABBE4C-D804-4F1C-B3B4-4370EAEB9440}" type="sibTrans" cxnId="{BB7C0545-38A7-405F-B10D-9B58DF44374B}">
      <dgm:prSet/>
      <dgm:spPr/>
      <dgm:t>
        <a:bodyPr/>
        <a:lstStyle/>
        <a:p>
          <a:endParaRPr lang="id-ID"/>
        </a:p>
      </dgm:t>
    </dgm:pt>
    <dgm:pt modelId="{00D601FA-796D-4AF7-9D17-ED1E585928DB}">
      <dgm:prSet phldrT="[Text]"/>
      <dgm:spPr/>
      <dgm:t>
        <a:bodyPr/>
        <a:lstStyle/>
        <a:p>
          <a:r>
            <a:rPr lang="en-US">
              <a:solidFill>
                <a:srgbClr val="FF0000"/>
              </a:solidFill>
            </a:rPr>
            <a:t>4</a:t>
          </a:r>
          <a:endParaRPr lang="id-ID">
            <a:solidFill>
              <a:srgbClr val="FF0000"/>
            </a:solidFill>
          </a:endParaRPr>
        </a:p>
      </dgm:t>
    </dgm:pt>
    <dgm:pt modelId="{0BF0EF39-00AB-4299-915A-2FA9EB2A1CBD}" type="parTrans" cxnId="{62C210BD-531C-4B57-B9E4-4CA7AF68FCEA}">
      <dgm:prSet/>
      <dgm:spPr/>
      <dgm:t>
        <a:bodyPr/>
        <a:lstStyle/>
        <a:p>
          <a:endParaRPr lang="id-ID"/>
        </a:p>
      </dgm:t>
    </dgm:pt>
    <dgm:pt modelId="{6D1D80EA-97E0-451B-ABF5-5F432AEDB4FD}" type="sibTrans" cxnId="{62C210BD-531C-4B57-B9E4-4CA7AF68FCEA}">
      <dgm:prSet/>
      <dgm:spPr/>
      <dgm:t>
        <a:bodyPr/>
        <a:lstStyle/>
        <a:p>
          <a:endParaRPr lang="id-ID"/>
        </a:p>
      </dgm:t>
    </dgm:pt>
    <dgm:pt modelId="{81F7269C-4A91-448A-8C05-B41051928534}">
      <dgm:prSet phldrT="[Text]"/>
      <dgm:spPr/>
      <dgm:t>
        <a:bodyPr/>
        <a:lstStyle/>
        <a:p>
          <a:r>
            <a:rPr lang="en-US">
              <a:solidFill>
                <a:srgbClr val="FF0000"/>
              </a:solidFill>
            </a:rPr>
            <a:t>9</a:t>
          </a:r>
          <a:endParaRPr lang="id-ID">
            <a:solidFill>
              <a:srgbClr val="FF0000"/>
            </a:solidFill>
          </a:endParaRPr>
        </a:p>
      </dgm:t>
    </dgm:pt>
    <dgm:pt modelId="{E0F552BA-9112-4647-BB66-40135BFF8F00}" type="parTrans" cxnId="{317289B8-D149-446F-A005-45B2706726BE}">
      <dgm:prSet/>
      <dgm:spPr/>
      <dgm:t>
        <a:bodyPr/>
        <a:lstStyle/>
        <a:p>
          <a:endParaRPr lang="id-ID"/>
        </a:p>
      </dgm:t>
    </dgm:pt>
    <dgm:pt modelId="{AD73309A-F5B2-4858-B63E-BBA2B588684D}" type="sibTrans" cxnId="{317289B8-D149-446F-A005-45B2706726BE}">
      <dgm:prSet/>
      <dgm:spPr/>
      <dgm:t>
        <a:bodyPr/>
        <a:lstStyle/>
        <a:p>
          <a:endParaRPr lang="id-ID"/>
        </a:p>
      </dgm:t>
    </dgm:pt>
    <dgm:pt modelId="{FCD26A93-0C80-4F6B-BB92-C9537BC171C4}">
      <dgm:prSet phldrT="[Text]"/>
      <dgm:spPr/>
      <dgm:t>
        <a:bodyPr/>
        <a:lstStyle/>
        <a:p>
          <a:r>
            <a:rPr lang="en-US"/>
            <a:t>2</a:t>
          </a:r>
          <a:endParaRPr lang="id-ID"/>
        </a:p>
      </dgm:t>
    </dgm:pt>
    <dgm:pt modelId="{70CD94C5-464A-45CE-A513-1A52C46895B9}" type="parTrans" cxnId="{CA3D0BCE-5041-46C7-AEE8-ABB8A16A071F}">
      <dgm:prSet/>
      <dgm:spPr/>
      <dgm:t>
        <a:bodyPr/>
        <a:lstStyle/>
        <a:p>
          <a:endParaRPr lang="id-ID"/>
        </a:p>
      </dgm:t>
    </dgm:pt>
    <dgm:pt modelId="{D92A4002-3F97-4A72-9AB4-33E4D363E42C}" type="sibTrans" cxnId="{CA3D0BCE-5041-46C7-AEE8-ABB8A16A071F}">
      <dgm:prSet/>
      <dgm:spPr/>
      <dgm:t>
        <a:bodyPr/>
        <a:lstStyle/>
        <a:p>
          <a:endParaRPr lang="id-ID"/>
        </a:p>
      </dgm:t>
    </dgm:pt>
    <dgm:pt modelId="{106520F5-7EC1-4462-8E6D-A73540D4384A}">
      <dgm:prSet phldrT="[Text]"/>
      <dgm:spPr/>
      <dgm:t>
        <a:bodyPr/>
        <a:lstStyle/>
        <a:p>
          <a:r>
            <a:rPr lang="en-US"/>
            <a:t>5</a:t>
          </a:r>
          <a:endParaRPr lang="id-ID"/>
        </a:p>
      </dgm:t>
    </dgm:pt>
    <dgm:pt modelId="{339820C1-1CC1-483E-8F38-E37A68DD24CD}" type="parTrans" cxnId="{1BCF39D6-0C20-4C52-86D7-6F34659F1241}">
      <dgm:prSet/>
      <dgm:spPr/>
      <dgm:t>
        <a:bodyPr/>
        <a:lstStyle/>
        <a:p>
          <a:endParaRPr lang="id-ID"/>
        </a:p>
      </dgm:t>
    </dgm:pt>
    <dgm:pt modelId="{92B0782D-285B-4EE7-A941-270866B6D6E2}" type="sibTrans" cxnId="{1BCF39D6-0C20-4C52-86D7-6F34659F1241}">
      <dgm:prSet/>
      <dgm:spPr/>
      <dgm:t>
        <a:bodyPr/>
        <a:lstStyle/>
        <a:p>
          <a:endParaRPr lang="id-ID"/>
        </a:p>
      </dgm:t>
    </dgm:pt>
    <dgm:pt modelId="{DAED8776-1273-4BCC-9C94-47F5B0339B4B}">
      <dgm:prSet phldrT="[Text]"/>
      <dgm:spPr/>
      <dgm:t>
        <a:bodyPr/>
        <a:lstStyle/>
        <a:p>
          <a:r>
            <a:rPr lang="en-US">
              <a:solidFill>
                <a:srgbClr val="FF0000"/>
              </a:solidFill>
            </a:rPr>
            <a:t>1</a:t>
          </a:r>
          <a:endParaRPr lang="id-ID">
            <a:solidFill>
              <a:srgbClr val="FF0000"/>
            </a:solidFill>
          </a:endParaRPr>
        </a:p>
      </dgm:t>
    </dgm:pt>
    <dgm:pt modelId="{E6FE9F6F-D16E-425F-A3B9-A6C530F3671C}" type="parTrans" cxnId="{90AE3B9B-9D47-4A8D-BB45-0FAD08C028B1}">
      <dgm:prSet/>
      <dgm:spPr/>
      <dgm:t>
        <a:bodyPr/>
        <a:lstStyle/>
        <a:p>
          <a:endParaRPr lang="id-ID"/>
        </a:p>
      </dgm:t>
    </dgm:pt>
    <dgm:pt modelId="{50F8086C-E48C-427F-8427-5D8783B70E26}" type="sibTrans" cxnId="{90AE3B9B-9D47-4A8D-BB45-0FAD08C028B1}">
      <dgm:prSet/>
      <dgm:spPr/>
      <dgm:t>
        <a:bodyPr/>
        <a:lstStyle/>
        <a:p>
          <a:endParaRPr lang="id-ID"/>
        </a:p>
      </dgm:t>
    </dgm:pt>
    <dgm:pt modelId="{516B2A18-F1DF-4F33-BF5C-0AED143944E6}">
      <dgm:prSet phldrT="[Text]"/>
      <dgm:spPr/>
      <dgm:t>
        <a:bodyPr/>
        <a:lstStyle/>
        <a:p>
          <a:r>
            <a:rPr lang="en-US">
              <a:solidFill>
                <a:srgbClr val="FF0000"/>
              </a:solidFill>
            </a:rPr>
            <a:t>3</a:t>
          </a:r>
          <a:endParaRPr lang="id-ID">
            <a:solidFill>
              <a:srgbClr val="FF0000"/>
            </a:solidFill>
          </a:endParaRPr>
        </a:p>
      </dgm:t>
    </dgm:pt>
    <dgm:pt modelId="{A8585483-B708-44F7-967A-BBEAE85619AD}" type="parTrans" cxnId="{94DFE18C-EB42-4AB9-9280-31C85082A8AE}">
      <dgm:prSet/>
      <dgm:spPr/>
      <dgm:t>
        <a:bodyPr/>
        <a:lstStyle/>
        <a:p>
          <a:endParaRPr lang="id-ID"/>
        </a:p>
      </dgm:t>
    </dgm:pt>
    <dgm:pt modelId="{0B1EC365-E23E-4ED8-81A7-C38A248B61A8}" type="sibTrans" cxnId="{94DFE18C-EB42-4AB9-9280-31C85082A8AE}">
      <dgm:prSet/>
      <dgm:spPr/>
      <dgm:t>
        <a:bodyPr/>
        <a:lstStyle/>
        <a:p>
          <a:endParaRPr lang="id-ID"/>
        </a:p>
      </dgm:t>
    </dgm:pt>
    <dgm:pt modelId="{90312551-9CEA-42E9-A155-1977654066B7}">
      <dgm:prSet phldrT="[Text]"/>
      <dgm:spPr/>
      <dgm:t>
        <a:bodyPr/>
        <a:lstStyle/>
        <a:p>
          <a:r>
            <a:rPr lang="en-US"/>
            <a:t>8</a:t>
          </a:r>
          <a:endParaRPr lang="id-ID"/>
        </a:p>
      </dgm:t>
    </dgm:pt>
    <dgm:pt modelId="{17C59ED1-B535-4DFB-A4C0-043CECEE7FC0}" type="parTrans" cxnId="{051E293A-98EE-4490-B3EE-4CBFC022709E}">
      <dgm:prSet/>
      <dgm:spPr/>
      <dgm:t>
        <a:bodyPr/>
        <a:lstStyle/>
        <a:p>
          <a:endParaRPr lang="id-ID"/>
        </a:p>
      </dgm:t>
    </dgm:pt>
    <dgm:pt modelId="{C65444E8-2C6B-4033-9ACD-CA3B33DD1ADB}" type="sibTrans" cxnId="{051E293A-98EE-4490-B3EE-4CBFC022709E}">
      <dgm:prSet/>
      <dgm:spPr/>
      <dgm:t>
        <a:bodyPr/>
        <a:lstStyle/>
        <a:p>
          <a:endParaRPr lang="id-ID"/>
        </a:p>
      </dgm:t>
    </dgm:pt>
    <dgm:pt modelId="{1A72930A-806F-4A43-AA55-1C9EC6394CF0}">
      <dgm:prSet phldrT="[Text]"/>
      <dgm:spPr/>
      <dgm:t>
        <a:bodyPr/>
        <a:lstStyle/>
        <a:p>
          <a:r>
            <a:rPr lang="en-US"/>
            <a:t>10</a:t>
          </a:r>
          <a:endParaRPr lang="id-ID"/>
        </a:p>
      </dgm:t>
    </dgm:pt>
    <dgm:pt modelId="{34FEBC80-69AF-4207-9556-2B7D1FE4680E}" type="parTrans" cxnId="{4332EB49-41C9-4E13-A642-CF9D3718FE31}">
      <dgm:prSet/>
      <dgm:spPr/>
      <dgm:t>
        <a:bodyPr/>
        <a:lstStyle/>
        <a:p>
          <a:endParaRPr lang="id-ID"/>
        </a:p>
      </dgm:t>
    </dgm:pt>
    <dgm:pt modelId="{BBF7704C-9C35-45E1-9D50-67417A0CA0F1}" type="sibTrans" cxnId="{4332EB49-41C9-4E13-A642-CF9D3718FE31}">
      <dgm:prSet/>
      <dgm:spPr/>
      <dgm:t>
        <a:bodyPr/>
        <a:lstStyle/>
        <a:p>
          <a:endParaRPr lang="id-ID"/>
        </a:p>
      </dgm:t>
    </dgm:pt>
    <dgm:pt modelId="{C636EA34-85B8-444E-AADD-758720406FF0}">
      <dgm:prSet phldrT="[Text]"/>
      <dgm:spPr/>
      <dgm:t>
        <a:bodyPr/>
        <a:lstStyle/>
        <a:p>
          <a:r>
            <a:rPr lang="en-US">
              <a:solidFill>
                <a:srgbClr val="FF0000"/>
              </a:solidFill>
            </a:rPr>
            <a:t>11</a:t>
          </a:r>
          <a:endParaRPr lang="id-ID">
            <a:solidFill>
              <a:srgbClr val="FF0000"/>
            </a:solidFill>
          </a:endParaRPr>
        </a:p>
      </dgm:t>
    </dgm:pt>
    <dgm:pt modelId="{1BD0E7A7-8826-4007-BB8F-3E0B0E66D41B}" type="sibTrans" cxnId="{A3DE79EB-9035-4957-985D-43F9E9019637}">
      <dgm:prSet/>
      <dgm:spPr/>
      <dgm:t>
        <a:bodyPr/>
        <a:lstStyle/>
        <a:p>
          <a:endParaRPr lang="id-ID"/>
        </a:p>
      </dgm:t>
    </dgm:pt>
    <dgm:pt modelId="{A6AF7DB9-B25D-4762-8419-4BB56601EE6F}" type="parTrans" cxnId="{A3DE79EB-9035-4957-985D-43F9E9019637}">
      <dgm:prSet/>
      <dgm:spPr/>
      <dgm:t>
        <a:bodyPr/>
        <a:lstStyle/>
        <a:p>
          <a:endParaRPr lang="id-ID"/>
        </a:p>
      </dgm:t>
    </dgm:pt>
    <dgm:pt modelId="{9D4C861E-86DA-40F3-A27B-7F03982F7E4A}">
      <dgm:prSet phldrT="[Text]"/>
      <dgm:spPr/>
      <dgm:t>
        <a:bodyPr/>
        <a:lstStyle/>
        <a:p>
          <a:r>
            <a:rPr lang="en-US">
              <a:solidFill>
                <a:srgbClr val="FF0000"/>
              </a:solidFill>
            </a:rPr>
            <a:t>7</a:t>
          </a:r>
          <a:endParaRPr lang="id-ID">
            <a:solidFill>
              <a:srgbClr val="FF0000"/>
            </a:solidFill>
          </a:endParaRPr>
        </a:p>
      </dgm:t>
    </dgm:pt>
    <dgm:pt modelId="{870697B1-A060-4CBC-BF4F-66731F6FAB9B}" type="parTrans" cxnId="{7B69791F-E4B8-4217-8252-5E12CFCEF9E2}">
      <dgm:prSet/>
      <dgm:spPr/>
      <dgm:t>
        <a:bodyPr/>
        <a:lstStyle/>
        <a:p>
          <a:endParaRPr lang="id-ID"/>
        </a:p>
      </dgm:t>
    </dgm:pt>
    <dgm:pt modelId="{8382A279-EC8A-444F-800F-F47CA3A65159}" type="sibTrans" cxnId="{7B69791F-E4B8-4217-8252-5E12CFCEF9E2}">
      <dgm:prSet/>
      <dgm:spPr/>
      <dgm:t>
        <a:bodyPr/>
        <a:lstStyle/>
        <a:p>
          <a:endParaRPr lang="id-ID"/>
        </a:p>
      </dgm:t>
    </dgm:pt>
    <dgm:pt modelId="{0CEBF924-5640-4CCB-B093-49A2B5452065}" type="pres">
      <dgm:prSet presAssocID="{D065DD97-49E6-4157-BEE0-87D2C8BCC570}" presName="Name0" presStyleCnt="0">
        <dgm:presLayoutVars>
          <dgm:orgChart val="1"/>
          <dgm:chPref val="1"/>
          <dgm:dir/>
          <dgm:animOne val="branch"/>
          <dgm:animLvl val="lvl"/>
          <dgm:resizeHandles/>
        </dgm:presLayoutVars>
      </dgm:prSet>
      <dgm:spPr/>
    </dgm:pt>
    <dgm:pt modelId="{7544D15E-6B62-48ED-9D0D-374A86299822}" type="pres">
      <dgm:prSet presAssocID="{717273F5-C5A8-409D-B842-D86D37C48552}" presName="hierRoot1" presStyleCnt="0">
        <dgm:presLayoutVars>
          <dgm:hierBranch/>
        </dgm:presLayoutVars>
      </dgm:prSet>
      <dgm:spPr/>
    </dgm:pt>
    <dgm:pt modelId="{ABCC26EF-A23F-4F31-BAA1-137D3F7FF7BD}" type="pres">
      <dgm:prSet presAssocID="{717273F5-C5A8-409D-B842-D86D37C48552}" presName="rootComposite1" presStyleCnt="0"/>
      <dgm:spPr/>
    </dgm:pt>
    <dgm:pt modelId="{6F0E0436-FABA-4EC2-8D80-55E751A1A63F}" type="pres">
      <dgm:prSet presAssocID="{717273F5-C5A8-409D-B842-D86D37C48552}" presName="rootText1" presStyleLbl="alignAcc1" presStyleIdx="0" presStyleCnt="0">
        <dgm:presLayoutVars>
          <dgm:chPref val="3"/>
        </dgm:presLayoutVars>
      </dgm:prSet>
      <dgm:spPr/>
    </dgm:pt>
    <dgm:pt modelId="{4E95F033-F00F-44B0-8C38-61A0B10910CD}" type="pres">
      <dgm:prSet presAssocID="{717273F5-C5A8-409D-B842-D86D37C48552}" presName="topArc1" presStyleLbl="parChTrans1D1" presStyleIdx="0" presStyleCnt="22"/>
      <dgm:spPr/>
    </dgm:pt>
    <dgm:pt modelId="{4050F7A3-ADCF-469A-8B69-7E89EE6391ED}" type="pres">
      <dgm:prSet presAssocID="{717273F5-C5A8-409D-B842-D86D37C48552}" presName="bottomArc1" presStyleLbl="parChTrans1D1" presStyleIdx="1" presStyleCnt="22"/>
      <dgm:spPr/>
    </dgm:pt>
    <dgm:pt modelId="{C1C39CB0-CDC6-419C-95A8-BD307B46E88A}" type="pres">
      <dgm:prSet presAssocID="{717273F5-C5A8-409D-B842-D86D37C48552}" presName="topConnNode1" presStyleLbl="node1" presStyleIdx="0" presStyleCnt="0"/>
      <dgm:spPr/>
    </dgm:pt>
    <dgm:pt modelId="{D1A0A749-1A3D-439C-B192-C89DE02C97A0}" type="pres">
      <dgm:prSet presAssocID="{717273F5-C5A8-409D-B842-D86D37C48552}" presName="hierChild2" presStyleCnt="0"/>
      <dgm:spPr/>
    </dgm:pt>
    <dgm:pt modelId="{9769064E-99F3-4E15-A2A2-71E47DB92CEC}" type="pres">
      <dgm:prSet presAssocID="{0BF0EF39-00AB-4299-915A-2FA9EB2A1CBD}" presName="Name28" presStyleLbl="parChTrans1D2" presStyleIdx="0" presStyleCnt="2"/>
      <dgm:spPr/>
    </dgm:pt>
    <dgm:pt modelId="{A4331F81-C6D8-478D-A279-29966B64A5C6}" type="pres">
      <dgm:prSet presAssocID="{00D601FA-796D-4AF7-9D17-ED1E585928DB}" presName="hierRoot2" presStyleCnt="0">
        <dgm:presLayoutVars>
          <dgm:hierBranch/>
        </dgm:presLayoutVars>
      </dgm:prSet>
      <dgm:spPr/>
    </dgm:pt>
    <dgm:pt modelId="{5C733DE1-A624-4DC8-AB08-75B4185411C1}" type="pres">
      <dgm:prSet presAssocID="{00D601FA-796D-4AF7-9D17-ED1E585928DB}" presName="rootComposite2" presStyleCnt="0"/>
      <dgm:spPr/>
    </dgm:pt>
    <dgm:pt modelId="{A45A8C77-D9E4-46EB-A198-747A9DBD4BB1}" type="pres">
      <dgm:prSet presAssocID="{00D601FA-796D-4AF7-9D17-ED1E585928DB}" presName="rootText2" presStyleLbl="alignAcc1" presStyleIdx="0" presStyleCnt="0">
        <dgm:presLayoutVars>
          <dgm:chPref val="3"/>
        </dgm:presLayoutVars>
      </dgm:prSet>
      <dgm:spPr/>
    </dgm:pt>
    <dgm:pt modelId="{AD955508-07BE-407C-86F0-F63D307EDEA3}" type="pres">
      <dgm:prSet presAssocID="{00D601FA-796D-4AF7-9D17-ED1E585928DB}" presName="topArc2" presStyleLbl="parChTrans1D1" presStyleIdx="2" presStyleCnt="22"/>
      <dgm:spPr/>
    </dgm:pt>
    <dgm:pt modelId="{A641092A-A4ED-497B-A0A9-6FBCD787EDB6}" type="pres">
      <dgm:prSet presAssocID="{00D601FA-796D-4AF7-9D17-ED1E585928DB}" presName="bottomArc2" presStyleLbl="parChTrans1D1" presStyleIdx="3" presStyleCnt="22"/>
      <dgm:spPr/>
    </dgm:pt>
    <dgm:pt modelId="{FBBA26CE-1374-4490-823F-EDC78BBDC7AD}" type="pres">
      <dgm:prSet presAssocID="{00D601FA-796D-4AF7-9D17-ED1E585928DB}" presName="topConnNode2" presStyleLbl="node2" presStyleIdx="0" presStyleCnt="0"/>
      <dgm:spPr/>
    </dgm:pt>
    <dgm:pt modelId="{FCE3501D-9766-4086-B369-6A0A2D817229}" type="pres">
      <dgm:prSet presAssocID="{00D601FA-796D-4AF7-9D17-ED1E585928DB}" presName="hierChild4" presStyleCnt="0"/>
      <dgm:spPr/>
    </dgm:pt>
    <dgm:pt modelId="{A7B92CB4-66C3-463A-B0FB-8AB0E9F85F5F}" type="pres">
      <dgm:prSet presAssocID="{70CD94C5-464A-45CE-A513-1A52C46895B9}" presName="Name28" presStyleLbl="parChTrans1D3" presStyleIdx="0" presStyleCnt="4"/>
      <dgm:spPr/>
    </dgm:pt>
    <dgm:pt modelId="{7C9DA7E3-5F62-4F0B-A2AE-0B022C3196F1}" type="pres">
      <dgm:prSet presAssocID="{FCD26A93-0C80-4F6B-BB92-C9537BC171C4}" presName="hierRoot2" presStyleCnt="0">
        <dgm:presLayoutVars>
          <dgm:hierBranch/>
        </dgm:presLayoutVars>
      </dgm:prSet>
      <dgm:spPr/>
    </dgm:pt>
    <dgm:pt modelId="{68F01178-5FCB-4926-A3EB-597A0D94D22E}" type="pres">
      <dgm:prSet presAssocID="{FCD26A93-0C80-4F6B-BB92-C9537BC171C4}" presName="rootComposite2" presStyleCnt="0"/>
      <dgm:spPr/>
    </dgm:pt>
    <dgm:pt modelId="{15C65CC9-459B-414C-A7EA-3369B4BE6193}" type="pres">
      <dgm:prSet presAssocID="{FCD26A93-0C80-4F6B-BB92-C9537BC171C4}" presName="rootText2" presStyleLbl="alignAcc1" presStyleIdx="0" presStyleCnt="0">
        <dgm:presLayoutVars>
          <dgm:chPref val="3"/>
        </dgm:presLayoutVars>
      </dgm:prSet>
      <dgm:spPr/>
    </dgm:pt>
    <dgm:pt modelId="{525C9673-72F3-430A-8647-4D7B345A3709}" type="pres">
      <dgm:prSet presAssocID="{FCD26A93-0C80-4F6B-BB92-C9537BC171C4}" presName="topArc2" presStyleLbl="parChTrans1D1" presStyleIdx="4" presStyleCnt="22"/>
      <dgm:spPr/>
    </dgm:pt>
    <dgm:pt modelId="{5D7233E8-6A47-4A01-8F57-1D46EF4863EC}" type="pres">
      <dgm:prSet presAssocID="{FCD26A93-0C80-4F6B-BB92-C9537BC171C4}" presName="bottomArc2" presStyleLbl="parChTrans1D1" presStyleIdx="5" presStyleCnt="22"/>
      <dgm:spPr/>
    </dgm:pt>
    <dgm:pt modelId="{AD4F49CB-A199-422E-B538-5209E3FC57AB}" type="pres">
      <dgm:prSet presAssocID="{FCD26A93-0C80-4F6B-BB92-C9537BC171C4}" presName="topConnNode2" presStyleLbl="node3" presStyleIdx="0" presStyleCnt="0"/>
      <dgm:spPr/>
    </dgm:pt>
    <dgm:pt modelId="{E9EF6EBA-74FA-477B-B5FA-C10254D4035E}" type="pres">
      <dgm:prSet presAssocID="{FCD26A93-0C80-4F6B-BB92-C9537BC171C4}" presName="hierChild4" presStyleCnt="0"/>
      <dgm:spPr/>
    </dgm:pt>
    <dgm:pt modelId="{A6243AED-A8CD-4F42-80EC-C709A56AF079}" type="pres">
      <dgm:prSet presAssocID="{E6FE9F6F-D16E-425F-A3B9-A6C530F3671C}" presName="Name28" presStyleLbl="parChTrans1D4" presStyleIdx="0" presStyleCnt="4"/>
      <dgm:spPr/>
    </dgm:pt>
    <dgm:pt modelId="{B96722E0-B1EF-4C1C-8BC6-CFF7350C0F38}" type="pres">
      <dgm:prSet presAssocID="{DAED8776-1273-4BCC-9C94-47F5B0339B4B}" presName="hierRoot2" presStyleCnt="0">
        <dgm:presLayoutVars>
          <dgm:hierBranch/>
        </dgm:presLayoutVars>
      </dgm:prSet>
      <dgm:spPr/>
    </dgm:pt>
    <dgm:pt modelId="{C25F85C7-361C-483F-890D-BD860B68DA91}" type="pres">
      <dgm:prSet presAssocID="{DAED8776-1273-4BCC-9C94-47F5B0339B4B}" presName="rootComposite2" presStyleCnt="0"/>
      <dgm:spPr/>
    </dgm:pt>
    <dgm:pt modelId="{A72880B4-67FE-427D-AA45-F44683EA1525}" type="pres">
      <dgm:prSet presAssocID="{DAED8776-1273-4BCC-9C94-47F5B0339B4B}" presName="rootText2" presStyleLbl="alignAcc1" presStyleIdx="0" presStyleCnt="0">
        <dgm:presLayoutVars>
          <dgm:chPref val="3"/>
        </dgm:presLayoutVars>
      </dgm:prSet>
      <dgm:spPr/>
    </dgm:pt>
    <dgm:pt modelId="{411BFD18-4427-4CAC-B67E-D64F8A6033D4}" type="pres">
      <dgm:prSet presAssocID="{DAED8776-1273-4BCC-9C94-47F5B0339B4B}" presName="topArc2" presStyleLbl="parChTrans1D1" presStyleIdx="6" presStyleCnt="22"/>
      <dgm:spPr/>
    </dgm:pt>
    <dgm:pt modelId="{B7EEC830-13ED-490A-B322-6032CB67EC8E}" type="pres">
      <dgm:prSet presAssocID="{DAED8776-1273-4BCC-9C94-47F5B0339B4B}" presName="bottomArc2" presStyleLbl="parChTrans1D1" presStyleIdx="7" presStyleCnt="22"/>
      <dgm:spPr/>
    </dgm:pt>
    <dgm:pt modelId="{BD4791FE-3418-4A02-A347-4CB21B897051}" type="pres">
      <dgm:prSet presAssocID="{DAED8776-1273-4BCC-9C94-47F5B0339B4B}" presName="topConnNode2" presStyleLbl="node4" presStyleIdx="0" presStyleCnt="0"/>
      <dgm:spPr/>
    </dgm:pt>
    <dgm:pt modelId="{F8CD6AEE-F565-4D88-AB58-59BF69AE2319}" type="pres">
      <dgm:prSet presAssocID="{DAED8776-1273-4BCC-9C94-47F5B0339B4B}" presName="hierChild4" presStyleCnt="0"/>
      <dgm:spPr/>
    </dgm:pt>
    <dgm:pt modelId="{954DEA6D-D5CA-480E-9A0D-34DB101F4121}" type="pres">
      <dgm:prSet presAssocID="{DAED8776-1273-4BCC-9C94-47F5B0339B4B}" presName="hierChild5" presStyleCnt="0"/>
      <dgm:spPr/>
    </dgm:pt>
    <dgm:pt modelId="{249DA385-A8D8-4317-AC18-C27E98410AF7}" type="pres">
      <dgm:prSet presAssocID="{A8585483-B708-44F7-967A-BBEAE85619AD}" presName="Name28" presStyleLbl="parChTrans1D4" presStyleIdx="1" presStyleCnt="4"/>
      <dgm:spPr/>
    </dgm:pt>
    <dgm:pt modelId="{8BB9D894-80EE-410D-A685-2FC08B033DD1}" type="pres">
      <dgm:prSet presAssocID="{516B2A18-F1DF-4F33-BF5C-0AED143944E6}" presName="hierRoot2" presStyleCnt="0">
        <dgm:presLayoutVars>
          <dgm:hierBranch/>
        </dgm:presLayoutVars>
      </dgm:prSet>
      <dgm:spPr/>
    </dgm:pt>
    <dgm:pt modelId="{5D44E964-B38B-4A8E-9618-84DB2A77872D}" type="pres">
      <dgm:prSet presAssocID="{516B2A18-F1DF-4F33-BF5C-0AED143944E6}" presName="rootComposite2" presStyleCnt="0"/>
      <dgm:spPr/>
    </dgm:pt>
    <dgm:pt modelId="{EE8355D5-901E-42AC-A3E9-65576E47EF2F}" type="pres">
      <dgm:prSet presAssocID="{516B2A18-F1DF-4F33-BF5C-0AED143944E6}" presName="rootText2" presStyleLbl="alignAcc1" presStyleIdx="0" presStyleCnt="0">
        <dgm:presLayoutVars>
          <dgm:chPref val="3"/>
        </dgm:presLayoutVars>
      </dgm:prSet>
      <dgm:spPr/>
    </dgm:pt>
    <dgm:pt modelId="{3910EA9C-93A8-4E74-BAB9-3112D6FDE098}" type="pres">
      <dgm:prSet presAssocID="{516B2A18-F1DF-4F33-BF5C-0AED143944E6}" presName="topArc2" presStyleLbl="parChTrans1D1" presStyleIdx="8" presStyleCnt="22"/>
      <dgm:spPr/>
    </dgm:pt>
    <dgm:pt modelId="{F19EA52C-922C-4432-ADB6-2564CCC67788}" type="pres">
      <dgm:prSet presAssocID="{516B2A18-F1DF-4F33-BF5C-0AED143944E6}" presName="bottomArc2" presStyleLbl="parChTrans1D1" presStyleIdx="9" presStyleCnt="22"/>
      <dgm:spPr/>
    </dgm:pt>
    <dgm:pt modelId="{C94D6CA1-D3A9-4EF8-8EA8-2BEAB6D72BAF}" type="pres">
      <dgm:prSet presAssocID="{516B2A18-F1DF-4F33-BF5C-0AED143944E6}" presName="topConnNode2" presStyleLbl="node4" presStyleIdx="0" presStyleCnt="0"/>
      <dgm:spPr/>
    </dgm:pt>
    <dgm:pt modelId="{F0512348-82D8-4642-81A4-115FB72AF1F6}" type="pres">
      <dgm:prSet presAssocID="{516B2A18-F1DF-4F33-BF5C-0AED143944E6}" presName="hierChild4" presStyleCnt="0"/>
      <dgm:spPr/>
    </dgm:pt>
    <dgm:pt modelId="{DB747D33-0555-4BD3-B192-0ACC3C531B4E}" type="pres">
      <dgm:prSet presAssocID="{516B2A18-F1DF-4F33-BF5C-0AED143944E6}" presName="hierChild5" presStyleCnt="0"/>
      <dgm:spPr/>
    </dgm:pt>
    <dgm:pt modelId="{0725E762-257E-4F0F-8F2E-515D4F520780}" type="pres">
      <dgm:prSet presAssocID="{FCD26A93-0C80-4F6B-BB92-C9537BC171C4}" presName="hierChild5" presStyleCnt="0"/>
      <dgm:spPr/>
    </dgm:pt>
    <dgm:pt modelId="{81F2472F-E3B2-4136-B754-55524C9BCDE3}" type="pres">
      <dgm:prSet presAssocID="{339820C1-1CC1-483E-8F38-E37A68DD24CD}" presName="Name28" presStyleLbl="parChTrans1D3" presStyleIdx="1" presStyleCnt="4"/>
      <dgm:spPr/>
    </dgm:pt>
    <dgm:pt modelId="{688B655F-3FBA-4651-84F2-6DB0DAE56329}" type="pres">
      <dgm:prSet presAssocID="{106520F5-7EC1-4462-8E6D-A73540D4384A}" presName="hierRoot2" presStyleCnt="0">
        <dgm:presLayoutVars>
          <dgm:hierBranch/>
        </dgm:presLayoutVars>
      </dgm:prSet>
      <dgm:spPr/>
    </dgm:pt>
    <dgm:pt modelId="{63F72F73-5CCA-4745-AE06-A57C1E646031}" type="pres">
      <dgm:prSet presAssocID="{106520F5-7EC1-4462-8E6D-A73540D4384A}" presName="rootComposite2" presStyleCnt="0"/>
      <dgm:spPr/>
    </dgm:pt>
    <dgm:pt modelId="{987B0E43-63F9-4582-99BC-41B14C8FC204}" type="pres">
      <dgm:prSet presAssocID="{106520F5-7EC1-4462-8E6D-A73540D4384A}" presName="rootText2" presStyleLbl="alignAcc1" presStyleIdx="0" presStyleCnt="0">
        <dgm:presLayoutVars>
          <dgm:chPref val="3"/>
        </dgm:presLayoutVars>
      </dgm:prSet>
      <dgm:spPr/>
    </dgm:pt>
    <dgm:pt modelId="{D1FCDD9B-9B1B-4744-BA9A-B7A458B17CBF}" type="pres">
      <dgm:prSet presAssocID="{106520F5-7EC1-4462-8E6D-A73540D4384A}" presName="topArc2" presStyleLbl="parChTrans1D1" presStyleIdx="10" presStyleCnt="22"/>
      <dgm:spPr/>
    </dgm:pt>
    <dgm:pt modelId="{622DD436-AF7D-4788-98B4-00E5C6A36F04}" type="pres">
      <dgm:prSet presAssocID="{106520F5-7EC1-4462-8E6D-A73540D4384A}" presName="bottomArc2" presStyleLbl="parChTrans1D1" presStyleIdx="11" presStyleCnt="22"/>
      <dgm:spPr/>
    </dgm:pt>
    <dgm:pt modelId="{B0164D53-BD68-4B7B-BD99-97C72C405824}" type="pres">
      <dgm:prSet presAssocID="{106520F5-7EC1-4462-8E6D-A73540D4384A}" presName="topConnNode2" presStyleLbl="node3" presStyleIdx="0" presStyleCnt="0"/>
      <dgm:spPr/>
    </dgm:pt>
    <dgm:pt modelId="{4B987988-363A-4B27-BD76-403786D433C1}" type="pres">
      <dgm:prSet presAssocID="{106520F5-7EC1-4462-8E6D-A73540D4384A}" presName="hierChild4" presStyleCnt="0"/>
      <dgm:spPr/>
    </dgm:pt>
    <dgm:pt modelId="{9927BA4A-4221-4C51-8BCC-4F2A1C67EA69}" type="pres">
      <dgm:prSet presAssocID="{106520F5-7EC1-4462-8E6D-A73540D4384A}" presName="hierChild5" presStyleCnt="0"/>
      <dgm:spPr/>
    </dgm:pt>
    <dgm:pt modelId="{BFCF4B33-EC93-45CC-98EC-0DF4C587E91C}" type="pres">
      <dgm:prSet presAssocID="{00D601FA-796D-4AF7-9D17-ED1E585928DB}" presName="hierChild5" presStyleCnt="0"/>
      <dgm:spPr/>
    </dgm:pt>
    <dgm:pt modelId="{FA9BD24E-4429-42F8-842B-367EC224EE2B}" type="pres">
      <dgm:prSet presAssocID="{E0F552BA-9112-4647-BB66-40135BFF8F00}" presName="Name28" presStyleLbl="parChTrans1D2" presStyleIdx="1" presStyleCnt="2"/>
      <dgm:spPr/>
    </dgm:pt>
    <dgm:pt modelId="{7676FA74-1D91-4F6B-B0DF-DAABE246C26F}" type="pres">
      <dgm:prSet presAssocID="{81F7269C-4A91-448A-8C05-B41051928534}" presName="hierRoot2" presStyleCnt="0">
        <dgm:presLayoutVars>
          <dgm:hierBranch/>
        </dgm:presLayoutVars>
      </dgm:prSet>
      <dgm:spPr/>
    </dgm:pt>
    <dgm:pt modelId="{3B58B3EE-5584-4E79-A3CB-99CC899E4413}" type="pres">
      <dgm:prSet presAssocID="{81F7269C-4A91-448A-8C05-B41051928534}" presName="rootComposite2" presStyleCnt="0"/>
      <dgm:spPr/>
    </dgm:pt>
    <dgm:pt modelId="{D9E37F97-03B3-43B3-93B5-BE8F2B104B56}" type="pres">
      <dgm:prSet presAssocID="{81F7269C-4A91-448A-8C05-B41051928534}" presName="rootText2" presStyleLbl="alignAcc1" presStyleIdx="0" presStyleCnt="0">
        <dgm:presLayoutVars>
          <dgm:chPref val="3"/>
        </dgm:presLayoutVars>
      </dgm:prSet>
      <dgm:spPr/>
    </dgm:pt>
    <dgm:pt modelId="{6D4574CE-148E-4163-A317-32AB774FCF2D}" type="pres">
      <dgm:prSet presAssocID="{81F7269C-4A91-448A-8C05-B41051928534}" presName="topArc2" presStyleLbl="parChTrans1D1" presStyleIdx="12" presStyleCnt="22"/>
      <dgm:spPr/>
    </dgm:pt>
    <dgm:pt modelId="{3F580FD8-7874-46A6-BE50-84EB31011CD3}" type="pres">
      <dgm:prSet presAssocID="{81F7269C-4A91-448A-8C05-B41051928534}" presName="bottomArc2" presStyleLbl="parChTrans1D1" presStyleIdx="13" presStyleCnt="22"/>
      <dgm:spPr/>
    </dgm:pt>
    <dgm:pt modelId="{EECECC82-B95C-418A-B498-3DD9F771CA17}" type="pres">
      <dgm:prSet presAssocID="{81F7269C-4A91-448A-8C05-B41051928534}" presName="topConnNode2" presStyleLbl="node2" presStyleIdx="0" presStyleCnt="0"/>
      <dgm:spPr/>
    </dgm:pt>
    <dgm:pt modelId="{D26B49A2-2416-452E-B96C-7B45A5B4A708}" type="pres">
      <dgm:prSet presAssocID="{81F7269C-4A91-448A-8C05-B41051928534}" presName="hierChild4" presStyleCnt="0"/>
      <dgm:spPr/>
    </dgm:pt>
    <dgm:pt modelId="{4F19ED35-0D6E-4792-A4A0-6ED4D0A774B6}" type="pres">
      <dgm:prSet presAssocID="{17C59ED1-B535-4DFB-A4C0-043CECEE7FC0}" presName="Name28" presStyleLbl="parChTrans1D3" presStyleIdx="2" presStyleCnt="4"/>
      <dgm:spPr/>
    </dgm:pt>
    <dgm:pt modelId="{5B607367-46DC-4DF2-ACB5-02A5B745D134}" type="pres">
      <dgm:prSet presAssocID="{90312551-9CEA-42E9-A155-1977654066B7}" presName="hierRoot2" presStyleCnt="0">
        <dgm:presLayoutVars>
          <dgm:hierBranch val="l"/>
        </dgm:presLayoutVars>
      </dgm:prSet>
      <dgm:spPr/>
    </dgm:pt>
    <dgm:pt modelId="{8FFF5F46-83E6-4F0E-A99C-4C835B9527DF}" type="pres">
      <dgm:prSet presAssocID="{90312551-9CEA-42E9-A155-1977654066B7}" presName="rootComposite2" presStyleCnt="0"/>
      <dgm:spPr/>
    </dgm:pt>
    <dgm:pt modelId="{9EABF51D-13BA-44A8-A08A-F75331A70DAF}" type="pres">
      <dgm:prSet presAssocID="{90312551-9CEA-42E9-A155-1977654066B7}" presName="rootText2" presStyleLbl="alignAcc1" presStyleIdx="0" presStyleCnt="0">
        <dgm:presLayoutVars>
          <dgm:chPref val="3"/>
        </dgm:presLayoutVars>
      </dgm:prSet>
      <dgm:spPr/>
    </dgm:pt>
    <dgm:pt modelId="{D6183FCC-AD47-4CB2-B6FB-6A1B386F45C3}" type="pres">
      <dgm:prSet presAssocID="{90312551-9CEA-42E9-A155-1977654066B7}" presName="topArc2" presStyleLbl="parChTrans1D1" presStyleIdx="14" presStyleCnt="22"/>
      <dgm:spPr/>
    </dgm:pt>
    <dgm:pt modelId="{038FEDA3-2890-4A12-84BA-B8CB6F57F216}" type="pres">
      <dgm:prSet presAssocID="{90312551-9CEA-42E9-A155-1977654066B7}" presName="bottomArc2" presStyleLbl="parChTrans1D1" presStyleIdx="15" presStyleCnt="22"/>
      <dgm:spPr/>
    </dgm:pt>
    <dgm:pt modelId="{B17DB29C-DBAF-4E69-A1B1-363678FD7093}" type="pres">
      <dgm:prSet presAssocID="{90312551-9CEA-42E9-A155-1977654066B7}" presName="topConnNode2" presStyleLbl="node3" presStyleIdx="0" presStyleCnt="0"/>
      <dgm:spPr/>
    </dgm:pt>
    <dgm:pt modelId="{4A016B28-8311-4C63-84F9-A7703B5286A3}" type="pres">
      <dgm:prSet presAssocID="{90312551-9CEA-42E9-A155-1977654066B7}" presName="hierChild4" presStyleCnt="0"/>
      <dgm:spPr/>
    </dgm:pt>
    <dgm:pt modelId="{9AA2231D-FCB1-48B1-AF8F-FDD3E974635C}" type="pres">
      <dgm:prSet presAssocID="{870697B1-A060-4CBC-BF4F-66731F6FAB9B}" presName="Name28" presStyleLbl="parChTrans1D4" presStyleIdx="2" presStyleCnt="4"/>
      <dgm:spPr/>
    </dgm:pt>
    <dgm:pt modelId="{67E6CBC7-17AD-4175-8B7E-5F3A5FFBF4BC}" type="pres">
      <dgm:prSet presAssocID="{9D4C861E-86DA-40F3-A27B-7F03982F7E4A}" presName="hierRoot2" presStyleCnt="0">
        <dgm:presLayoutVars>
          <dgm:hierBranch val="l"/>
        </dgm:presLayoutVars>
      </dgm:prSet>
      <dgm:spPr/>
    </dgm:pt>
    <dgm:pt modelId="{724D8083-4FCD-42DB-9C0E-9E959AE1480B}" type="pres">
      <dgm:prSet presAssocID="{9D4C861E-86DA-40F3-A27B-7F03982F7E4A}" presName="rootComposite2" presStyleCnt="0"/>
      <dgm:spPr/>
    </dgm:pt>
    <dgm:pt modelId="{6942EA32-AD59-474B-BA65-F2F725FD526A}" type="pres">
      <dgm:prSet presAssocID="{9D4C861E-86DA-40F3-A27B-7F03982F7E4A}" presName="rootText2" presStyleLbl="alignAcc1" presStyleIdx="0" presStyleCnt="0">
        <dgm:presLayoutVars>
          <dgm:chPref val="3"/>
        </dgm:presLayoutVars>
      </dgm:prSet>
      <dgm:spPr/>
    </dgm:pt>
    <dgm:pt modelId="{6957B91A-32BE-4642-ACBE-739F74899903}" type="pres">
      <dgm:prSet presAssocID="{9D4C861E-86DA-40F3-A27B-7F03982F7E4A}" presName="topArc2" presStyleLbl="parChTrans1D1" presStyleIdx="16" presStyleCnt="22"/>
      <dgm:spPr/>
    </dgm:pt>
    <dgm:pt modelId="{71256CD7-AC75-4B31-BCD0-95755F4AC76B}" type="pres">
      <dgm:prSet presAssocID="{9D4C861E-86DA-40F3-A27B-7F03982F7E4A}" presName="bottomArc2" presStyleLbl="parChTrans1D1" presStyleIdx="17" presStyleCnt="22"/>
      <dgm:spPr/>
    </dgm:pt>
    <dgm:pt modelId="{D46FF605-7377-44EE-9E88-81B281447436}" type="pres">
      <dgm:prSet presAssocID="{9D4C861E-86DA-40F3-A27B-7F03982F7E4A}" presName="topConnNode2" presStyleLbl="node4" presStyleIdx="0" presStyleCnt="0"/>
      <dgm:spPr/>
    </dgm:pt>
    <dgm:pt modelId="{1DA24388-5A4C-449B-A1A2-B13C463CDCF6}" type="pres">
      <dgm:prSet presAssocID="{9D4C861E-86DA-40F3-A27B-7F03982F7E4A}" presName="hierChild4" presStyleCnt="0"/>
      <dgm:spPr/>
    </dgm:pt>
    <dgm:pt modelId="{B5BFB447-72EB-4B6D-98AF-2B3FF9AAF44E}" type="pres">
      <dgm:prSet presAssocID="{9D4C861E-86DA-40F3-A27B-7F03982F7E4A}" presName="hierChild5" presStyleCnt="0"/>
      <dgm:spPr/>
    </dgm:pt>
    <dgm:pt modelId="{A5D7E21E-9B8D-455C-82EB-F164A2D82123}" type="pres">
      <dgm:prSet presAssocID="{90312551-9CEA-42E9-A155-1977654066B7}" presName="hierChild5" presStyleCnt="0"/>
      <dgm:spPr/>
    </dgm:pt>
    <dgm:pt modelId="{7E7F7ED8-7F32-44D8-8CFC-6CE632804E3E}" type="pres">
      <dgm:prSet presAssocID="{34FEBC80-69AF-4207-9556-2B7D1FE4680E}" presName="Name28" presStyleLbl="parChTrans1D3" presStyleIdx="3" presStyleCnt="4"/>
      <dgm:spPr/>
    </dgm:pt>
    <dgm:pt modelId="{B8D5B4D9-9C5F-496E-9114-816A338FA406}" type="pres">
      <dgm:prSet presAssocID="{1A72930A-806F-4A43-AA55-1C9EC6394CF0}" presName="hierRoot2" presStyleCnt="0">
        <dgm:presLayoutVars>
          <dgm:hierBranch val="r"/>
        </dgm:presLayoutVars>
      </dgm:prSet>
      <dgm:spPr/>
    </dgm:pt>
    <dgm:pt modelId="{104C3AFA-B11C-4D52-8C3D-207A633BB172}" type="pres">
      <dgm:prSet presAssocID="{1A72930A-806F-4A43-AA55-1C9EC6394CF0}" presName="rootComposite2" presStyleCnt="0"/>
      <dgm:spPr/>
    </dgm:pt>
    <dgm:pt modelId="{CD4E80DE-695E-4804-8C0A-84F0E7AE3359}" type="pres">
      <dgm:prSet presAssocID="{1A72930A-806F-4A43-AA55-1C9EC6394CF0}" presName="rootText2" presStyleLbl="alignAcc1" presStyleIdx="0" presStyleCnt="0">
        <dgm:presLayoutVars>
          <dgm:chPref val="3"/>
        </dgm:presLayoutVars>
      </dgm:prSet>
      <dgm:spPr/>
    </dgm:pt>
    <dgm:pt modelId="{7673FBEC-3FCC-44ED-8799-3FE27DDECEFC}" type="pres">
      <dgm:prSet presAssocID="{1A72930A-806F-4A43-AA55-1C9EC6394CF0}" presName="topArc2" presStyleLbl="parChTrans1D1" presStyleIdx="18" presStyleCnt="22"/>
      <dgm:spPr/>
    </dgm:pt>
    <dgm:pt modelId="{4B239448-120F-4243-9E30-DDAB7E5744A5}" type="pres">
      <dgm:prSet presAssocID="{1A72930A-806F-4A43-AA55-1C9EC6394CF0}" presName="bottomArc2" presStyleLbl="parChTrans1D1" presStyleIdx="19" presStyleCnt="22"/>
      <dgm:spPr/>
    </dgm:pt>
    <dgm:pt modelId="{3A6DA6D1-37FF-4EDD-9C98-BBB0C8111A8B}" type="pres">
      <dgm:prSet presAssocID="{1A72930A-806F-4A43-AA55-1C9EC6394CF0}" presName="topConnNode2" presStyleLbl="node3" presStyleIdx="0" presStyleCnt="0"/>
      <dgm:spPr/>
    </dgm:pt>
    <dgm:pt modelId="{C7EEA897-5553-4987-8016-9820579DA08A}" type="pres">
      <dgm:prSet presAssocID="{1A72930A-806F-4A43-AA55-1C9EC6394CF0}" presName="hierChild4" presStyleCnt="0"/>
      <dgm:spPr/>
    </dgm:pt>
    <dgm:pt modelId="{4FE32E5F-BCD7-4BDF-AFE9-036E9433CF45}" type="pres">
      <dgm:prSet presAssocID="{A6AF7DB9-B25D-4762-8419-4BB56601EE6F}" presName="Name28" presStyleLbl="parChTrans1D4" presStyleIdx="3" presStyleCnt="4"/>
      <dgm:spPr/>
    </dgm:pt>
    <dgm:pt modelId="{319AD724-2C21-4224-A5B7-2FB3CB1E1695}" type="pres">
      <dgm:prSet presAssocID="{C636EA34-85B8-444E-AADD-758720406FF0}" presName="hierRoot2" presStyleCnt="0">
        <dgm:presLayoutVars>
          <dgm:hierBranch val="r"/>
        </dgm:presLayoutVars>
      </dgm:prSet>
      <dgm:spPr/>
    </dgm:pt>
    <dgm:pt modelId="{A4DB049B-45A9-4060-8510-ECB311905E6A}" type="pres">
      <dgm:prSet presAssocID="{C636EA34-85B8-444E-AADD-758720406FF0}" presName="rootComposite2" presStyleCnt="0"/>
      <dgm:spPr/>
    </dgm:pt>
    <dgm:pt modelId="{C605B6EE-C4A7-430A-BA87-9E6C9693B87F}" type="pres">
      <dgm:prSet presAssocID="{C636EA34-85B8-444E-AADD-758720406FF0}" presName="rootText2" presStyleLbl="alignAcc1" presStyleIdx="0" presStyleCnt="0">
        <dgm:presLayoutVars>
          <dgm:chPref val="3"/>
        </dgm:presLayoutVars>
      </dgm:prSet>
      <dgm:spPr/>
    </dgm:pt>
    <dgm:pt modelId="{CF6261D4-9C7D-4F8D-9D7A-1F71437CA7B2}" type="pres">
      <dgm:prSet presAssocID="{C636EA34-85B8-444E-AADD-758720406FF0}" presName="topArc2" presStyleLbl="parChTrans1D1" presStyleIdx="20" presStyleCnt="22"/>
      <dgm:spPr/>
    </dgm:pt>
    <dgm:pt modelId="{820CE351-CD1E-499B-9E4C-9808C286474B}" type="pres">
      <dgm:prSet presAssocID="{C636EA34-85B8-444E-AADD-758720406FF0}" presName="bottomArc2" presStyleLbl="parChTrans1D1" presStyleIdx="21" presStyleCnt="22"/>
      <dgm:spPr/>
    </dgm:pt>
    <dgm:pt modelId="{0FD57C43-BF6C-44D9-B9E8-478E4C261A6B}" type="pres">
      <dgm:prSet presAssocID="{C636EA34-85B8-444E-AADD-758720406FF0}" presName="topConnNode2" presStyleLbl="node4" presStyleIdx="0" presStyleCnt="0"/>
      <dgm:spPr/>
    </dgm:pt>
    <dgm:pt modelId="{E9AA98A0-69AD-4E35-94C2-9071A09B1437}" type="pres">
      <dgm:prSet presAssocID="{C636EA34-85B8-444E-AADD-758720406FF0}" presName="hierChild4" presStyleCnt="0"/>
      <dgm:spPr/>
    </dgm:pt>
    <dgm:pt modelId="{9FE525CF-E6D9-48D0-9404-858F05F49EDC}" type="pres">
      <dgm:prSet presAssocID="{C636EA34-85B8-444E-AADD-758720406FF0}" presName="hierChild5" presStyleCnt="0"/>
      <dgm:spPr/>
    </dgm:pt>
    <dgm:pt modelId="{AC51A5A6-2CAA-4C08-A3DD-81604A46E890}" type="pres">
      <dgm:prSet presAssocID="{1A72930A-806F-4A43-AA55-1C9EC6394CF0}" presName="hierChild5" presStyleCnt="0"/>
      <dgm:spPr/>
    </dgm:pt>
    <dgm:pt modelId="{921D1007-85E8-47C4-B60A-2774121CD704}" type="pres">
      <dgm:prSet presAssocID="{81F7269C-4A91-448A-8C05-B41051928534}" presName="hierChild5" presStyleCnt="0"/>
      <dgm:spPr/>
    </dgm:pt>
    <dgm:pt modelId="{709B4C4B-34B9-470E-999F-0B35B7C11A62}" type="pres">
      <dgm:prSet presAssocID="{717273F5-C5A8-409D-B842-D86D37C48552}" presName="hierChild3" presStyleCnt="0"/>
      <dgm:spPr/>
    </dgm:pt>
  </dgm:ptLst>
  <dgm:cxnLst>
    <dgm:cxn modelId="{0DC3C507-B47F-458E-B09D-46E61F8D9121}" type="presOf" srcId="{FCD26A93-0C80-4F6B-BB92-C9537BC171C4}" destId="{AD4F49CB-A199-422E-B538-5209E3FC57AB}" srcOrd="1" destOrd="0" presId="urn:microsoft.com/office/officeart/2008/layout/HalfCircleOrganizationChart"/>
    <dgm:cxn modelId="{32EDE114-4C19-488A-BC80-AA8455829D1A}" type="presOf" srcId="{516B2A18-F1DF-4F33-BF5C-0AED143944E6}" destId="{EE8355D5-901E-42AC-A3E9-65576E47EF2F}" srcOrd="0" destOrd="0" presId="urn:microsoft.com/office/officeart/2008/layout/HalfCircleOrganizationChart"/>
    <dgm:cxn modelId="{40B09816-EDC5-48BB-94C6-723518C5C7F0}" type="presOf" srcId="{106520F5-7EC1-4462-8E6D-A73540D4384A}" destId="{987B0E43-63F9-4582-99BC-41B14C8FC204}" srcOrd="0" destOrd="0" presId="urn:microsoft.com/office/officeart/2008/layout/HalfCircleOrganizationChart"/>
    <dgm:cxn modelId="{7B69791F-E4B8-4217-8252-5E12CFCEF9E2}" srcId="{90312551-9CEA-42E9-A155-1977654066B7}" destId="{9D4C861E-86DA-40F3-A27B-7F03982F7E4A}" srcOrd="0" destOrd="0" parTransId="{870697B1-A060-4CBC-BF4F-66731F6FAB9B}" sibTransId="{8382A279-EC8A-444F-800F-F47CA3A65159}"/>
    <dgm:cxn modelId="{B4F61B28-B519-4E69-AF52-DD6224204295}" type="presOf" srcId="{106520F5-7EC1-4462-8E6D-A73540D4384A}" destId="{B0164D53-BD68-4B7B-BD99-97C72C405824}" srcOrd="1" destOrd="0" presId="urn:microsoft.com/office/officeart/2008/layout/HalfCircleOrganizationChart"/>
    <dgm:cxn modelId="{AFCAF02F-C2D0-48D2-91D2-3747CA80263F}" type="presOf" srcId="{17C59ED1-B535-4DFB-A4C0-043CECEE7FC0}" destId="{4F19ED35-0D6E-4792-A4A0-6ED4D0A774B6}" srcOrd="0" destOrd="0" presId="urn:microsoft.com/office/officeart/2008/layout/HalfCircleOrganizationChart"/>
    <dgm:cxn modelId="{13347437-C6E2-48A4-87FD-E8A2D1521AA0}" type="presOf" srcId="{DAED8776-1273-4BCC-9C94-47F5B0339B4B}" destId="{BD4791FE-3418-4A02-A347-4CB21B897051}" srcOrd="1" destOrd="0" presId="urn:microsoft.com/office/officeart/2008/layout/HalfCircleOrganizationChart"/>
    <dgm:cxn modelId="{9A9D8A37-93B7-46DA-B6DD-E132C098AF79}" type="presOf" srcId="{870697B1-A060-4CBC-BF4F-66731F6FAB9B}" destId="{9AA2231D-FCB1-48B1-AF8F-FDD3E974635C}" srcOrd="0" destOrd="0" presId="urn:microsoft.com/office/officeart/2008/layout/HalfCircleOrganizationChart"/>
    <dgm:cxn modelId="{051E293A-98EE-4490-B3EE-4CBFC022709E}" srcId="{81F7269C-4A91-448A-8C05-B41051928534}" destId="{90312551-9CEA-42E9-A155-1977654066B7}" srcOrd="0" destOrd="0" parTransId="{17C59ED1-B535-4DFB-A4C0-043CECEE7FC0}" sibTransId="{C65444E8-2C6B-4033-9ACD-CA3B33DD1ADB}"/>
    <dgm:cxn modelId="{97659B3F-BC30-4C8E-91A5-F055574A6F0E}" type="presOf" srcId="{E0F552BA-9112-4647-BB66-40135BFF8F00}" destId="{FA9BD24E-4429-42F8-842B-367EC224EE2B}" srcOrd="0" destOrd="0" presId="urn:microsoft.com/office/officeart/2008/layout/HalfCircleOrganizationChart"/>
    <dgm:cxn modelId="{BB7C0545-38A7-405F-B10D-9B58DF44374B}" srcId="{D065DD97-49E6-4157-BEE0-87D2C8BCC570}" destId="{717273F5-C5A8-409D-B842-D86D37C48552}" srcOrd="0" destOrd="0" parTransId="{F82F48BB-AD7F-48A6-B24A-BE1C6AA4556A}" sibTransId="{8AABBE4C-D804-4F1C-B3B4-4370EAEB9440}"/>
    <dgm:cxn modelId="{5CF7A247-7FA2-4CD8-A947-0B3A94C468E7}" type="presOf" srcId="{D065DD97-49E6-4157-BEE0-87D2C8BCC570}" destId="{0CEBF924-5640-4CCB-B093-49A2B5452065}" srcOrd="0" destOrd="0" presId="urn:microsoft.com/office/officeart/2008/layout/HalfCircleOrganizationChart"/>
    <dgm:cxn modelId="{4332EB49-41C9-4E13-A642-CF9D3718FE31}" srcId="{81F7269C-4A91-448A-8C05-B41051928534}" destId="{1A72930A-806F-4A43-AA55-1C9EC6394CF0}" srcOrd="1" destOrd="0" parTransId="{34FEBC80-69AF-4207-9556-2B7D1FE4680E}" sibTransId="{BBF7704C-9C35-45E1-9D50-67417A0CA0F1}"/>
    <dgm:cxn modelId="{71EFB44E-5287-44A9-87E9-1DE4FA5D5955}" type="presOf" srcId="{0BF0EF39-00AB-4299-915A-2FA9EB2A1CBD}" destId="{9769064E-99F3-4E15-A2A2-71E47DB92CEC}" srcOrd="0" destOrd="0" presId="urn:microsoft.com/office/officeart/2008/layout/HalfCircleOrganizationChart"/>
    <dgm:cxn modelId="{CEBB9852-8BEC-4C78-8257-90AD2B3C6129}" type="presOf" srcId="{516B2A18-F1DF-4F33-BF5C-0AED143944E6}" destId="{C94D6CA1-D3A9-4EF8-8EA8-2BEAB6D72BAF}" srcOrd="1" destOrd="0" presId="urn:microsoft.com/office/officeart/2008/layout/HalfCircleOrganizationChart"/>
    <dgm:cxn modelId="{E92A0153-F68E-4BCD-AE7D-2E64FB860A97}" type="presOf" srcId="{C636EA34-85B8-444E-AADD-758720406FF0}" destId="{0FD57C43-BF6C-44D9-B9E8-478E4C261A6B}" srcOrd="1" destOrd="0" presId="urn:microsoft.com/office/officeart/2008/layout/HalfCircleOrganizationChart"/>
    <dgm:cxn modelId="{DE6AFE75-7096-48CC-85AC-9C7CDF39BB44}" type="presOf" srcId="{717273F5-C5A8-409D-B842-D86D37C48552}" destId="{6F0E0436-FABA-4EC2-8D80-55E751A1A63F}" srcOrd="0" destOrd="0" presId="urn:microsoft.com/office/officeart/2008/layout/HalfCircleOrganizationChart"/>
    <dgm:cxn modelId="{8C7B3E77-6B95-4318-B192-E45A50212BA2}" type="presOf" srcId="{A8585483-B708-44F7-967A-BBEAE85619AD}" destId="{249DA385-A8D8-4317-AC18-C27E98410AF7}" srcOrd="0" destOrd="0" presId="urn:microsoft.com/office/officeart/2008/layout/HalfCircleOrganizationChart"/>
    <dgm:cxn modelId="{041BA459-923C-40FE-8532-F0D0BED9149F}" type="presOf" srcId="{DAED8776-1273-4BCC-9C94-47F5B0339B4B}" destId="{A72880B4-67FE-427D-AA45-F44683EA1525}" srcOrd="0" destOrd="0" presId="urn:microsoft.com/office/officeart/2008/layout/HalfCircleOrganizationChart"/>
    <dgm:cxn modelId="{CCE2697F-57E2-4063-B92F-97FBE10C9824}" type="presOf" srcId="{339820C1-1CC1-483E-8F38-E37A68DD24CD}" destId="{81F2472F-E3B2-4136-B754-55524C9BCDE3}" srcOrd="0" destOrd="0" presId="urn:microsoft.com/office/officeart/2008/layout/HalfCircleOrganizationChart"/>
    <dgm:cxn modelId="{D98D517F-7DBD-4C3F-B493-E87DE04B91F1}" type="presOf" srcId="{1A72930A-806F-4A43-AA55-1C9EC6394CF0}" destId="{CD4E80DE-695E-4804-8C0A-84F0E7AE3359}" srcOrd="0" destOrd="0" presId="urn:microsoft.com/office/officeart/2008/layout/HalfCircleOrganizationChart"/>
    <dgm:cxn modelId="{9A0F867F-CF60-432D-A9F7-0DF23EB70108}" type="presOf" srcId="{FCD26A93-0C80-4F6B-BB92-C9537BC171C4}" destId="{15C65CC9-459B-414C-A7EA-3369B4BE6193}" srcOrd="0" destOrd="0" presId="urn:microsoft.com/office/officeart/2008/layout/HalfCircleOrganizationChart"/>
    <dgm:cxn modelId="{2D342F86-51F5-4DC4-BDA1-FBC6C6A0910D}" type="presOf" srcId="{70CD94C5-464A-45CE-A513-1A52C46895B9}" destId="{A7B92CB4-66C3-463A-B0FB-8AB0E9F85F5F}" srcOrd="0" destOrd="0" presId="urn:microsoft.com/office/officeart/2008/layout/HalfCircleOrganizationChart"/>
    <dgm:cxn modelId="{94DFE18C-EB42-4AB9-9280-31C85082A8AE}" srcId="{FCD26A93-0C80-4F6B-BB92-C9537BC171C4}" destId="{516B2A18-F1DF-4F33-BF5C-0AED143944E6}" srcOrd="1" destOrd="0" parTransId="{A8585483-B708-44F7-967A-BBEAE85619AD}" sibTransId="{0B1EC365-E23E-4ED8-81A7-C38A248B61A8}"/>
    <dgm:cxn modelId="{F07D7E99-BA0E-4CD2-B45A-DC15615D6115}" type="presOf" srcId="{34FEBC80-69AF-4207-9556-2B7D1FE4680E}" destId="{7E7F7ED8-7F32-44D8-8CFC-6CE632804E3E}" srcOrd="0" destOrd="0" presId="urn:microsoft.com/office/officeart/2008/layout/HalfCircleOrganizationChart"/>
    <dgm:cxn modelId="{8061599A-CCEB-4DA6-B0C1-5B94CD51AEC5}" type="presOf" srcId="{C636EA34-85B8-444E-AADD-758720406FF0}" destId="{C605B6EE-C4A7-430A-BA87-9E6C9693B87F}" srcOrd="0" destOrd="0" presId="urn:microsoft.com/office/officeart/2008/layout/HalfCircleOrganizationChart"/>
    <dgm:cxn modelId="{90AE3B9B-9D47-4A8D-BB45-0FAD08C028B1}" srcId="{FCD26A93-0C80-4F6B-BB92-C9537BC171C4}" destId="{DAED8776-1273-4BCC-9C94-47F5B0339B4B}" srcOrd="0" destOrd="0" parTransId="{E6FE9F6F-D16E-425F-A3B9-A6C530F3671C}" sibTransId="{50F8086C-E48C-427F-8427-5D8783B70E26}"/>
    <dgm:cxn modelId="{186584A9-AA58-400A-9022-6EAA272DFE57}" type="presOf" srcId="{1A72930A-806F-4A43-AA55-1C9EC6394CF0}" destId="{3A6DA6D1-37FF-4EDD-9C98-BBB0C8111A8B}" srcOrd="1" destOrd="0" presId="urn:microsoft.com/office/officeart/2008/layout/HalfCircleOrganizationChart"/>
    <dgm:cxn modelId="{317289B8-D149-446F-A005-45B2706726BE}" srcId="{717273F5-C5A8-409D-B842-D86D37C48552}" destId="{81F7269C-4A91-448A-8C05-B41051928534}" srcOrd="1" destOrd="0" parTransId="{E0F552BA-9112-4647-BB66-40135BFF8F00}" sibTransId="{AD73309A-F5B2-4858-B63E-BBA2B588684D}"/>
    <dgm:cxn modelId="{1C0E3CBC-F89D-438B-B3C6-AC9531A45B8E}" type="presOf" srcId="{9D4C861E-86DA-40F3-A27B-7F03982F7E4A}" destId="{6942EA32-AD59-474B-BA65-F2F725FD526A}" srcOrd="0" destOrd="0" presId="urn:microsoft.com/office/officeart/2008/layout/HalfCircleOrganizationChart"/>
    <dgm:cxn modelId="{62C210BD-531C-4B57-B9E4-4CA7AF68FCEA}" srcId="{717273F5-C5A8-409D-B842-D86D37C48552}" destId="{00D601FA-796D-4AF7-9D17-ED1E585928DB}" srcOrd="0" destOrd="0" parTransId="{0BF0EF39-00AB-4299-915A-2FA9EB2A1CBD}" sibTransId="{6D1D80EA-97E0-451B-ABF5-5F432AEDB4FD}"/>
    <dgm:cxn modelId="{99FB89C1-95FF-4F52-B930-305F2AEE6F87}" type="presOf" srcId="{90312551-9CEA-42E9-A155-1977654066B7}" destId="{B17DB29C-DBAF-4E69-A1B1-363678FD7093}" srcOrd="1" destOrd="0" presId="urn:microsoft.com/office/officeart/2008/layout/HalfCircleOrganizationChart"/>
    <dgm:cxn modelId="{34B443CA-F4D1-4342-B5B9-56EA6D0350B1}" type="presOf" srcId="{717273F5-C5A8-409D-B842-D86D37C48552}" destId="{C1C39CB0-CDC6-419C-95A8-BD307B46E88A}" srcOrd="1" destOrd="0" presId="urn:microsoft.com/office/officeart/2008/layout/HalfCircleOrganizationChart"/>
    <dgm:cxn modelId="{952358CB-9095-4639-A073-461D6DC0943B}" type="presOf" srcId="{9D4C861E-86DA-40F3-A27B-7F03982F7E4A}" destId="{D46FF605-7377-44EE-9E88-81B281447436}" srcOrd="1" destOrd="0" presId="urn:microsoft.com/office/officeart/2008/layout/HalfCircleOrganizationChart"/>
    <dgm:cxn modelId="{CA3D0BCE-5041-46C7-AEE8-ABB8A16A071F}" srcId="{00D601FA-796D-4AF7-9D17-ED1E585928DB}" destId="{FCD26A93-0C80-4F6B-BB92-C9537BC171C4}" srcOrd="0" destOrd="0" parTransId="{70CD94C5-464A-45CE-A513-1A52C46895B9}" sibTransId="{D92A4002-3F97-4A72-9AB4-33E4D363E42C}"/>
    <dgm:cxn modelId="{26257ED0-0B06-4C03-9B11-E5894D07F25F}" type="presOf" srcId="{81F7269C-4A91-448A-8C05-B41051928534}" destId="{EECECC82-B95C-418A-B498-3DD9F771CA17}" srcOrd="1" destOrd="0" presId="urn:microsoft.com/office/officeart/2008/layout/HalfCircleOrganizationChart"/>
    <dgm:cxn modelId="{1BCF39D6-0C20-4C52-86D7-6F34659F1241}" srcId="{00D601FA-796D-4AF7-9D17-ED1E585928DB}" destId="{106520F5-7EC1-4462-8E6D-A73540D4384A}" srcOrd="1" destOrd="0" parTransId="{339820C1-1CC1-483E-8F38-E37A68DD24CD}" sibTransId="{92B0782D-285B-4EE7-A941-270866B6D6E2}"/>
    <dgm:cxn modelId="{8F5A09E2-2CFE-4D2F-87C1-A59C8F32D784}" type="presOf" srcId="{E6FE9F6F-D16E-425F-A3B9-A6C530F3671C}" destId="{A6243AED-A8CD-4F42-80EC-C709A56AF079}" srcOrd="0" destOrd="0" presId="urn:microsoft.com/office/officeart/2008/layout/HalfCircleOrganizationChart"/>
    <dgm:cxn modelId="{321106E5-B63F-4B89-AC63-D3616EB1124F}" type="presOf" srcId="{90312551-9CEA-42E9-A155-1977654066B7}" destId="{9EABF51D-13BA-44A8-A08A-F75331A70DAF}" srcOrd="0" destOrd="0" presId="urn:microsoft.com/office/officeart/2008/layout/HalfCircleOrganizationChart"/>
    <dgm:cxn modelId="{36C5B7E7-F6C1-483E-BC0B-397C205F0F36}" type="presOf" srcId="{81F7269C-4A91-448A-8C05-B41051928534}" destId="{D9E37F97-03B3-43B3-93B5-BE8F2B104B56}" srcOrd="0" destOrd="0" presId="urn:microsoft.com/office/officeart/2008/layout/HalfCircleOrganizationChart"/>
    <dgm:cxn modelId="{881BA8E9-E4F6-4E42-BCF7-054FB097F659}" type="presOf" srcId="{00D601FA-796D-4AF7-9D17-ED1E585928DB}" destId="{FBBA26CE-1374-4490-823F-EDC78BBDC7AD}" srcOrd="1" destOrd="0" presId="urn:microsoft.com/office/officeart/2008/layout/HalfCircleOrganizationChart"/>
    <dgm:cxn modelId="{A3DE79EB-9035-4957-985D-43F9E9019637}" srcId="{1A72930A-806F-4A43-AA55-1C9EC6394CF0}" destId="{C636EA34-85B8-444E-AADD-758720406FF0}" srcOrd="0" destOrd="0" parTransId="{A6AF7DB9-B25D-4762-8419-4BB56601EE6F}" sibTransId="{1BD0E7A7-8826-4007-BB8F-3E0B0E66D41B}"/>
    <dgm:cxn modelId="{9D64B4EC-0DC9-4C75-B452-98AED057D0EE}" type="presOf" srcId="{A6AF7DB9-B25D-4762-8419-4BB56601EE6F}" destId="{4FE32E5F-BCD7-4BDF-AFE9-036E9433CF45}" srcOrd="0" destOrd="0" presId="urn:microsoft.com/office/officeart/2008/layout/HalfCircleOrganizationChart"/>
    <dgm:cxn modelId="{CCA308EE-0957-4783-B600-FAF00F262CD8}" type="presOf" srcId="{00D601FA-796D-4AF7-9D17-ED1E585928DB}" destId="{A45A8C77-D9E4-46EB-A198-747A9DBD4BB1}" srcOrd="0" destOrd="0" presId="urn:microsoft.com/office/officeart/2008/layout/HalfCircleOrganizationChart"/>
    <dgm:cxn modelId="{BE13B064-239A-4D6E-9433-4C55261F5836}" type="presParOf" srcId="{0CEBF924-5640-4CCB-B093-49A2B5452065}" destId="{7544D15E-6B62-48ED-9D0D-374A86299822}" srcOrd="0" destOrd="0" presId="urn:microsoft.com/office/officeart/2008/layout/HalfCircleOrganizationChart"/>
    <dgm:cxn modelId="{5B2AE0B7-63F3-4541-A417-175E96F06360}" type="presParOf" srcId="{7544D15E-6B62-48ED-9D0D-374A86299822}" destId="{ABCC26EF-A23F-4F31-BAA1-137D3F7FF7BD}" srcOrd="0" destOrd="0" presId="urn:microsoft.com/office/officeart/2008/layout/HalfCircleOrganizationChart"/>
    <dgm:cxn modelId="{5D79C6E0-1181-481D-BE06-90FD4F6C75FB}" type="presParOf" srcId="{ABCC26EF-A23F-4F31-BAA1-137D3F7FF7BD}" destId="{6F0E0436-FABA-4EC2-8D80-55E751A1A63F}" srcOrd="0" destOrd="0" presId="urn:microsoft.com/office/officeart/2008/layout/HalfCircleOrganizationChart"/>
    <dgm:cxn modelId="{42E6477B-AD60-499D-96C0-3A46ACA18273}" type="presParOf" srcId="{ABCC26EF-A23F-4F31-BAA1-137D3F7FF7BD}" destId="{4E95F033-F00F-44B0-8C38-61A0B10910CD}" srcOrd="1" destOrd="0" presId="urn:microsoft.com/office/officeart/2008/layout/HalfCircleOrganizationChart"/>
    <dgm:cxn modelId="{53C1B869-68B7-44F7-AA3A-4A2BB6007A33}" type="presParOf" srcId="{ABCC26EF-A23F-4F31-BAA1-137D3F7FF7BD}" destId="{4050F7A3-ADCF-469A-8B69-7E89EE6391ED}" srcOrd="2" destOrd="0" presId="urn:microsoft.com/office/officeart/2008/layout/HalfCircleOrganizationChart"/>
    <dgm:cxn modelId="{0A375F1F-D100-44BA-A68F-448D18887559}" type="presParOf" srcId="{ABCC26EF-A23F-4F31-BAA1-137D3F7FF7BD}" destId="{C1C39CB0-CDC6-419C-95A8-BD307B46E88A}" srcOrd="3" destOrd="0" presId="urn:microsoft.com/office/officeart/2008/layout/HalfCircleOrganizationChart"/>
    <dgm:cxn modelId="{D213B934-AE57-4FBF-B94A-A69ADE42A25C}" type="presParOf" srcId="{7544D15E-6B62-48ED-9D0D-374A86299822}" destId="{D1A0A749-1A3D-439C-B192-C89DE02C97A0}" srcOrd="1" destOrd="0" presId="urn:microsoft.com/office/officeart/2008/layout/HalfCircleOrganizationChart"/>
    <dgm:cxn modelId="{8F009C91-A732-403F-B90C-E16034FB9B10}" type="presParOf" srcId="{D1A0A749-1A3D-439C-B192-C89DE02C97A0}" destId="{9769064E-99F3-4E15-A2A2-71E47DB92CEC}" srcOrd="0" destOrd="0" presId="urn:microsoft.com/office/officeart/2008/layout/HalfCircleOrganizationChart"/>
    <dgm:cxn modelId="{3681BC1B-B491-4CF5-A86A-8E670BD63513}" type="presParOf" srcId="{D1A0A749-1A3D-439C-B192-C89DE02C97A0}" destId="{A4331F81-C6D8-478D-A279-29966B64A5C6}" srcOrd="1" destOrd="0" presId="urn:microsoft.com/office/officeart/2008/layout/HalfCircleOrganizationChart"/>
    <dgm:cxn modelId="{435B665F-9C72-421A-AF75-4A934496D962}" type="presParOf" srcId="{A4331F81-C6D8-478D-A279-29966B64A5C6}" destId="{5C733DE1-A624-4DC8-AB08-75B4185411C1}" srcOrd="0" destOrd="0" presId="urn:microsoft.com/office/officeart/2008/layout/HalfCircleOrganizationChart"/>
    <dgm:cxn modelId="{1BE0FBD8-46DA-49C1-AB87-6B705871BE27}" type="presParOf" srcId="{5C733DE1-A624-4DC8-AB08-75B4185411C1}" destId="{A45A8C77-D9E4-46EB-A198-747A9DBD4BB1}" srcOrd="0" destOrd="0" presId="urn:microsoft.com/office/officeart/2008/layout/HalfCircleOrganizationChart"/>
    <dgm:cxn modelId="{8E5F131F-5FD8-436D-BA87-1C2173AAA1C3}" type="presParOf" srcId="{5C733DE1-A624-4DC8-AB08-75B4185411C1}" destId="{AD955508-07BE-407C-86F0-F63D307EDEA3}" srcOrd="1" destOrd="0" presId="urn:microsoft.com/office/officeart/2008/layout/HalfCircleOrganizationChart"/>
    <dgm:cxn modelId="{83B99AFD-DFC6-412C-9C1D-F978B980CDF8}" type="presParOf" srcId="{5C733DE1-A624-4DC8-AB08-75B4185411C1}" destId="{A641092A-A4ED-497B-A0A9-6FBCD787EDB6}" srcOrd="2" destOrd="0" presId="urn:microsoft.com/office/officeart/2008/layout/HalfCircleOrganizationChart"/>
    <dgm:cxn modelId="{C0296C9A-90FE-429C-83E2-586F427C2C00}" type="presParOf" srcId="{5C733DE1-A624-4DC8-AB08-75B4185411C1}" destId="{FBBA26CE-1374-4490-823F-EDC78BBDC7AD}" srcOrd="3" destOrd="0" presId="urn:microsoft.com/office/officeart/2008/layout/HalfCircleOrganizationChart"/>
    <dgm:cxn modelId="{A5019FA2-A843-4D6A-B88C-4333E5117849}" type="presParOf" srcId="{A4331F81-C6D8-478D-A279-29966B64A5C6}" destId="{FCE3501D-9766-4086-B369-6A0A2D817229}" srcOrd="1" destOrd="0" presId="urn:microsoft.com/office/officeart/2008/layout/HalfCircleOrganizationChart"/>
    <dgm:cxn modelId="{3554A27A-0BA0-412F-A238-3319DF35E1FD}" type="presParOf" srcId="{FCE3501D-9766-4086-B369-6A0A2D817229}" destId="{A7B92CB4-66C3-463A-B0FB-8AB0E9F85F5F}" srcOrd="0" destOrd="0" presId="urn:microsoft.com/office/officeart/2008/layout/HalfCircleOrganizationChart"/>
    <dgm:cxn modelId="{5816E923-92D5-47EF-AAE8-B3853FA0A560}" type="presParOf" srcId="{FCE3501D-9766-4086-B369-6A0A2D817229}" destId="{7C9DA7E3-5F62-4F0B-A2AE-0B022C3196F1}" srcOrd="1" destOrd="0" presId="urn:microsoft.com/office/officeart/2008/layout/HalfCircleOrganizationChart"/>
    <dgm:cxn modelId="{87C7723A-1B6C-47AA-AB05-CB272E245AFE}" type="presParOf" srcId="{7C9DA7E3-5F62-4F0B-A2AE-0B022C3196F1}" destId="{68F01178-5FCB-4926-A3EB-597A0D94D22E}" srcOrd="0" destOrd="0" presId="urn:microsoft.com/office/officeart/2008/layout/HalfCircleOrganizationChart"/>
    <dgm:cxn modelId="{E6F5BA88-6D9F-4B12-B554-624DCE2CD19C}" type="presParOf" srcId="{68F01178-5FCB-4926-A3EB-597A0D94D22E}" destId="{15C65CC9-459B-414C-A7EA-3369B4BE6193}" srcOrd="0" destOrd="0" presId="urn:microsoft.com/office/officeart/2008/layout/HalfCircleOrganizationChart"/>
    <dgm:cxn modelId="{195BB623-525C-4EA6-84ED-AD3DC5A48C6E}" type="presParOf" srcId="{68F01178-5FCB-4926-A3EB-597A0D94D22E}" destId="{525C9673-72F3-430A-8647-4D7B345A3709}" srcOrd="1" destOrd="0" presId="urn:microsoft.com/office/officeart/2008/layout/HalfCircleOrganizationChart"/>
    <dgm:cxn modelId="{FFE73865-1A65-4930-8C95-644FE6D1BC38}" type="presParOf" srcId="{68F01178-5FCB-4926-A3EB-597A0D94D22E}" destId="{5D7233E8-6A47-4A01-8F57-1D46EF4863EC}" srcOrd="2" destOrd="0" presId="urn:microsoft.com/office/officeart/2008/layout/HalfCircleOrganizationChart"/>
    <dgm:cxn modelId="{4EED3CB8-2A46-4B83-8982-1595A7C8DF64}" type="presParOf" srcId="{68F01178-5FCB-4926-A3EB-597A0D94D22E}" destId="{AD4F49CB-A199-422E-B538-5209E3FC57AB}" srcOrd="3" destOrd="0" presId="urn:microsoft.com/office/officeart/2008/layout/HalfCircleOrganizationChart"/>
    <dgm:cxn modelId="{E6CACC38-2854-492C-9C34-15CC9EF9CD7B}" type="presParOf" srcId="{7C9DA7E3-5F62-4F0B-A2AE-0B022C3196F1}" destId="{E9EF6EBA-74FA-477B-B5FA-C10254D4035E}" srcOrd="1" destOrd="0" presId="urn:microsoft.com/office/officeart/2008/layout/HalfCircleOrganizationChart"/>
    <dgm:cxn modelId="{925642E5-BABF-4A94-8E24-07A255203515}" type="presParOf" srcId="{E9EF6EBA-74FA-477B-B5FA-C10254D4035E}" destId="{A6243AED-A8CD-4F42-80EC-C709A56AF079}" srcOrd="0" destOrd="0" presId="urn:microsoft.com/office/officeart/2008/layout/HalfCircleOrganizationChart"/>
    <dgm:cxn modelId="{64106281-AC1B-41D5-B30B-30BF7F96AB54}" type="presParOf" srcId="{E9EF6EBA-74FA-477B-B5FA-C10254D4035E}" destId="{B96722E0-B1EF-4C1C-8BC6-CFF7350C0F38}" srcOrd="1" destOrd="0" presId="urn:microsoft.com/office/officeart/2008/layout/HalfCircleOrganizationChart"/>
    <dgm:cxn modelId="{46B533FE-4764-4515-988E-18EB27480EE4}" type="presParOf" srcId="{B96722E0-B1EF-4C1C-8BC6-CFF7350C0F38}" destId="{C25F85C7-361C-483F-890D-BD860B68DA91}" srcOrd="0" destOrd="0" presId="urn:microsoft.com/office/officeart/2008/layout/HalfCircleOrganizationChart"/>
    <dgm:cxn modelId="{C6C4A3E8-EB2F-4F75-B38A-10A3D08CA538}" type="presParOf" srcId="{C25F85C7-361C-483F-890D-BD860B68DA91}" destId="{A72880B4-67FE-427D-AA45-F44683EA1525}" srcOrd="0" destOrd="0" presId="urn:microsoft.com/office/officeart/2008/layout/HalfCircleOrganizationChart"/>
    <dgm:cxn modelId="{95D1B19D-F558-4926-97E4-835793A700D0}" type="presParOf" srcId="{C25F85C7-361C-483F-890D-BD860B68DA91}" destId="{411BFD18-4427-4CAC-B67E-D64F8A6033D4}" srcOrd="1" destOrd="0" presId="urn:microsoft.com/office/officeart/2008/layout/HalfCircleOrganizationChart"/>
    <dgm:cxn modelId="{D22F1290-078C-4BD7-919F-445F7FA36691}" type="presParOf" srcId="{C25F85C7-361C-483F-890D-BD860B68DA91}" destId="{B7EEC830-13ED-490A-B322-6032CB67EC8E}" srcOrd="2" destOrd="0" presId="urn:microsoft.com/office/officeart/2008/layout/HalfCircleOrganizationChart"/>
    <dgm:cxn modelId="{81475A52-8F31-4BCD-B272-6CC8E8D3EBFE}" type="presParOf" srcId="{C25F85C7-361C-483F-890D-BD860B68DA91}" destId="{BD4791FE-3418-4A02-A347-4CB21B897051}" srcOrd="3" destOrd="0" presId="urn:microsoft.com/office/officeart/2008/layout/HalfCircleOrganizationChart"/>
    <dgm:cxn modelId="{67CC46FB-634F-4150-A7DB-878F9DD8AAA3}" type="presParOf" srcId="{B96722E0-B1EF-4C1C-8BC6-CFF7350C0F38}" destId="{F8CD6AEE-F565-4D88-AB58-59BF69AE2319}" srcOrd="1" destOrd="0" presId="urn:microsoft.com/office/officeart/2008/layout/HalfCircleOrganizationChart"/>
    <dgm:cxn modelId="{8988D052-1C8E-4F1D-AF47-9CB04E0A6116}" type="presParOf" srcId="{B96722E0-B1EF-4C1C-8BC6-CFF7350C0F38}" destId="{954DEA6D-D5CA-480E-9A0D-34DB101F4121}" srcOrd="2" destOrd="0" presId="urn:microsoft.com/office/officeart/2008/layout/HalfCircleOrganizationChart"/>
    <dgm:cxn modelId="{99D63B6A-E627-4ED7-A276-AF9205A23D3B}" type="presParOf" srcId="{E9EF6EBA-74FA-477B-B5FA-C10254D4035E}" destId="{249DA385-A8D8-4317-AC18-C27E98410AF7}" srcOrd="2" destOrd="0" presId="urn:microsoft.com/office/officeart/2008/layout/HalfCircleOrganizationChart"/>
    <dgm:cxn modelId="{1CCC36C2-C728-413A-8B2F-70819CD21E30}" type="presParOf" srcId="{E9EF6EBA-74FA-477B-B5FA-C10254D4035E}" destId="{8BB9D894-80EE-410D-A685-2FC08B033DD1}" srcOrd="3" destOrd="0" presId="urn:microsoft.com/office/officeart/2008/layout/HalfCircleOrganizationChart"/>
    <dgm:cxn modelId="{330D2F0A-59F4-4AB0-B4E9-F373027EAE88}" type="presParOf" srcId="{8BB9D894-80EE-410D-A685-2FC08B033DD1}" destId="{5D44E964-B38B-4A8E-9618-84DB2A77872D}" srcOrd="0" destOrd="0" presId="urn:microsoft.com/office/officeart/2008/layout/HalfCircleOrganizationChart"/>
    <dgm:cxn modelId="{4678B15C-45C5-48FD-AF34-3A0FAE175754}" type="presParOf" srcId="{5D44E964-B38B-4A8E-9618-84DB2A77872D}" destId="{EE8355D5-901E-42AC-A3E9-65576E47EF2F}" srcOrd="0" destOrd="0" presId="urn:microsoft.com/office/officeart/2008/layout/HalfCircleOrganizationChart"/>
    <dgm:cxn modelId="{9D1FACAF-B4DD-4EF9-9A2D-98647A8B5890}" type="presParOf" srcId="{5D44E964-B38B-4A8E-9618-84DB2A77872D}" destId="{3910EA9C-93A8-4E74-BAB9-3112D6FDE098}" srcOrd="1" destOrd="0" presId="urn:microsoft.com/office/officeart/2008/layout/HalfCircleOrganizationChart"/>
    <dgm:cxn modelId="{7E2211BA-85A8-48D6-B36F-74A98C6B87D2}" type="presParOf" srcId="{5D44E964-B38B-4A8E-9618-84DB2A77872D}" destId="{F19EA52C-922C-4432-ADB6-2564CCC67788}" srcOrd="2" destOrd="0" presId="urn:microsoft.com/office/officeart/2008/layout/HalfCircleOrganizationChart"/>
    <dgm:cxn modelId="{EFA96ED2-CDA0-4905-A063-75B4C88FAE8D}" type="presParOf" srcId="{5D44E964-B38B-4A8E-9618-84DB2A77872D}" destId="{C94D6CA1-D3A9-4EF8-8EA8-2BEAB6D72BAF}" srcOrd="3" destOrd="0" presId="urn:microsoft.com/office/officeart/2008/layout/HalfCircleOrganizationChart"/>
    <dgm:cxn modelId="{8DCCE4D8-84E3-406C-9538-1FD96FCFD87B}" type="presParOf" srcId="{8BB9D894-80EE-410D-A685-2FC08B033DD1}" destId="{F0512348-82D8-4642-81A4-115FB72AF1F6}" srcOrd="1" destOrd="0" presId="urn:microsoft.com/office/officeart/2008/layout/HalfCircleOrganizationChart"/>
    <dgm:cxn modelId="{FAFBED1A-65F9-458A-9931-B8FA9CA304DE}" type="presParOf" srcId="{8BB9D894-80EE-410D-A685-2FC08B033DD1}" destId="{DB747D33-0555-4BD3-B192-0ACC3C531B4E}" srcOrd="2" destOrd="0" presId="urn:microsoft.com/office/officeart/2008/layout/HalfCircleOrganizationChart"/>
    <dgm:cxn modelId="{A24E043B-EE19-4E51-914F-16D902E1BC2C}" type="presParOf" srcId="{7C9DA7E3-5F62-4F0B-A2AE-0B022C3196F1}" destId="{0725E762-257E-4F0F-8F2E-515D4F520780}" srcOrd="2" destOrd="0" presId="urn:microsoft.com/office/officeart/2008/layout/HalfCircleOrganizationChart"/>
    <dgm:cxn modelId="{32C70245-851E-4493-B7D1-5518EBF3E9C6}" type="presParOf" srcId="{FCE3501D-9766-4086-B369-6A0A2D817229}" destId="{81F2472F-E3B2-4136-B754-55524C9BCDE3}" srcOrd="2" destOrd="0" presId="urn:microsoft.com/office/officeart/2008/layout/HalfCircleOrganizationChart"/>
    <dgm:cxn modelId="{6349CD3D-3ACD-4245-8B24-1DBEC3E42CB9}" type="presParOf" srcId="{FCE3501D-9766-4086-B369-6A0A2D817229}" destId="{688B655F-3FBA-4651-84F2-6DB0DAE56329}" srcOrd="3" destOrd="0" presId="urn:microsoft.com/office/officeart/2008/layout/HalfCircleOrganizationChart"/>
    <dgm:cxn modelId="{5B8DBC68-AFEE-41CB-AACE-7E2A478AF444}" type="presParOf" srcId="{688B655F-3FBA-4651-84F2-6DB0DAE56329}" destId="{63F72F73-5CCA-4745-AE06-A57C1E646031}" srcOrd="0" destOrd="0" presId="urn:microsoft.com/office/officeart/2008/layout/HalfCircleOrganizationChart"/>
    <dgm:cxn modelId="{4C08850E-A972-4A65-9BBA-F61ECAF78382}" type="presParOf" srcId="{63F72F73-5CCA-4745-AE06-A57C1E646031}" destId="{987B0E43-63F9-4582-99BC-41B14C8FC204}" srcOrd="0" destOrd="0" presId="urn:microsoft.com/office/officeart/2008/layout/HalfCircleOrganizationChart"/>
    <dgm:cxn modelId="{C33FA746-F653-4DB8-80A3-818CFFCD0243}" type="presParOf" srcId="{63F72F73-5CCA-4745-AE06-A57C1E646031}" destId="{D1FCDD9B-9B1B-4744-BA9A-B7A458B17CBF}" srcOrd="1" destOrd="0" presId="urn:microsoft.com/office/officeart/2008/layout/HalfCircleOrganizationChart"/>
    <dgm:cxn modelId="{0093160F-9533-4C08-AEFC-A18B94619634}" type="presParOf" srcId="{63F72F73-5CCA-4745-AE06-A57C1E646031}" destId="{622DD436-AF7D-4788-98B4-00E5C6A36F04}" srcOrd="2" destOrd="0" presId="urn:microsoft.com/office/officeart/2008/layout/HalfCircleOrganizationChart"/>
    <dgm:cxn modelId="{C1C1CEB4-8F54-45E6-8A89-2332CCE73768}" type="presParOf" srcId="{63F72F73-5CCA-4745-AE06-A57C1E646031}" destId="{B0164D53-BD68-4B7B-BD99-97C72C405824}" srcOrd="3" destOrd="0" presId="urn:microsoft.com/office/officeart/2008/layout/HalfCircleOrganizationChart"/>
    <dgm:cxn modelId="{9416C33D-86A6-4B24-86AB-6D1F33337A58}" type="presParOf" srcId="{688B655F-3FBA-4651-84F2-6DB0DAE56329}" destId="{4B987988-363A-4B27-BD76-403786D433C1}" srcOrd="1" destOrd="0" presId="urn:microsoft.com/office/officeart/2008/layout/HalfCircleOrganizationChart"/>
    <dgm:cxn modelId="{FBE2660F-FA49-41D5-8F00-49BBC0A2FBD1}" type="presParOf" srcId="{688B655F-3FBA-4651-84F2-6DB0DAE56329}" destId="{9927BA4A-4221-4C51-8BCC-4F2A1C67EA69}" srcOrd="2" destOrd="0" presId="urn:microsoft.com/office/officeart/2008/layout/HalfCircleOrganizationChart"/>
    <dgm:cxn modelId="{03FF2AAF-66F5-4CFB-BF67-351AC9CF65DB}" type="presParOf" srcId="{A4331F81-C6D8-478D-A279-29966B64A5C6}" destId="{BFCF4B33-EC93-45CC-98EC-0DF4C587E91C}" srcOrd="2" destOrd="0" presId="urn:microsoft.com/office/officeart/2008/layout/HalfCircleOrganizationChart"/>
    <dgm:cxn modelId="{A60E6F41-EB70-4058-AB15-F3EDED2CA168}" type="presParOf" srcId="{D1A0A749-1A3D-439C-B192-C89DE02C97A0}" destId="{FA9BD24E-4429-42F8-842B-367EC224EE2B}" srcOrd="2" destOrd="0" presId="urn:microsoft.com/office/officeart/2008/layout/HalfCircleOrganizationChart"/>
    <dgm:cxn modelId="{1ED025D7-EAD5-41A4-844C-34BB269D89BC}" type="presParOf" srcId="{D1A0A749-1A3D-439C-B192-C89DE02C97A0}" destId="{7676FA74-1D91-4F6B-B0DF-DAABE246C26F}" srcOrd="3" destOrd="0" presId="urn:microsoft.com/office/officeart/2008/layout/HalfCircleOrganizationChart"/>
    <dgm:cxn modelId="{DA797B88-25A3-4425-8645-4FAF07DAEEFA}" type="presParOf" srcId="{7676FA74-1D91-4F6B-B0DF-DAABE246C26F}" destId="{3B58B3EE-5584-4E79-A3CB-99CC899E4413}" srcOrd="0" destOrd="0" presId="urn:microsoft.com/office/officeart/2008/layout/HalfCircleOrganizationChart"/>
    <dgm:cxn modelId="{AEC3F385-2371-46AD-9EA0-0A0A2ACA31D7}" type="presParOf" srcId="{3B58B3EE-5584-4E79-A3CB-99CC899E4413}" destId="{D9E37F97-03B3-43B3-93B5-BE8F2B104B56}" srcOrd="0" destOrd="0" presId="urn:microsoft.com/office/officeart/2008/layout/HalfCircleOrganizationChart"/>
    <dgm:cxn modelId="{9A5C99C6-7719-46AB-A764-795B25688458}" type="presParOf" srcId="{3B58B3EE-5584-4E79-A3CB-99CC899E4413}" destId="{6D4574CE-148E-4163-A317-32AB774FCF2D}" srcOrd="1" destOrd="0" presId="urn:microsoft.com/office/officeart/2008/layout/HalfCircleOrganizationChart"/>
    <dgm:cxn modelId="{84749D34-61D4-4292-93C5-503F6492BFBE}" type="presParOf" srcId="{3B58B3EE-5584-4E79-A3CB-99CC899E4413}" destId="{3F580FD8-7874-46A6-BE50-84EB31011CD3}" srcOrd="2" destOrd="0" presId="urn:microsoft.com/office/officeart/2008/layout/HalfCircleOrganizationChart"/>
    <dgm:cxn modelId="{04DFE5CD-3FB6-4FA2-93BB-7D6117723D24}" type="presParOf" srcId="{3B58B3EE-5584-4E79-A3CB-99CC899E4413}" destId="{EECECC82-B95C-418A-B498-3DD9F771CA17}" srcOrd="3" destOrd="0" presId="urn:microsoft.com/office/officeart/2008/layout/HalfCircleOrganizationChart"/>
    <dgm:cxn modelId="{7C31910B-A13A-4F90-8289-60AF91A672AF}" type="presParOf" srcId="{7676FA74-1D91-4F6B-B0DF-DAABE246C26F}" destId="{D26B49A2-2416-452E-B96C-7B45A5B4A708}" srcOrd="1" destOrd="0" presId="urn:microsoft.com/office/officeart/2008/layout/HalfCircleOrganizationChart"/>
    <dgm:cxn modelId="{66847895-8411-4D8C-B50A-44821E4BEBAF}" type="presParOf" srcId="{D26B49A2-2416-452E-B96C-7B45A5B4A708}" destId="{4F19ED35-0D6E-4792-A4A0-6ED4D0A774B6}" srcOrd="0" destOrd="0" presId="urn:microsoft.com/office/officeart/2008/layout/HalfCircleOrganizationChart"/>
    <dgm:cxn modelId="{6BC88E66-2524-4355-8070-E316635BF56F}" type="presParOf" srcId="{D26B49A2-2416-452E-B96C-7B45A5B4A708}" destId="{5B607367-46DC-4DF2-ACB5-02A5B745D134}" srcOrd="1" destOrd="0" presId="urn:microsoft.com/office/officeart/2008/layout/HalfCircleOrganizationChart"/>
    <dgm:cxn modelId="{EF2AED0C-E2DA-4CE6-B929-91BE91A7CE4A}" type="presParOf" srcId="{5B607367-46DC-4DF2-ACB5-02A5B745D134}" destId="{8FFF5F46-83E6-4F0E-A99C-4C835B9527DF}" srcOrd="0" destOrd="0" presId="urn:microsoft.com/office/officeart/2008/layout/HalfCircleOrganizationChart"/>
    <dgm:cxn modelId="{D9BD3C6D-6682-4877-9ABF-DEC62A9D56DA}" type="presParOf" srcId="{8FFF5F46-83E6-4F0E-A99C-4C835B9527DF}" destId="{9EABF51D-13BA-44A8-A08A-F75331A70DAF}" srcOrd="0" destOrd="0" presId="urn:microsoft.com/office/officeart/2008/layout/HalfCircleOrganizationChart"/>
    <dgm:cxn modelId="{6F112366-0B28-4C71-A754-D3835AAE1438}" type="presParOf" srcId="{8FFF5F46-83E6-4F0E-A99C-4C835B9527DF}" destId="{D6183FCC-AD47-4CB2-B6FB-6A1B386F45C3}" srcOrd="1" destOrd="0" presId="urn:microsoft.com/office/officeart/2008/layout/HalfCircleOrganizationChart"/>
    <dgm:cxn modelId="{207BFBFB-D04D-4467-9CB8-DED1FAF7B2CF}" type="presParOf" srcId="{8FFF5F46-83E6-4F0E-A99C-4C835B9527DF}" destId="{038FEDA3-2890-4A12-84BA-B8CB6F57F216}" srcOrd="2" destOrd="0" presId="urn:microsoft.com/office/officeart/2008/layout/HalfCircleOrganizationChart"/>
    <dgm:cxn modelId="{8DB7326C-D926-408D-BBC5-9E703CFB4F7F}" type="presParOf" srcId="{8FFF5F46-83E6-4F0E-A99C-4C835B9527DF}" destId="{B17DB29C-DBAF-4E69-A1B1-363678FD7093}" srcOrd="3" destOrd="0" presId="urn:microsoft.com/office/officeart/2008/layout/HalfCircleOrganizationChart"/>
    <dgm:cxn modelId="{4BE8F462-6C42-4BD2-AD8C-117EFC7446FD}" type="presParOf" srcId="{5B607367-46DC-4DF2-ACB5-02A5B745D134}" destId="{4A016B28-8311-4C63-84F9-A7703B5286A3}" srcOrd="1" destOrd="0" presId="urn:microsoft.com/office/officeart/2008/layout/HalfCircleOrganizationChart"/>
    <dgm:cxn modelId="{B3A78DA8-6058-4AD6-9F2A-233B3C36BE53}" type="presParOf" srcId="{4A016B28-8311-4C63-84F9-A7703B5286A3}" destId="{9AA2231D-FCB1-48B1-AF8F-FDD3E974635C}" srcOrd="0" destOrd="0" presId="urn:microsoft.com/office/officeart/2008/layout/HalfCircleOrganizationChart"/>
    <dgm:cxn modelId="{F208FB68-7AA1-42FF-95C4-45FB0525A782}" type="presParOf" srcId="{4A016B28-8311-4C63-84F9-A7703B5286A3}" destId="{67E6CBC7-17AD-4175-8B7E-5F3A5FFBF4BC}" srcOrd="1" destOrd="0" presId="urn:microsoft.com/office/officeart/2008/layout/HalfCircleOrganizationChart"/>
    <dgm:cxn modelId="{2EFA2B83-99EF-45A2-A527-7CFF284130F4}" type="presParOf" srcId="{67E6CBC7-17AD-4175-8B7E-5F3A5FFBF4BC}" destId="{724D8083-4FCD-42DB-9C0E-9E959AE1480B}" srcOrd="0" destOrd="0" presId="urn:microsoft.com/office/officeart/2008/layout/HalfCircleOrganizationChart"/>
    <dgm:cxn modelId="{602AE75F-A23B-4AD7-A7EC-E0C2649920AF}" type="presParOf" srcId="{724D8083-4FCD-42DB-9C0E-9E959AE1480B}" destId="{6942EA32-AD59-474B-BA65-F2F725FD526A}" srcOrd="0" destOrd="0" presId="urn:microsoft.com/office/officeart/2008/layout/HalfCircleOrganizationChart"/>
    <dgm:cxn modelId="{EEC66C5A-7D19-4FC7-8E8A-731586D4D16D}" type="presParOf" srcId="{724D8083-4FCD-42DB-9C0E-9E959AE1480B}" destId="{6957B91A-32BE-4642-ACBE-739F74899903}" srcOrd="1" destOrd="0" presId="urn:microsoft.com/office/officeart/2008/layout/HalfCircleOrganizationChart"/>
    <dgm:cxn modelId="{90189282-A5C6-4488-B87C-37FE17841A14}" type="presParOf" srcId="{724D8083-4FCD-42DB-9C0E-9E959AE1480B}" destId="{71256CD7-AC75-4B31-BCD0-95755F4AC76B}" srcOrd="2" destOrd="0" presId="urn:microsoft.com/office/officeart/2008/layout/HalfCircleOrganizationChart"/>
    <dgm:cxn modelId="{C7C207F5-768B-4185-A726-561808F97BDD}" type="presParOf" srcId="{724D8083-4FCD-42DB-9C0E-9E959AE1480B}" destId="{D46FF605-7377-44EE-9E88-81B281447436}" srcOrd="3" destOrd="0" presId="urn:microsoft.com/office/officeart/2008/layout/HalfCircleOrganizationChart"/>
    <dgm:cxn modelId="{9CD0E429-BBF5-416E-88A6-A605D3D78498}" type="presParOf" srcId="{67E6CBC7-17AD-4175-8B7E-5F3A5FFBF4BC}" destId="{1DA24388-5A4C-449B-A1A2-B13C463CDCF6}" srcOrd="1" destOrd="0" presId="urn:microsoft.com/office/officeart/2008/layout/HalfCircleOrganizationChart"/>
    <dgm:cxn modelId="{66C69841-178B-47C7-A7BA-9750C1435463}" type="presParOf" srcId="{67E6CBC7-17AD-4175-8B7E-5F3A5FFBF4BC}" destId="{B5BFB447-72EB-4B6D-98AF-2B3FF9AAF44E}" srcOrd="2" destOrd="0" presId="urn:microsoft.com/office/officeart/2008/layout/HalfCircleOrganizationChart"/>
    <dgm:cxn modelId="{13F1D567-AD1F-4583-912D-141BFFBE0799}" type="presParOf" srcId="{5B607367-46DC-4DF2-ACB5-02A5B745D134}" destId="{A5D7E21E-9B8D-455C-82EB-F164A2D82123}" srcOrd="2" destOrd="0" presId="urn:microsoft.com/office/officeart/2008/layout/HalfCircleOrganizationChart"/>
    <dgm:cxn modelId="{EBFB873B-B110-45AB-8CF3-5462201A3569}" type="presParOf" srcId="{D26B49A2-2416-452E-B96C-7B45A5B4A708}" destId="{7E7F7ED8-7F32-44D8-8CFC-6CE632804E3E}" srcOrd="2" destOrd="0" presId="urn:microsoft.com/office/officeart/2008/layout/HalfCircleOrganizationChart"/>
    <dgm:cxn modelId="{056DA5F0-2AC3-478F-81DD-3A5889621279}" type="presParOf" srcId="{D26B49A2-2416-452E-B96C-7B45A5B4A708}" destId="{B8D5B4D9-9C5F-496E-9114-816A338FA406}" srcOrd="3" destOrd="0" presId="urn:microsoft.com/office/officeart/2008/layout/HalfCircleOrganizationChart"/>
    <dgm:cxn modelId="{0FD8A371-A94C-474C-ABB4-69310DAF6E4B}" type="presParOf" srcId="{B8D5B4D9-9C5F-496E-9114-816A338FA406}" destId="{104C3AFA-B11C-4D52-8C3D-207A633BB172}" srcOrd="0" destOrd="0" presId="urn:microsoft.com/office/officeart/2008/layout/HalfCircleOrganizationChart"/>
    <dgm:cxn modelId="{B681EBF6-706A-48D7-B890-877A8626E483}" type="presParOf" srcId="{104C3AFA-B11C-4D52-8C3D-207A633BB172}" destId="{CD4E80DE-695E-4804-8C0A-84F0E7AE3359}" srcOrd="0" destOrd="0" presId="urn:microsoft.com/office/officeart/2008/layout/HalfCircleOrganizationChart"/>
    <dgm:cxn modelId="{C96F398C-5BEB-477D-93F9-A7ABC8AD4C68}" type="presParOf" srcId="{104C3AFA-B11C-4D52-8C3D-207A633BB172}" destId="{7673FBEC-3FCC-44ED-8799-3FE27DDECEFC}" srcOrd="1" destOrd="0" presId="urn:microsoft.com/office/officeart/2008/layout/HalfCircleOrganizationChart"/>
    <dgm:cxn modelId="{C84C1802-1C0E-42F8-A4E4-272577BBEDB0}" type="presParOf" srcId="{104C3AFA-B11C-4D52-8C3D-207A633BB172}" destId="{4B239448-120F-4243-9E30-DDAB7E5744A5}" srcOrd="2" destOrd="0" presId="urn:microsoft.com/office/officeart/2008/layout/HalfCircleOrganizationChart"/>
    <dgm:cxn modelId="{7A5EE99F-2922-4F3B-8A4E-215262794985}" type="presParOf" srcId="{104C3AFA-B11C-4D52-8C3D-207A633BB172}" destId="{3A6DA6D1-37FF-4EDD-9C98-BBB0C8111A8B}" srcOrd="3" destOrd="0" presId="urn:microsoft.com/office/officeart/2008/layout/HalfCircleOrganizationChart"/>
    <dgm:cxn modelId="{F1ED18B1-0A09-45A4-9508-7D269BDA1246}" type="presParOf" srcId="{B8D5B4D9-9C5F-496E-9114-816A338FA406}" destId="{C7EEA897-5553-4987-8016-9820579DA08A}" srcOrd="1" destOrd="0" presId="urn:microsoft.com/office/officeart/2008/layout/HalfCircleOrganizationChart"/>
    <dgm:cxn modelId="{17A58B35-4586-4DB2-A5DA-C08B0F4F29DB}" type="presParOf" srcId="{C7EEA897-5553-4987-8016-9820579DA08A}" destId="{4FE32E5F-BCD7-4BDF-AFE9-036E9433CF45}" srcOrd="0" destOrd="0" presId="urn:microsoft.com/office/officeart/2008/layout/HalfCircleOrganizationChart"/>
    <dgm:cxn modelId="{4E80841E-D6DF-4EA2-B2B7-009210CCFD17}" type="presParOf" srcId="{C7EEA897-5553-4987-8016-9820579DA08A}" destId="{319AD724-2C21-4224-A5B7-2FB3CB1E1695}" srcOrd="1" destOrd="0" presId="urn:microsoft.com/office/officeart/2008/layout/HalfCircleOrganizationChart"/>
    <dgm:cxn modelId="{EC7F62B5-0DC2-47EB-AF4A-ED613AD6BC31}" type="presParOf" srcId="{319AD724-2C21-4224-A5B7-2FB3CB1E1695}" destId="{A4DB049B-45A9-4060-8510-ECB311905E6A}" srcOrd="0" destOrd="0" presId="urn:microsoft.com/office/officeart/2008/layout/HalfCircleOrganizationChart"/>
    <dgm:cxn modelId="{7AD84931-D259-4519-9FD1-56291782F623}" type="presParOf" srcId="{A4DB049B-45A9-4060-8510-ECB311905E6A}" destId="{C605B6EE-C4A7-430A-BA87-9E6C9693B87F}" srcOrd="0" destOrd="0" presId="urn:microsoft.com/office/officeart/2008/layout/HalfCircleOrganizationChart"/>
    <dgm:cxn modelId="{C3F9348A-0C2E-4707-96E6-58B2569FC6A9}" type="presParOf" srcId="{A4DB049B-45A9-4060-8510-ECB311905E6A}" destId="{CF6261D4-9C7D-4F8D-9D7A-1F71437CA7B2}" srcOrd="1" destOrd="0" presId="urn:microsoft.com/office/officeart/2008/layout/HalfCircleOrganizationChart"/>
    <dgm:cxn modelId="{DF2CD489-141D-4675-B6E8-5EFAFC72CD26}" type="presParOf" srcId="{A4DB049B-45A9-4060-8510-ECB311905E6A}" destId="{820CE351-CD1E-499B-9E4C-9808C286474B}" srcOrd="2" destOrd="0" presId="urn:microsoft.com/office/officeart/2008/layout/HalfCircleOrganizationChart"/>
    <dgm:cxn modelId="{38F472AD-4178-4615-B7A0-B864CFB474A8}" type="presParOf" srcId="{A4DB049B-45A9-4060-8510-ECB311905E6A}" destId="{0FD57C43-BF6C-44D9-B9E8-478E4C261A6B}" srcOrd="3" destOrd="0" presId="urn:microsoft.com/office/officeart/2008/layout/HalfCircleOrganizationChart"/>
    <dgm:cxn modelId="{2168A644-61DE-4943-9148-6BCE6D1F8BAB}" type="presParOf" srcId="{319AD724-2C21-4224-A5B7-2FB3CB1E1695}" destId="{E9AA98A0-69AD-4E35-94C2-9071A09B1437}" srcOrd="1" destOrd="0" presId="urn:microsoft.com/office/officeart/2008/layout/HalfCircleOrganizationChart"/>
    <dgm:cxn modelId="{21B53F28-7E05-4A3A-8D64-F126C830B9A3}" type="presParOf" srcId="{319AD724-2C21-4224-A5B7-2FB3CB1E1695}" destId="{9FE525CF-E6D9-48D0-9404-858F05F49EDC}" srcOrd="2" destOrd="0" presId="urn:microsoft.com/office/officeart/2008/layout/HalfCircleOrganizationChart"/>
    <dgm:cxn modelId="{733D559E-FE29-49BF-9E0A-D292A341BE7B}" type="presParOf" srcId="{B8D5B4D9-9C5F-496E-9114-816A338FA406}" destId="{AC51A5A6-2CAA-4C08-A3DD-81604A46E890}" srcOrd="2" destOrd="0" presId="urn:microsoft.com/office/officeart/2008/layout/HalfCircleOrganizationChart"/>
    <dgm:cxn modelId="{197D1F45-0EDA-40D4-8351-17C9FD278ABD}" type="presParOf" srcId="{7676FA74-1D91-4F6B-B0DF-DAABE246C26F}" destId="{921D1007-85E8-47C4-B60A-2774121CD704}" srcOrd="2" destOrd="0" presId="urn:microsoft.com/office/officeart/2008/layout/HalfCircleOrganizationChart"/>
    <dgm:cxn modelId="{22662B5C-671D-447E-9D46-FF9FE9F68F7E}" type="presParOf" srcId="{7544D15E-6B62-48ED-9D0D-374A86299822}" destId="{709B4C4B-34B9-470E-999F-0B35B7C11A62}" srcOrd="2" destOrd="0" presId="urn:microsoft.com/office/officeart/2008/layout/HalfCircleOrganizationChart"/>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4879BB10-BA7F-46D8-9A63-5989366806A8}"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1F37C8D-B84C-4F9C-AAED-0CFE2578BC47}">
      <dgm:prSet phldrT="[Text]"/>
      <dgm:spPr/>
      <dgm:t>
        <a:bodyPr/>
        <a:lstStyle/>
        <a:p>
          <a:r>
            <a:rPr lang="en-US"/>
            <a:t>Z</a:t>
          </a:r>
          <a:endParaRPr lang="id-ID"/>
        </a:p>
      </dgm:t>
    </dgm:pt>
    <dgm:pt modelId="{A50DAF03-4523-4A1C-A11F-83F9051F077C}" type="parTrans" cxnId="{EB5432F3-9EF0-45D4-A3A4-DB5AE76535D7}">
      <dgm:prSet/>
      <dgm:spPr/>
      <dgm:t>
        <a:bodyPr/>
        <a:lstStyle/>
        <a:p>
          <a:endParaRPr lang="id-ID"/>
        </a:p>
      </dgm:t>
    </dgm:pt>
    <dgm:pt modelId="{F6A27B74-4E50-4A1E-AFBA-2850EA8B07BF}" type="sibTrans" cxnId="{EB5432F3-9EF0-45D4-A3A4-DB5AE76535D7}">
      <dgm:prSet/>
      <dgm:spPr/>
      <dgm:t>
        <a:bodyPr/>
        <a:lstStyle/>
        <a:p>
          <a:endParaRPr lang="id-ID"/>
        </a:p>
      </dgm:t>
    </dgm:pt>
    <dgm:pt modelId="{C4F45221-4162-49B4-BBB5-8CE88F6F4D9E}">
      <dgm:prSet phldrT="[Text]">
        <dgm:style>
          <a:lnRef idx="2">
            <a:schemeClr val="accent1"/>
          </a:lnRef>
          <a:fillRef idx="1">
            <a:schemeClr val="lt1"/>
          </a:fillRef>
          <a:effectRef idx="0">
            <a:schemeClr val="accent1"/>
          </a:effectRef>
          <a:fontRef idx="minor">
            <a:schemeClr val="dk1"/>
          </a:fontRef>
        </dgm:style>
      </dgm:prSet>
      <dgm:spPr/>
      <dgm:t>
        <a:bodyPr/>
        <a:lstStyle/>
        <a:p>
          <a:r>
            <a:rPr lang="en-US">
              <a:solidFill>
                <a:srgbClr val="FF0000"/>
              </a:solidFill>
            </a:rPr>
            <a:t>X</a:t>
          </a:r>
          <a:endParaRPr lang="id-ID">
            <a:solidFill>
              <a:srgbClr val="FF0000"/>
            </a:solidFill>
          </a:endParaRPr>
        </a:p>
      </dgm:t>
    </dgm:pt>
    <dgm:pt modelId="{4B568863-311B-4B36-AAB7-EC2182C14A34}" type="parTrans" cxnId="{1C279885-2F1F-4D21-AB40-18ECB506432E}">
      <dgm:prSet/>
      <dgm:spPr/>
      <dgm:t>
        <a:bodyPr/>
        <a:lstStyle/>
        <a:p>
          <a:endParaRPr lang="id-ID"/>
        </a:p>
      </dgm:t>
    </dgm:pt>
    <dgm:pt modelId="{E3FDD250-A287-43DF-B0BF-00DBDD2C6CC3}" type="sibTrans" cxnId="{1C279885-2F1F-4D21-AB40-18ECB506432E}">
      <dgm:prSet/>
      <dgm:spPr/>
      <dgm:t>
        <a:bodyPr/>
        <a:lstStyle/>
        <a:p>
          <a:endParaRPr lang="id-ID"/>
        </a:p>
      </dgm:t>
    </dgm:pt>
    <dgm:pt modelId="{B6DBB6A7-CCF8-44BF-9B65-D954633F055A}">
      <dgm:prSet phldrT="[Text]"/>
      <dgm:spPr/>
      <dgm:t>
        <a:bodyPr/>
        <a:lstStyle/>
        <a:p>
          <a:r>
            <a:rPr lang="en-US">
              <a:solidFill>
                <a:schemeClr val="accent1"/>
              </a:solidFill>
            </a:rPr>
            <a:t>d</a:t>
          </a:r>
          <a:endParaRPr lang="id-ID">
            <a:solidFill>
              <a:schemeClr val="accent1"/>
            </a:solidFill>
          </a:endParaRPr>
        </a:p>
      </dgm:t>
    </dgm:pt>
    <dgm:pt modelId="{6E494F7A-D685-482C-92C4-55CB6818A1B3}" type="parTrans" cxnId="{814953BD-285F-4A3C-BEA0-9F3954E6728E}">
      <dgm:prSet/>
      <dgm:spPr/>
      <dgm:t>
        <a:bodyPr/>
        <a:lstStyle/>
        <a:p>
          <a:endParaRPr lang="id-ID"/>
        </a:p>
      </dgm:t>
    </dgm:pt>
    <dgm:pt modelId="{25DACF12-0CEE-4623-8196-11948E5FF246}" type="sibTrans" cxnId="{814953BD-285F-4A3C-BEA0-9F3954E6728E}">
      <dgm:prSet/>
      <dgm:spPr/>
      <dgm:t>
        <a:bodyPr/>
        <a:lstStyle/>
        <a:p>
          <a:endParaRPr lang="id-ID"/>
        </a:p>
      </dgm:t>
    </dgm:pt>
    <dgm:pt modelId="{C31C8C0B-B37C-4190-A843-A6F722BC74B1}">
      <dgm:prSet phldrT="[Text]"/>
      <dgm:spPr/>
      <dgm:t>
        <a:bodyPr/>
        <a:lstStyle/>
        <a:p>
          <a:r>
            <a:rPr lang="en-US">
              <a:solidFill>
                <a:schemeClr val="accent1"/>
              </a:solidFill>
            </a:rPr>
            <a:t>a</a:t>
          </a:r>
          <a:endParaRPr lang="id-ID">
            <a:solidFill>
              <a:schemeClr val="accent1"/>
            </a:solidFill>
          </a:endParaRPr>
        </a:p>
      </dgm:t>
    </dgm:pt>
    <dgm:pt modelId="{5C626383-740A-4030-B5AD-9BE63A81056D}" type="parTrans" cxnId="{8ED32687-EF9C-4B2A-9D78-79EEEE3412F9}">
      <dgm:prSet/>
      <dgm:spPr/>
      <dgm:t>
        <a:bodyPr/>
        <a:lstStyle/>
        <a:p>
          <a:endParaRPr lang="id-ID"/>
        </a:p>
      </dgm:t>
    </dgm:pt>
    <dgm:pt modelId="{9DE27B18-2E44-4E69-BB50-CD36D3474D82}" type="sibTrans" cxnId="{8ED32687-EF9C-4B2A-9D78-79EEEE3412F9}">
      <dgm:prSet/>
      <dgm:spPr/>
      <dgm:t>
        <a:bodyPr/>
        <a:lstStyle/>
        <a:p>
          <a:endParaRPr lang="id-ID"/>
        </a:p>
      </dgm:t>
    </dgm:pt>
    <dgm:pt modelId="{68C34732-D279-4347-9036-ADCBFFE2FF7D}">
      <dgm:prSet phldrT="[Text]"/>
      <dgm:spPr/>
      <dgm:t>
        <a:bodyPr/>
        <a:lstStyle/>
        <a:p>
          <a:r>
            <a:rPr lang="en-US">
              <a:solidFill>
                <a:srgbClr val="FF0000"/>
              </a:solidFill>
            </a:rPr>
            <a:t>Y</a:t>
          </a:r>
          <a:endParaRPr lang="id-ID">
            <a:solidFill>
              <a:srgbClr val="FF0000"/>
            </a:solidFill>
          </a:endParaRPr>
        </a:p>
      </dgm:t>
    </dgm:pt>
    <dgm:pt modelId="{F282AFA3-4B5C-4A45-8FBF-4A58740BFE65}" type="parTrans" cxnId="{6C9EFD56-F279-4DD7-A7A0-6425F183886E}">
      <dgm:prSet/>
      <dgm:spPr/>
      <dgm:t>
        <a:bodyPr/>
        <a:lstStyle/>
        <a:p>
          <a:endParaRPr lang="id-ID"/>
        </a:p>
      </dgm:t>
    </dgm:pt>
    <dgm:pt modelId="{CFA3EB84-0EDE-46BE-A944-CCC9231BFA6F}" type="sibTrans" cxnId="{6C9EFD56-F279-4DD7-A7A0-6425F183886E}">
      <dgm:prSet/>
      <dgm:spPr/>
      <dgm:t>
        <a:bodyPr/>
        <a:lstStyle/>
        <a:p>
          <a:endParaRPr lang="id-ID"/>
        </a:p>
      </dgm:t>
    </dgm:pt>
    <dgm:pt modelId="{B90809F3-8D74-49E0-BA38-79993D3D586D}">
      <dgm:prSet phldrT="[Text]"/>
      <dgm:spPr/>
      <dgm:t>
        <a:bodyPr/>
        <a:lstStyle/>
        <a:p>
          <a:r>
            <a:rPr lang="en-US">
              <a:solidFill>
                <a:schemeClr val="accent1"/>
              </a:solidFill>
            </a:rPr>
            <a:t>b</a:t>
          </a:r>
          <a:endParaRPr lang="id-ID">
            <a:solidFill>
              <a:schemeClr val="accent1"/>
            </a:solidFill>
          </a:endParaRPr>
        </a:p>
      </dgm:t>
    </dgm:pt>
    <dgm:pt modelId="{940375CE-A6D5-4DBA-B3E7-21F67B13A569}" type="parTrans" cxnId="{A6219B8F-F592-451C-BAD6-3E44C1555C71}">
      <dgm:prSet/>
      <dgm:spPr/>
      <dgm:t>
        <a:bodyPr/>
        <a:lstStyle/>
        <a:p>
          <a:endParaRPr lang="id-ID"/>
        </a:p>
      </dgm:t>
    </dgm:pt>
    <dgm:pt modelId="{EFE0A89E-A7DB-4706-B0EF-E3EDF8BF6827}" type="sibTrans" cxnId="{A6219B8F-F592-451C-BAD6-3E44C1555C71}">
      <dgm:prSet/>
      <dgm:spPr/>
      <dgm:t>
        <a:bodyPr/>
        <a:lstStyle/>
        <a:p>
          <a:endParaRPr lang="id-ID"/>
        </a:p>
      </dgm:t>
    </dgm:pt>
    <dgm:pt modelId="{3C44B863-7A02-490C-AA42-824ABB40F586}">
      <dgm:prSet phldrT="[Text]"/>
      <dgm:spPr/>
      <dgm:t>
        <a:bodyPr/>
        <a:lstStyle/>
        <a:p>
          <a:r>
            <a:rPr lang="en-US">
              <a:solidFill>
                <a:schemeClr val="accent1"/>
              </a:solidFill>
            </a:rPr>
            <a:t>c</a:t>
          </a:r>
          <a:endParaRPr lang="id-ID">
            <a:solidFill>
              <a:schemeClr val="accent1"/>
            </a:solidFill>
          </a:endParaRPr>
        </a:p>
      </dgm:t>
    </dgm:pt>
    <dgm:pt modelId="{C12F803B-727A-457B-82FD-71D8B1945C2D}" type="parTrans" cxnId="{D0D50DDE-94EB-43CC-A593-EABC2FB85DCB}">
      <dgm:prSet/>
      <dgm:spPr/>
      <dgm:t>
        <a:bodyPr/>
        <a:lstStyle/>
        <a:p>
          <a:endParaRPr lang="id-ID"/>
        </a:p>
      </dgm:t>
    </dgm:pt>
    <dgm:pt modelId="{C5EB48A4-4331-4A09-A2AC-94491FDA88EB}" type="sibTrans" cxnId="{D0D50DDE-94EB-43CC-A593-EABC2FB85DCB}">
      <dgm:prSet/>
      <dgm:spPr/>
      <dgm:t>
        <a:bodyPr/>
        <a:lstStyle/>
        <a:p>
          <a:endParaRPr lang="id-ID"/>
        </a:p>
      </dgm:t>
    </dgm:pt>
    <dgm:pt modelId="{CDB70357-5114-4D19-958A-2D0FC3EE86C6}">
      <dgm:prSet phldrT="[Text]"/>
      <dgm:spPr/>
      <dgm:t>
        <a:bodyPr/>
        <a:lstStyle/>
        <a:p>
          <a:r>
            <a:rPr lang="en-US"/>
            <a:t>Z</a:t>
          </a:r>
          <a:endParaRPr lang="id-ID"/>
        </a:p>
      </dgm:t>
    </dgm:pt>
    <dgm:pt modelId="{E75723E1-16CA-4BC8-A560-64C72A6205CE}" type="parTrans" cxnId="{4C3678DA-0C19-47EC-B707-8905FCECE1FD}">
      <dgm:prSet/>
      <dgm:spPr/>
      <dgm:t>
        <a:bodyPr/>
        <a:lstStyle/>
        <a:p>
          <a:endParaRPr lang="id-ID"/>
        </a:p>
      </dgm:t>
    </dgm:pt>
    <dgm:pt modelId="{AC709475-53EC-4F59-A061-F5708E69C43E}" type="sibTrans" cxnId="{4C3678DA-0C19-47EC-B707-8905FCECE1FD}">
      <dgm:prSet/>
      <dgm:spPr/>
      <dgm:t>
        <a:bodyPr/>
        <a:lstStyle/>
        <a:p>
          <a:endParaRPr lang="id-ID"/>
        </a:p>
      </dgm:t>
    </dgm:pt>
    <dgm:pt modelId="{E45BBEE6-54BA-4945-AF26-FFA676F35D89}">
      <dgm:prSet phldrT="[Text]">
        <dgm:style>
          <a:lnRef idx="2">
            <a:schemeClr val="accent1"/>
          </a:lnRef>
          <a:fillRef idx="1">
            <a:schemeClr val="lt1"/>
          </a:fillRef>
          <a:effectRef idx="0">
            <a:schemeClr val="accent1"/>
          </a:effectRef>
          <a:fontRef idx="minor">
            <a:schemeClr val="dk1"/>
          </a:fontRef>
        </dgm:style>
      </dgm:prSet>
      <dgm:spPr/>
      <dgm:t>
        <a:bodyPr/>
        <a:lstStyle/>
        <a:p>
          <a:r>
            <a:rPr lang="en-US">
              <a:solidFill>
                <a:srgbClr val="FF0000"/>
              </a:solidFill>
            </a:rPr>
            <a:t>X</a:t>
          </a:r>
          <a:endParaRPr lang="id-ID">
            <a:solidFill>
              <a:srgbClr val="FF0000"/>
            </a:solidFill>
          </a:endParaRPr>
        </a:p>
      </dgm:t>
    </dgm:pt>
    <dgm:pt modelId="{FD39311C-07C4-4759-B38E-F57C35D4C483}" type="parTrans" cxnId="{F3867D7B-19F5-45AD-977C-6590DFB877AC}">
      <dgm:prSet/>
      <dgm:spPr/>
      <dgm:t>
        <a:bodyPr/>
        <a:lstStyle/>
        <a:p>
          <a:endParaRPr lang="id-ID"/>
        </a:p>
      </dgm:t>
    </dgm:pt>
    <dgm:pt modelId="{A4EE902F-D666-4EF3-A591-72C10CB20BB8}" type="sibTrans" cxnId="{F3867D7B-19F5-45AD-977C-6590DFB877AC}">
      <dgm:prSet/>
      <dgm:spPr/>
      <dgm:t>
        <a:bodyPr/>
        <a:lstStyle/>
        <a:p>
          <a:endParaRPr lang="id-ID"/>
        </a:p>
      </dgm:t>
    </dgm:pt>
    <dgm:pt modelId="{D43C01A5-4A6B-495D-8FE1-A7EFE332DFB7}">
      <dgm:prSet phldrT="[Text]"/>
      <dgm:spPr/>
      <dgm:t>
        <a:bodyPr/>
        <a:lstStyle/>
        <a:p>
          <a:r>
            <a:rPr lang="en-US">
              <a:solidFill>
                <a:schemeClr val="accent1"/>
              </a:solidFill>
            </a:rPr>
            <a:t>a</a:t>
          </a:r>
          <a:endParaRPr lang="id-ID">
            <a:solidFill>
              <a:schemeClr val="accent1"/>
            </a:solidFill>
          </a:endParaRPr>
        </a:p>
      </dgm:t>
    </dgm:pt>
    <dgm:pt modelId="{5641D6DC-FBEA-4E3C-AC69-49A5656987B2}" type="parTrans" cxnId="{54A4EA02-9019-4BDC-9AD1-813606D63871}">
      <dgm:prSet/>
      <dgm:spPr/>
      <dgm:t>
        <a:bodyPr/>
        <a:lstStyle/>
        <a:p>
          <a:endParaRPr lang="id-ID"/>
        </a:p>
      </dgm:t>
    </dgm:pt>
    <dgm:pt modelId="{32C23EAF-AB5E-4D5A-BA0E-B59F5736C004}" type="sibTrans" cxnId="{54A4EA02-9019-4BDC-9AD1-813606D63871}">
      <dgm:prSet/>
      <dgm:spPr/>
      <dgm:t>
        <a:bodyPr/>
        <a:lstStyle/>
        <a:p>
          <a:endParaRPr lang="id-ID"/>
        </a:p>
      </dgm:t>
    </dgm:pt>
    <dgm:pt modelId="{17C77F96-4919-4CC3-AA66-CD13022393FE}">
      <dgm:prSet phldrT="[Text]"/>
      <dgm:spPr/>
      <dgm:t>
        <a:bodyPr/>
        <a:lstStyle/>
        <a:p>
          <a:r>
            <a:rPr lang="en-US">
              <a:solidFill>
                <a:srgbClr val="FF0000"/>
              </a:solidFill>
            </a:rPr>
            <a:t>Y</a:t>
          </a:r>
          <a:endParaRPr lang="id-ID">
            <a:solidFill>
              <a:srgbClr val="FF0000"/>
            </a:solidFill>
          </a:endParaRPr>
        </a:p>
      </dgm:t>
    </dgm:pt>
    <dgm:pt modelId="{AAEE4ED1-6DC3-4D60-94AD-B86C2BB8982D}" type="parTrans" cxnId="{D165CCA1-90C9-4B8F-82FC-B3589F9E6CB6}">
      <dgm:prSet/>
      <dgm:spPr/>
      <dgm:t>
        <a:bodyPr/>
        <a:lstStyle/>
        <a:p>
          <a:endParaRPr lang="id-ID"/>
        </a:p>
      </dgm:t>
    </dgm:pt>
    <dgm:pt modelId="{F604783C-6E3D-4008-A166-543923273605}" type="sibTrans" cxnId="{D165CCA1-90C9-4B8F-82FC-B3589F9E6CB6}">
      <dgm:prSet/>
      <dgm:spPr/>
      <dgm:t>
        <a:bodyPr/>
        <a:lstStyle/>
        <a:p>
          <a:endParaRPr lang="id-ID"/>
        </a:p>
      </dgm:t>
    </dgm:pt>
    <dgm:pt modelId="{92456A5C-85B5-4B0B-9240-A60D949FEA7D}">
      <dgm:prSet phldrT="[Text]"/>
      <dgm:spPr/>
      <dgm:t>
        <a:bodyPr/>
        <a:lstStyle/>
        <a:p>
          <a:r>
            <a:rPr lang="en-US">
              <a:solidFill>
                <a:schemeClr val="accent1"/>
              </a:solidFill>
            </a:rPr>
            <a:t>d</a:t>
          </a:r>
          <a:endParaRPr lang="id-ID">
            <a:solidFill>
              <a:schemeClr val="accent1"/>
            </a:solidFill>
          </a:endParaRPr>
        </a:p>
      </dgm:t>
    </dgm:pt>
    <dgm:pt modelId="{64312579-84D3-46DC-B183-B81B8227B6A3}" type="parTrans" cxnId="{9A7C4F17-327D-44FE-9ED1-E5ECD2796930}">
      <dgm:prSet/>
      <dgm:spPr/>
      <dgm:t>
        <a:bodyPr/>
        <a:lstStyle/>
        <a:p>
          <a:endParaRPr lang="id-ID"/>
        </a:p>
      </dgm:t>
    </dgm:pt>
    <dgm:pt modelId="{D44F5E78-17D1-4530-ACC5-E1F7B33C5B1C}" type="sibTrans" cxnId="{9A7C4F17-327D-44FE-9ED1-E5ECD2796930}">
      <dgm:prSet/>
      <dgm:spPr/>
      <dgm:t>
        <a:bodyPr/>
        <a:lstStyle/>
        <a:p>
          <a:endParaRPr lang="id-ID"/>
        </a:p>
      </dgm:t>
    </dgm:pt>
    <dgm:pt modelId="{F8C9B11E-57A2-4000-9872-D68B8906B2B4}">
      <dgm:prSet phldrT="[Text]">
        <dgm:style>
          <a:lnRef idx="2">
            <a:schemeClr val="dk1"/>
          </a:lnRef>
          <a:fillRef idx="1">
            <a:schemeClr val="lt1"/>
          </a:fillRef>
          <a:effectRef idx="0">
            <a:schemeClr val="dk1"/>
          </a:effectRef>
          <a:fontRef idx="minor">
            <a:schemeClr val="dk1"/>
          </a:fontRef>
        </dgm:style>
      </dgm:prSet>
      <dgm:spPr/>
      <dgm:t>
        <a:bodyPr/>
        <a:lstStyle/>
        <a:p>
          <a:r>
            <a:rPr lang="en-US"/>
            <a:t>X</a:t>
          </a:r>
          <a:endParaRPr lang="id-ID"/>
        </a:p>
      </dgm:t>
    </dgm:pt>
    <dgm:pt modelId="{1B1BB202-C0F0-4211-A96F-06F75A40F25B}" type="parTrans" cxnId="{B17A8D33-529A-4EF6-8121-481661E3A87B}">
      <dgm:prSet/>
      <dgm:spPr/>
      <dgm:t>
        <a:bodyPr/>
        <a:lstStyle/>
        <a:p>
          <a:endParaRPr lang="id-ID"/>
        </a:p>
      </dgm:t>
    </dgm:pt>
    <dgm:pt modelId="{3CD898EB-0AE1-4199-94B9-F7577BBD3F1F}" type="sibTrans" cxnId="{B17A8D33-529A-4EF6-8121-481661E3A87B}">
      <dgm:prSet/>
      <dgm:spPr/>
      <dgm:t>
        <a:bodyPr/>
        <a:lstStyle/>
        <a:p>
          <a:endParaRPr lang="id-ID"/>
        </a:p>
      </dgm:t>
    </dgm:pt>
    <dgm:pt modelId="{B1CF4366-208A-4744-82B8-0DD6A579C245}">
      <dgm:prSet phldrT="[Text]"/>
      <dgm:spPr/>
      <dgm:t>
        <a:bodyPr/>
        <a:lstStyle/>
        <a:p>
          <a:r>
            <a:rPr lang="en-US">
              <a:solidFill>
                <a:srgbClr val="FF0000"/>
              </a:solidFill>
            </a:rPr>
            <a:t>Z</a:t>
          </a:r>
          <a:endParaRPr lang="id-ID">
            <a:solidFill>
              <a:srgbClr val="FF0000"/>
            </a:solidFill>
          </a:endParaRPr>
        </a:p>
      </dgm:t>
    </dgm:pt>
    <dgm:pt modelId="{E78F2313-8EBB-44E2-B3B4-ACC6BCDE5D76}" type="parTrans" cxnId="{740307DB-525B-4E22-8AB3-0E8334901F77}">
      <dgm:prSet/>
      <dgm:spPr/>
      <dgm:t>
        <a:bodyPr/>
        <a:lstStyle/>
        <a:p>
          <a:endParaRPr lang="id-ID"/>
        </a:p>
      </dgm:t>
    </dgm:pt>
    <dgm:pt modelId="{6BD36B57-A850-4703-A1F8-9296A2D7E545}" type="sibTrans" cxnId="{740307DB-525B-4E22-8AB3-0E8334901F77}">
      <dgm:prSet/>
      <dgm:spPr/>
      <dgm:t>
        <a:bodyPr/>
        <a:lstStyle/>
        <a:p>
          <a:endParaRPr lang="id-ID"/>
        </a:p>
      </dgm:t>
    </dgm:pt>
    <dgm:pt modelId="{27E00482-3D30-492F-A785-6B3F6CF1F2F0}">
      <dgm:prSet phldrT="[Text]"/>
      <dgm:spPr/>
      <dgm:t>
        <a:bodyPr/>
        <a:lstStyle/>
        <a:p>
          <a:r>
            <a:rPr lang="en-US">
              <a:solidFill>
                <a:schemeClr val="accent1"/>
              </a:solidFill>
            </a:rPr>
            <a:t>d</a:t>
          </a:r>
          <a:endParaRPr lang="id-ID">
            <a:solidFill>
              <a:schemeClr val="accent1"/>
            </a:solidFill>
          </a:endParaRPr>
        </a:p>
      </dgm:t>
    </dgm:pt>
    <dgm:pt modelId="{34C2BB21-3C14-4E73-BFA0-7657F55318F1}" type="parTrans" cxnId="{E05A9263-6A8C-4B19-A0A9-D2F171C30362}">
      <dgm:prSet/>
      <dgm:spPr/>
      <dgm:t>
        <a:bodyPr/>
        <a:lstStyle/>
        <a:p>
          <a:endParaRPr lang="id-ID"/>
        </a:p>
      </dgm:t>
    </dgm:pt>
    <dgm:pt modelId="{CB345A21-5D7F-436E-B3E4-B4394E40ADD3}" type="sibTrans" cxnId="{E05A9263-6A8C-4B19-A0A9-D2F171C30362}">
      <dgm:prSet/>
      <dgm:spPr/>
      <dgm:t>
        <a:bodyPr/>
        <a:lstStyle/>
        <a:p>
          <a:endParaRPr lang="id-ID"/>
        </a:p>
      </dgm:t>
    </dgm:pt>
    <dgm:pt modelId="{A5F85D69-47AE-4931-AA32-F5BAE60D1393}">
      <dgm:prSet phldrT="[Text]"/>
      <dgm:spPr/>
      <dgm:t>
        <a:bodyPr/>
        <a:lstStyle/>
        <a:p>
          <a:r>
            <a:rPr lang="en-US">
              <a:solidFill>
                <a:srgbClr val="FF0000"/>
              </a:solidFill>
            </a:rPr>
            <a:t>Y</a:t>
          </a:r>
          <a:endParaRPr lang="id-ID">
            <a:solidFill>
              <a:srgbClr val="FF0000"/>
            </a:solidFill>
          </a:endParaRPr>
        </a:p>
      </dgm:t>
    </dgm:pt>
    <dgm:pt modelId="{8D30EB35-2DEC-4991-894B-0D96F79190E3}" type="parTrans" cxnId="{30892C27-CD37-4D86-AE09-968AF450FFCC}">
      <dgm:prSet/>
      <dgm:spPr/>
      <dgm:t>
        <a:bodyPr/>
        <a:lstStyle/>
        <a:p>
          <a:endParaRPr lang="id-ID"/>
        </a:p>
      </dgm:t>
    </dgm:pt>
    <dgm:pt modelId="{731CD253-0653-4701-9B58-7A483D1A8196}" type="sibTrans" cxnId="{30892C27-CD37-4D86-AE09-968AF450FFCC}">
      <dgm:prSet/>
      <dgm:spPr/>
      <dgm:t>
        <a:bodyPr/>
        <a:lstStyle/>
        <a:p>
          <a:endParaRPr lang="id-ID"/>
        </a:p>
      </dgm:t>
    </dgm:pt>
    <dgm:pt modelId="{5077BDF0-644C-4CDB-99DB-B48DB7313C2A}">
      <dgm:prSet phldrT="[Text]"/>
      <dgm:spPr/>
      <dgm:t>
        <a:bodyPr/>
        <a:lstStyle/>
        <a:p>
          <a:r>
            <a:rPr lang="en-US">
              <a:solidFill>
                <a:schemeClr val="accent1"/>
              </a:solidFill>
            </a:rPr>
            <a:t>b</a:t>
          </a:r>
          <a:endParaRPr lang="id-ID">
            <a:solidFill>
              <a:schemeClr val="accent1"/>
            </a:solidFill>
          </a:endParaRPr>
        </a:p>
      </dgm:t>
    </dgm:pt>
    <dgm:pt modelId="{14A78740-8788-4F7B-80B2-BF03F8F63EC4}" type="parTrans" cxnId="{DD00A50E-AD0C-4C2C-95DB-5D1B460C7F5F}">
      <dgm:prSet/>
      <dgm:spPr/>
      <dgm:t>
        <a:bodyPr/>
        <a:lstStyle/>
        <a:p>
          <a:endParaRPr lang="id-ID"/>
        </a:p>
      </dgm:t>
    </dgm:pt>
    <dgm:pt modelId="{4FCE5753-0112-4838-884A-28B1D01705C3}" type="sibTrans" cxnId="{DD00A50E-AD0C-4C2C-95DB-5D1B460C7F5F}">
      <dgm:prSet/>
      <dgm:spPr/>
      <dgm:t>
        <a:bodyPr/>
        <a:lstStyle/>
        <a:p>
          <a:endParaRPr lang="id-ID"/>
        </a:p>
      </dgm:t>
    </dgm:pt>
    <dgm:pt modelId="{4CC4BB5E-AA08-48BA-8536-19FCB2080ABC}">
      <dgm:prSet phldrT="[Text]"/>
      <dgm:spPr/>
      <dgm:t>
        <a:bodyPr/>
        <a:lstStyle/>
        <a:p>
          <a:r>
            <a:rPr lang="en-US">
              <a:solidFill>
                <a:schemeClr val="accent1"/>
              </a:solidFill>
            </a:rPr>
            <a:t>c</a:t>
          </a:r>
          <a:endParaRPr lang="id-ID">
            <a:solidFill>
              <a:schemeClr val="accent1"/>
            </a:solidFill>
          </a:endParaRPr>
        </a:p>
      </dgm:t>
    </dgm:pt>
    <dgm:pt modelId="{9E74F8F9-2EDF-4997-A924-998218D8FC5A}" type="parTrans" cxnId="{33D09522-B137-481A-8783-85941B64790F}">
      <dgm:prSet/>
      <dgm:spPr/>
      <dgm:t>
        <a:bodyPr/>
        <a:lstStyle/>
        <a:p>
          <a:endParaRPr lang="id-ID"/>
        </a:p>
      </dgm:t>
    </dgm:pt>
    <dgm:pt modelId="{6939C558-C27C-4724-BD1D-0C6BC88918FA}" type="sibTrans" cxnId="{33D09522-B137-481A-8783-85941B64790F}">
      <dgm:prSet/>
      <dgm:spPr/>
      <dgm:t>
        <a:bodyPr/>
        <a:lstStyle/>
        <a:p>
          <a:endParaRPr lang="id-ID"/>
        </a:p>
      </dgm:t>
    </dgm:pt>
    <dgm:pt modelId="{18D06023-D57F-4682-85C6-603793F268C8}">
      <dgm:prSet phldrT="[Text]"/>
      <dgm:spPr/>
      <dgm:t>
        <a:bodyPr/>
        <a:lstStyle/>
        <a:p>
          <a:r>
            <a:rPr lang="en-US">
              <a:solidFill>
                <a:schemeClr val="accent1"/>
              </a:solidFill>
            </a:rPr>
            <a:t>a</a:t>
          </a:r>
          <a:endParaRPr lang="id-ID">
            <a:solidFill>
              <a:schemeClr val="accent1"/>
            </a:solidFill>
          </a:endParaRPr>
        </a:p>
      </dgm:t>
    </dgm:pt>
    <dgm:pt modelId="{01A1D0C2-F2E7-4416-8B54-0AABAC36AE69}" type="parTrans" cxnId="{079627F0-F85D-4178-8F98-006FAC86C719}">
      <dgm:prSet/>
      <dgm:spPr/>
      <dgm:t>
        <a:bodyPr/>
        <a:lstStyle/>
        <a:p>
          <a:endParaRPr lang="id-ID"/>
        </a:p>
      </dgm:t>
    </dgm:pt>
    <dgm:pt modelId="{672EBD0F-1A5F-48FD-B45E-496ED2FE782D}" type="sibTrans" cxnId="{079627F0-F85D-4178-8F98-006FAC86C719}">
      <dgm:prSet/>
      <dgm:spPr/>
      <dgm:t>
        <a:bodyPr/>
        <a:lstStyle/>
        <a:p>
          <a:endParaRPr lang="id-ID"/>
        </a:p>
      </dgm:t>
    </dgm:pt>
    <dgm:pt modelId="{90F7A951-8359-4C5A-ACCC-F69A25B4F619}">
      <dgm:prSet phldrT="[Text]">
        <dgm:style>
          <a:lnRef idx="2">
            <a:schemeClr val="dk1"/>
          </a:lnRef>
          <a:fillRef idx="1">
            <a:schemeClr val="lt1"/>
          </a:fillRef>
          <a:effectRef idx="0">
            <a:schemeClr val="dk1"/>
          </a:effectRef>
          <a:fontRef idx="minor">
            <a:schemeClr val="dk1"/>
          </a:fontRef>
        </dgm:style>
      </dgm:prSet>
      <dgm:spPr/>
      <dgm:t>
        <a:bodyPr/>
        <a:lstStyle/>
        <a:p>
          <a:r>
            <a:rPr lang="en-US"/>
            <a:t>X</a:t>
          </a:r>
          <a:endParaRPr lang="id-ID"/>
        </a:p>
      </dgm:t>
    </dgm:pt>
    <dgm:pt modelId="{F4D2B759-ACBA-4823-A288-A19186651077}" type="parTrans" cxnId="{37871EA0-DCA4-48FE-9D04-82869C3D6CEF}">
      <dgm:prSet/>
      <dgm:spPr/>
      <dgm:t>
        <a:bodyPr/>
        <a:lstStyle/>
        <a:p>
          <a:endParaRPr lang="id-ID"/>
        </a:p>
      </dgm:t>
    </dgm:pt>
    <dgm:pt modelId="{0CCDD90A-AA28-48C5-A74F-788B5AD11E67}" type="sibTrans" cxnId="{37871EA0-DCA4-48FE-9D04-82869C3D6CEF}">
      <dgm:prSet/>
      <dgm:spPr/>
      <dgm:t>
        <a:bodyPr/>
        <a:lstStyle/>
        <a:p>
          <a:endParaRPr lang="id-ID"/>
        </a:p>
      </dgm:t>
    </dgm:pt>
    <dgm:pt modelId="{F21A369C-6631-4B56-AA2E-98EFD4C31294}">
      <dgm:prSet phldrT="[Text]"/>
      <dgm:spPr/>
      <dgm:t>
        <a:bodyPr/>
        <a:lstStyle/>
        <a:p>
          <a:r>
            <a:rPr lang="en-US">
              <a:solidFill>
                <a:srgbClr val="FF0000"/>
              </a:solidFill>
            </a:rPr>
            <a:t>Y</a:t>
          </a:r>
          <a:endParaRPr lang="id-ID">
            <a:solidFill>
              <a:srgbClr val="FF0000"/>
            </a:solidFill>
          </a:endParaRPr>
        </a:p>
      </dgm:t>
    </dgm:pt>
    <dgm:pt modelId="{57239B4E-626D-4F07-AACC-B671D3A9E248}" type="parTrans" cxnId="{C4579B37-1FB9-4FB0-ADF8-9473A707FC9C}">
      <dgm:prSet/>
      <dgm:spPr/>
      <dgm:t>
        <a:bodyPr/>
        <a:lstStyle/>
        <a:p>
          <a:endParaRPr lang="id-ID"/>
        </a:p>
      </dgm:t>
    </dgm:pt>
    <dgm:pt modelId="{72D1D0A1-0E08-4737-8B53-20B357A8C100}" type="sibTrans" cxnId="{C4579B37-1FB9-4FB0-ADF8-9473A707FC9C}">
      <dgm:prSet/>
      <dgm:spPr/>
      <dgm:t>
        <a:bodyPr/>
        <a:lstStyle/>
        <a:p>
          <a:endParaRPr lang="id-ID"/>
        </a:p>
      </dgm:t>
    </dgm:pt>
    <dgm:pt modelId="{5FDC0D09-F8CA-425D-8DE8-B9BBC7749A1A}">
      <dgm:prSet phldrT="[Text]"/>
      <dgm:spPr/>
      <dgm:t>
        <a:bodyPr/>
        <a:lstStyle/>
        <a:p>
          <a:r>
            <a:rPr lang="en-US">
              <a:solidFill>
                <a:schemeClr val="accent1"/>
              </a:solidFill>
            </a:rPr>
            <a:t>b</a:t>
          </a:r>
          <a:endParaRPr lang="id-ID">
            <a:solidFill>
              <a:schemeClr val="accent1"/>
            </a:solidFill>
          </a:endParaRPr>
        </a:p>
      </dgm:t>
    </dgm:pt>
    <dgm:pt modelId="{FE176BE6-FBCA-46E0-94E0-E231C95A0DEB}" type="parTrans" cxnId="{FC73DF4C-C39A-4A14-A420-B25A1E7445B6}">
      <dgm:prSet/>
      <dgm:spPr/>
      <dgm:t>
        <a:bodyPr/>
        <a:lstStyle/>
        <a:p>
          <a:endParaRPr lang="id-ID"/>
        </a:p>
      </dgm:t>
    </dgm:pt>
    <dgm:pt modelId="{3E2BA412-5A1D-492C-B155-7F1220BE8EF9}" type="sibTrans" cxnId="{FC73DF4C-C39A-4A14-A420-B25A1E7445B6}">
      <dgm:prSet/>
      <dgm:spPr/>
      <dgm:t>
        <a:bodyPr/>
        <a:lstStyle/>
        <a:p>
          <a:endParaRPr lang="id-ID"/>
        </a:p>
      </dgm:t>
    </dgm:pt>
    <dgm:pt modelId="{AE21099A-CC54-4A8F-BAF0-FA26D632E14B}">
      <dgm:prSet phldrT="[Text]"/>
      <dgm:spPr/>
      <dgm:t>
        <a:bodyPr/>
        <a:lstStyle/>
        <a:p>
          <a:r>
            <a:rPr lang="en-US">
              <a:solidFill>
                <a:srgbClr val="FF0000"/>
              </a:solidFill>
            </a:rPr>
            <a:t>Z</a:t>
          </a:r>
          <a:endParaRPr lang="id-ID">
            <a:solidFill>
              <a:srgbClr val="FF0000"/>
            </a:solidFill>
          </a:endParaRPr>
        </a:p>
      </dgm:t>
    </dgm:pt>
    <dgm:pt modelId="{709DFDEC-757F-43BF-8CC1-72CCF00B046B}" type="parTrans" cxnId="{5D21F3B6-DC14-4107-B405-2392093CB153}">
      <dgm:prSet/>
      <dgm:spPr/>
      <dgm:t>
        <a:bodyPr/>
        <a:lstStyle/>
        <a:p>
          <a:endParaRPr lang="id-ID"/>
        </a:p>
      </dgm:t>
    </dgm:pt>
    <dgm:pt modelId="{BFB0B59B-EC16-4AD3-93FC-C2F56E3CD030}" type="sibTrans" cxnId="{5D21F3B6-DC14-4107-B405-2392093CB153}">
      <dgm:prSet/>
      <dgm:spPr/>
      <dgm:t>
        <a:bodyPr/>
        <a:lstStyle/>
        <a:p>
          <a:endParaRPr lang="id-ID"/>
        </a:p>
      </dgm:t>
    </dgm:pt>
    <dgm:pt modelId="{A5B477FE-2F84-4C3F-ACC9-AAD031F5884F}">
      <dgm:prSet phldrT="[Text]"/>
      <dgm:spPr/>
      <dgm:t>
        <a:bodyPr/>
        <a:lstStyle/>
        <a:p>
          <a:r>
            <a:rPr lang="en-US">
              <a:solidFill>
                <a:schemeClr val="accent1"/>
              </a:solidFill>
            </a:rPr>
            <a:t>c</a:t>
          </a:r>
          <a:endParaRPr lang="id-ID">
            <a:solidFill>
              <a:schemeClr val="accent1"/>
            </a:solidFill>
          </a:endParaRPr>
        </a:p>
      </dgm:t>
    </dgm:pt>
    <dgm:pt modelId="{EC4F220D-8BD3-4B6D-9D97-45725C48B6F3}" type="parTrans" cxnId="{E84E9F3C-7F12-46EE-8800-FD08635849C6}">
      <dgm:prSet/>
      <dgm:spPr/>
      <dgm:t>
        <a:bodyPr/>
        <a:lstStyle/>
        <a:p>
          <a:endParaRPr lang="id-ID"/>
        </a:p>
      </dgm:t>
    </dgm:pt>
    <dgm:pt modelId="{2ADD686B-5E72-46C6-B929-0245C72F5CDD}" type="sibTrans" cxnId="{E84E9F3C-7F12-46EE-8800-FD08635849C6}">
      <dgm:prSet/>
      <dgm:spPr/>
      <dgm:t>
        <a:bodyPr/>
        <a:lstStyle/>
        <a:p>
          <a:endParaRPr lang="id-ID"/>
        </a:p>
      </dgm:t>
    </dgm:pt>
    <dgm:pt modelId="{B364E7FC-1AA3-48AD-A4B7-C34A4F18AD4E}">
      <dgm:prSet phldrT="[Text]"/>
      <dgm:spPr/>
      <dgm:t>
        <a:bodyPr/>
        <a:lstStyle/>
        <a:p>
          <a:r>
            <a:rPr lang="en-US">
              <a:solidFill>
                <a:schemeClr val="accent1"/>
              </a:solidFill>
            </a:rPr>
            <a:t>d</a:t>
          </a:r>
          <a:endParaRPr lang="id-ID">
            <a:solidFill>
              <a:schemeClr val="accent1"/>
            </a:solidFill>
          </a:endParaRPr>
        </a:p>
      </dgm:t>
    </dgm:pt>
    <dgm:pt modelId="{1053D891-AD92-49B1-BBA7-C3773925BF2F}" type="parTrans" cxnId="{7A59FA8D-9DDA-41CC-915F-DAA65E13DD94}">
      <dgm:prSet/>
      <dgm:spPr/>
      <dgm:t>
        <a:bodyPr/>
        <a:lstStyle/>
        <a:p>
          <a:endParaRPr lang="id-ID"/>
        </a:p>
      </dgm:t>
    </dgm:pt>
    <dgm:pt modelId="{A765D9C0-1B91-4AF9-B277-802D11CDD6AE}" type="sibTrans" cxnId="{7A59FA8D-9DDA-41CC-915F-DAA65E13DD94}">
      <dgm:prSet/>
      <dgm:spPr/>
      <dgm:t>
        <a:bodyPr/>
        <a:lstStyle/>
        <a:p>
          <a:endParaRPr lang="id-ID"/>
        </a:p>
      </dgm:t>
    </dgm:pt>
    <dgm:pt modelId="{38F516A4-5DE1-4D3F-AD96-103B96DFD0FF}">
      <dgm:prSet phldrT="[Text]"/>
      <dgm:spPr/>
      <dgm:t>
        <a:bodyPr/>
        <a:lstStyle/>
        <a:p>
          <a:r>
            <a:rPr lang="en-US">
              <a:solidFill>
                <a:schemeClr val="accent1"/>
              </a:solidFill>
            </a:rPr>
            <a:t>a</a:t>
          </a:r>
          <a:endParaRPr lang="id-ID">
            <a:solidFill>
              <a:schemeClr val="accent1"/>
            </a:solidFill>
          </a:endParaRPr>
        </a:p>
      </dgm:t>
    </dgm:pt>
    <dgm:pt modelId="{B350FD91-C0EF-49A2-8387-18C7DC8F04FE}" type="parTrans" cxnId="{B7B03B33-F89B-4B1E-BAF5-A9300805E216}">
      <dgm:prSet/>
      <dgm:spPr/>
      <dgm:t>
        <a:bodyPr/>
        <a:lstStyle/>
        <a:p>
          <a:endParaRPr lang="id-ID"/>
        </a:p>
      </dgm:t>
    </dgm:pt>
    <dgm:pt modelId="{2C76677F-32F5-445D-98E5-8A35FFB0C6DF}" type="sibTrans" cxnId="{B7B03B33-F89B-4B1E-BAF5-A9300805E216}">
      <dgm:prSet/>
      <dgm:spPr/>
      <dgm:t>
        <a:bodyPr/>
        <a:lstStyle/>
        <a:p>
          <a:endParaRPr lang="id-ID"/>
        </a:p>
      </dgm:t>
    </dgm:pt>
    <dgm:pt modelId="{E7727505-5707-41E0-B6B0-0BECABAA8A3B}">
      <dgm:prSet phldrT="[Text]"/>
      <dgm:spPr/>
      <dgm:t>
        <a:bodyPr/>
        <a:lstStyle/>
        <a:p>
          <a:r>
            <a:rPr lang="en-US">
              <a:solidFill>
                <a:schemeClr val="accent1"/>
              </a:solidFill>
            </a:rPr>
            <a:t>c</a:t>
          </a:r>
          <a:endParaRPr lang="id-ID">
            <a:solidFill>
              <a:schemeClr val="accent1"/>
            </a:solidFill>
          </a:endParaRPr>
        </a:p>
      </dgm:t>
    </dgm:pt>
    <dgm:pt modelId="{48587E9A-38F8-4E54-8591-5E08F5E56F12}" type="parTrans" cxnId="{FD9CA469-191A-499B-B06F-3FAFE394DF86}">
      <dgm:prSet/>
      <dgm:spPr/>
      <dgm:t>
        <a:bodyPr/>
        <a:lstStyle/>
        <a:p>
          <a:endParaRPr lang="id-ID"/>
        </a:p>
      </dgm:t>
    </dgm:pt>
    <dgm:pt modelId="{F4F323D3-1F77-4C70-92C6-A50025FD1AA9}" type="sibTrans" cxnId="{FD9CA469-191A-499B-B06F-3FAFE394DF86}">
      <dgm:prSet/>
      <dgm:spPr/>
      <dgm:t>
        <a:bodyPr/>
        <a:lstStyle/>
        <a:p>
          <a:endParaRPr lang="id-ID"/>
        </a:p>
      </dgm:t>
    </dgm:pt>
    <dgm:pt modelId="{C56D12B9-0D8A-4371-91C3-088FDEBC5037}">
      <dgm:prSet phldrT="[Text]"/>
      <dgm:spPr/>
      <dgm:t>
        <a:bodyPr/>
        <a:lstStyle/>
        <a:p>
          <a:r>
            <a:rPr lang="en-US">
              <a:solidFill>
                <a:schemeClr val="accent1"/>
              </a:solidFill>
            </a:rPr>
            <a:t>b</a:t>
          </a:r>
          <a:endParaRPr lang="id-ID">
            <a:solidFill>
              <a:schemeClr val="accent1"/>
            </a:solidFill>
          </a:endParaRPr>
        </a:p>
      </dgm:t>
    </dgm:pt>
    <dgm:pt modelId="{17C6C32D-4FC5-48A3-A62D-90680AC6E481}" type="parTrans" cxnId="{A120258D-A784-469C-96F5-DE22325094D0}">
      <dgm:prSet/>
      <dgm:spPr/>
      <dgm:t>
        <a:bodyPr/>
        <a:lstStyle/>
        <a:p>
          <a:endParaRPr lang="id-ID"/>
        </a:p>
      </dgm:t>
    </dgm:pt>
    <dgm:pt modelId="{35AD3599-FC80-4847-8ACA-7E0C775E4E2B}" type="sibTrans" cxnId="{A120258D-A784-469C-96F5-DE22325094D0}">
      <dgm:prSet/>
      <dgm:spPr/>
      <dgm:t>
        <a:bodyPr/>
        <a:lstStyle/>
        <a:p>
          <a:endParaRPr lang="id-ID"/>
        </a:p>
      </dgm:t>
    </dgm:pt>
    <dgm:pt modelId="{A9C47CD6-8A98-4B2B-BA12-825AB1934986}" type="pres">
      <dgm:prSet presAssocID="{4879BB10-BA7F-46D8-9A63-5989366806A8}" presName="Name0" presStyleCnt="0">
        <dgm:presLayoutVars>
          <dgm:orgChart val="1"/>
          <dgm:chPref val="1"/>
          <dgm:dir/>
          <dgm:animOne val="branch"/>
          <dgm:animLvl val="lvl"/>
          <dgm:resizeHandles/>
        </dgm:presLayoutVars>
      </dgm:prSet>
      <dgm:spPr/>
    </dgm:pt>
    <dgm:pt modelId="{8513E4F9-15D6-455C-B4D2-3E5118ADCA0E}" type="pres">
      <dgm:prSet presAssocID="{31F37C8D-B84C-4F9C-AAED-0CFE2578BC47}" presName="hierRoot1" presStyleCnt="0">
        <dgm:presLayoutVars>
          <dgm:hierBranch/>
        </dgm:presLayoutVars>
      </dgm:prSet>
      <dgm:spPr/>
    </dgm:pt>
    <dgm:pt modelId="{DAB5C714-DE6E-44C2-8829-79EE017BFFB7}" type="pres">
      <dgm:prSet presAssocID="{31F37C8D-B84C-4F9C-AAED-0CFE2578BC47}" presName="rootComposite1" presStyleCnt="0"/>
      <dgm:spPr/>
    </dgm:pt>
    <dgm:pt modelId="{3F584000-FAB4-4A21-89F4-9570D60C82CA}" type="pres">
      <dgm:prSet presAssocID="{31F37C8D-B84C-4F9C-AAED-0CFE2578BC47}" presName="rootText1" presStyleLbl="alignAcc1" presStyleIdx="0" presStyleCnt="0">
        <dgm:presLayoutVars>
          <dgm:chPref val="3"/>
        </dgm:presLayoutVars>
      </dgm:prSet>
      <dgm:spPr/>
    </dgm:pt>
    <dgm:pt modelId="{58D93C04-8DF0-4A94-8C6D-0225E3EB0C2A}" type="pres">
      <dgm:prSet presAssocID="{31F37C8D-B84C-4F9C-AAED-0CFE2578BC47}" presName="topArc1" presStyleLbl="parChTrans1D1" presStyleIdx="0" presStyleCnt="56">
        <dgm:style>
          <a:lnRef idx="2">
            <a:schemeClr val="accent1"/>
          </a:lnRef>
          <a:fillRef idx="1">
            <a:schemeClr val="lt1"/>
          </a:fillRef>
          <a:effectRef idx="0">
            <a:schemeClr val="accent1"/>
          </a:effectRef>
          <a:fontRef idx="minor">
            <a:schemeClr val="dk1"/>
          </a:fontRef>
        </dgm:style>
      </dgm:prSet>
      <dgm:spPr/>
    </dgm:pt>
    <dgm:pt modelId="{2724259F-175A-4CC9-8AAC-FACAC72E88E2}" type="pres">
      <dgm:prSet presAssocID="{31F37C8D-B84C-4F9C-AAED-0CFE2578BC47}" presName="bottomArc1" presStyleLbl="parChTrans1D1" presStyleIdx="1" presStyleCnt="56">
        <dgm:style>
          <a:lnRef idx="2">
            <a:schemeClr val="accent1"/>
          </a:lnRef>
          <a:fillRef idx="1">
            <a:schemeClr val="lt1"/>
          </a:fillRef>
          <a:effectRef idx="0">
            <a:schemeClr val="accent1"/>
          </a:effectRef>
          <a:fontRef idx="minor">
            <a:schemeClr val="dk1"/>
          </a:fontRef>
        </dgm:style>
      </dgm:prSet>
      <dgm:spPr/>
    </dgm:pt>
    <dgm:pt modelId="{41EBE750-FB9C-43B7-802A-460B3638D0C6}" type="pres">
      <dgm:prSet presAssocID="{31F37C8D-B84C-4F9C-AAED-0CFE2578BC47}" presName="topConnNode1" presStyleLbl="node1" presStyleIdx="0" presStyleCnt="0"/>
      <dgm:spPr/>
    </dgm:pt>
    <dgm:pt modelId="{F219D8B2-A07E-487E-AD5B-570EE5521410}" type="pres">
      <dgm:prSet presAssocID="{31F37C8D-B84C-4F9C-AAED-0CFE2578BC47}" presName="hierChild2" presStyleCnt="0"/>
      <dgm:spPr/>
    </dgm:pt>
    <dgm:pt modelId="{4EA4CC29-0655-4117-971A-DA990DC3B401}" type="pres">
      <dgm:prSet presAssocID="{4B568863-311B-4B36-AAB7-EC2182C14A34}" presName="Name28" presStyleLbl="parChTrans1D2" presStyleIdx="0" presStyleCnt="8"/>
      <dgm:spPr/>
    </dgm:pt>
    <dgm:pt modelId="{EA09CB78-EB5B-414B-B906-B28AD7882EE0}" type="pres">
      <dgm:prSet presAssocID="{C4F45221-4162-49B4-BBB5-8CE88F6F4D9E}" presName="hierRoot2" presStyleCnt="0">
        <dgm:presLayoutVars>
          <dgm:hierBranch/>
        </dgm:presLayoutVars>
      </dgm:prSet>
      <dgm:spPr/>
    </dgm:pt>
    <dgm:pt modelId="{77A19AA3-D04D-4335-A1B5-D11F68299631}" type="pres">
      <dgm:prSet presAssocID="{C4F45221-4162-49B4-BBB5-8CE88F6F4D9E}" presName="rootComposite2" presStyleCnt="0"/>
      <dgm:spPr/>
    </dgm:pt>
    <dgm:pt modelId="{9304A749-90FE-4D6D-A449-712C4400D7B0}" type="pres">
      <dgm:prSet presAssocID="{C4F45221-4162-49B4-BBB5-8CE88F6F4D9E}" presName="rootText2" presStyleLbl="alignAcc1" presStyleIdx="0" presStyleCnt="0">
        <dgm:presLayoutVars>
          <dgm:chPref val="3"/>
        </dgm:presLayoutVars>
      </dgm:prSet>
      <dgm:spPr/>
    </dgm:pt>
    <dgm:pt modelId="{AC0BB93D-499E-4CB6-A9F8-F25F5ACE4F1B}" type="pres">
      <dgm:prSet presAssocID="{C4F45221-4162-49B4-BBB5-8CE88F6F4D9E}" presName="topArc2" presStyleLbl="parChTrans1D1" presStyleIdx="2" presStyleCnt="56">
        <dgm:style>
          <a:lnRef idx="2">
            <a:schemeClr val="accent1"/>
          </a:lnRef>
          <a:fillRef idx="1">
            <a:schemeClr val="lt1"/>
          </a:fillRef>
          <a:effectRef idx="0">
            <a:schemeClr val="accent1"/>
          </a:effectRef>
          <a:fontRef idx="minor">
            <a:schemeClr val="dk1"/>
          </a:fontRef>
        </dgm:style>
      </dgm:prSet>
      <dgm:spPr/>
    </dgm:pt>
    <dgm:pt modelId="{CC9A7E6A-170A-41D4-92C6-F241EA7721EA}" type="pres">
      <dgm:prSet presAssocID="{C4F45221-4162-49B4-BBB5-8CE88F6F4D9E}" presName="bottomArc2" presStyleLbl="parChTrans1D1" presStyleIdx="3" presStyleCnt="56">
        <dgm:style>
          <a:lnRef idx="2">
            <a:schemeClr val="accent1"/>
          </a:lnRef>
          <a:fillRef idx="1">
            <a:schemeClr val="lt1"/>
          </a:fillRef>
          <a:effectRef idx="0">
            <a:schemeClr val="accent1"/>
          </a:effectRef>
          <a:fontRef idx="minor">
            <a:schemeClr val="dk1"/>
          </a:fontRef>
        </dgm:style>
      </dgm:prSet>
      <dgm:spPr/>
    </dgm:pt>
    <dgm:pt modelId="{CF0C2CF3-EE23-4064-AA23-0CCB477A3F94}" type="pres">
      <dgm:prSet presAssocID="{C4F45221-4162-49B4-BBB5-8CE88F6F4D9E}" presName="topConnNode2" presStyleLbl="node2" presStyleIdx="0" presStyleCnt="0"/>
      <dgm:spPr/>
    </dgm:pt>
    <dgm:pt modelId="{8E96DA58-6EF7-4C2D-BB14-1A6CF9674D69}" type="pres">
      <dgm:prSet presAssocID="{C4F45221-4162-49B4-BBB5-8CE88F6F4D9E}" presName="hierChild4" presStyleCnt="0"/>
      <dgm:spPr/>
    </dgm:pt>
    <dgm:pt modelId="{729417CE-CE10-46CF-8413-8FD4670F673C}" type="pres">
      <dgm:prSet presAssocID="{5C626383-740A-4030-B5AD-9BE63A81056D}" presName="Name28" presStyleLbl="parChTrans1D3" presStyleIdx="0" presStyleCnt="8"/>
      <dgm:spPr/>
    </dgm:pt>
    <dgm:pt modelId="{2038FFF1-6F8C-430D-ACD3-AB19BA8DF90A}" type="pres">
      <dgm:prSet presAssocID="{C31C8C0B-B37C-4190-A843-A6F722BC74B1}" presName="hierRoot2" presStyleCnt="0">
        <dgm:presLayoutVars>
          <dgm:hierBranch/>
        </dgm:presLayoutVars>
      </dgm:prSet>
      <dgm:spPr/>
    </dgm:pt>
    <dgm:pt modelId="{FC011921-1BB5-4896-9785-3A8C89103022}" type="pres">
      <dgm:prSet presAssocID="{C31C8C0B-B37C-4190-A843-A6F722BC74B1}" presName="rootComposite2" presStyleCnt="0"/>
      <dgm:spPr/>
    </dgm:pt>
    <dgm:pt modelId="{6DADA5D0-3267-44A3-BA76-EFFB7D27D049}" type="pres">
      <dgm:prSet presAssocID="{C31C8C0B-B37C-4190-A843-A6F722BC74B1}" presName="rootText2" presStyleLbl="alignAcc1" presStyleIdx="0" presStyleCnt="0">
        <dgm:presLayoutVars>
          <dgm:chPref val="3"/>
        </dgm:presLayoutVars>
      </dgm:prSet>
      <dgm:spPr/>
    </dgm:pt>
    <dgm:pt modelId="{8D8DC468-0ECA-40BE-A81B-B1D71768424B}" type="pres">
      <dgm:prSet presAssocID="{C31C8C0B-B37C-4190-A843-A6F722BC74B1}" presName="topArc2" presStyleLbl="parChTrans1D1" presStyleIdx="4" presStyleCnt="56"/>
      <dgm:spPr/>
    </dgm:pt>
    <dgm:pt modelId="{268B55D7-A299-4E43-AC6A-CB6D001AFB30}" type="pres">
      <dgm:prSet presAssocID="{C31C8C0B-B37C-4190-A843-A6F722BC74B1}" presName="bottomArc2" presStyleLbl="parChTrans1D1" presStyleIdx="5" presStyleCnt="56"/>
      <dgm:spPr/>
    </dgm:pt>
    <dgm:pt modelId="{58D6C2B9-6DC3-494E-9651-5CEBB808FB4C}" type="pres">
      <dgm:prSet presAssocID="{C31C8C0B-B37C-4190-A843-A6F722BC74B1}" presName="topConnNode2" presStyleLbl="node3" presStyleIdx="0" presStyleCnt="0"/>
      <dgm:spPr/>
    </dgm:pt>
    <dgm:pt modelId="{41E1398C-4FB9-4D11-A4FD-390E92CE9335}" type="pres">
      <dgm:prSet presAssocID="{C31C8C0B-B37C-4190-A843-A6F722BC74B1}" presName="hierChild4" presStyleCnt="0"/>
      <dgm:spPr/>
    </dgm:pt>
    <dgm:pt modelId="{AA5DF823-5333-448B-AAF2-C8A390CBC075}" type="pres">
      <dgm:prSet presAssocID="{C31C8C0B-B37C-4190-A843-A6F722BC74B1}" presName="hierChild5" presStyleCnt="0"/>
      <dgm:spPr/>
    </dgm:pt>
    <dgm:pt modelId="{9A644623-BF4E-425B-B571-57345F1E7757}" type="pres">
      <dgm:prSet presAssocID="{F282AFA3-4B5C-4A45-8FBF-4A58740BFE65}" presName="Name28" presStyleLbl="parChTrans1D3" presStyleIdx="1" presStyleCnt="8"/>
      <dgm:spPr/>
    </dgm:pt>
    <dgm:pt modelId="{F454DBA6-F174-417E-B6CE-C4B8EFA1A73E}" type="pres">
      <dgm:prSet presAssocID="{68C34732-D279-4347-9036-ADCBFFE2FF7D}" presName="hierRoot2" presStyleCnt="0">
        <dgm:presLayoutVars>
          <dgm:hierBranch/>
        </dgm:presLayoutVars>
      </dgm:prSet>
      <dgm:spPr/>
    </dgm:pt>
    <dgm:pt modelId="{4818000E-A25F-48EF-B877-8DAF08D74295}" type="pres">
      <dgm:prSet presAssocID="{68C34732-D279-4347-9036-ADCBFFE2FF7D}" presName="rootComposite2" presStyleCnt="0"/>
      <dgm:spPr/>
    </dgm:pt>
    <dgm:pt modelId="{44BE940B-DB9E-4F29-A3D3-D675E7A0A089}" type="pres">
      <dgm:prSet presAssocID="{68C34732-D279-4347-9036-ADCBFFE2FF7D}" presName="rootText2" presStyleLbl="alignAcc1" presStyleIdx="0" presStyleCnt="0">
        <dgm:presLayoutVars>
          <dgm:chPref val="3"/>
        </dgm:presLayoutVars>
      </dgm:prSet>
      <dgm:spPr/>
    </dgm:pt>
    <dgm:pt modelId="{1E0516BB-7435-451F-98DA-F7328568C28C}" type="pres">
      <dgm:prSet presAssocID="{68C34732-D279-4347-9036-ADCBFFE2FF7D}" presName="topArc2" presStyleLbl="parChTrans1D1" presStyleIdx="6" presStyleCnt="56">
        <dgm:style>
          <a:lnRef idx="2">
            <a:schemeClr val="accent1"/>
          </a:lnRef>
          <a:fillRef idx="1">
            <a:schemeClr val="lt1"/>
          </a:fillRef>
          <a:effectRef idx="0">
            <a:schemeClr val="accent1"/>
          </a:effectRef>
          <a:fontRef idx="minor">
            <a:schemeClr val="dk1"/>
          </a:fontRef>
        </dgm:style>
      </dgm:prSet>
      <dgm:spPr/>
    </dgm:pt>
    <dgm:pt modelId="{E5722925-1ACA-47AC-A484-4F97114C4DD0}" type="pres">
      <dgm:prSet presAssocID="{68C34732-D279-4347-9036-ADCBFFE2FF7D}" presName="bottomArc2" presStyleLbl="parChTrans1D1" presStyleIdx="7" presStyleCnt="56">
        <dgm:style>
          <a:lnRef idx="2">
            <a:schemeClr val="accent1"/>
          </a:lnRef>
          <a:fillRef idx="1">
            <a:schemeClr val="lt1"/>
          </a:fillRef>
          <a:effectRef idx="0">
            <a:schemeClr val="accent1"/>
          </a:effectRef>
          <a:fontRef idx="minor">
            <a:schemeClr val="dk1"/>
          </a:fontRef>
        </dgm:style>
      </dgm:prSet>
      <dgm:spPr/>
    </dgm:pt>
    <dgm:pt modelId="{709D3D4E-5C8D-4005-A87D-91B8A6EB3F4A}" type="pres">
      <dgm:prSet presAssocID="{68C34732-D279-4347-9036-ADCBFFE2FF7D}" presName="topConnNode2" presStyleLbl="node3" presStyleIdx="0" presStyleCnt="0"/>
      <dgm:spPr/>
    </dgm:pt>
    <dgm:pt modelId="{AFE3D843-6CD8-45E4-8EDC-126E15F885B6}" type="pres">
      <dgm:prSet presAssocID="{68C34732-D279-4347-9036-ADCBFFE2FF7D}" presName="hierChild4" presStyleCnt="0"/>
      <dgm:spPr/>
    </dgm:pt>
    <dgm:pt modelId="{A8545B8E-5D65-4023-ADBC-9B476B243C6F}" type="pres">
      <dgm:prSet presAssocID="{940375CE-A6D5-4DBA-B3E7-21F67B13A569}" presName="Name28" presStyleLbl="parChTrans1D4" presStyleIdx="0" presStyleCnt="8"/>
      <dgm:spPr/>
    </dgm:pt>
    <dgm:pt modelId="{552DE77D-8F13-43DD-B2B7-42B7CA41AD5F}" type="pres">
      <dgm:prSet presAssocID="{B90809F3-8D74-49E0-BA38-79993D3D586D}" presName="hierRoot2" presStyleCnt="0">
        <dgm:presLayoutVars>
          <dgm:hierBranch/>
        </dgm:presLayoutVars>
      </dgm:prSet>
      <dgm:spPr/>
    </dgm:pt>
    <dgm:pt modelId="{D5ADE933-6FD8-4218-AEE8-DC1D0B960547}" type="pres">
      <dgm:prSet presAssocID="{B90809F3-8D74-49E0-BA38-79993D3D586D}" presName="rootComposite2" presStyleCnt="0"/>
      <dgm:spPr/>
    </dgm:pt>
    <dgm:pt modelId="{1D1FEC92-F41E-4378-9AE0-51D8CF3E7CF4}" type="pres">
      <dgm:prSet presAssocID="{B90809F3-8D74-49E0-BA38-79993D3D586D}" presName="rootText2" presStyleLbl="alignAcc1" presStyleIdx="0" presStyleCnt="0">
        <dgm:presLayoutVars>
          <dgm:chPref val="3"/>
        </dgm:presLayoutVars>
      </dgm:prSet>
      <dgm:spPr/>
    </dgm:pt>
    <dgm:pt modelId="{5EBBFC84-CBDD-41A6-AED6-3D13572C9A39}" type="pres">
      <dgm:prSet presAssocID="{B90809F3-8D74-49E0-BA38-79993D3D586D}" presName="topArc2" presStyleLbl="parChTrans1D1" presStyleIdx="8" presStyleCnt="56"/>
      <dgm:spPr/>
    </dgm:pt>
    <dgm:pt modelId="{9A15C638-238F-4037-8B2B-0C4FEE04B618}" type="pres">
      <dgm:prSet presAssocID="{B90809F3-8D74-49E0-BA38-79993D3D586D}" presName="bottomArc2" presStyleLbl="parChTrans1D1" presStyleIdx="9" presStyleCnt="56"/>
      <dgm:spPr/>
    </dgm:pt>
    <dgm:pt modelId="{D49FB6EE-5F09-4F99-93ED-066F3068B8F1}" type="pres">
      <dgm:prSet presAssocID="{B90809F3-8D74-49E0-BA38-79993D3D586D}" presName="topConnNode2" presStyleLbl="node4" presStyleIdx="0" presStyleCnt="0"/>
      <dgm:spPr/>
    </dgm:pt>
    <dgm:pt modelId="{1F8026DE-344A-4D00-B71C-A78ECEE18C85}" type="pres">
      <dgm:prSet presAssocID="{B90809F3-8D74-49E0-BA38-79993D3D586D}" presName="hierChild4" presStyleCnt="0"/>
      <dgm:spPr/>
    </dgm:pt>
    <dgm:pt modelId="{1008A27B-58F1-4E23-B1EB-23FE7DC9142A}" type="pres">
      <dgm:prSet presAssocID="{B90809F3-8D74-49E0-BA38-79993D3D586D}" presName="hierChild5" presStyleCnt="0"/>
      <dgm:spPr/>
    </dgm:pt>
    <dgm:pt modelId="{34922777-1EC6-49FD-8F63-9367734209A9}" type="pres">
      <dgm:prSet presAssocID="{C12F803B-727A-457B-82FD-71D8B1945C2D}" presName="Name28" presStyleLbl="parChTrans1D4" presStyleIdx="1" presStyleCnt="8"/>
      <dgm:spPr/>
    </dgm:pt>
    <dgm:pt modelId="{BEF7B88A-8A5E-4286-B309-49176E53E29C}" type="pres">
      <dgm:prSet presAssocID="{3C44B863-7A02-490C-AA42-824ABB40F586}" presName="hierRoot2" presStyleCnt="0">
        <dgm:presLayoutVars>
          <dgm:hierBranch/>
        </dgm:presLayoutVars>
      </dgm:prSet>
      <dgm:spPr/>
    </dgm:pt>
    <dgm:pt modelId="{A34D3FB1-1B89-4BE0-B49D-4ADE94B321A1}" type="pres">
      <dgm:prSet presAssocID="{3C44B863-7A02-490C-AA42-824ABB40F586}" presName="rootComposite2" presStyleCnt="0"/>
      <dgm:spPr/>
    </dgm:pt>
    <dgm:pt modelId="{B11301C1-E181-4A53-B08A-D6B435CB280B}" type="pres">
      <dgm:prSet presAssocID="{3C44B863-7A02-490C-AA42-824ABB40F586}" presName="rootText2" presStyleLbl="alignAcc1" presStyleIdx="0" presStyleCnt="0">
        <dgm:presLayoutVars>
          <dgm:chPref val="3"/>
        </dgm:presLayoutVars>
      </dgm:prSet>
      <dgm:spPr/>
    </dgm:pt>
    <dgm:pt modelId="{361BBCB9-7092-42A9-9D93-3762F5567AF2}" type="pres">
      <dgm:prSet presAssocID="{3C44B863-7A02-490C-AA42-824ABB40F586}" presName="topArc2" presStyleLbl="parChTrans1D1" presStyleIdx="10" presStyleCnt="56"/>
      <dgm:spPr/>
    </dgm:pt>
    <dgm:pt modelId="{D21F4E61-74E8-46DF-8383-CBDEC23920EB}" type="pres">
      <dgm:prSet presAssocID="{3C44B863-7A02-490C-AA42-824ABB40F586}" presName="bottomArc2" presStyleLbl="parChTrans1D1" presStyleIdx="11" presStyleCnt="56"/>
      <dgm:spPr/>
    </dgm:pt>
    <dgm:pt modelId="{3CB6155C-AD05-4774-9B91-DC9E87E76474}" type="pres">
      <dgm:prSet presAssocID="{3C44B863-7A02-490C-AA42-824ABB40F586}" presName="topConnNode2" presStyleLbl="node4" presStyleIdx="0" presStyleCnt="0"/>
      <dgm:spPr/>
    </dgm:pt>
    <dgm:pt modelId="{324ED31D-850C-4534-BA83-2A17099FEE2F}" type="pres">
      <dgm:prSet presAssocID="{3C44B863-7A02-490C-AA42-824ABB40F586}" presName="hierChild4" presStyleCnt="0"/>
      <dgm:spPr/>
    </dgm:pt>
    <dgm:pt modelId="{0491EE6C-246E-44AF-B50D-9E563EFA4D25}" type="pres">
      <dgm:prSet presAssocID="{3C44B863-7A02-490C-AA42-824ABB40F586}" presName="hierChild5" presStyleCnt="0"/>
      <dgm:spPr/>
    </dgm:pt>
    <dgm:pt modelId="{3400F4F2-EAFD-4EE2-9607-C9A93716CC4B}" type="pres">
      <dgm:prSet presAssocID="{68C34732-D279-4347-9036-ADCBFFE2FF7D}" presName="hierChild5" presStyleCnt="0"/>
      <dgm:spPr/>
    </dgm:pt>
    <dgm:pt modelId="{4CDA6A4E-2329-400D-99A4-43A520A4169E}" type="pres">
      <dgm:prSet presAssocID="{C4F45221-4162-49B4-BBB5-8CE88F6F4D9E}" presName="hierChild5" presStyleCnt="0"/>
      <dgm:spPr/>
    </dgm:pt>
    <dgm:pt modelId="{94D738B7-6732-47C3-A59E-0DA07E0617D3}" type="pres">
      <dgm:prSet presAssocID="{6E494F7A-D685-482C-92C4-55CB6818A1B3}" presName="Name28" presStyleLbl="parChTrans1D2" presStyleIdx="1" presStyleCnt="8"/>
      <dgm:spPr/>
    </dgm:pt>
    <dgm:pt modelId="{9953C53F-293E-41B1-89FF-614A23297775}" type="pres">
      <dgm:prSet presAssocID="{B6DBB6A7-CCF8-44BF-9B65-D954633F055A}" presName="hierRoot2" presStyleCnt="0">
        <dgm:presLayoutVars>
          <dgm:hierBranch/>
        </dgm:presLayoutVars>
      </dgm:prSet>
      <dgm:spPr/>
    </dgm:pt>
    <dgm:pt modelId="{AE47084F-88A5-4B7A-9CAD-EC39E0400F0F}" type="pres">
      <dgm:prSet presAssocID="{B6DBB6A7-CCF8-44BF-9B65-D954633F055A}" presName="rootComposite2" presStyleCnt="0"/>
      <dgm:spPr/>
    </dgm:pt>
    <dgm:pt modelId="{689EA799-2B0E-4767-B11C-D09DEC07F2FD}" type="pres">
      <dgm:prSet presAssocID="{B6DBB6A7-CCF8-44BF-9B65-D954633F055A}" presName="rootText2" presStyleLbl="alignAcc1" presStyleIdx="0" presStyleCnt="0">
        <dgm:presLayoutVars>
          <dgm:chPref val="3"/>
        </dgm:presLayoutVars>
      </dgm:prSet>
      <dgm:spPr/>
    </dgm:pt>
    <dgm:pt modelId="{162CBBC7-679F-46F4-BD50-EBC835480F56}" type="pres">
      <dgm:prSet presAssocID="{B6DBB6A7-CCF8-44BF-9B65-D954633F055A}" presName="topArc2" presStyleLbl="parChTrans1D1" presStyleIdx="12" presStyleCnt="56"/>
      <dgm:spPr/>
    </dgm:pt>
    <dgm:pt modelId="{F6E44AE3-308B-4956-A570-7CE8F6DA9772}" type="pres">
      <dgm:prSet presAssocID="{B6DBB6A7-CCF8-44BF-9B65-D954633F055A}" presName="bottomArc2" presStyleLbl="parChTrans1D1" presStyleIdx="13" presStyleCnt="56"/>
      <dgm:spPr/>
    </dgm:pt>
    <dgm:pt modelId="{9B48D97F-3085-48C1-9A44-AFBA66CB3778}" type="pres">
      <dgm:prSet presAssocID="{B6DBB6A7-CCF8-44BF-9B65-D954633F055A}" presName="topConnNode2" presStyleLbl="node2" presStyleIdx="0" presStyleCnt="0"/>
      <dgm:spPr/>
    </dgm:pt>
    <dgm:pt modelId="{D114599F-D677-4DF4-8517-EB91B25C7040}" type="pres">
      <dgm:prSet presAssocID="{B6DBB6A7-CCF8-44BF-9B65-D954633F055A}" presName="hierChild4" presStyleCnt="0"/>
      <dgm:spPr/>
    </dgm:pt>
    <dgm:pt modelId="{60C8DBFB-977D-4623-AE7E-5B420517D645}" type="pres">
      <dgm:prSet presAssocID="{B6DBB6A7-CCF8-44BF-9B65-D954633F055A}" presName="hierChild5" presStyleCnt="0"/>
      <dgm:spPr/>
    </dgm:pt>
    <dgm:pt modelId="{8970B366-7E6A-45C3-B583-BCA9107FE4A8}" type="pres">
      <dgm:prSet presAssocID="{31F37C8D-B84C-4F9C-AAED-0CFE2578BC47}" presName="hierChild3" presStyleCnt="0"/>
      <dgm:spPr/>
    </dgm:pt>
    <dgm:pt modelId="{89B481C1-DC88-4447-9350-A3B602D6CC13}" type="pres">
      <dgm:prSet presAssocID="{CDB70357-5114-4D19-958A-2D0FC3EE86C6}" presName="hierRoot1" presStyleCnt="0">
        <dgm:presLayoutVars>
          <dgm:hierBranch/>
        </dgm:presLayoutVars>
      </dgm:prSet>
      <dgm:spPr/>
    </dgm:pt>
    <dgm:pt modelId="{7C345DB6-BFD3-4993-92AA-340EE0315E89}" type="pres">
      <dgm:prSet presAssocID="{CDB70357-5114-4D19-958A-2D0FC3EE86C6}" presName="rootComposite1" presStyleCnt="0"/>
      <dgm:spPr/>
    </dgm:pt>
    <dgm:pt modelId="{28099A2D-7D67-414E-B82D-6148DE2981F5}" type="pres">
      <dgm:prSet presAssocID="{CDB70357-5114-4D19-958A-2D0FC3EE86C6}" presName="rootText1" presStyleLbl="alignAcc1" presStyleIdx="0" presStyleCnt="0">
        <dgm:presLayoutVars>
          <dgm:chPref val="3"/>
        </dgm:presLayoutVars>
      </dgm:prSet>
      <dgm:spPr/>
    </dgm:pt>
    <dgm:pt modelId="{34296889-A177-4EF0-A265-913F651925F6}" type="pres">
      <dgm:prSet presAssocID="{CDB70357-5114-4D19-958A-2D0FC3EE86C6}" presName="topArc1" presStyleLbl="parChTrans1D1" presStyleIdx="14" presStyleCnt="56">
        <dgm:style>
          <a:lnRef idx="2">
            <a:schemeClr val="accent1"/>
          </a:lnRef>
          <a:fillRef idx="1">
            <a:schemeClr val="lt1"/>
          </a:fillRef>
          <a:effectRef idx="0">
            <a:schemeClr val="accent1"/>
          </a:effectRef>
          <a:fontRef idx="minor">
            <a:schemeClr val="dk1"/>
          </a:fontRef>
        </dgm:style>
      </dgm:prSet>
      <dgm:spPr/>
    </dgm:pt>
    <dgm:pt modelId="{55846C47-4DA3-40DE-BE93-135EDE6B1E05}" type="pres">
      <dgm:prSet presAssocID="{CDB70357-5114-4D19-958A-2D0FC3EE86C6}" presName="bottomArc1" presStyleLbl="parChTrans1D1" presStyleIdx="15" presStyleCnt="56">
        <dgm:style>
          <a:lnRef idx="2">
            <a:schemeClr val="accent1"/>
          </a:lnRef>
          <a:fillRef idx="1">
            <a:schemeClr val="lt1"/>
          </a:fillRef>
          <a:effectRef idx="0">
            <a:schemeClr val="accent1"/>
          </a:effectRef>
          <a:fontRef idx="minor">
            <a:schemeClr val="dk1"/>
          </a:fontRef>
        </dgm:style>
      </dgm:prSet>
      <dgm:spPr/>
    </dgm:pt>
    <dgm:pt modelId="{06B69FB9-15B5-4C16-A00A-44FC107412AB}" type="pres">
      <dgm:prSet presAssocID="{CDB70357-5114-4D19-958A-2D0FC3EE86C6}" presName="topConnNode1" presStyleLbl="node1" presStyleIdx="0" presStyleCnt="0"/>
      <dgm:spPr/>
    </dgm:pt>
    <dgm:pt modelId="{39F973D7-3440-429F-A36F-7930F40D0894}" type="pres">
      <dgm:prSet presAssocID="{CDB70357-5114-4D19-958A-2D0FC3EE86C6}" presName="hierChild2" presStyleCnt="0"/>
      <dgm:spPr/>
    </dgm:pt>
    <dgm:pt modelId="{8BFC0861-5DFF-49D4-9EA6-C743105F5DB5}" type="pres">
      <dgm:prSet presAssocID="{FD39311C-07C4-4759-B38E-F57C35D4C483}" presName="Name28" presStyleLbl="parChTrans1D2" presStyleIdx="2" presStyleCnt="8"/>
      <dgm:spPr/>
    </dgm:pt>
    <dgm:pt modelId="{50F78CE2-2796-4DA1-A32C-36BE0E6F8E3C}" type="pres">
      <dgm:prSet presAssocID="{E45BBEE6-54BA-4945-AF26-FFA676F35D89}" presName="hierRoot2" presStyleCnt="0">
        <dgm:presLayoutVars>
          <dgm:hierBranch/>
        </dgm:presLayoutVars>
      </dgm:prSet>
      <dgm:spPr/>
    </dgm:pt>
    <dgm:pt modelId="{C51076F5-CDC9-4214-9F4A-6883B78BFF2E}" type="pres">
      <dgm:prSet presAssocID="{E45BBEE6-54BA-4945-AF26-FFA676F35D89}" presName="rootComposite2" presStyleCnt="0"/>
      <dgm:spPr/>
    </dgm:pt>
    <dgm:pt modelId="{A88AA5A8-1C21-4166-8B25-1E7E47889A7C}" type="pres">
      <dgm:prSet presAssocID="{E45BBEE6-54BA-4945-AF26-FFA676F35D89}" presName="rootText2" presStyleLbl="alignAcc1" presStyleIdx="0" presStyleCnt="0">
        <dgm:presLayoutVars>
          <dgm:chPref val="3"/>
        </dgm:presLayoutVars>
      </dgm:prSet>
      <dgm:spPr/>
    </dgm:pt>
    <dgm:pt modelId="{4AA37ECA-D1A6-45A0-8C12-7E812503A643}" type="pres">
      <dgm:prSet presAssocID="{E45BBEE6-54BA-4945-AF26-FFA676F35D89}" presName="topArc2" presStyleLbl="parChTrans1D1" presStyleIdx="16" presStyleCnt="56">
        <dgm:style>
          <a:lnRef idx="2">
            <a:schemeClr val="accent1"/>
          </a:lnRef>
          <a:fillRef idx="1">
            <a:schemeClr val="lt1"/>
          </a:fillRef>
          <a:effectRef idx="0">
            <a:schemeClr val="accent1"/>
          </a:effectRef>
          <a:fontRef idx="minor">
            <a:schemeClr val="dk1"/>
          </a:fontRef>
        </dgm:style>
      </dgm:prSet>
      <dgm:spPr/>
    </dgm:pt>
    <dgm:pt modelId="{E5C84F2B-F5E8-44DF-A9C1-06D028C1DA38}" type="pres">
      <dgm:prSet presAssocID="{E45BBEE6-54BA-4945-AF26-FFA676F35D89}" presName="bottomArc2" presStyleLbl="parChTrans1D1" presStyleIdx="17" presStyleCnt="56">
        <dgm:style>
          <a:lnRef idx="2">
            <a:schemeClr val="accent1"/>
          </a:lnRef>
          <a:fillRef idx="1">
            <a:schemeClr val="lt1"/>
          </a:fillRef>
          <a:effectRef idx="0">
            <a:schemeClr val="accent1"/>
          </a:effectRef>
          <a:fontRef idx="minor">
            <a:schemeClr val="dk1"/>
          </a:fontRef>
        </dgm:style>
      </dgm:prSet>
      <dgm:spPr/>
    </dgm:pt>
    <dgm:pt modelId="{E5DC5F6D-69E1-480B-A375-35CF9CD3B0EE}" type="pres">
      <dgm:prSet presAssocID="{E45BBEE6-54BA-4945-AF26-FFA676F35D89}" presName="topConnNode2" presStyleLbl="node2" presStyleIdx="0" presStyleCnt="0"/>
      <dgm:spPr/>
    </dgm:pt>
    <dgm:pt modelId="{8E057D46-CF5F-49B1-81C1-571E57C33EF9}" type="pres">
      <dgm:prSet presAssocID="{E45BBEE6-54BA-4945-AF26-FFA676F35D89}" presName="hierChild4" presStyleCnt="0"/>
      <dgm:spPr/>
    </dgm:pt>
    <dgm:pt modelId="{FBA067A2-8164-4C3A-9E24-5594FF695D9E}" type="pres">
      <dgm:prSet presAssocID="{5641D6DC-FBEA-4E3C-AC69-49A5656987B2}" presName="Name28" presStyleLbl="parChTrans1D3" presStyleIdx="2" presStyleCnt="8"/>
      <dgm:spPr/>
    </dgm:pt>
    <dgm:pt modelId="{2047EDB4-03C2-4E58-B8FB-6462312C60E9}" type="pres">
      <dgm:prSet presAssocID="{D43C01A5-4A6B-495D-8FE1-A7EFE332DFB7}" presName="hierRoot2" presStyleCnt="0">
        <dgm:presLayoutVars>
          <dgm:hierBranch/>
        </dgm:presLayoutVars>
      </dgm:prSet>
      <dgm:spPr/>
    </dgm:pt>
    <dgm:pt modelId="{C35FFE7E-008F-44F4-AC9C-EF7A0EABD9B7}" type="pres">
      <dgm:prSet presAssocID="{D43C01A5-4A6B-495D-8FE1-A7EFE332DFB7}" presName="rootComposite2" presStyleCnt="0"/>
      <dgm:spPr/>
    </dgm:pt>
    <dgm:pt modelId="{2DA2B37C-75EB-4D15-9C08-19C1EF3C5BD9}" type="pres">
      <dgm:prSet presAssocID="{D43C01A5-4A6B-495D-8FE1-A7EFE332DFB7}" presName="rootText2" presStyleLbl="alignAcc1" presStyleIdx="0" presStyleCnt="0">
        <dgm:presLayoutVars>
          <dgm:chPref val="3"/>
        </dgm:presLayoutVars>
      </dgm:prSet>
      <dgm:spPr/>
    </dgm:pt>
    <dgm:pt modelId="{5AB1B4DE-2DF9-4DA3-9F71-78EDE1FC33DE}" type="pres">
      <dgm:prSet presAssocID="{D43C01A5-4A6B-495D-8FE1-A7EFE332DFB7}" presName="topArc2" presStyleLbl="parChTrans1D1" presStyleIdx="18" presStyleCnt="56"/>
      <dgm:spPr/>
    </dgm:pt>
    <dgm:pt modelId="{CE658F74-EBEA-4334-A046-47093B6E08F7}" type="pres">
      <dgm:prSet presAssocID="{D43C01A5-4A6B-495D-8FE1-A7EFE332DFB7}" presName="bottomArc2" presStyleLbl="parChTrans1D1" presStyleIdx="19" presStyleCnt="56"/>
      <dgm:spPr/>
    </dgm:pt>
    <dgm:pt modelId="{13B25246-52B1-4376-880F-AD2F5A5412F4}" type="pres">
      <dgm:prSet presAssocID="{D43C01A5-4A6B-495D-8FE1-A7EFE332DFB7}" presName="topConnNode2" presStyleLbl="node3" presStyleIdx="0" presStyleCnt="0"/>
      <dgm:spPr/>
    </dgm:pt>
    <dgm:pt modelId="{F956202E-A235-45A0-806B-9C9D8F2365E4}" type="pres">
      <dgm:prSet presAssocID="{D43C01A5-4A6B-495D-8FE1-A7EFE332DFB7}" presName="hierChild4" presStyleCnt="0"/>
      <dgm:spPr/>
    </dgm:pt>
    <dgm:pt modelId="{444A8600-836A-4040-A936-F5B470F4EC97}" type="pres">
      <dgm:prSet presAssocID="{D43C01A5-4A6B-495D-8FE1-A7EFE332DFB7}" presName="hierChild5" presStyleCnt="0"/>
      <dgm:spPr/>
    </dgm:pt>
    <dgm:pt modelId="{21C5579B-3D53-4FDB-A296-52110EA07DEF}" type="pres">
      <dgm:prSet presAssocID="{AAEE4ED1-6DC3-4D60-94AD-B86C2BB8982D}" presName="Name28" presStyleLbl="parChTrans1D3" presStyleIdx="3" presStyleCnt="8"/>
      <dgm:spPr/>
    </dgm:pt>
    <dgm:pt modelId="{2A8935B7-8227-45D9-B4BF-DC5B9C03F431}" type="pres">
      <dgm:prSet presAssocID="{17C77F96-4919-4CC3-AA66-CD13022393FE}" presName="hierRoot2" presStyleCnt="0">
        <dgm:presLayoutVars>
          <dgm:hierBranch/>
        </dgm:presLayoutVars>
      </dgm:prSet>
      <dgm:spPr/>
    </dgm:pt>
    <dgm:pt modelId="{3D6C8061-29C7-48AC-B751-BB6D254494AB}" type="pres">
      <dgm:prSet presAssocID="{17C77F96-4919-4CC3-AA66-CD13022393FE}" presName="rootComposite2" presStyleCnt="0"/>
      <dgm:spPr/>
    </dgm:pt>
    <dgm:pt modelId="{16009EFD-0DD8-48A6-B1ED-549A14BDD4E5}" type="pres">
      <dgm:prSet presAssocID="{17C77F96-4919-4CC3-AA66-CD13022393FE}" presName="rootText2" presStyleLbl="alignAcc1" presStyleIdx="0" presStyleCnt="0">
        <dgm:presLayoutVars>
          <dgm:chPref val="3"/>
        </dgm:presLayoutVars>
      </dgm:prSet>
      <dgm:spPr/>
    </dgm:pt>
    <dgm:pt modelId="{24279163-4808-44F3-A375-7C919623B8EF}" type="pres">
      <dgm:prSet presAssocID="{17C77F96-4919-4CC3-AA66-CD13022393FE}" presName="topArc2" presStyleLbl="parChTrans1D1" presStyleIdx="20" presStyleCnt="56">
        <dgm:style>
          <a:lnRef idx="2">
            <a:schemeClr val="accent1"/>
          </a:lnRef>
          <a:fillRef idx="1">
            <a:schemeClr val="lt1"/>
          </a:fillRef>
          <a:effectRef idx="0">
            <a:schemeClr val="accent1"/>
          </a:effectRef>
          <a:fontRef idx="minor">
            <a:schemeClr val="dk1"/>
          </a:fontRef>
        </dgm:style>
      </dgm:prSet>
      <dgm:spPr/>
    </dgm:pt>
    <dgm:pt modelId="{1C6BF38B-42D3-47CB-BE18-80169B4ADF60}" type="pres">
      <dgm:prSet presAssocID="{17C77F96-4919-4CC3-AA66-CD13022393FE}" presName="bottomArc2" presStyleLbl="parChTrans1D1" presStyleIdx="21" presStyleCnt="56">
        <dgm:style>
          <a:lnRef idx="2">
            <a:schemeClr val="accent1"/>
          </a:lnRef>
          <a:fillRef idx="1">
            <a:schemeClr val="lt1"/>
          </a:fillRef>
          <a:effectRef idx="0">
            <a:schemeClr val="accent1"/>
          </a:effectRef>
          <a:fontRef idx="minor">
            <a:schemeClr val="dk1"/>
          </a:fontRef>
        </dgm:style>
      </dgm:prSet>
      <dgm:spPr/>
    </dgm:pt>
    <dgm:pt modelId="{5C595FEA-F91D-4550-8C35-2C57186BFD3E}" type="pres">
      <dgm:prSet presAssocID="{17C77F96-4919-4CC3-AA66-CD13022393FE}" presName="topConnNode2" presStyleLbl="node3" presStyleIdx="0" presStyleCnt="0"/>
      <dgm:spPr/>
    </dgm:pt>
    <dgm:pt modelId="{057F0CC2-06A9-41FB-8270-221C23D2F0FB}" type="pres">
      <dgm:prSet presAssocID="{17C77F96-4919-4CC3-AA66-CD13022393FE}" presName="hierChild4" presStyleCnt="0"/>
      <dgm:spPr/>
    </dgm:pt>
    <dgm:pt modelId="{E17062ED-27E6-497B-96E7-BAF2D1A64C85}" type="pres">
      <dgm:prSet presAssocID="{17C6C32D-4FC5-48A3-A62D-90680AC6E481}" presName="Name28" presStyleLbl="parChTrans1D4" presStyleIdx="2" presStyleCnt="8"/>
      <dgm:spPr/>
    </dgm:pt>
    <dgm:pt modelId="{43605C0C-6350-42A0-BD8D-6BD2074A442B}" type="pres">
      <dgm:prSet presAssocID="{C56D12B9-0D8A-4371-91C3-088FDEBC5037}" presName="hierRoot2" presStyleCnt="0">
        <dgm:presLayoutVars>
          <dgm:hierBranch/>
        </dgm:presLayoutVars>
      </dgm:prSet>
      <dgm:spPr/>
    </dgm:pt>
    <dgm:pt modelId="{56BB7B8B-42D8-4376-BD45-62CAE9AD3C16}" type="pres">
      <dgm:prSet presAssocID="{C56D12B9-0D8A-4371-91C3-088FDEBC5037}" presName="rootComposite2" presStyleCnt="0"/>
      <dgm:spPr/>
    </dgm:pt>
    <dgm:pt modelId="{5E44111A-C39B-4344-B581-B3CEFD5D4182}" type="pres">
      <dgm:prSet presAssocID="{C56D12B9-0D8A-4371-91C3-088FDEBC5037}" presName="rootText2" presStyleLbl="alignAcc1" presStyleIdx="0" presStyleCnt="0">
        <dgm:presLayoutVars>
          <dgm:chPref val="3"/>
        </dgm:presLayoutVars>
      </dgm:prSet>
      <dgm:spPr/>
    </dgm:pt>
    <dgm:pt modelId="{1A5AE368-FDD3-4F84-A643-0430573E8DA9}" type="pres">
      <dgm:prSet presAssocID="{C56D12B9-0D8A-4371-91C3-088FDEBC5037}" presName="topArc2" presStyleLbl="parChTrans1D1" presStyleIdx="22" presStyleCnt="56"/>
      <dgm:spPr/>
    </dgm:pt>
    <dgm:pt modelId="{AD48F50C-4D79-4919-8BA0-638867CB8DA8}" type="pres">
      <dgm:prSet presAssocID="{C56D12B9-0D8A-4371-91C3-088FDEBC5037}" presName="bottomArc2" presStyleLbl="parChTrans1D1" presStyleIdx="23" presStyleCnt="56"/>
      <dgm:spPr/>
    </dgm:pt>
    <dgm:pt modelId="{454555EB-E747-49E0-BF42-7B3383F55D3B}" type="pres">
      <dgm:prSet presAssocID="{C56D12B9-0D8A-4371-91C3-088FDEBC5037}" presName="topConnNode2" presStyleLbl="node4" presStyleIdx="0" presStyleCnt="0"/>
      <dgm:spPr/>
    </dgm:pt>
    <dgm:pt modelId="{0363C51C-A990-4D1B-9C9B-0C8F857CE9CE}" type="pres">
      <dgm:prSet presAssocID="{C56D12B9-0D8A-4371-91C3-088FDEBC5037}" presName="hierChild4" presStyleCnt="0"/>
      <dgm:spPr/>
    </dgm:pt>
    <dgm:pt modelId="{0023BBFF-4A6A-4784-A61E-248853C1D632}" type="pres">
      <dgm:prSet presAssocID="{C56D12B9-0D8A-4371-91C3-088FDEBC5037}" presName="hierChild5" presStyleCnt="0"/>
      <dgm:spPr/>
    </dgm:pt>
    <dgm:pt modelId="{EC22ED89-26B1-4CCD-AC8C-33A8561BEAEC}" type="pres">
      <dgm:prSet presAssocID="{48587E9A-38F8-4E54-8591-5E08F5E56F12}" presName="Name28" presStyleLbl="parChTrans1D4" presStyleIdx="3" presStyleCnt="8"/>
      <dgm:spPr/>
    </dgm:pt>
    <dgm:pt modelId="{6771DE7A-A4DE-4A12-A888-5C659F5923FC}" type="pres">
      <dgm:prSet presAssocID="{E7727505-5707-41E0-B6B0-0BECABAA8A3B}" presName="hierRoot2" presStyleCnt="0">
        <dgm:presLayoutVars>
          <dgm:hierBranch/>
        </dgm:presLayoutVars>
      </dgm:prSet>
      <dgm:spPr/>
    </dgm:pt>
    <dgm:pt modelId="{27F73644-6522-4E23-8DC3-93612576D121}" type="pres">
      <dgm:prSet presAssocID="{E7727505-5707-41E0-B6B0-0BECABAA8A3B}" presName="rootComposite2" presStyleCnt="0"/>
      <dgm:spPr/>
    </dgm:pt>
    <dgm:pt modelId="{5C5D9CCC-33DA-4B2B-9249-FA830E8ED513}" type="pres">
      <dgm:prSet presAssocID="{E7727505-5707-41E0-B6B0-0BECABAA8A3B}" presName="rootText2" presStyleLbl="alignAcc1" presStyleIdx="0" presStyleCnt="0">
        <dgm:presLayoutVars>
          <dgm:chPref val="3"/>
        </dgm:presLayoutVars>
      </dgm:prSet>
      <dgm:spPr/>
    </dgm:pt>
    <dgm:pt modelId="{218CDFC9-F15D-411D-B5DA-04D1ACEA5354}" type="pres">
      <dgm:prSet presAssocID="{E7727505-5707-41E0-B6B0-0BECABAA8A3B}" presName="topArc2" presStyleLbl="parChTrans1D1" presStyleIdx="24" presStyleCnt="56"/>
      <dgm:spPr/>
    </dgm:pt>
    <dgm:pt modelId="{54F42065-B235-4D1A-AC06-4CA334D56432}" type="pres">
      <dgm:prSet presAssocID="{E7727505-5707-41E0-B6B0-0BECABAA8A3B}" presName="bottomArc2" presStyleLbl="parChTrans1D1" presStyleIdx="25" presStyleCnt="56"/>
      <dgm:spPr/>
    </dgm:pt>
    <dgm:pt modelId="{A3CE2560-6000-409F-9126-EE214793B01C}" type="pres">
      <dgm:prSet presAssocID="{E7727505-5707-41E0-B6B0-0BECABAA8A3B}" presName="topConnNode2" presStyleLbl="node4" presStyleIdx="0" presStyleCnt="0"/>
      <dgm:spPr/>
    </dgm:pt>
    <dgm:pt modelId="{55ABC37C-D82F-4D79-91E5-B55421C0CC1C}" type="pres">
      <dgm:prSet presAssocID="{E7727505-5707-41E0-B6B0-0BECABAA8A3B}" presName="hierChild4" presStyleCnt="0"/>
      <dgm:spPr/>
    </dgm:pt>
    <dgm:pt modelId="{C99C8468-D8AE-436A-A495-40ACB55BF6F6}" type="pres">
      <dgm:prSet presAssocID="{E7727505-5707-41E0-B6B0-0BECABAA8A3B}" presName="hierChild5" presStyleCnt="0"/>
      <dgm:spPr/>
    </dgm:pt>
    <dgm:pt modelId="{7F2FFCA6-C005-489D-9EDC-AD37FB238186}" type="pres">
      <dgm:prSet presAssocID="{17C77F96-4919-4CC3-AA66-CD13022393FE}" presName="hierChild5" presStyleCnt="0"/>
      <dgm:spPr/>
    </dgm:pt>
    <dgm:pt modelId="{AA375C4A-BC4A-400D-BB6E-95E922D4DD9C}" type="pres">
      <dgm:prSet presAssocID="{E45BBEE6-54BA-4945-AF26-FFA676F35D89}" presName="hierChild5" presStyleCnt="0"/>
      <dgm:spPr/>
    </dgm:pt>
    <dgm:pt modelId="{320DB625-8F3D-495D-BC8A-C4118F14C87A}" type="pres">
      <dgm:prSet presAssocID="{64312579-84D3-46DC-B183-B81B8227B6A3}" presName="Name28" presStyleLbl="parChTrans1D2" presStyleIdx="3" presStyleCnt="8"/>
      <dgm:spPr/>
    </dgm:pt>
    <dgm:pt modelId="{794141E8-8024-4B13-996B-6D906C8CD0F4}" type="pres">
      <dgm:prSet presAssocID="{92456A5C-85B5-4B0B-9240-A60D949FEA7D}" presName="hierRoot2" presStyleCnt="0">
        <dgm:presLayoutVars>
          <dgm:hierBranch/>
        </dgm:presLayoutVars>
      </dgm:prSet>
      <dgm:spPr/>
    </dgm:pt>
    <dgm:pt modelId="{2B610E46-5060-4E2C-A39D-5C60EDA9F276}" type="pres">
      <dgm:prSet presAssocID="{92456A5C-85B5-4B0B-9240-A60D949FEA7D}" presName="rootComposite2" presStyleCnt="0"/>
      <dgm:spPr/>
    </dgm:pt>
    <dgm:pt modelId="{8934C6D8-1F04-4A4D-9283-80D5D2BAE9FF}" type="pres">
      <dgm:prSet presAssocID="{92456A5C-85B5-4B0B-9240-A60D949FEA7D}" presName="rootText2" presStyleLbl="alignAcc1" presStyleIdx="0" presStyleCnt="0">
        <dgm:presLayoutVars>
          <dgm:chPref val="3"/>
        </dgm:presLayoutVars>
      </dgm:prSet>
      <dgm:spPr/>
    </dgm:pt>
    <dgm:pt modelId="{E07F02EB-97A0-4F83-BB9D-AC54EC5A6AC1}" type="pres">
      <dgm:prSet presAssocID="{92456A5C-85B5-4B0B-9240-A60D949FEA7D}" presName="topArc2" presStyleLbl="parChTrans1D1" presStyleIdx="26" presStyleCnt="56"/>
      <dgm:spPr/>
    </dgm:pt>
    <dgm:pt modelId="{52373E15-5775-46C0-952C-14990526800D}" type="pres">
      <dgm:prSet presAssocID="{92456A5C-85B5-4B0B-9240-A60D949FEA7D}" presName="bottomArc2" presStyleLbl="parChTrans1D1" presStyleIdx="27" presStyleCnt="56"/>
      <dgm:spPr/>
    </dgm:pt>
    <dgm:pt modelId="{3072A7CF-29EC-4B57-93BB-985ACE93A6D1}" type="pres">
      <dgm:prSet presAssocID="{92456A5C-85B5-4B0B-9240-A60D949FEA7D}" presName="topConnNode2" presStyleLbl="node2" presStyleIdx="0" presStyleCnt="0"/>
      <dgm:spPr/>
    </dgm:pt>
    <dgm:pt modelId="{1B74DDAF-3BA1-496F-9481-7078D7CC01C2}" type="pres">
      <dgm:prSet presAssocID="{92456A5C-85B5-4B0B-9240-A60D949FEA7D}" presName="hierChild4" presStyleCnt="0"/>
      <dgm:spPr/>
    </dgm:pt>
    <dgm:pt modelId="{2199D3C0-74A5-4FF9-A402-063CE0462E52}" type="pres">
      <dgm:prSet presAssocID="{92456A5C-85B5-4B0B-9240-A60D949FEA7D}" presName="hierChild5" presStyleCnt="0"/>
      <dgm:spPr/>
    </dgm:pt>
    <dgm:pt modelId="{D96F1A19-298E-4131-960C-86522268B602}" type="pres">
      <dgm:prSet presAssocID="{CDB70357-5114-4D19-958A-2D0FC3EE86C6}" presName="hierChild3" presStyleCnt="0"/>
      <dgm:spPr/>
    </dgm:pt>
    <dgm:pt modelId="{3633754E-9C17-42C2-B854-6A8442E0E0AD}" type="pres">
      <dgm:prSet presAssocID="{F8C9B11E-57A2-4000-9872-D68B8906B2B4}" presName="hierRoot1" presStyleCnt="0">
        <dgm:presLayoutVars>
          <dgm:hierBranch/>
        </dgm:presLayoutVars>
      </dgm:prSet>
      <dgm:spPr/>
    </dgm:pt>
    <dgm:pt modelId="{978FF522-DFF7-4986-8967-BED83588AB98}" type="pres">
      <dgm:prSet presAssocID="{F8C9B11E-57A2-4000-9872-D68B8906B2B4}" presName="rootComposite1" presStyleCnt="0"/>
      <dgm:spPr/>
    </dgm:pt>
    <dgm:pt modelId="{0B27A588-171A-45EF-B19C-F03DD1B73EF2}" type="pres">
      <dgm:prSet presAssocID="{F8C9B11E-57A2-4000-9872-D68B8906B2B4}" presName="rootText1" presStyleLbl="alignAcc1" presStyleIdx="0" presStyleCnt="0">
        <dgm:presLayoutVars>
          <dgm:chPref val="3"/>
        </dgm:presLayoutVars>
      </dgm:prSet>
      <dgm:spPr/>
    </dgm:pt>
    <dgm:pt modelId="{1B1C9824-A656-46D8-8981-88773050FD78}" type="pres">
      <dgm:prSet presAssocID="{F8C9B11E-57A2-4000-9872-D68B8906B2B4}" presName="topArc1" presStyleLbl="parChTrans1D1" presStyleIdx="28" presStyleCnt="56">
        <dgm:style>
          <a:lnRef idx="2">
            <a:schemeClr val="accent1"/>
          </a:lnRef>
          <a:fillRef idx="1">
            <a:schemeClr val="lt1"/>
          </a:fillRef>
          <a:effectRef idx="0">
            <a:schemeClr val="accent1"/>
          </a:effectRef>
          <a:fontRef idx="minor">
            <a:schemeClr val="dk1"/>
          </a:fontRef>
        </dgm:style>
      </dgm:prSet>
      <dgm:spPr/>
    </dgm:pt>
    <dgm:pt modelId="{8E832C16-956F-4DB2-82EF-BD7C101B97EC}" type="pres">
      <dgm:prSet presAssocID="{F8C9B11E-57A2-4000-9872-D68B8906B2B4}" presName="bottomArc1" presStyleLbl="parChTrans1D1" presStyleIdx="29" presStyleCnt="56"/>
      <dgm:spPr/>
    </dgm:pt>
    <dgm:pt modelId="{325E7BA4-AD47-4905-B7D4-7C86947E4D9E}" type="pres">
      <dgm:prSet presAssocID="{F8C9B11E-57A2-4000-9872-D68B8906B2B4}" presName="topConnNode1" presStyleLbl="node1" presStyleIdx="0" presStyleCnt="0"/>
      <dgm:spPr/>
    </dgm:pt>
    <dgm:pt modelId="{B3232021-8D05-457A-A485-6C18B484F993}" type="pres">
      <dgm:prSet presAssocID="{F8C9B11E-57A2-4000-9872-D68B8906B2B4}" presName="hierChild2" presStyleCnt="0"/>
      <dgm:spPr/>
    </dgm:pt>
    <dgm:pt modelId="{503BB0F2-C3C7-4BBE-A383-C29B9C0AACCF}" type="pres">
      <dgm:prSet presAssocID="{01A1D0C2-F2E7-4416-8B54-0AABAC36AE69}" presName="Name28" presStyleLbl="parChTrans1D2" presStyleIdx="4" presStyleCnt="8"/>
      <dgm:spPr/>
    </dgm:pt>
    <dgm:pt modelId="{AFB48A0E-759A-4040-9161-2F167D6C643B}" type="pres">
      <dgm:prSet presAssocID="{18D06023-D57F-4682-85C6-603793F268C8}" presName="hierRoot2" presStyleCnt="0">
        <dgm:presLayoutVars>
          <dgm:hierBranch/>
        </dgm:presLayoutVars>
      </dgm:prSet>
      <dgm:spPr/>
    </dgm:pt>
    <dgm:pt modelId="{B1A0BCA7-F227-4277-A60E-51096D6DB9FF}" type="pres">
      <dgm:prSet presAssocID="{18D06023-D57F-4682-85C6-603793F268C8}" presName="rootComposite2" presStyleCnt="0"/>
      <dgm:spPr/>
    </dgm:pt>
    <dgm:pt modelId="{7155DA4C-96AC-4F4E-8E7F-A816D6BEB250}" type="pres">
      <dgm:prSet presAssocID="{18D06023-D57F-4682-85C6-603793F268C8}" presName="rootText2" presStyleLbl="alignAcc1" presStyleIdx="0" presStyleCnt="0">
        <dgm:presLayoutVars>
          <dgm:chPref val="3"/>
        </dgm:presLayoutVars>
      </dgm:prSet>
      <dgm:spPr/>
    </dgm:pt>
    <dgm:pt modelId="{FF1EDFFA-BE5D-46AB-A598-47BB00A36B17}" type="pres">
      <dgm:prSet presAssocID="{18D06023-D57F-4682-85C6-603793F268C8}" presName="topArc2" presStyleLbl="parChTrans1D1" presStyleIdx="30" presStyleCnt="56"/>
      <dgm:spPr/>
    </dgm:pt>
    <dgm:pt modelId="{5AF82232-81BE-4C68-9ED2-D8ACB30D7262}" type="pres">
      <dgm:prSet presAssocID="{18D06023-D57F-4682-85C6-603793F268C8}" presName="bottomArc2" presStyleLbl="parChTrans1D1" presStyleIdx="31" presStyleCnt="56"/>
      <dgm:spPr/>
    </dgm:pt>
    <dgm:pt modelId="{E5823A8C-70BB-4BFA-8308-DA8D9ECF3149}" type="pres">
      <dgm:prSet presAssocID="{18D06023-D57F-4682-85C6-603793F268C8}" presName="topConnNode2" presStyleLbl="node2" presStyleIdx="0" presStyleCnt="0"/>
      <dgm:spPr/>
    </dgm:pt>
    <dgm:pt modelId="{B2B53EE7-EA16-4CD2-9B8B-88FEBF006F41}" type="pres">
      <dgm:prSet presAssocID="{18D06023-D57F-4682-85C6-603793F268C8}" presName="hierChild4" presStyleCnt="0"/>
      <dgm:spPr/>
    </dgm:pt>
    <dgm:pt modelId="{267E7241-EF17-4C82-B61F-F0238E2DD80F}" type="pres">
      <dgm:prSet presAssocID="{18D06023-D57F-4682-85C6-603793F268C8}" presName="hierChild5" presStyleCnt="0"/>
      <dgm:spPr/>
    </dgm:pt>
    <dgm:pt modelId="{954DD574-E84B-4162-B0B3-AD4BDECB71F3}" type="pres">
      <dgm:prSet presAssocID="{E78F2313-8EBB-44E2-B3B4-ACC6BCDE5D76}" presName="Name28" presStyleLbl="parChTrans1D2" presStyleIdx="5" presStyleCnt="8"/>
      <dgm:spPr/>
    </dgm:pt>
    <dgm:pt modelId="{7B2B4AB5-4674-4E25-8D10-5BC91A7248DF}" type="pres">
      <dgm:prSet presAssocID="{B1CF4366-208A-4744-82B8-0DD6A579C245}" presName="hierRoot2" presStyleCnt="0">
        <dgm:presLayoutVars>
          <dgm:hierBranch/>
        </dgm:presLayoutVars>
      </dgm:prSet>
      <dgm:spPr/>
    </dgm:pt>
    <dgm:pt modelId="{52529D67-D002-4F78-8216-419FFCE65542}" type="pres">
      <dgm:prSet presAssocID="{B1CF4366-208A-4744-82B8-0DD6A579C245}" presName="rootComposite2" presStyleCnt="0"/>
      <dgm:spPr/>
    </dgm:pt>
    <dgm:pt modelId="{4A974F50-072E-4056-A41C-8F9C230512FB}" type="pres">
      <dgm:prSet presAssocID="{B1CF4366-208A-4744-82B8-0DD6A579C245}" presName="rootText2" presStyleLbl="alignAcc1" presStyleIdx="0" presStyleCnt="0">
        <dgm:presLayoutVars>
          <dgm:chPref val="3"/>
        </dgm:presLayoutVars>
      </dgm:prSet>
      <dgm:spPr/>
    </dgm:pt>
    <dgm:pt modelId="{56BC62D5-9C35-4109-8A32-5550EF00B71C}" type="pres">
      <dgm:prSet presAssocID="{B1CF4366-208A-4744-82B8-0DD6A579C245}" presName="topArc2" presStyleLbl="parChTrans1D1" presStyleIdx="32" presStyleCnt="56">
        <dgm:style>
          <a:lnRef idx="2">
            <a:schemeClr val="accent1"/>
          </a:lnRef>
          <a:fillRef idx="1">
            <a:schemeClr val="lt1"/>
          </a:fillRef>
          <a:effectRef idx="0">
            <a:schemeClr val="accent1"/>
          </a:effectRef>
          <a:fontRef idx="minor">
            <a:schemeClr val="dk1"/>
          </a:fontRef>
        </dgm:style>
      </dgm:prSet>
      <dgm:spPr/>
    </dgm:pt>
    <dgm:pt modelId="{3482A7C4-A1E5-4B85-A631-A4C52C9D20FD}" type="pres">
      <dgm:prSet presAssocID="{B1CF4366-208A-4744-82B8-0DD6A579C245}" presName="bottomArc2" presStyleLbl="parChTrans1D1" presStyleIdx="33" presStyleCnt="56">
        <dgm:style>
          <a:lnRef idx="2">
            <a:schemeClr val="accent1"/>
          </a:lnRef>
          <a:fillRef idx="1">
            <a:schemeClr val="lt1"/>
          </a:fillRef>
          <a:effectRef idx="0">
            <a:schemeClr val="accent1"/>
          </a:effectRef>
          <a:fontRef idx="minor">
            <a:schemeClr val="dk1"/>
          </a:fontRef>
        </dgm:style>
      </dgm:prSet>
      <dgm:spPr/>
    </dgm:pt>
    <dgm:pt modelId="{A77B3AD7-AB26-4424-AF58-9968DC9E6D03}" type="pres">
      <dgm:prSet presAssocID="{B1CF4366-208A-4744-82B8-0DD6A579C245}" presName="topConnNode2" presStyleLbl="node2" presStyleIdx="0" presStyleCnt="0"/>
      <dgm:spPr/>
    </dgm:pt>
    <dgm:pt modelId="{0CC7E249-2E39-4CD5-8485-95D8E25B03E6}" type="pres">
      <dgm:prSet presAssocID="{B1CF4366-208A-4744-82B8-0DD6A579C245}" presName="hierChild4" presStyleCnt="0"/>
      <dgm:spPr/>
    </dgm:pt>
    <dgm:pt modelId="{0DEFB042-14FB-45BE-BEEE-FCF5E4F01E30}" type="pres">
      <dgm:prSet presAssocID="{8D30EB35-2DEC-4991-894B-0D96F79190E3}" presName="Name28" presStyleLbl="parChTrans1D3" presStyleIdx="4" presStyleCnt="8"/>
      <dgm:spPr/>
    </dgm:pt>
    <dgm:pt modelId="{3D67FDBC-FC8E-4459-92BE-AF2B139F3121}" type="pres">
      <dgm:prSet presAssocID="{A5F85D69-47AE-4931-AA32-F5BAE60D1393}" presName="hierRoot2" presStyleCnt="0">
        <dgm:presLayoutVars>
          <dgm:hierBranch/>
        </dgm:presLayoutVars>
      </dgm:prSet>
      <dgm:spPr/>
    </dgm:pt>
    <dgm:pt modelId="{0DC752F6-07BC-4D38-A18D-0C81A0EB1CB1}" type="pres">
      <dgm:prSet presAssocID="{A5F85D69-47AE-4931-AA32-F5BAE60D1393}" presName="rootComposite2" presStyleCnt="0"/>
      <dgm:spPr/>
    </dgm:pt>
    <dgm:pt modelId="{EFC2B7B7-1538-475A-BF0F-6C62E5066AA1}" type="pres">
      <dgm:prSet presAssocID="{A5F85D69-47AE-4931-AA32-F5BAE60D1393}" presName="rootText2" presStyleLbl="alignAcc1" presStyleIdx="0" presStyleCnt="0">
        <dgm:presLayoutVars>
          <dgm:chPref val="3"/>
        </dgm:presLayoutVars>
      </dgm:prSet>
      <dgm:spPr/>
    </dgm:pt>
    <dgm:pt modelId="{953BE4EA-759F-49AE-AF35-AB1671836E89}" type="pres">
      <dgm:prSet presAssocID="{A5F85D69-47AE-4931-AA32-F5BAE60D1393}" presName="topArc2" presStyleLbl="parChTrans1D1" presStyleIdx="34" presStyleCnt="56">
        <dgm:style>
          <a:lnRef idx="2">
            <a:schemeClr val="accent1"/>
          </a:lnRef>
          <a:fillRef idx="1">
            <a:schemeClr val="lt1"/>
          </a:fillRef>
          <a:effectRef idx="0">
            <a:schemeClr val="accent1"/>
          </a:effectRef>
          <a:fontRef idx="minor">
            <a:schemeClr val="dk1"/>
          </a:fontRef>
        </dgm:style>
      </dgm:prSet>
      <dgm:spPr/>
    </dgm:pt>
    <dgm:pt modelId="{68BCA615-C5F6-480D-B2BD-8DF913D232DC}" type="pres">
      <dgm:prSet presAssocID="{A5F85D69-47AE-4931-AA32-F5BAE60D1393}" presName="bottomArc2" presStyleLbl="parChTrans1D1" presStyleIdx="35" presStyleCnt="56">
        <dgm:style>
          <a:lnRef idx="2">
            <a:schemeClr val="accent1"/>
          </a:lnRef>
          <a:fillRef idx="1">
            <a:schemeClr val="lt1"/>
          </a:fillRef>
          <a:effectRef idx="0">
            <a:schemeClr val="accent1"/>
          </a:effectRef>
          <a:fontRef idx="minor">
            <a:schemeClr val="dk1"/>
          </a:fontRef>
        </dgm:style>
      </dgm:prSet>
      <dgm:spPr/>
    </dgm:pt>
    <dgm:pt modelId="{C8CB1301-269F-4FF2-A90E-A941604B456E}" type="pres">
      <dgm:prSet presAssocID="{A5F85D69-47AE-4931-AA32-F5BAE60D1393}" presName="topConnNode2" presStyleLbl="node3" presStyleIdx="0" presStyleCnt="0"/>
      <dgm:spPr/>
    </dgm:pt>
    <dgm:pt modelId="{133E952E-C2E8-46C1-A4ED-DB08D43C75D3}" type="pres">
      <dgm:prSet presAssocID="{A5F85D69-47AE-4931-AA32-F5BAE60D1393}" presName="hierChild4" presStyleCnt="0"/>
      <dgm:spPr/>
    </dgm:pt>
    <dgm:pt modelId="{993599EF-C185-4703-9D8F-8A10E01AB681}" type="pres">
      <dgm:prSet presAssocID="{14A78740-8788-4F7B-80B2-BF03F8F63EC4}" presName="Name28" presStyleLbl="parChTrans1D4" presStyleIdx="4" presStyleCnt="8"/>
      <dgm:spPr/>
    </dgm:pt>
    <dgm:pt modelId="{F01D8DC2-7FAD-4601-BC83-9CCC1455F36E}" type="pres">
      <dgm:prSet presAssocID="{5077BDF0-644C-4CDB-99DB-B48DB7313C2A}" presName="hierRoot2" presStyleCnt="0">
        <dgm:presLayoutVars>
          <dgm:hierBranch/>
        </dgm:presLayoutVars>
      </dgm:prSet>
      <dgm:spPr/>
    </dgm:pt>
    <dgm:pt modelId="{72460A8A-FA10-4DEB-8E3A-3D442FC52014}" type="pres">
      <dgm:prSet presAssocID="{5077BDF0-644C-4CDB-99DB-B48DB7313C2A}" presName="rootComposite2" presStyleCnt="0"/>
      <dgm:spPr/>
    </dgm:pt>
    <dgm:pt modelId="{6DC4ECAD-DD8C-4960-A21D-59995A38C33C}" type="pres">
      <dgm:prSet presAssocID="{5077BDF0-644C-4CDB-99DB-B48DB7313C2A}" presName="rootText2" presStyleLbl="alignAcc1" presStyleIdx="0" presStyleCnt="0">
        <dgm:presLayoutVars>
          <dgm:chPref val="3"/>
        </dgm:presLayoutVars>
      </dgm:prSet>
      <dgm:spPr/>
    </dgm:pt>
    <dgm:pt modelId="{23787D5D-AB15-46AA-8980-B75213DF7E8B}" type="pres">
      <dgm:prSet presAssocID="{5077BDF0-644C-4CDB-99DB-B48DB7313C2A}" presName="topArc2" presStyleLbl="parChTrans1D1" presStyleIdx="36" presStyleCnt="56"/>
      <dgm:spPr/>
    </dgm:pt>
    <dgm:pt modelId="{6DC46980-1545-44EF-A9D9-64AEFAC3DC4C}" type="pres">
      <dgm:prSet presAssocID="{5077BDF0-644C-4CDB-99DB-B48DB7313C2A}" presName="bottomArc2" presStyleLbl="parChTrans1D1" presStyleIdx="37" presStyleCnt="56"/>
      <dgm:spPr/>
    </dgm:pt>
    <dgm:pt modelId="{67DE51F4-ED71-402A-AFCC-3BF99C33D082}" type="pres">
      <dgm:prSet presAssocID="{5077BDF0-644C-4CDB-99DB-B48DB7313C2A}" presName="topConnNode2" presStyleLbl="node4" presStyleIdx="0" presStyleCnt="0"/>
      <dgm:spPr/>
    </dgm:pt>
    <dgm:pt modelId="{22502CA2-3173-4771-BA1F-9B64208D13A2}" type="pres">
      <dgm:prSet presAssocID="{5077BDF0-644C-4CDB-99DB-B48DB7313C2A}" presName="hierChild4" presStyleCnt="0"/>
      <dgm:spPr/>
    </dgm:pt>
    <dgm:pt modelId="{14175788-8B17-4326-91F3-65EB671DCC17}" type="pres">
      <dgm:prSet presAssocID="{5077BDF0-644C-4CDB-99DB-B48DB7313C2A}" presName="hierChild5" presStyleCnt="0"/>
      <dgm:spPr/>
    </dgm:pt>
    <dgm:pt modelId="{E3D06486-B152-402F-B07D-589B0A22E48B}" type="pres">
      <dgm:prSet presAssocID="{9E74F8F9-2EDF-4997-A924-998218D8FC5A}" presName="Name28" presStyleLbl="parChTrans1D4" presStyleIdx="5" presStyleCnt="8"/>
      <dgm:spPr/>
    </dgm:pt>
    <dgm:pt modelId="{CCA44E34-1BC4-42C5-8CAB-9F1A4C4D8026}" type="pres">
      <dgm:prSet presAssocID="{4CC4BB5E-AA08-48BA-8536-19FCB2080ABC}" presName="hierRoot2" presStyleCnt="0">
        <dgm:presLayoutVars>
          <dgm:hierBranch/>
        </dgm:presLayoutVars>
      </dgm:prSet>
      <dgm:spPr/>
    </dgm:pt>
    <dgm:pt modelId="{5EB8AEBE-08B3-4869-A834-02EB8B619FE9}" type="pres">
      <dgm:prSet presAssocID="{4CC4BB5E-AA08-48BA-8536-19FCB2080ABC}" presName="rootComposite2" presStyleCnt="0"/>
      <dgm:spPr/>
    </dgm:pt>
    <dgm:pt modelId="{6F2498F3-352D-4057-88D7-9179445BB140}" type="pres">
      <dgm:prSet presAssocID="{4CC4BB5E-AA08-48BA-8536-19FCB2080ABC}" presName="rootText2" presStyleLbl="alignAcc1" presStyleIdx="0" presStyleCnt="0">
        <dgm:presLayoutVars>
          <dgm:chPref val="3"/>
        </dgm:presLayoutVars>
      </dgm:prSet>
      <dgm:spPr/>
    </dgm:pt>
    <dgm:pt modelId="{D585DC0D-FF86-4F37-9B8E-ABEAB3D4217A}" type="pres">
      <dgm:prSet presAssocID="{4CC4BB5E-AA08-48BA-8536-19FCB2080ABC}" presName="topArc2" presStyleLbl="parChTrans1D1" presStyleIdx="38" presStyleCnt="56"/>
      <dgm:spPr/>
    </dgm:pt>
    <dgm:pt modelId="{F6978665-92EC-4DAF-A21D-02B23CA511D0}" type="pres">
      <dgm:prSet presAssocID="{4CC4BB5E-AA08-48BA-8536-19FCB2080ABC}" presName="bottomArc2" presStyleLbl="parChTrans1D1" presStyleIdx="39" presStyleCnt="56"/>
      <dgm:spPr/>
    </dgm:pt>
    <dgm:pt modelId="{FAAA2B2B-3E16-434B-82AB-3704AE7D13CC}" type="pres">
      <dgm:prSet presAssocID="{4CC4BB5E-AA08-48BA-8536-19FCB2080ABC}" presName="topConnNode2" presStyleLbl="node4" presStyleIdx="0" presStyleCnt="0"/>
      <dgm:spPr/>
    </dgm:pt>
    <dgm:pt modelId="{FA66F902-F098-40D4-948F-E8EE4FDCBF39}" type="pres">
      <dgm:prSet presAssocID="{4CC4BB5E-AA08-48BA-8536-19FCB2080ABC}" presName="hierChild4" presStyleCnt="0"/>
      <dgm:spPr/>
    </dgm:pt>
    <dgm:pt modelId="{69265415-98DE-41A4-B9D9-AAC321C33295}" type="pres">
      <dgm:prSet presAssocID="{4CC4BB5E-AA08-48BA-8536-19FCB2080ABC}" presName="hierChild5" presStyleCnt="0"/>
      <dgm:spPr/>
    </dgm:pt>
    <dgm:pt modelId="{4B712799-A211-4E1A-AA9D-969B25AD9B87}" type="pres">
      <dgm:prSet presAssocID="{A5F85D69-47AE-4931-AA32-F5BAE60D1393}" presName="hierChild5" presStyleCnt="0"/>
      <dgm:spPr/>
    </dgm:pt>
    <dgm:pt modelId="{32C64712-4075-4371-9C14-A0DD216FA771}" type="pres">
      <dgm:prSet presAssocID="{34C2BB21-3C14-4E73-BFA0-7657F55318F1}" presName="Name28" presStyleLbl="parChTrans1D3" presStyleIdx="5" presStyleCnt="8"/>
      <dgm:spPr/>
    </dgm:pt>
    <dgm:pt modelId="{DD925034-5871-44F7-AAC1-53DF0D388D38}" type="pres">
      <dgm:prSet presAssocID="{27E00482-3D30-492F-A785-6B3F6CF1F2F0}" presName="hierRoot2" presStyleCnt="0">
        <dgm:presLayoutVars>
          <dgm:hierBranch/>
        </dgm:presLayoutVars>
      </dgm:prSet>
      <dgm:spPr/>
    </dgm:pt>
    <dgm:pt modelId="{3035464E-930D-458B-89EA-FBCCCD88C8E4}" type="pres">
      <dgm:prSet presAssocID="{27E00482-3D30-492F-A785-6B3F6CF1F2F0}" presName="rootComposite2" presStyleCnt="0"/>
      <dgm:spPr/>
    </dgm:pt>
    <dgm:pt modelId="{9D6F43B6-E4F8-4F1A-8C6E-3B87478EB6D0}" type="pres">
      <dgm:prSet presAssocID="{27E00482-3D30-492F-A785-6B3F6CF1F2F0}" presName="rootText2" presStyleLbl="alignAcc1" presStyleIdx="0" presStyleCnt="0">
        <dgm:presLayoutVars>
          <dgm:chPref val="3"/>
        </dgm:presLayoutVars>
      </dgm:prSet>
      <dgm:spPr/>
    </dgm:pt>
    <dgm:pt modelId="{FA1F7120-463C-4D40-9EFC-F8BCC9A82FDB}" type="pres">
      <dgm:prSet presAssocID="{27E00482-3D30-492F-A785-6B3F6CF1F2F0}" presName="topArc2" presStyleLbl="parChTrans1D1" presStyleIdx="40" presStyleCnt="56"/>
      <dgm:spPr/>
    </dgm:pt>
    <dgm:pt modelId="{78C978C7-AC5A-4FAA-AA8C-A88AD2892D47}" type="pres">
      <dgm:prSet presAssocID="{27E00482-3D30-492F-A785-6B3F6CF1F2F0}" presName="bottomArc2" presStyleLbl="parChTrans1D1" presStyleIdx="41" presStyleCnt="56"/>
      <dgm:spPr/>
    </dgm:pt>
    <dgm:pt modelId="{3E3A976C-3ACB-445F-9415-F01AF4453C86}" type="pres">
      <dgm:prSet presAssocID="{27E00482-3D30-492F-A785-6B3F6CF1F2F0}" presName="topConnNode2" presStyleLbl="node3" presStyleIdx="0" presStyleCnt="0"/>
      <dgm:spPr/>
    </dgm:pt>
    <dgm:pt modelId="{70CA1FBE-E115-4F4A-A731-EF72B8129214}" type="pres">
      <dgm:prSet presAssocID="{27E00482-3D30-492F-A785-6B3F6CF1F2F0}" presName="hierChild4" presStyleCnt="0"/>
      <dgm:spPr/>
    </dgm:pt>
    <dgm:pt modelId="{7F6382AC-3594-41BC-BB4B-DF20C87EEFC8}" type="pres">
      <dgm:prSet presAssocID="{27E00482-3D30-492F-A785-6B3F6CF1F2F0}" presName="hierChild5" presStyleCnt="0"/>
      <dgm:spPr/>
    </dgm:pt>
    <dgm:pt modelId="{DA602260-2AB3-4B55-89D4-E97CD8EC6BF2}" type="pres">
      <dgm:prSet presAssocID="{B1CF4366-208A-4744-82B8-0DD6A579C245}" presName="hierChild5" presStyleCnt="0"/>
      <dgm:spPr/>
    </dgm:pt>
    <dgm:pt modelId="{C3A00660-4C5D-43BB-A100-120F71BD57CB}" type="pres">
      <dgm:prSet presAssocID="{F8C9B11E-57A2-4000-9872-D68B8906B2B4}" presName="hierChild3" presStyleCnt="0"/>
      <dgm:spPr/>
    </dgm:pt>
    <dgm:pt modelId="{1B92EA7B-DBA4-4F19-94B1-D74A06468A9D}" type="pres">
      <dgm:prSet presAssocID="{90F7A951-8359-4C5A-ACCC-F69A25B4F619}" presName="hierRoot1" presStyleCnt="0">
        <dgm:presLayoutVars>
          <dgm:hierBranch/>
        </dgm:presLayoutVars>
      </dgm:prSet>
      <dgm:spPr/>
    </dgm:pt>
    <dgm:pt modelId="{2D8B7CAE-6574-4E4B-9A94-FEFB84C44289}" type="pres">
      <dgm:prSet presAssocID="{90F7A951-8359-4C5A-ACCC-F69A25B4F619}" presName="rootComposite1" presStyleCnt="0"/>
      <dgm:spPr/>
    </dgm:pt>
    <dgm:pt modelId="{EFF528D4-FBFF-4A81-8330-299DBABFCE01}" type="pres">
      <dgm:prSet presAssocID="{90F7A951-8359-4C5A-ACCC-F69A25B4F619}" presName="rootText1" presStyleLbl="alignAcc1" presStyleIdx="0" presStyleCnt="0">
        <dgm:presLayoutVars>
          <dgm:chPref val="3"/>
        </dgm:presLayoutVars>
      </dgm:prSet>
      <dgm:spPr/>
    </dgm:pt>
    <dgm:pt modelId="{405FB2FF-6B62-4F72-8591-DC5397EF8BCB}" type="pres">
      <dgm:prSet presAssocID="{90F7A951-8359-4C5A-ACCC-F69A25B4F619}" presName="topArc1" presStyleLbl="parChTrans1D1" presStyleIdx="42" presStyleCnt="56">
        <dgm:style>
          <a:lnRef idx="2">
            <a:schemeClr val="accent1"/>
          </a:lnRef>
          <a:fillRef idx="1">
            <a:schemeClr val="lt1"/>
          </a:fillRef>
          <a:effectRef idx="0">
            <a:schemeClr val="accent1"/>
          </a:effectRef>
          <a:fontRef idx="minor">
            <a:schemeClr val="dk1"/>
          </a:fontRef>
        </dgm:style>
      </dgm:prSet>
      <dgm:spPr/>
    </dgm:pt>
    <dgm:pt modelId="{28DB5F5B-9B1F-4AD5-BA9E-0D653DB3F152}" type="pres">
      <dgm:prSet presAssocID="{90F7A951-8359-4C5A-ACCC-F69A25B4F619}" presName="bottomArc1" presStyleLbl="parChTrans1D1" presStyleIdx="43" presStyleCnt="56"/>
      <dgm:spPr/>
    </dgm:pt>
    <dgm:pt modelId="{2F6B241C-0092-4C20-852C-4D306671C149}" type="pres">
      <dgm:prSet presAssocID="{90F7A951-8359-4C5A-ACCC-F69A25B4F619}" presName="topConnNode1" presStyleLbl="node1" presStyleIdx="0" presStyleCnt="0"/>
      <dgm:spPr/>
    </dgm:pt>
    <dgm:pt modelId="{7E1BEA42-4D34-4978-935A-2E5148AC7D7D}" type="pres">
      <dgm:prSet presAssocID="{90F7A951-8359-4C5A-ACCC-F69A25B4F619}" presName="hierChild2" presStyleCnt="0"/>
      <dgm:spPr/>
    </dgm:pt>
    <dgm:pt modelId="{364E3CDA-2E7D-4062-9F32-749918E4551D}" type="pres">
      <dgm:prSet presAssocID="{B350FD91-C0EF-49A2-8387-18C7DC8F04FE}" presName="Name28" presStyleLbl="parChTrans1D2" presStyleIdx="6" presStyleCnt="8"/>
      <dgm:spPr/>
    </dgm:pt>
    <dgm:pt modelId="{B7E5B4F5-C74D-4E0B-A527-2FCF0319BF00}" type="pres">
      <dgm:prSet presAssocID="{38F516A4-5DE1-4D3F-AD96-103B96DFD0FF}" presName="hierRoot2" presStyleCnt="0">
        <dgm:presLayoutVars>
          <dgm:hierBranch/>
        </dgm:presLayoutVars>
      </dgm:prSet>
      <dgm:spPr/>
    </dgm:pt>
    <dgm:pt modelId="{00898344-E6F1-4158-A657-28D4734469A6}" type="pres">
      <dgm:prSet presAssocID="{38F516A4-5DE1-4D3F-AD96-103B96DFD0FF}" presName="rootComposite2" presStyleCnt="0"/>
      <dgm:spPr/>
    </dgm:pt>
    <dgm:pt modelId="{A7FBC601-67E2-4E09-87DB-1C11F9111B51}" type="pres">
      <dgm:prSet presAssocID="{38F516A4-5DE1-4D3F-AD96-103B96DFD0FF}" presName="rootText2" presStyleLbl="alignAcc1" presStyleIdx="0" presStyleCnt="0">
        <dgm:presLayoutVars>
          <dgm:chPref val="3"/>
        </dgm:presLayoutVars>
      </dgm:prSet>
      <dgm:spPr/>
    </dgm:pt>
    <dgm:pt modelId="{63092709-21BB-47FE-B5E0-5B4442FCF847}" type="pres">
      <dgm:prSet presAssocID="{38F516A4-5DE1-4D3F-AD96-103B96DFD0FF}" presName="topArc2" presStyleLbl="parChTrans1D1" presStyleIdx="44" presStyleCnt="56"/>
      <dgm:spPr/>
    </dgm:pt>
    <dgm:pt modelId="{534C4D36-FA4C-455D-95C0-4DF6D2D9E2A6}" type="pres">
      <dgm:prSet presAssocID="{38F516A4-5DE1-4D3F-AD96-103B96DFD0FF}" presName="bottomArc2" presStyleLbl="parChTrans1D1" presStyleIdx="45" presStyleCnt="56"/>
      <dgm:spPr/>
    </dgm:pt>
    <dgm:pt modelId="{26562CE9-924D-492A-8E8E-33830900E8F3}" type="pres">
      <dgm:prSet presAssocID="{38F516A4-5DE1-4D3F-AD96-103B96DFD0FF}" presName="topConnNode2" presStyleLbl="node2" presStyleIdx="0" presStyleCnt="0"/>
      <dgm:spPr/>
    </dgm:pt>
    <dgm:pt modelId="{596D8815-64B7-4012-9A99-FECBB9D62D6C}" type="pres">
      <dgm:prSet presAssocID="{38F516A4-5DE1-4D3F-AD96-103B96DFD0FF}" presName="hierChild4" presStyleCnt="0"/>
      <dgm:spPr/>
    </dgm:pt>
    <dgm:pt modelId="{542398C9-51BF-431C-AAB1-B28230B9D300}" type="pres">
      <dgm:prSet presAssocID="{38F516A4-5DE1-4D3F-AD96-103B96DFD0FF}" presName="hierChild5" presStyleCnt="0"/>
      <dgm:spPr/>
    </dgm:pt>
    <dgm:pt modelId="{94C5C6CF-3411-450B-8A2E-74E4F31658EB}" type="pres">
      <dgm:prSet presAssocID="{57239B4E-626D-4F07-AACC-B671D3A9E248}" presName="Name28" presStyleLbl="parChTrans1D2" presStyleIdx="7" presStyleCnt="8"/>
      <dgm:spPr/>
    </dgm:pt>
    <dgm:pt modelId="{0F3543AF-CB5D-45C1-BECA-585110D438E8}" type="pres">
      <dgm:prSet presAssocID="{F21A369C-6631-4B56-AA2E-98EFD4C31294}" presName="hierRoot2" presStyleCnt="0">
        <dgm:presLayoutVars>
          <dgm:hierBranch/>
        </dgm:presLayoutVars>
      </dgm:prSet>
      <dgm:spPr/>
    </dgm:pt>
    <dgm:pt modelId="{90B430DF-BAE8-4274-A7F9-36D15F2FAF7F}" type="pres">
      <dgm:prSet presAssocID="{F21A369C-6631-4B56-AA2E-98EFD4C31294}" presName="rootComposite2" presStyleCnt="0"/>
      <dgm:spPr/>
    </dgm:pt>
    <dgm:pt modelId="{79C88663-0FBC-4984-A3F8-35F70373E976}" type="pres">
      <dgm:prSet presAssocID="{F21A369C-6631-4B56-AA2E-98EFD4C31294}" presName="rootText2" presStyleLbl="alignAcc1" presStyleIdx="0" presStyleCnt="0">
        <dgm:presLayoutVars>
          <dgm:chPref val="3"/>
        </dgm:presLayoutVars>
      </dgm:prSet>
      <dgm:spPr/>
    </dgm:pt>
    <dgm:pt modelId="{252299B1-8C63-489B-AC2E-C91B857250FA}" type="pres">
      <dgm:prSet presAssocID="{F21A369C-6631-4B56-AA2E-98EFD4C31294}" presName="topArc2" presStyleLbl="parChTrans1D1" presStyleIdx="46" presStyleCnt="56">
        <dgm:style>
          <a:lnRef idx="2">
            <a:schemeClr val="accent1"/>
          </a:lnRef>
          <a:fillRef idx="1">
            <a:schemeClr val="lt1"/>
          </a:fillRef>
          <a:effectRef idx="0">
            <a:schemeClr val="accent1"/>
          </a:effectRef>
          <a:fontRef idx="minor">
            <a:schemeClr val="dk1"/>
          </a:fontRef>
        </dgm:style>
      </dgm:prSet>
      <dgm:spPr/>
    </dgm:pt>
    <dgm:pt modelId="{4FA75143-A55B-4E04-B54D-2CA33819F7A0}" type="pres">
      <dgm:prSet presAssocID="{F21A369C-6631-4B56-AA2E-98EFD4C31294}" presName="bottomArc2" presStyleLbl="parChTrans1D1" presStyleIdx="47" presStyleCnt="56">
        <dgm:style>
          <a:lnRef idx="2">
            <a:schemeClr val="accent1"/>
          </a:lnRef>
          <a:fillRef idx="1">
            <a:schemeClr val="lt1"/>
          </a:fillRef>
          <a:effectRef idx="0">
            <a:schemeClr val="accent1"/>
          </a:effectRef>
          <a:fontRef idx="minor">
            <a:schemeClr val="dk1"/>
          </a:fontRef>
        </dgm:style>
      </dgm:prSet>
      <dgm:spPr/>
    </dgm:pt>
    <dgm:pt modelId="{695E5851-8893-462C-9543-834C8725B58A}" type="pres">
      <dgm:prSet presAssocID="{F21A369C-6631-4B56-AA2E-98EFD4C31294}" presName="topConnNode2" presStyleLbl="node2" presStyleIdx="0" presStyleCnt="0"/>
      <dgm:spPr/>
    </dgm:pt>
    <dgm:pt modelId="{7F2EA1F8-0C8E-462B-882D-37A32EBF2A6F}" type="pres">
      <dgm:prSet presAssocID="{F21A369C-6631-4B56-AA2E-98EFD4C31294}" presName="hierChild4" presStyleCnt="0"/>
      <dgm:spPr/>
    </dgm:pt>
    <dgm:pt modelId="{AF8595D7-6BE0-4FEB-BE8D-507A505C0F02}" type="pres">
      <dgm:prSet presAssocID="{FE176BE6-FBCA-46E0-94E0-E231C95A0DEB}" presName="Name28" presStyleLbl="parChTrans1D3" presStyleIdx="6" presStyleCnt="8"/>
      <dgm:spPr/>
    </dgm:pt>
    <dgm:pt modelId="{2E23E219-7140-4753-87F4-272768417EAC}" type="pres">
      <dgm:prSet presAssocID="{5FDC0D09-F8CA-425D-8DE8-B9BBC7749A1A}" presName="hierRoot2" presStyleCnt="0">
        <dgm:presLayoutVars>
          <dgm:hierBranch/>
        </dgm:presLayoutVars>
      </dgm:prSet>
      <dgm:spPr/>
    </dgm:pt>
    <dgm:pt modelId="{10374E6F-A070-4CE8-84B8-5E9ACA108374}" type="pres">
      <dgm:prSet presAssocID="{5FDC0D09-F8CA-425D-8DE8-B9BBC7749A1A}" presName="rootComposite2" presStyleCnt="0"/>
      <dgm:spPr/>
    </dgm:pt>
    <dgm:pt modelId="{4AF2ADDD-5034-44B6-9F98-A04C45A2DDBF}" type="pres">
      <dgm:prSet presAssocID="{5FDC0D09-F8CA-425D-8DE8-B9BBC7749A1A}" presName="rootText2" presStyleLbl="alignAcc1" presStyleIdx="0" presStyleCnt="0">
        <dgm:presLayoutVars>
          <dgm:chPref val="3"/>
        </dgm:presLayoutVars>
      </dgm:prSet>
      <dgm:spPr/>
    </dgm:pt>
    <dgm:pt modelId="{F83D8E64-E569-41FB-B644-AD3F69CA0888}" type="pres">
      <dgm:prSet presAssocID="{5FDC0D09-F8CA-425D-8DE8-B9BBC7749A1A}" presName="topArc2" presStyleLbl="parChTrans1D1" presStyleIdx="48" presStyleCnt="56"/>
      <dgm:spPr/>
    </dgm:pt>
    <dgm:pt modelId="{12E0E320-16E1-415E-A42F-3AAE6098F0F2}" type="pres">
      <dgm:prSet presAssocID="{5FDC0D09-F8CA-425D-8DE8-B9BBC7749A1A}" presName="bottomArc2" presStyleLbl="parChTrans1D1" presStyleIdx="49" presStyleCnt="56"/>
      <dgm:spPr/>
    </dgm:pt>
    <dgm:pt modelId="{F7D5EEE3-FF7C-4D9C-BECC-9DC77E45512C}" type="pres">
      <dgm:prSet presAssocID="{5FDC0D09-F8CA-425D-8DE8-B9BBC7749A1A}" presName="topConnNode2" presStyleLbl="node3" presStyleIdx="0" presStyleCnt="0"/>
      <dgm:spPr/>
    </dgm:pt>
    <dgm:pt modelId="{3FC41660-F9E2-4216-8CFB-2D0968998BA9}" type="pres">
      <dgm:prSet presAssocID="{5FDC0D09-F8CA-425D-8DE8-B9BBC7749A1A}" presName="hierChild4" presStyleCnt="0"/>
      <dgm:spPr/>
    </dgm:pt>
    <dgm:pt modelId="{CEF23B05-C418-4EF4-8C03-CBE38C7C3767}" type="pres">
      <dgm:prSet presAssocID="{5FDC0D09-F8CA-425D-8DE8-B9BBC7749A1A}" presName="hierChild5" presStyleCnt="0"/>
      <dgm:spPr/>
    </dgm:pt>
    <dgm:pt modelId="{D252062E-9487-4339-BBFE-D4154FC1B077}" type="pres">
      <dgm:prSet presAssocID="{709DFDEC-757F-43BF-8CC1-72CCF00B046B}" presName="Name28" presStyleLbl="parChTrans1D3" presStyleIdx="7" presStyleCnt="8"/>
      <dgm:spPr/>
    </dgm:pt>
    <dgm:pt modelId="{DE776909-0C41-4710-88F4-E27760DCA6E4}" type="pres">
      <dgm:prSet presAssocID="{AE21099A-CC54-4A8F-BAF0-FA26D632E14B}" presName="hierRoot2" presStyleCnt="0">
        <dgm:presLayoutVars>
          <dgm:hierBranch/>
        </dgm:presLayoutVars>
      </dgm:prSet>
      <dgm:spPr/>
    </dgm:pt>
    <dgm:pt modelId="{5D4910A0-D11F-4838-9C8B-288BB6683F8B}" type="pres">
      <dgm:prSet presAssocID="{AE21099A-CC54-4A8F-BAF0-FA26D632E14B}" presName="rootComposite2" presStyleCnt="0"/>
      <dgm:spPr/>
    </dgm:pt>
    <dgm:pt modelId="{7F2BA8EA-C78B-445A-A4F8-1EDCDD937EF2}" type="pres">
      <dgm:prSet presAssocID="{AE21099A-CC54-4A8F-BAF0-FA26D632E14B}" presName="rootText2" presStyleLbl="alignAcc1" presStyleIdx="0" presStyleCnt="0">
        <dgm:presLayoutVars>
          <dgm:chPref val="3"/>
        </dgm:presLayoutVars>
      </dgm:prSet>
      <dgm:spPr/>
    </dgm:pt>
    <dgm:pt modelId="{80BE22F1-879E-44BB-8A58-2BC2C62B52F3}" type="pres">
      <dgm:prSet presAssocID="{AE21099A-CC54-4A8F-BAF0-FA26D632E14B}" presName="topArc2" presStyleLbl="parChTrans1D1" presStyleIdx="50" presStyleCnt="56">
        <dgm:style>
          <a:lnRef idx="2">
            <a:schemeClr val="accent1"/>
          </a:lnRef>
          <a:fillRef idx="1">
            <a:schemeClr val="lt1"/>
          </a:fillRef>
          <a:effectRef idx="0">
            <a:schemeClr val="accent1"/>
          </a:effectRef>
          <a:fontRef idx="minor">
            <a:schemeClr val="dk1"/>
          </a:fontRef>
        </dgm:style>
      </dgm:prSet>
      <dgm:spPr/>
    </dgm:pt>
    <dgm:pt modelId="{D9C096A5-4F42-46C8-8104-3ACE4D80AF79}" type="pres">
      <dgm:prSet presAssocID="{AE21099A-CC54-4A8F-BAF0-FA26D632E14B}" presName="bottomArc2" presStyleLbl="parChTrans1D1" presStyleIdx="51" presStyleCnt="56">
        <dgm:style>
          <a:lnRef idx="2">
            <a:schemeClr val="accent1"/>
          </a:lnRef>
          <a:fillRef idx="1">
            <a:schemeClr val="lt1"/>
          </a:fillRef>
          <a:effectRef idx="0">
            <a:schemeClr val="accent1"/>
          </a:effectRef>
          <a:fontRef idx="minor">
            <a:schemeClr val="dk1"/>
          </a:fontRef>
        </dgm:style>
      </dgm:prSet>
      <dgm:spPr/>
    </dgm:pt>
    <dgm:pt modelId="{400D8847-95E3-4296-B8E3-B554B2BEE06A}" type="pres">
      <dgm:prSet presAssocID="{AE21099A-CC54-4A8F-BAF0-FA26D632E14B}" presName="topConnNode2" presStyleLbl="node3" presStyleIdx="0" presStyleCnt="0"/>
      <dgm:spPr/>
    </dgm:pt>
    <dgm:pt modelId="{623C9E9B-68A6-43CD-9E36-0DC5C7B96652}" type="pres">
      <dgm:prSet presAssocID="{AE21099A-CC54-4A8F-BAF0-FA26D632E14B}" presName="hierChild4" presStyleCnt="0"/>
      <dgm:spPr/>
    </dgm:pt>
    <dgm:pt modelId="{CD37B451-9EB7-4CC3-A8C7-DB753FF11479}" type="pres">
      <dgm:prSet presAssocID="{EC4F220D-8BD3-4B6D-9D97-45725C48B6F3}" presName="Name28" presStyleLbl="parChTrans1D4" presStyleIdx="6" presStyleCnt="8"/>
      <dgm:spPr/>
    </dgm:pt>
    <dgm:pt modelId="{CBAFB0E6-571F-40BF-9EC0-60E908EA0BF1}" type="pres">
      <dgm:prSet presAssocID="{A5B477FE-2F84-4C3F-ACC9-AAD031F5884F}" presName="hierRoot2" presStyleCnt="0">
        <dgm:presLayoutVars>
          <dgm:hierBranch/>
        </dgm:presLayoutVars>
      </dgm:prSet>
      <dgm:spPr/>
    </dgm:pt>
    <dgm:pt modelId="{B6F35D5B-723E-4DB7-8100-792D512916A7}" type="pres">
      <dgm:prSet presAssocID="{A5B477FE-2F84-4C3F-ACC9-AAD031F5884F}" presName="rootComposite2" presStyleCnt="0"/>
      <dgm:spPr/>
    </dgm:pt>
    <dgm:pt modelId="{B9361230-7F77-49BA-A01C-6F1E0288F70C}" type="pres">
      <dgm:prSet presAssocID="{A5B477FE-2F84-4C3F-ACC9-AAD031F5884F}" presName="rootText2" presStyleLbl="alignAcc1" presStyleIdx="0" presStyleCnt="0">
        <dgm:presLayoutVars>
          <dgm:chPref val="3"/>
        </dgm:presLayoutVars>
      </dgm:prSet>
      <dgm:spPr/>
    </dgm:pt>
    <dgm:pt modelId="{87B0A700-D5E7-4EEF-9E63-AEB5A6881C74}" type="pres">
      <dgm:prSet presAssocID="{A5B477FE-2F84-4C3F-ACC9-AAD031F5884F}" presName="topArc2" presStyleLbl="parChTrans1D1" presStyleIdx="52" presStyleCnt="56"/>
      <dgm:spPr/>
    </dgm:pt>
    <dgm:pt modelId="{BBF18FF3-F227-447A-AF9E-85B87C5D18CE}" type="pres">
      <dgm:prSet presAssocID="{A5B477FE-2F84-4C3F-ACC9-AAD031F5884F}" presName="bottomArc2" presStyleLbl="parChTrans1D1" presStyleIdx="53" presStyleCnt="56"/>
      <dgm:spPr/>
    </dgm:pt>
    <dgm:pt modelId="{74FF0895-716C-4EE3-9A14-56E82CCDC8E2}" type="pres">
      <dgm:prSet presAssocID="{A5B477FE-2F84-4C3F-ACC9-AAD031F5884F}" presName="topConnNode2" presStyleLbl="node4" presStyleIdx="0" presStyleCnt="0"/>
      <dgm:spPr/>
    </dgm:pt>
    <dgm:pt modelId="{79289782-375F-433D-A1F9-CEB6A194C03D}" type="pres">
      <dgm:prSet presAssocID="{A5B477FE-2F84-4C3F-ACC9-AAD031F5884F}" presName="hierChild4" presStyleCnt="0"/>
      <dgm:spPr/>
    </dgm:pt>
    <dgm:pt modelId="{1F32E70D-7A43-44F1-81E6-AB88F3B7632D}" type="pres">
      <dgm:prSet presAssocID="{A5B477FE-2F84-4C3F-ACC9-AAD031F5884F}" presName="hierChild5" presStyleCnt="0"/>
      <dgm:spPr/>
    </dgm:pt>
    <dgm:pt modelId="{52CE2C1B-B524-447A-955C-55055F6EE3D4}" type="pres">
      <dgm:prSet presAssocID="{1053D891-AD92-49B1-BBA7-C3773925BF2F}" presName="Name28" presStyleLbl="parChTrans1D4" presStyleIdx="7" presStyleCnt="8"/>
      <dgm:spPr/>
    </dgm:pt>
    <dgm:pt modelId="{7B971915-8B5B-447E-B823-4F8F65480A30}" type="pres">
      <dgm:prSet presAssocID="{B364E7FC-1AA3-48AD-A4B7-C34A4F18AD4E}" presName="hierRoot2" presStyleCnt="0">
        <dgm:presLayoutVars>
          <dgm:hierBranch/>
        </dgm:presLayoutVars>
      </dgm:prSet>
      <dgm:spPr/>
    </dgm:pt>
    <dgm:pt modelId="{CC640679-19E1-43DB-93D7-7F7CB1FD31AA}" type="pres">
      <dgm:prSet presAssocID="{B364E7FC-1AA3-48AD-A4B7-C34A4F18AD4E}" presName="rootComposite2" presStyleCnt="0"/>
      <dgm:spPr/>
    </dgm:pt>
    <dgm:pt modelId="{B451D3CF-7206-4AD1-812C-5E8B084224AD}" type="pres">
      <dgm:prSet presAssocID="{B364E7FC-1AA3-48AD-A4B7-C34A4F18AD4E}" presName="rootText2" presStyleLbl="alignAcc1" presStyleIdx="0" presStyleCnt="0">
        <dgm:presLayoutVars>
          <dgm:chPref val="3"/>
        </dgm:presLayoutVars>
      </dgm:prSet>
      <dgm:spPr/>
    </dgm:pt>
    <dgm:pt modelId="{3EE10922-D995-49DD-B063-FD11E218BADB}" type="pres">
      <dgm:prSet presAssocID="{B364E7FC-1AA3-48AD-A4B7-C34A4F18AD4E}" presName="topArc2" presStyleLbl="parChTrans1D1" presStyleIdx="54" presStyleCnt="56"/>
      <dgm:spPr/>
    </dgm:pt>
    <dgm:pt modelId="{D8697C7D-ED35-4908-ADD6-B31DBF0C6464}" type="pres">
      <dgm:prSet presAssocID="{B364E7FC-1AA3-48AD-A4B7-C34A4F18AD4E}" presName="bottomArc2" presStyleLbl="parChTrans1D1" presStyleIdx="55" presStyleCnt="56"/>
      <dgm:spPr/>
    </dgm:pt>
    <dgm:pt modelId="{D2AEDC7B-B799-40DE-87CB-89AFC823E340}" type="pres">
      <dgm:prSet presAssocID="{B364E7FC-1AA3-48AD-A4B7-C34A4F18AD4E}" presName="topConnNode2" presStyleLbl="node4" presStyleIdx="0" presStyleCnt="0"/>
      <dgm:spPr/>
    </dgm:pt>
    <dgm:pt modelId="{586F53BA-5C12-4333-9C74-7A2B1A8AB4A0}" type="pres">
      <dgm:prSet presAssocID="{B364E7FC-1AA3-48AD-A4B7-C34A4F18AD4E}" presName="hierChild4" presStyleCnt="0"/>
      <dgm:spPr/>
    </dgm:pt>
    <dgm:pt modelId="{B89B34BE-4051-4EB9-8D13-C9BE744D16C7}" type="pres">
      <dgm:prSet presAssocID="{B364E7FC-1AA3-48AD-A4B7-C34A4F18AD4E}" presName="hierChild5" presStyleCnt="0"/>
      <dgm:spPr/>
    </dgm:pt>
    <dgm:pt modelId="{D99FE8C9-D4CE-4CB5-B503-5FF1412431B0}" type="pres">
      <dgm:prSet presAssocID="{AE21099A-CC54-4A8F-BAF0-FA26D632E14B}" presName="hierChild5" presStyleCnt="0"/>
      <dgm:spPr/>
    </dgm:pt>
    <dgm:pt modelId="{7CC0B572-2BF6-42D8-87E4-121D5EEF1F05}" type="pres">
      <dgm:prSet presAssocID="{F21A369C-6631-4B56-AA2E-98EFD4C31294}" presName="hierChild5" presStyleCnt="0"/>
      <dgm:spPr/>
    </dgm:pt>
    <dgm:pt modelId="{C7F941C4-D4EF-422E-9F40-D471494FA44B}" type="pres">
      <dgm:prSet presAssocID="{90F7A951-8359-4C5A-ACCC-F69A25B4F619}" presName="hierChild3" presStyleCnt="0"/>
      <dgm:spPr/>
    </dgm:pt>
  </dgm:ptLst>
  <dgm:cxnLst>
    <dgm:cxn modelId="{54A4EA02-9019-4BDC-9AD1-813606D63871}" srcId="{E45BBEE6-54BA-4945-AF26-FFA676F35D89}" destId="{D43C01A5-4A6B-495D-8FE1-A7EFE332DFB7}" srcOrd="0" destOrd="0" parTransId="{5641D6DC-FBEA-4E3C-AC69-49A5656987B2}" sibTransId="{32C23EAF-AB5E-4D5A-BA0E-B59F5736C004}"/>
    <dgm:cxn modelId="{B0AC0705-BB29-42AA-B3D6-C3DA42EC7F69}" type="presOf" srcId="{5FDC0D09-F8CA-425D-8DE8-B9BBC7749A1A}" destId="{4AF2ADDD-5034-44B6-9F98-A04C45A2DDBF}" srcOrd="0" destOrd="0" presId="urn:microsoft.com/office/officeart/2008/layout/HalfCircleOrganizationChart"/>
    <dgm:cxn modelId="{E8BB7709-02F0-4085-B486-6C267041C4D6}" type="presOf" srcId="{4CC4BB5E-AA08-48BA-8536-19FCB2080ABC}" destId="{FAAA2B2B-3E16-434B-82AB-3704AE7D13CC}" srcOrd="1" destOrd="0" presId="urn:microsoft.com/office/officeart/2008/layout/HalfCircleOrganizationChart"/>
    <dgm:cxn modelId="{8BE1170B-B877-4D06-B9B0-19378F7CCED4}" type="presOf" srcId="{D43C01A5-4A6B-495D-8FE1-A7EFE332DFB7}" destId="{13B25246-52B1-4376-880F-AD2F5A5412F4}" srcOrd="1" destOrd="0" presId="urn:microsoft.com/office/officeart/2008/layout/HalfCircleOrganizationChart"/>
    <dgm:cxn modelId="{74CC070E-DE2D-4E99-85C2-93E8BA23831E}" type="presOf" srcId="{C56D12B9-0D8A-4371-91C3-088FDEBC5037}" destId="{454555EB-E747-49E0-BF42-7B3383F55D3B}" srcOrd="1" destOrd="0" presId="urn:microsoft.com/office/officeart/2008/layout/HalfCircleOrganizationChart"/>
    <dgm:cxn modelId="{213AA30E-317A-42EB-A32C-01AA5432D105}" type="presOf" srcId="{B6DBB6A7-CCF8-44BF-9B65-D954633F055A}" destId="{689EA799-2B0E-4767-B11C-D09DEC07F2FD}" srcOrd="0" destOrd="0" presId="urn:microsoft.com/office/officeart/2008/layout/HalfCircleOrganizationChart"/>
    <dgm:cxn modelId="{DD00A50E-AD0C-4C2C-95DB-5D1B460C7F5F}" srcId="{A5F85D69-47AE-4931-AA32-F5BAE60D1393}" destId="{5077BDF0-644C-4CDB-99DB-B48DB7313C2A}" srcOrd="0" destOrd="0" parTransId="{14A78740-8788-4F7B-80B2-BF03F8F63EC4}" sibTransId="{4FCE5753-0112-4838-884A-28B1D01705C3}"/>
    <dgm:cxn modelId="{36CDB60F-2D18-4F08-AA4E-D7367548EFDE}" type="presOf" srcId="{5077BDF0-644C-4CDB-99DB-B48DB7313C2A}" destId="{6DC4ECAD-DD8C-4960-A21D-59995A38C33C}" srcOrd="0" destOrd="0" presId="urn:microsoft.com/office/officeart/2008/layout/HalfCircleOrganizationChart"/>
    <dgm:cxn modelId="{9A7C4F17-327D-44FE-9ED1-E5ECD2796930}" srcId="{CDB70357-5114-4D19-958A-2D0FC3EE86C6}" destId="{92456A5C-85B5-4B0B-9240-A60D949FEA7D}" srcOrd="1" destOrd="0" parTransId="{64312579-84D3-46DC-B183-B81B8227B6A3}" sibTransId="{D44F5E78-17D1-4530-ACC5-E1F7B33C5B1C}"/>
    <dgm:cxn modelId="{FFB0F819-5B5A-41E1-9388-26B04B3E9346}" type="presOf" srcId="{92456A5C-85B5-4B0B-9240-A60D949FEA7D}" destId="{8934C6D8-1F04-4A4D-9283-80D5D2BAE9FF}" srcOrd="0" destOrd="0" presId="urn:microsoft.com/office/officeart/2008/layout/HalfCircleOrganizationChart"/>
    <dgm:cxn modelId="{C0B4DE1A-0F03-4BEE-8B78-93207C276B1C}" type="presOf" srcId="{3C44B863-7A02-490C-AA42-824ABB40F586}" destId="{B11301C1-E181-4A53-B08A-D6B435CB280B}" srcOrd="0" destOrd="0" presId="urn:microsoft.com/office/officeart/2008/layout/HalfCircleOrganizationChart"/>
    <dgm:cxn modelId="{C45F491B-B1DE-42A6-B8BA-FAA5422357D6}" type="presOf" srcId="{57239B4E-626D-4F07-AACC-B671D3A9E248}" destId="{94C5C6CF-3411-450B-8A2E-74E4F31658EB}" srcOrd="0" destOrd="0" presId="urn:microsoft.com/office/officeart/2008/layout/HalfCircleOrganizationChart"/>
    <dgm:cxn modelId="{2FD7FE1D-3EF4-4C1E-B533-9AC77C2AC4BC}" type="presOf" srcId="{18D06023-D57F-4682-85C6-603793F268C8}" destId="{7155DA4C-96AC-4F4E-8E7F-A816D6BEB250}" srcOrd="0" destOrd="0" presId="urn:microsoft.com/office/officeart/2008/layout/HalfCircleOrganizationChart"/>
    <dgm:cxn modelId="{6746E21E-D5A7-4952-8982-CE3245007CC0}" type="presOf" srcId="{B364E7FC-1AA3-48AD-A4B7-C34A4F18AD4E}" destId="{D2AEDC7B-B799-40DE-87CB-89AFC823E340}" srcOrd="1" destOrd="0" presId="urn:microsoft.com/office/officeart/2008/layout/HalfCircleOrganizationChart"/>
    <dgm:cxn modelId="{33D09522-B137-481A-8783-85941B64790F}" srcId="{A5F85D69-47AE-4931-AA32-F5BAE60D1393}" destId="{4CC4BB5E-AA08-48BA-8536-19FCB2080ABC}" srcOrd="1" destOrd="0" parTransId="{9E74F8F9-2EDF-4997-A924-998218D8FC5A}" sibTransId="{6939C558-C27C-4724-BD1D-0C6BC88918FA}"/>
    <dgm:cxn modelId="{FF8BF423-F963-48B2-A3C8-1248DA103DC0}" type="presOf" srcId="{31F37C8D-B84C-4F9C-AAED-0CFE2578BC47}" destId="{3F584000-FAB4-4A21-89F4-9570D60C82CA}" srcOrd="0" destOrd="0" presId="urn:microsoft.com/office/officeart/2008/layout/HalfCircleOrganizationChart"/>
    <dgm:cxn modelId="{30892C27-CD37-4D86-AE09-968AF450FFCC}" srcId="{B1CF4366-208A-4744-82B8-0DD6A579C245}" destId="{A5F85D69-47AE-4931-AA32-F5BAE60D1393}" srcOrd="0" destOrd="0" parTransId="{8D30EB35-2DEC-4991-894B-0D96F79190E3}" sibTransId="{731CD253-0653-4701-9B58-7A483D1A8196}"/>
    <dgm:cxn modelId="{5F156828-4ECC-4AA7-BF40-D63D5216C78C}" type="presOf" srcId="{E7727505-5707-41E0-B6B0-0BECABAA8A3B}" destId="{5C5D9CCC-33DA-4B2B-9249-FA830E8ED513}" srcOrd="0" destOrd="0" presId="urn:microsoft.com/office/officeart/2008/layout/HalfCircleOrganizationChart"/>
    <dgm:cxn modelId="{4D31632E-5F5A-4F3E-837E-F6828D0A1BD9}" type="presOf" srcId="{38F516A4-5DE1-4D3F-AD96-103B96DFD0FF}" destId="{A7FBC601-67E2-4E09-87DB-1C11F9111B51}" srcOrd="0" destOrd="0" presId="urn:microsoft.com/office/officeart/2008/layout/HalfCircleOrganizationChart"/>
    <dgm:cxn modelId="{84D58530-B51B-4B89-A1E3-FD012D32F34C}" type="presOf" srcId="{B1CF4366-208A-4744-82B8-0DD6A579C245}" destId="{A77B3AD7-AB26-4424-AF58-9968DC9E6D03}" srcOrd="1" destOrd="0" presId="urn:microsoft.com/office/officeart/2008/layout/HalfCircleOrganizationChart"/>
    <dgm:cxn modelId="{B7B03B33-F89B-4B1E-BAF5-A9300805E216}" srcId="{90F7A951-8359-4C5A-ACCC-F69A25B4F619}" destId="{38F516A4-5DE1-4D3F-AD96-103B96DFD0FF}" srcOrd="0" destOrd="0" parTransId="{B350FD91-C0EF-49A2-8387-18C7DC8F04FE}" sibTransId="{2C76677F-32F5-445D-98E5-8A35FFB0C6DF}"/>
    <dgm:cxn modelId="{B17A8D33-529A-4EF6-8121-481661E3A87B}" srcId="{4879BB10-BA7F-46D8-9A63-5989366806A8}" destId="{F8C9B11E-57A2-4000-9872-D68B8906B2B4}" srcOrd="2" destOrd="0" parTransId="{1B1BB202-C0F0-4211-A96F-06F75A40F25B}" sibTransId="{3CD898EB-0AE1-4199-94B9-F7577BBD3F1F}"/>
    <dgm:cxn modelId="{62D6D533-0323-4A05-81DD-B6DE410FDA62}" type="presOf" srcId="{64312579-84D3-46DC-B183-B81B8227B6A3}" destId="{320DB625-8F3D-495D-BC8A-C4118F14C87A}" srcOrd="0" destOrd="0" presId="urn:microsoft.com/office/officeart/2008/layout/HalfCircleOrganizationChart"/>
    <dgm:cxn modelId="{C4579B37-1FB9-4FB0-ADF8-9473A707FC9C}" srcId="{90F7A951-8359-4C5A-ACCC-F69A25B4F619}" destId="{F21A369C-6631-4B56-AA2E-98EFD4C31294}" srcOrd="1" destOrd="0" parTransId="{57239B4E-626D-4F07-AACC-B671D3A9E248}" sibTransId="{72D1D0A1-0E08-4737-8B53-20B357A8C100}"/>
    <dgm:cxn modelId="{B147F737-148D-4452-A5A5-855EE5A80EE9}" type="presOf" srcId="{F8C9B11E-57A2-4000-9872-D68B8906B2B4}" destId="{325E7BA4-AD47-4905-B7D4-7C86947E4D9E}" srcOrd="1" destOrd="0" presId="urn:microsoft.com/office/officeart/2008/layout/HalfCircleOrganizationChart"/>
    <dgm:cxn modelId="{E84E9F3C-7F12-46EE-8800-FD08635849C6}" srcId="{AE21099A-CC54-4A8F-BAF0-FA26D632E14B}" destId="{A5B477FE-2F84-4C3F-ACC9-AAD031F5884F}" srcOrd="0" destOrd="0" parTransId="{EC4F220D-8BD3-4B6D-9D97-45725C48B6F3}" sibTransId="{2ADD686B-5E72-46C6-B929-0245C72F5CDD}"/>
    <dgm:cxn modelId="{5CFEEC3C-D82E-4443-952D-1CC3F4BF7794}" type="presOf" srcId="{C56D12B9-0D8A-4371-91C3-088FDEBC5037}" destId="{5E44111A-C39B-4344-B581-B3CEFD5D4182}" srcOrd="0" destOrd="0" presId="urn:microsoft.com/office/officeart/2008/layout/HalfCircleOrganizationChart"/>
    <dgm:cxn modelId="{5AD36560-96A8-4F2D-B981-385D73B21962}" type="presOf" srcId="{90F7A951-8359-4C5A-ACCC-F69A25B4F619}" destId="{EFF528D4-FBFF-4A81-8330-299DBABFCE01}" srcOrd="0" destOrd="0" presId="urn:microsoft.com/office/officeart/2008/layout/HalfCircleOrganizationChart"/>
    <dgm:cxn modelId="{96821041-32F0-4DCE-B069-048A62D554C9}" type="presOf" srcId="{CDB70357-5114-4D19-958A-2D0FC3EE86C6}" destId="{28099A2D-7D67-414E-B82D-6148DE2981F5}" srcOrd="0" destOrd="0" presId="urn:microsoft.com/office/officeart/2008/layout/HalfCircleOrganizationChart"/>
    <dgm:cxn modelId="{7D982B42-174C-43AC-8F64-19A1D1A81981}" type="presOf" srcId="{4B568863-311B-4B36-AAB7-EC2182C14A34}" destId="{4EA4CC29-0655-4117-971A-DA990DC3B401}" srcOrd="0" destOrd="0" presId="urn:microsoft.com/office/officeart/2008/layout/HalfCircleOrganizationChart"/>
    <dgm:cxn modelId="{E05A9263-6A8C-4B19-A0A9-D2F171C30362}" srcId="{B1CF4366-208A-4744-82B8-0DD6A579C245}" destId="{27E00482-3D30-492F-A785-6B3F6CF1F2F0}" srcOrd="1" destOrd="0" parTransId="{34C2BB21-3C14-4E73-BFA0-7657F55318F1}" sibTransId="{CB345A21-5D7F-436E-B3E4-B4394E40ADD3}"/>
    <dgm:cxn modelId="{2184A363-BB3E-4399-A686-EE178C07EA28}" type="presOf" srcId="{F282AFA3-4B5C-4A45-8FBF-4A58740BFE65}" destId="{9A644623-BF4E-425B-B571-57345F1E7757}" srcOrd="0" destOrd="0" presId="urn:microsoft.com/office/officeart/2008/layout/HalfCircleOrganizationChart"/>
    <dgm:cxn modelId="{C1059564-5D4D-4313-B1D8-B146C944DE62}" type="presOf" srcId="{5FDC0D09-F8CA-425D-8DE8-B9BBC7749A1A}" destId="{F7D5EEE3-FF7C-4D9C-BECC-9DC77E45512C}" srcOrd="1" destOrd="0" presId="urn:microsoft.com/office/officeart/2008/layout/HalfCircleOrganizationChart"/>
    <dgm:cxn modelId="{A8E4A264-0295-4A28-9142-C4B31C1E8BF7}" type="presOf" srcId="{5C626383-740A-4030-B5AD-9BE63A81056D}" destId="{729417CE-CE10-46CF-8413-8FD4670F673C}" srcOrd="0" destOrd="0" presId="urn:microsoft.com/office/officeart/2008/layout/HalfCircleOrganizationChart"/>
    <dgm:cxn modelId="{59D0F765-9552-4497-85CE-43824567BBAC}" type="presOf" srcId="{F21A369C-6631-4B56-AA2E-98EFD4C31294}" destId="{79C88663-0FBC-4984-A3F8-35F70373E976}" srcOrd="0" destOrd="0" presId="urn:microsoft.com/office/officeart/2008/layout/HalfCircleOrganizationChart"/>
    <dgm:cxn modelId="{FEE80147-6A80-4053-AA48-E84AEF42AF23}" type="presOf" srcId="{B364E7FC-1AA3-48AD-A4B7-C34A4F18AD4E}" destId="{B451D3CF-7206-4AD1-812C-5E8B084224AD}" srcOrd="0" destOrd="0" presId="urn:microsoft.com/office/officeart/2008/layout/HalfCircleOrganizationChart"/>
    <dgm:cxn modelId="{D1BEFF48-B728-425B-8343-85F159A5136F}" type="presOf" srcId="{FD39311C-07C4-4759-B38E-F57C35D4C483}" destId="{8BFC0861-5DFF-49D4-9EA6-C743105F5DB5}" srcOrd="0" destOrd="0" presId="urn:microsoft.com/office/officeart/2008/layout/HalfCircleOrganizationChart"/>
    <dgm:cxn modelId="{C17C8A69-A44F-47FD-B0B9-101BF104ABB7}" type="presOf" srcId="{9E74F8F9-2EDF-4997-A924-998218D8FC5A}" destId="{E3D06486-B152-402F-B07D-589B0A22E48B}" srcOrd="0" destOrd="0" presId="urn:microsoft.com/office/officeart/2008/layout/HalfCircleOrganizationChart"/>
    <dgm:cxn modelId="{FD9CA469-191A-499B-B06F-3FAFE394DF86}" srcId="{17C77F96-4919-4CC3-AA66-CD13022393FE}" destId="{E7727505-5707-41E0-B6B0-0BECABAA8A3B}" srcOrd="1" destOrd="0" parTransId="{48587E9A-38F8-4E54-8591-5E08F5E56F12}" sibTransId="{F4F323D3-1F77-4C70-92C6-A50025FD1AA9}"/>
    <dgm:cxn modelId="{FC73DF4C-C39A-4A14-A420-B25A1E7445B6}" srcId="{F21A369C-6631-4B56-AA2E-98EFD4C31294}" destId="{5FDC0D09-F8CA-425D-8DE8-B9BBC7749A1A}" srcOrd="0" destOrd="0" parTransId="{FE176BE6-FBCA-46E0-94E0-E231C95A0DEB}" sibTransId="{3E2BA412-5A1D-492C-B155-7F1220BE8EF9}"/>
    <dgm:cxn modelId="{13E75D6D-F9C7-4A39-971B-D7636D2DCF6D}" type="presOf" srcId="{AAEE4ED1-6DC3-4D60-94AD-B86C2BB8982D}" destId="{21C5579B-3D53-4FDB-A296-52110EA07DEF}" srcOrd="0" destOrd="0" presId="urn:microsoft.com/office/officeart/2008/layout/HalfCircleOrganizationChart"/>
    <dgm:cxn modelId="{0184296E-3728-4C5D-8F9B-A83DA9491609}" type="presOf" srcId="{5077BDF0-644C-4CDB-99DB-B48DB7313C2A}" destId="{67DE51F4-ED71-402A-AFCC-3BF99C33D082}" srcOrd="1" destOrd="0" presId="urn:microsoft.com/office/officeart/2008/layout/HalfCircleOrganizationChart"/>
    <dgm:cxn modelId="{2DE7FE6E-2D59-4B44-B420-EBD7BDD1D001}" type="presOf" srcId="{17C77F96-4919-4CC3-AA66-CD13022393FE}" destId="{5C595FEA-F91D-4550-8C35-2C57186BFD3E}" srcOrd="1" destOrd="0" presId="urn:microsoft.com/office/officeart/2008/layout/HalfCircleOrganizationChart"/>
    <dgm:cxn modelId="{499E7070-1D14-4CA3-BB1B-A117F9D0B4BE}" type="presOf" srcId="{A5F85D69-47AE-4931-AA32-F5BAE60D1393}" destId="{C8CB1301-269F-4FF2-A90E-A941604B456E}" srcOrd="1" destOrd="0" presId="urn:microsoft.com/office/officeart/2008/layout/HalfCircleOrganizationChart"/>
    <dgm:cxn modelId="{5A052374-EF8B-466C-9ABA-975B5143247A}" type="presOf" srcId="{01A1D0C2-F2E7-4416-8B54-0AABAC36AE69}" destId="{503BB0F2-C3C7-4BBE-A383-C29B9C0AACCF}" srcOrd="0" destOrd="0" presId="urn:microsoft.com/office/officeart/2008/layout/HalfCircleOrganizationChart"/>
    <dgm:cxn modelId="{DC945976-64BC-44F3-AF85-AC5D32FAF5A9}" type="presOf" srcId="{90F7A951-8359-4C5A-ACCC-F69A25B4F619}" destId="{2F6B241C-0092-4C20-852C-4D306671C149}" srcOrd="1" destOrd="0" presId="urn:microsoft.com/office/officeart/2008/layout/HalfCircleOrganizationChart"/>
    <dgm:cxn modelId="{454B8676-DC27-45A8-89E7-D902E0DA613E}" type="presOf" srcId="{34C2BB21-3C14-4E73-BFA0-7657F55318F1}" destId="{32C64712-4075-4371-9C14-A0DD216FA771}" srcOrd="0" destOrd="0" presId="urn:microsoft.com/office/officeart/2008/layout/HalfCircleOrganizationChart"/>
    <dgm:cxn modelId="{6C9EFD56-F279-4DD7-A7A0-6425F183886E}" srcId="{C4F45221-4162-49B4-BBB5-8CE88F6F4D9E}" destId="{68C34732-D279-4347-9036-ADCBFFE2FF7D}" srcOrd="1" destOrd="0" parTransId="{F282AFA3-4B5C-4A45-8FBF-4A58740BFE65}" sibTransId="{CFA3EB84-0EDE-46BE-A944-CCC9231BFA6F}"/>
    <dgm:cxn modelId="{9E348757-698A-4776-AAA1-DD0C28E1FE99}" type="presOf" srcId="{A5F85D69-47AE-4931-AA32-F5BAE60D1393}" destId="{EFC2B7B7-1538-475A-BF0F-6C62E5066AA1}" srcOrd="0" destOrd="0" presId="urn:microsoft.com/office/officeart/2008/layout/HalfCircleOrganizationChart"/>
    <dgm:cxn modelId="{7BC01958-6304-482B-9112-9745D3EF142B}" type="presOf" srcId="{B90809F3-8D74-49E0-BA38-79993D3D586D}" destId="{1D1FEC92-F41E-4378-9AE0-51D8CF3E7CF4}" srcOrd="0" destOrd="0" presId="urn:microsoft.com/office/officeart/2008/layout/HalfCircleOrganizationChart"/>
    <dgm:cxn modelId="{B3518678-4F3A-4EB0-BD96-B628A2724E1E}" type="presOf" srcId="{4CC4BB5E-AA08-48BA-8536-19FCB2080ABC}" destId="{6F2498F3-352D-4057-88D7-9179445BB140}" srcOrd="0" destOrd="0" presId="urn:microsoft.com/office/officeart/2008/layout/HalfCircleOrganizationChart"/>
    <dgm:cxn modelId="{5D42F478-733F-476E-8958-67256DBFF8D1}" type="presOf" srcId="{92456A5C-85B5-4B0B-9240-A60D949FEA7D}" destId="{3072A7CF-29EC-4B57-93BB-985ACE93A6D1}" srcOrd="1" destOrd="0" presId="urn:microsoft.com/office/officeart/2008/layout/HalfCircleOrganizationChart"/>
    <dgm:cxn modelId="{8FDC2479-95ED-4D29-A275-5A3E886D6F70}" type="presOf" srcId="{17C77F96-4919-4CC3-AA66-CD13022393FE}" destId="{16009EFD-0DD8-48A6-B1ED-549A14BDD4E5}" srcOrd="0" destOrd="0" presId="urn:microsoft.com/office/officeart/2008/layout/HalfCircleOrganizationChart"/>
    <dgm:cxn modelId="{F3867D7B-19F5-45AD-977C-6590DFB877AC}" srcId="{CDB70357-5114-4D19-958A-2D0FC3EE86C6}" destId="{E45BBEE6-54BA-4945-AF26-FFA676F35D89}" srcOrd="0" destOrd="0" parTransId="{FD39311C-07C4-4759-B38E-F57C35D4C483}" sibTransId="{A4EE902F-D666-4EF3-A591-72C10CB20BB8}"/>
    <dgm:cxn modelId="{B6331A7C-B2C2-4116-AF10-94FEF32CF0EC}" type="presOf" srcId="{5641D6DC-FBEA-4E3C-AC69-49A5656987B2}" destId="{FBA067A2-8164-4C3A-9E24-5594FF695D9E}" srcOrd="0" destOrd="0" presId="urn:microsoft.com/office/officeart/2008/layout/HalfCircleOrganizationChart"/>
    <dgm:cxn modelId="{9A802F7F-6BC4-4F43-80A1-7D658C35A100}" type="presOf" srcId="{E7727505-5707-41E0-B6B0-0BECABAA8A3B}" destId="{A3CE2560-6000-409F-9126-EE214793B01C}" srcOrd="1" destOrd="0" presId="urn:microsoft.com/office/officeart/2008/layout/HalfCircleOrganizationChart"/>
    <dgm:cxn modelId="{1CF79F82-3333-4384-9383-01C604EFB5E9}" type="presOf" srcId="{68C34732-D279-4347-9036-ADCBFFE2FF7D}" destId="{709D3D4E-5C8D-4005-A87D-91B8A6EB3F4A}" srcOrd="1" destOrd="0" presId="urn:microsoft.com/office/officeart/2008/layout/HalfCircleOrganizationChart"/>
    <dgm:cxn modelId="{1C279885-2F1F-4D21-AB40-18ECB506432E}" srcId="{31F37C8D-B84C-4F9C-AAED-0CFE2578BC47}" destId="{C4F45221-4162-49B4-BBB5-8CE88F6F4D9E}" srcOrd="0" destOrd="0" parTransId="{4B568863-311B-4B36-AAB7-EC2182C14A34}" sibTransId="{E3FDD250-A287-43DF-B0BF-00DBDD2C6CC3}"/>
    <dgm:cxn modelId="{21D3F585-2820-4E5D-9022-643D01A57F4E}" type="presOf" srcId="{E45BBEE6-54BA-4945-AF26-FFA676F35D89}" destId="{A88AA5A8-1C21-4166-8B25-1E7E47889A7C}" srcOrd="0" destOrd="0" presId="urn:microsoft.com/office/officeart/2008/layout/HalfCircleOrganizationChart"/>
    <dgm:cxn modelId="{8ED32687-EF9C-4B2A-9D78-79EEEE3412F9}" srcId="{C4F45221-4162-49B4-BBB5-8CE88F6F4D9E}" destId="{C31C8C0B-B37C-4190-A843-A6F722BC74B1}" srcOrd="0" destOrd="0" parTransId="{5C626383-740A-4030-B5AD-9BE63A81056D}" sibTransId="{9DE27B18-2E44-4E69-BB50-CD36D3474D82}"/>
    <dgm:cxn modelId="{16D75B89-842D-4115-B19A-1892F9177492}" type="presOf" srcId="{AE21099A-CC54-4A8F-BAF0-FA26D632E14B}" destId="{400D8847-95E3-4296-B8E3-B554B2BEE06A}" srcOrd="1" destOrd="0" presId="urn:microsoft.com/office/officeart/2008/layout/HalfCircleOrganizationChart"/>
    <dgm:cxn modelId="{B6BD498C-6A1F-474B-B417-F4E0E871CCF5}" type="presOf" srcId="{38F516A4-5DE1-4D3F-AD96-103B96DFD0FF}" destId="{26562CE9-924D-492A-8E8E-33830900E8F3}" srcOrd="1" destOrd="0" presId="urn:microsoft.com/office/officeart/2008/layout/HalfCircleOrganizationChart"/>
    <dgm:cxn modelId="{56DF548C-D193-4A35-91CC-53A28F23A1D5}" type="presOf" srcId="{B1CF4366-208A-4744-82B8-0DD6A579C245}" destId="{4A974F50-072E-4056-A41C-8F9C230512FB}" srcOrd="0" destOrd="0" presId="urn:microsoft.com/office/officeart/2008/layout/HalfCircleOrganizationChart"/>
    <dgm:cxn modelId="{FAEDEC8C-49DF-40A5-9CB7-00BF79DA29A4}" type="presOf" srcId="{B90809F3-8D74-49E0-BA38-79993D3D586D}" destId="{D49FB6EE-5F09-4F99-93ED-066F3068B8F1}" srcOrd="1" destOrd="0" presId="urn:microsoft.com/office/officeart/2008/layout/HalfCircleOrganizationChart"/>
    <dgm:cxn modelId="{3C8B178D-69F4-449C-93FA-177DF3B26597}" type="presOf" srcId="{B350FD91-C0EF-49A2-8387-18C7DC8F04FE}" destId="{364E3CDA-2E7D-4062-9F32-749918E4551D}" srcOrd="0" destOrd="0" presId="urn:microsoft.com/office/officeart/2008/layout/HalfCircleOrganizationChart"/>
    <dgm:cxn modelId="{A120258D-A784-469C-96F5-DE22325094D0}" srcId="{17C77F96-4919-4CC3-AA66-CD13022393FE}" destId="{C56D12B9-0D8A-4371-91C3-088FDEBC5037}" srcOrd="0" destOrd="0" parTransId="{17C6C32D-4FC5-48A3-A62D-90680AC6E481}" sibTransId="{35AD3599-FC80-4847-8ACA-7E0C775E4E2B}"/>
    <dgm:cxn modelId="{7A59FA8D-9DDA-41CC-915F-DAA65E13DD94}" srcId="{AE21099A-CC54-4A8F-BAF0-FA26D632E14B}" destId="{B364E7FC-1AA3-48AD-A4B7-C34A4F18AD4E}" srcOrd="1" destOrd="0" parTransId="{1053D891-AD92-49B1-BBA7-C3773925BF2F}" sibTransId="{A765D9C0-1B91-4AF9-B277-802D11CDD6AE}"/>
    <dgm:cxn modelId="{A6219B8F-F592-451C-BAD6-3E44C1555C71}" srcId="{68C34732-D279-4347-9036-ADCBFFE2FF7D}" destId="{B90809F3-8D74-49E0-BA38-79993D3D586D}" srcOrd="0" destOrd="0" parTransId="{940375CE-A6D5-4DBA-B3E7-21F67B13A569}" sibTransId="{EFE0A89E-A7DB-4706-B0EF-E3EDF8BF6827}"/>
    <dgm:cxn modelId="{21D0EE8F-1542-41A9-A975-69D6697CA1D5}" type="presOf" srcId="{8D30EB35-2DEC-4991-894B-0D96F79190E3}" destId="{0DEFB042-14FB-45BE-BEEE-FCF5E4F01E30}" srcOrd="0" destOrd="0" presId="urn:microsoft.com/office/officeart/2008/layout/HalfCircleOrganizationChart"/>
    <dgm:cxn modelId="{72A72691-D923-49CA-9C54-26CF1AD08622}" type="presOf" srcId="{AE21099A-CC54-4A8F-BAF0-FA26D632E14B}" destId="{7F2BA8EA-C78B-445A-A4F8-1EDCDD937EF2}" srcOrd="0" destOrd="0" presId="urn:microsoft.com/office/officeart/2008/layout/HalfCircleOrganizationChart"/>
    <dgm:cxn modelId="{00DC9791-638A-488C-8A25-BCDEEFCC9687}" type="presOf" srcId="{D43C01A5-4A6B-495D-8FE1-A7EFE332DFB7}" destId="{2DA2B37C-75EB-4D15-9C08-19C1EF3C5BD9}" srcOrd="0" destOrd="0" presId="urn:microsoft.com/office/officeart/2008/layout/HalfCircleOrganizationChart"/>
    <dgm:cxn modelId="{B3675495-9731-413E-836D-97F1123AB6E4}" type="presOf" srcId="{18D06023-D57F-4682-85C6-603793F268C8}" destId="{E5823A8C-70BB-4BFA-8308-DA8D9ECF3149}" srcOrd="1" destOrd="0" presId="urn:microsoft.com/office/officeart/2008/layout/HalfCircleOrganizationChart"/>
    <dgm:cxn modelId="{37871EA0-DCA4-48FE-9D04-82869C3D6CEF}" srcId="{4879BB10-BA7F-46D8-9A63-5989366806A8}" destId="{90F7A951-8359-4C5A-ACCC-F69A25B4F619}" srcOrd="3" destOrd="0" parTransId="{F4D2B759-ACBA-4823-A288-A19186651077}" sibTransId="{0CCDD90A-AA28-48C5-A74F-788B5AD11E67}"/>
    <dgm:cxn modelId="{D165CCA1-90C9-4B8F-82FC-B3589F9E6CB6}" srcId="{E45BBEE6-54BA-4945-AF26-FFA676F35D89}" destId="{17C77F96-4919-4CC3-AA66-CD13022393FE}" srcOrd="1" destOrd="0" parTransId="{AAEE4ED1-6DC3-4D60-94AD-B86C2BB8982D}" sibTransId="{F604783C-6E3D-4008-A166-543923273605}"/>
    <dgm:cxn modelId="{972704A2-CEF8-48CE-AA96-8AA173DCD0D7}" type="presOf" srcId="{F8C9B11E-57A2-4000-9872-D68B8906B2B4}" destId="{0B27A588-171A-45EF-B19C-F03DD1B73EF2}" srcOrd="0" destOrd="0" presId="urn:microsoft.com/office/officeart/2008/layout/HalfCircleOrganizationChart"/>
    <dgm:cxn modelId="{C84864A6-E914-4F8D-98B0-54DE52C0115C}" type="presOf" srcId="{6E494F7A-D685-482C-92C4-55CB6818A1B3}" destId="{94D738B7-6732-47C3-A59E-0DA07E0617D3}" srcOrd="0" destOrd="0" presId="urn:microsoft.com/office/officeart/2008/layout/HalfCircleOrganizationChart"/>
    <dgm:cxn modelId="{019065A8-4A05-4325-97B3-799DB304A6E3}" type="presOf" srcId="{31F37C8D-B84C-4F9C-AAED-0CFE2578BC47}" destId="{41EBE750-FB9C-43B7-802A-460B3638D0C6}" srcOrd="1" destOrd="0" presId="urn:microsoft.com/office/officeart/2008/layout/HalfCircleOrganizationChart"/>
    <dgm:cxn modelId="{B8D4BDAA-9F50-445A-B49C-383DB6F5138B}" type="presOf" srcId="{3C44B863-7A02-490C-AA42-824ABB40F586}" destId="{3CB6155C-AD05-4774-9B91-DC9E87E76474}" srcOrd="1" destOrd="0" presId="urn:microsoft.com/office/officeart/2008/layout/HalfCircleOrganizationChart"/>
    <dgm:cxn modelId="{D94111AB-54FB-43C7-8F97-58B65FDEEEE1}" type="presOf" srcId="{A5B477FE-2F84-4C3F-ACC9-AAD031F5884F}" destId="{B9361230-7F77-49BA-A01C-6F1E0288F70C}" srcOrd="0" destOrd="0" presId="urn:microsoft.com/office/officeart/2008/layout/HalfCircleOrganizationChart"/>
    <dgm:cxn modelId="{84AEA4AC-FEBA-4AA0-AE18-C96D1AA451AF}" type="presOf" srcId="{C4F45221-4162-49B4-BBB5-8CE88F6F4D9E}" destId="{CF0C2CF3-EE23-4064-AA23-0CCB477A3F94}" srcOrd="1" destOrd="0" presId="urn:microsoft.com/office/officeart/2008/layout/HalfCircleOrganizationChart"/>
    <dgm:cxn modelId="{5DFF78B0-8E7C-464E-9E8C-3FABAE089F4E}" type="presOf" srcId="{27E00482-3D30-492F-A785-6B3F6CF1F2F0}" destId="{9D6F43B6-E4F8-4F1A-8C6E-3B87478EB6D0}" srcOrd="0" destOrd="0" presId="urn:microsoft.com/office/officeart/2008/layout/HalfCircleOrganizationChart"/>
    <dgm:cxn modelId="{5D21F3B6-DC14-4107-B405-2392093CB153}" srcId="{F21A369C-6631-4B56-AA2E-98EFD4C31294}" destId="{AE21099A-CC54-4A8F-BAF0-FA26D632E14B}" srcOrd="1" destOrd="0" parTransId="{709DFDEC-757F-43BF-8CC1-72CCF00B046B}" sibTransId="{BFB0B59B-EC16-4AD3-93FC-C2F56E3CD030}"/>
    <dgm:cxn modelId="{814953BD-285F-4A3C-BEA0-9F3954E6728E}" srcId="{31F37C8D-B84C-4F9C-AAED-0CFE2578BC47}" destId="{B6DBB6A7-CCF8-44BF-9B65-D954633F055A}" srcOrd="1" destOrd="0" parTransId="{6E494F7A-D685-482C-92C4-55CB6818A1B3}" sibTransId="{25DACF12-0CEE-4623-8196-11948E5FF246}"/>
    <dgm:cxn modelId="{20934BC0-4F75-439F-834D-CBA5EFA8B89F}" type="presOf" srcId="{48587E9A-38F8-4E54-8591-5E08F5E56F12}" destId="{EC22ED89-26B1-4CCD-AC8C-33A8561BEAEC}" srcOrd="0" destOrd="0" presId="urn:microsoft.com/office/officeart/2008/layout/HalfCircleOrganizationChart"/>
    <dgm:cxn modelId="{5DD925C3-D59A-4AA0-B574-0C8039AF0216}" type="presOf" srcId="{940375CE-A6D5-4DBA-B3E7-21F67B13A569}" destId="{A8545B8E-5D65-4023-ADBC-9B476B243C6F}" srcOrd="0" destOrd="0" presId="urn:microsoft.com/office/officeart/2008/layout/HalfCircleOrganizationChart"/>
    <dgm:cxn modelId="{093DC5C9-E5CB-4F91-AB47-9D144A838FD5}" type="presOf" srcId="{68C34732-D279-4347-9036-ADCBFFE2FF7D}" destId="{44BE940B-DB9E-4F29-A3D3-D675E7A0A089}" srcOrd="0" destOrd="0" presId="urn:microsoft.com/office/officeart/2008/layout/HalfCircleOrganizationChart"/>
    <dgm:cxn modelId="{8BB6CFC9-31C7-4C91-8B74-11704C50DD1F}" type="presOf" srcId="{EC4F220D-8BD3-4B6D-9D97-45725C48B6F3}" destId="{CD37B451-9EB7-4CC3-A8C7-DB753FF11479}" srcOrd="0" destOrd="0" presId="urn:microsoft.com/office/officeart/2008/layout/HalfCircleOrganizationChart"/>
    <dgm:cxn modelId="{2139D3C9-0245-4079-9D91-6D898D5BC9FF}" type="presOf" srcId="{B6DBB6A7-CCF8-44BF-9B65-D954633F055A}" destId="{9B48D97F-3085-48C1-9A44-AFBA66CB3778}" srcOrd="1" destOrd="0" presId="urn:microsoft.com/office/officeart/2008/layout/HalfCircleOrganizationChart"/>
    <dgm:cxn modelId="{7DF692CD-023B-4C4F-BD9E-E5468CB4DF75}" type="presOf" srcId="{A5B477FE-2F84-4C3F-ACC9-AAD031F5884F}" destId="{74FF0895-716C-4EE3-9A14-56E82CCDC8E2}" srcOrd="1" destOrd="0" presId="urn:microsoft.com/office/officeart/2008/layout/HalfCircleOrganizationChart"/>
    <dgm:cxn modelId="{FDF472D0-1DFF-42C3-B19F-6FE89CDFDACF}" type="presOf" srcId="{1053D891-AD92-49B1-BBA7-C3773925BF2F}" destId="{52CE2C1B-B524-447A-955C-55055F6EE3D4}" srcOrd="0" destOrd="0" presId="urn:microsoft.com/office/officeart/2008/layout/HalfCircleOrganizationChart"/>
    <dgm:cxn modelId="{D5DA68D1-0F13-44C4-99CF-69E7B77F281D}" type="presOf" srcId="{C12F803B-727A-457B-82FD-71D8B1945C2D}" destId="{34922777-1EC6-49FD-8F63-9367734209A9}" srcOrd="0" destOrd="0" presId="urn:microsoft.com/office/officeart/2008/layout/HalfCircleOrganizationChart"/>
    <dgm:cxn modelId="{165501D6-22D9-41CE-BAC0-7A936E39AB09}" type="presOf" srcId="{CDB70357-5114-4D19-958A-2D0FC3EE86C6}" destId="{06B69FB9-15B5-4C16-A00A-44FC107412AB}" srcOrd="1" destOrd="0" presId="urn:microsoft.com/office/officeart/2008/layout/HalfCircleOrganizationChart"/>
    <dgm:cxn modelId="{4C3678DA-0C19-47EC-B707-8905FCECE1FD}" srcId="{4879BB10-BA7F-46D8-9A63-5989366806A8}" destId="{CDB70357-5114-4D19-958A-2D0FC3EE86C6}" srcOrd="1" destOrd="0" parTransId="{E75723E1-16CA-4BC8-A560-64C72A6205CE}" sibTransId="{AC709475-53EC-4F59-A061-F5708E69C43E}"/>
    <dgm:cxn modelId="{740307DB-525B-4E22-8AB3-0E8334901F77}" srcId="{F8C9B11E-57A2-4000-9872-D68B8906B2B4}" destId="{B1CF4366-208A-4744-82B8-0DD6A579C245}" srcOrd="1" destOrd="0" parTransId="{E78F2313-8EBB-44E2-B3B4-ACC6BCDE5D76}" sibTransId="{6BD36B57-A850-4703-A1F8-9296A2D7E545}"/>
    <dgm:cxn modelId="{D0D50DDE-94EB-43CC-A593-EABC2FB85DCB}" srcId="{68C34732-D279-4347-9036-ADCBFFE2FF7D}" destId="{3C44B863-7A02-490C-AA42-824ABB40F586}" srcOrd="1" destOrd="0" parTransId="{C12F803B-727A-457B-82FD-71D8B1945C2D}" sibTransId="{C5EB48A4-4331-4A09-A2AC-94491FDA88EB}"/>
    <dgm:cxn modelId="{5DE026E1-FAD6-4D40-A438-D6DE06B0FF71}" type="presOf" srcId="{E45BBEE6-54BA-4945-AF26-FFA676F35D89}" destId="{E5DC5F6D-69E1-480B-A375-35CF9CD3B0EE}" srcOrd="1" destOrd="0" presId="urn:microsoft.com/office/officeart/2008/layout/HalfCircleOrganizationChart"/>
    <dgm:cxn modelId="{C8225DE2-4C82-4F87-8BE5-056C6EF5A2C0}" type="presOf" srcId="{E78F2313-8EBB-44E2-B3B4-ACC6BCDE5D76}" destId="{954DD574-E84B-4162-B0B3-AD4BDECB71F3}" srcOrd="0" destOrd="0" presId="urn:microsoft.com/office/officeart/2008/layout/HalfCircleOrganizationChart"/>
    <dgm:cxn modelId="{FCDB3BE4-F020-4AD6-B6EF-60179EFFA2EC}" type="presOf" srcId="{27E00482-3D30-492F-A785-6B3F6CF1F2F0}" destId="{3E3A976C-3ACB-445F-9415-F01AF4453C86}" srcOrd="1" destOrd="0" presId="urn:microsoft.com/office/officeart/2008/layout/HalfCircleOrganizationChart"/>
    <dgm:cxn modelId="{E11435E5-B532-4419-B198-18E5B6F3F93D}" type="presOf" srcId="{F21A369C-6631-4B56-AA2E-98EFD4C31294}" destId="{695E5851-8893-462C-9543-834C8725B58A}" srcOrd="1" destOrd="0" presId="urn:microsoft.com/office/officeart/2008/layout/HalfCircleOrganizationChart"/>
    <dgm:cxn modelId="{51838EEA-0D5B-46F2-9C07-03A8E3832EF8}" type="presOf" srcId="{C31C8C0B-B37C-4190-A843-A6F722BC74B1}" destId="{6DADA5D0-3267-44A3-BA76-EFFB7D27D049}" srcOrd="0" destOrd="0" presId="urn:microsoft.com/office/officeart/2008/layout/HalfCircleOrganizationChart"/>
    <dgm:cxn modelId="{741CD4EA-8C66-4A31-BE6B-625F3975625D}" type="presOf" srcId="{C31C8C0B-B37C-4190-A843-A6F722BC74B1}" destId="{58D6C2B9-6DC3-494E-9651-5CEBB808FB4C}" srcOrd="1" destOrd="0" presId="urn:microsoft.com/office/officeart/2008/layout/HalfCircleOrganizationChart"/>
    <dgm:cxn modelId="{5816A2EC-80CB-4F08-9F03-840AAB761D6B}" type="presOf" srcId="{14A78740-8788-4F7B-80B2-BF03F8F63EC4}" destId="{993599EF-C185-4703-9D8F-8A10E01AB681}" srcOrd="0" destOrd="0" presId="urn:microsoft.com/office/officeart/2008/layout/HalfCircleOrganizationChart"/>
    <dgm:cxn modelId="{35EAC6EE-0B74-4DCF-93E6-B51646A866C3}" type="presOf" srcId="{709DFDEC-757F-43BF-8CC1-72CCF00B046B}" destId="{D252062E-9487-4339-BBFE-D4154FC1B077}" srcOrd="0" destOrd="0" presId="urn:microsoft.com/office/officeart/2008/layout/HalfCircleOrganizationChart"/>
    <dgm:cxn modelId="{BF1FD1EE-5BE2-4C34-ADC6-56EAD5340ECC}" type="presOf" srcId="{FE176BE6-FBCA-46E0-94E0-E231C95A0DEB}" destId="{AF8595D7-6BE0-4FEB-BE8D-507A505C0F02}" srcOrd="0" destOrd="0" presId="urn:microsoft.com/office/officeart/2008/layout/HalfCircleOrganizationChart"/>
    <dgm:cxn modelId="{31BF21EF-446E-41CF-9F28-E3C961761B89}" type="presOf" srcId="{4879BB10-BA7F-46D8-9A63-5989366806A8}" destId="{A9C47CD6-8A98-4B2B-BA12-825AB1934986}" srcOrd="0" destOrd="0" presId="urn:microsoft.com/office/officeart/2008/layout/HalfCircleOrganizationChart"/>
    <dgm:cxn modelId="{079627F0-F85D-4178-8F98-006FAC86C719}" srcId="{F8C9B11E-57A2-4000-9872-D68B8906B2B4}" destId="{18D06023-D57F-4682-85C6-603793F268C8}" srcOrd="0" destOrd="0" parTransId="{01A1D0C2-F2E7-4416-8B54-0AABAC36AE69}" sibTransId="{672EBD0F-1A5F-48FD-B45E-496ED2FE782D}"/>
    <dgm:cxn modelId="{13D3B8F2-C411-4DBB-B0AF-B8F7BA7DCC29}" type="presOf" srcId="{17C6C32D-4FC5-48A3-A62D-90680AC6E481}" destId="{E17062ED-27E6-497B-96E7-BAF2D1A64C85}" srcOrd="0" destOrd="0" presId="urn:microsoft.com/office/officeart/2008/layout/HalfCircleOrganizationChart"/>
    <dgm:cxn modelId="{EB5432F3-9EF0-45D4-A3A4-DB5AE76535D7}" srcId="{4879BB10-BA7F-46D8-9A63-5989366806A8}" destId="{31F37C8D-B84C-4F9C-AAED-0CFE2578BC47}" srcOrd="0" destOrd="0" parTransId="{A50DAF03-4523-4A1C-A11F-83F9051F077C}" sibTransId="{F6A27B74-4E50-4A1E-AFBA-2850EA8B07BF}"/>
    <dgm:cxn modelId="{DDBF31F5-9FFC-4E3C-B609-BB9C98483495}" type="presOf" srcId="{C4F45221-4162-49B4-BBB5-8CE88F6F4D9E}" destId="{9304A749-90FE-4D6D-A449-712C4400D7B0}" srcOrd="0" destOrd="0" presId="urn:microsoft.com/office/officeart/2008/layout/HalfCircleOrganizationChart"/>
    <dgm:cxn modelId="{9E611B55-D2E8-4296-A36F-4182257211A8}" type="presParOf" srcId="{A9C47CD6-8A98-4B2B-BA12-825AB1934986}" destId="{8513E4F9-15D6-455C-B4D2-3E5118ADCA0E}" srcOrd="0" destOrd="0" presId="urn:microsoft.com/office/officeart/2008/layout/HalfCircleOrganizationChart"/>
    <dgm:cxn modelId="{891A16F4-73D3-4532-B190-0AF0580F5925}" type="presParOf" srcId="{8513E4F9-15D6-455C-B4D2-3E5118ADCA0E}" destId="{DAB5C714-DE6E-44C2-8829-79EE017BFFB7}" srcOrd="0" destOrd="0" presId="urn:microsoft.com/office/officeart/2008/layout/HalfCircleOrganizationChart"/>
    <dgm:cxn modelId="{7A9F9A4C-FBFD-41DA-8F25-F43AEB11B960}" type="presParOf" srcId="{DAB5C714-DE6E-44C2-8829-79EE017BFFB7}" destId="{3F584000-FAB4-4A21-89F4-9570D60C82CA}" srcOrd="0" destOrd="0" presId="urn:microsoft.com/office/officeart/2008/layout/HalfCircleOrganizationChart"/>
    <dgm:cxn modelId="{C174FAD2-839F-42ED-9408-3FD4A6655600}" type="presParOf" srcId="{DAB5C714-DE6E-44C2-8829-79EE017BFFB7}" destId="{58D93C04-8DF0-4A94-8C6D-0225E3EB0C2A}" srcOrd="1" destOrd="0" presId="urn:microsoft.com/office/officeart/2008/layout/HalfCircleOrganizationChart"/>
    <dgm:cxn modelId="{B4C9D12D-4CC0-44C6-99F7-BBCC32ED314E}" type="presParOf" srcId="{DAB5C714-DE6E-44C2-8829-79EE017BFFB7}" destId="{2724259F-175A-4CC9-8AAC-FACAC72E88E2}" srcOrd="2" destOrd="0" presId="urn:microsoft.com/office/officeart/2008/layout/HalfCircleOrganizationChart"/>
    <dgm:cxn modelId="{E5FA8E04-8527-4100-B0EC-B395CFB9B917}" type="presParOf" srcId="{DAB5C714-DE6E-44C2-8829-79EE017BFFB7}" destId="{41EBE750-FB9C-43B7-802A-460B3638D0C6}" srcOrd="3" destOrd="0" presId="urn:microsoft.com/office/officeart/2008/layout/HalfCircleOrganizationChart"/>
    <dgm:cxn modelId="{17135A27-A472-4C29-8BD1-44E58F4EDA57}" type="presParOf" srcId="{8513E4F9-15D6-455C-B4D2-3E5118ADCA0E}" destId="{F219D8B2-A07E-487E-AD5B-570EE5521410}" srcOrd="1" destOrd="0" presId="urn:microsoft.com/office/officeart/2008/layout/HalfCircleOrganizationChart"/>
    <dgm:cxn modelId="{CBC142EE-4FA0-4B79-9F78-0390BCCA8EA8}" type="presParOf" srcId="{F219D8B2-A07E-487E-AD5B-570EE5521410}" destId="{4EA4CC29-0655-4117-971A-DA990DC3B401}" srcOrd="0" destOrd="0" presId="urn:microsoft.com/office/officeart/2008/layout/HalfCircleOrganizationChart"/>
    <dgm:cxn modelId="{7B8CD7D1-C446-4BF2-A703-73F8991D0CD9}" type="presParOf" srcId="{F219D8B2-A07E-487E-AD5B-570EE5521410}" destId="{EA09CB78-EB5B-414B-B906-B28AD7882EE0}" srcOrd="1" destOrd="0" presId="urn:microsoft.com/office/officeart/2008/layout/HalfCircleOrganizationChart"/>
    <dgm:cxn modelId="{601CC1A0-4F8D-4F6B-A970-3333D0C7B447}" type="presParOf" srcId="{EA09CB78-EB5B-414B-B906-B28AD7882EE0}" destId="{77A19AA3-D04D-4335-A1B5-D11F68299631}" srcOrd="0" destOrd="0" presId="urn:microsoft.com/office/officeart/2008/layout/HalfCircleOrganizationChart"/>
    <dgm:cxn modelId="{77F87C0E-E07E-45F6-94B5-93117CF9BBB9}" type="presParOf" srcId="{77A19AA3-D04D-4335-A1B5-D11F68299631}" destId="{9304A749-90FE-4D6D-A449-712C4400D7B0}" srcOrd="0" destOrd="0" presId="urn:microsoft.com/office/officeart/2008/layout/HalfCircleOrganizationChart"/>
    <dgm:cxn modelId="{E97C9E27-4440-467D-B17E-948BF8427D84}" type="presParOf" srcId="{77A19AA3-D04D-4335-A1B5-D11F68299631}" destId="{AC0BB93D-499E-4CB6-A9F8-F25F5ACE4F1B}" srcOrd="1" destOrd="0" presId="urn:microsoft.com/office/officeart/2008/layout/HalfCircleOrganizationChart"/>
    <dgm:cxn modelId="{D4CA9C65-E9CB-4068-8B26-A71BBDD19E32}" type="presParOf" srcId="{77A19AA3-D04D-4335-A1B5-D11F68299631}" destId="{CC9A7E6A-170A-41D4-92C6-F241EA7721EA}" srcOrd="2" destOrd="0" presId="urn:microsoft.com/office/officeart/2008/layout/HalfCircleOrganizationChart"/>
    <dgm:cxn modelId="{A8586BE5-2C48-4029-B2F5-8BA206FD2AC2}" type="presParOf" srcId="{77A19AA3-D04D-4335-A1B5-D11F68299631}" destId="{CF0C2CF3-EE23-4064-AA23-0CCB477A3F94}" srcOrd="3" destOrd="0" presId="urn:microsoft.com/office/officeart/2008/layout/HalfCircleOrganizationChart"/>
    <dgm:cxn modelId="{F138EA5D-3F4A-4A80-B64A-6F239BEA2B1D}" type="presParOf" srcId="{EA09CB78-EB5B-414B-B906-B28AD7882EE0}" destId="{8E96DA58-6EF7-4C2D-BB14-1A6CF9674D69}" srcOrd="1" destOrd="0" presId="urn:microsoft.com/office/officeart/2008/layout/HalfCircleOrganizationChart"/>
    <dgm:cxn modelId="{E72A6624-9F63-4409-A193-7262B45B2DED}" type="presParOf" srcId="{8E96DA58-6EF7-4C2D-BB14-1A6CF9674D69}" destId="{729417CE-CE10-46CF-8413-8FD4670F673C}" srcOrd="0" destOrd="0" presId="urn:microsoft.com/office/officeart/2008/layout/HalfCircleOrganizationChart"/>
    <dgm:cxn modelId="{2366F458-E804-4118-9A42-AA53848D0A60}" type="presParOf" srcId="{8E96DA58-6EF7-4C2D-BB14-1A6CF9674D69}" destId="{2038FFF1-6F8C-430D-ACD3-AB19BA8DF90A}" srcOrd="1" destOrd="0" presId="urn:microsoft.com/office/officeart/2008/layout/HalfCircleOrganizationChart"/>
    <dgm:cxn modelId="{D4091B88-6CE5-4F9F-9770-C26440C6BFBF}" type="presParOf" srcId="{2038FFF1-6F8C-430D-ACD3-AB19BA8DF90A}" destId="{FC011921-1BB5-4896-9785-3A8C89103022}" srcOrd="0" destOrd="0" presId="urn:microsoft.com/office/officeart/2008/layout/HalfCircleOrganizationChart"/>
    <dgm:cxn modelId="{ED9D1866-CA41-495C-BC9E-C7074696BA8E}" type="presParOf" srcId="{FC011921-1BB5-4896-9785-3A8C89103022}" destId="{6DADA5D0-3267-44A3-BA76-EFFB7D27D049}" srcOrd="0" destOrd="0" presId="urn:microsoft.com/office/officeart/2008/layout/HalfCircleOrganizationChart"/>
    <dgm:cxn modelId="{661C26B5-27B3-4638-99CF-F9DC67464B09}" type="presParOf" srcId="{FC011921-1BB5-4896-9785-3A8C89103022}" destId="{8D8DC468-0ECA-40BE-A81B-B1D71768424B}" srcOrd="1" destOrd="0" presId="urn:microsoft.com/office/officeart/2008/layout/HalfCircleOrganizationChart"/>
    <dgm:cxn modelId="{BD01C8B5-28B6-4B08-B8BE-CB1E82135BD0}" type="presParOf" srcId="{FC011921-1BB5-4896-9785-3A8C89103022}" destId="{268B55D7-A299-4E43-AC6A-CB6D001AFB30}" srcOrd="2" destOrd="0" presId="urn:microsoft.com/office/officeart/2008/layout/HalfCircleOrganizationChart"/>
    <dgm:cxn modelId="{E95A1E70-4D9E-4580-B8E7-0EA4B3EA192B}" type="presParOf" srcId="{FC011921-1BB5-4896-9785-3A8C89103022}" destId="{58D6C2B9-6DC3-494E-9651-5CEBB808FB4C}" srcOrd="3" destOrd="0" presId="urn:microsoft.com/office/officeart/2008/layout/HalfCircleOrganizationChart"/>
    <dgm:cxn modelId="{BA65AE5D-817B-4B34-A1D5-5E8D91DEB2AE}" type="presParOf" srcId="{2038FFF1-6F8C-430D-ACD3-AB19BA8DF90A}" destId="{41E1398C-4FB9-4D11-A4FD-390E92CE9335}" srcOrd="1" destOrd="0" presId="urn:microsoft.com/office/officeart/2008/layout/HalfCircleOrganizationChart"/>
    <dgm:cxn modelId="{C7223DC0-A258-4347-9355-8559F5A9DFD9}" type="presParOf" srcId="{2038FFF1-6F8C-430D-ACD3-AB19BA8DF90A}" destId="{AA5DF823-5333-448B-AAF2-C8A390CBC075}" srcOrd="2" destOrd="0" presId="urn:microsoft.com/office/officeart/2008/layout/HalfCircleOrganizationChart"/>
    <dgm:cxn modelId="{B1E129B1-6E97-408E-86ED-61D51F6494A6}" type="presParOf" srcId="{8E96DA58-6EF7-4C2D-BB14-1A6CF9674D69}" destId="{9A644623-BF4E-425B-B571-57345F1E7757}" srcOrd="2" destOrd="0" presId="urn:microsoft.com/office/officeart/2008/layout/HalfCircleOrganizationChart"/>
    <dgm:cxn modelId="{A4E6DD2B-37C5-42A3-A915-2703D32323F5}" type="presParOf" srcId="{8E96DA58-6EF7-4C2D-BB14-1A6CF9674D69}" destId="{F454DBA6-F174-417E-B6CE-C4B8EFA1A73E}" srcOrd="3" destOrd="0" presId="urn:microsoft.com/office/officeart/2008/layout/HalfCircleOrganizationChart"/>
    <dgm:cxn modelId="{28A54AAC-8E8A-40DF-8DA3-892460A2719C}" type="presParOf" srcId="{F454DBA6-F174-417E-B6CE-C4B8EFA1A73E}" destId="{4818000E-A25F-48EF-B877-8DAF08D74295}" srcOrd="0" destOrd="0" presId="urn:microsoft.com/office/officeart/2008/layout/HalfCircleOrganizationChart"/>
    <dgm:cxn modelId="{874BAD9A-1A41-4723-A51B-04B72DCA77C5}" type="presParOf" srcId="{4818000E-A25F-48EF-B877-8DAF08D74295}" destId="{44BE940B-DB9E-4F29-A3D3-D675E7A0A089}" srcOrd="0" destOrd="0" presId="urn:microsoft.com/office/officeart/2008/layout/HalfCircleOrganizationChart"/>
    <dgm:cxn modelId="{86B039F0-331C-4F2B-A3C4-2D97F0B51900}" type="presParOf" srcId="{4818000E-A25F-48EF-B877-8DAF08D74295}" destId="{1E0516BB-7435-451F-98DA-F7328568C28C}" srcOrd="1" destOrd="0" presId="urn:microsoft.com/office/officeart/2008/layout/HalfCircleOrganizationChart"/>
    <dgm:cxn modelId="{0AF0AB7F-C96D-4D49-9B4E-8162C499A08B}" type="presParOf" srcId="{4818000E-A25F-48EF-B877-8DAF08D74295}" destId="{E5722925-1ACA-47AC-A484-4F97114C4DD0}" srcOrd="2" destOrd="0" presId="urn:microsoft.com/office/officeart/2008/layout/HalfCircleOrganizationChart"/>
    <dgm:cxn modelId="{8E13C16F-7CE4-4867-B120-722446EC9A72}" type="presParOf" srcId="{4818000E-A25F-48EF-B877-8DAF08D74295}" destId="{709D3D4E-5C8D-4005-A87D-91B8A6EB3F4A}" srcOrd="3" destOrd="0" presId="urn:microsoft.com/office/officeart/2008/layout/HalfCircleOrganizationChart"/>
    <dgm:cxn modelId="{37A405CA-23BB-46AD-A5D9-6F1E1FFD7AE0}" type="presParOf" srcId="{F454DBA6-F174-417E-B6CE-C4B8EFA1A73E}" destId="{AFE3D843-6CD8-45E4-8EDC-126E15F885B6}" srcOrd="1" destOrd="0" presId="urn:microsoft.com/office/officeart/2008/layout/HalfCircleOrganizationChart"/>
    <dgm:cxn modelId="{E316DBD2-6A22-418E-B684-0D1B60826813}" type="presParOf" srcId="{AFE3D843-6CD8-45E4-8EDC-126E15F885B6}" destId="{A8545B8E-5D65-4023-ADBC-9B476B243C6F}" srcOrd="0" destOrd="0" presId="urn:microsoft.com/office/officeart/2008/layout/HalfCircleOrganizationChart"/>
    <dgm:cxn modelId="{7069750F-4BF3-493C-ABDA-B73DF04E8FB4}" type="presParOf" srcId="{AFE3D843-6CD8-45E4-8EDC-126E15F885B6}" destId="{552DE77D-8F13-43DD-B2B7-42B7CA41AD5F}" srcOrd="1" destOrd="0" presId="urn:microsoft.com/office/officeart/2008/layout/HalfCircleOrganizationChart"/>
    <dgm:cxn modelId="{69F96C0E-B290-452F-A85E-C154F85AD026}" type="presParOf" srcId="{552DE77D-8F13-43DD-B2B7-42B7CA41AD5F}" destId="{D5ADE933-6FD8-4218-AEE8-DC1D0B960547}" srcOrd="0" destOrd="0" presId="urn:microsoft.com/office/officeart/2008/layout/HalfCircleOrganizationChart"/>
    <dgm:cxn modelId="{63A69BC6-0144-4542-B66D-A058CA9AE8F5}" type="presParOf" srcId="{D5ADE933-6FD8-4218-AEE8-DC1D0B960547}" destId="{1D1FEC92-F41E-4378-9AE0-51D8CF3E7CF4}" srcOrd="0" destOrd="0" presId="urn:microsoft.com/office/officeart/2008/layout/HalfCircleOrganizationChart"/>
    <dgm:cxn modelId="{7CDE85B8-D92B-47A7-82C2-0FD735AD5D46}" type="presParOf" srcId="{D5ADE933-6FD8-4218-AEE8-DC1D0B960547}" destId="{5EBBFC84-CBDD-41A6-AED6-3D13572C9A39}" srcOrd="1" destOrd="0" presId="urn:microsoft.com/office/officeart/2008/layout/HalfCircleOrganizationChart"/>
    <dgm:cxn modelId="{CAEA8D5F-78FC-4994-8FC5-E6D28EC77F5D}" type="presParOf" srcId="{D5ADE933-6FD8-4218-AEE8-DC1D0B960547}" destId="{9A15C638-238F-4037-8B2B-0C4FEE04B618}" srcOrd="2" destOrd="0" presId="urn:microsoft.com/office/officeart/2008/layout/HalfCircleOrganizationChart"/>
    <dgm:cxn modelId="{596BBB80-C3DB-46B0-AB6F-C79C442DF8F2}" type="presParOf" srcId="{D5ADE933-6FD8-4218-AEE8-DC1D0B960547}" destId="{D49FB6EE-5F09-4F99-93ED-066F3068B8F1}" srcOrd="3" destOrd="0" presId="urn:microsoft.com/office/officeart/2008/layout/HalfCircleOrganizationChart"/>
    <dgm:cxn modelId="{F390EA81-1386-4921-A632-C112C1BF793B}" type="presParOf" srcId="{552DE77D-8F13-43DD-B2B7-42B7CA41AD5F}" destId="{1F8026DE-344A-4D00-B71C-A78ECEE18C85}" srcOrd="1" destOrd="0" presId="urn:microsoft.com/office/officeart/2008/layout/HalfCircleOrganizationChart"/>
    <dgm:cxn modelId="{E180E4E7-034F-4204-BB72-13843C35ECE0}" type="presParOf" srcId="{552DE77D-8F13-43DD-B2B7-42B7CA41AD5F}" destId="{1008A27B-58F1-4E23-B1EB-23FE7DC9142A}" srcOrd="2" destOrd="0" presId="urn:microsoft.com/office/officeart/2008/layout/HalfCircleOrganizationChart"/>
    <dgm:cxn modelId="{FB22D009-5448-44AD-9F61-FAB23FA8FB2A}" type="presParOf" srcId="{AFE3D843-6CD8-45E4-8EDC-126E15F885B6}" destId="{34922777-1EC6-49FD-8F63-9367734209A9}" srcOrd="2" destOrd="0" presId="urn:microsoft.com/office/officeart/2008/layout/HalfCircleOrganizationChart"/>
    <dgm:cxn modelId="{DE3354AF-0132-4114-83CE-5D68E073461C}" type="presParOf" srcId="{AFE3D843-6CD8-45E4-8EDC-126E15F885B6}" destId="{BEF7B88A-8A5E-4286-B309-49176E53E29C}" srcOrd="3" destOrd="0" presId="urn:microsoft.com/office/officeart/2008/layout/HalfCircleOrganizationChart"/>
    <dgm:cxn modelId="{72D2604D-EF7A-4C57-A528-20315C838FFC}" type="presParOf" srcId="{BEF7B88A-8A5E-4286-B309-49176E53E29C}" destId="{A34D3FB1-1B89-4BE0-B49D-4ADE94B321A1}" srcOrd="0" destOrd="0" presId="urn:microsoft.com/office/officeart/2008/layout/HalfCircleOrganizationChart"/>
    <dgm:cxn modelId="{6FF3DBA9-9CDC-46CB-A07E-E99FFD301253}" type="presParOf" srcId="{A34D3FB1-1B89-4BE0-B49D-4ADE94B321A1}" destId="{B11301C1-E181-4A53-B08A-D6B435CB280B}" srcOrd="0" destOrd="0" presId="urn:microsoft.com/office/officeart/2008/layout/HalfCircleOrganizationChart"/>
    <dgm:cxn modelId="{FC21EDB1-BCF3-4C65-AB4E-AE4DB87C74ED}" type="presParOf" srcId="{A34D3FB1-1B89-4BE0-B49D-4ADE94B321A1}" destId="{361BBCB9-7092-42A9-9D93-3762F5567AF2}" srcOrd="1" destOrd="0" presId="urn:microsoft.com/office/officeart/2008/layout/HalfCircleOrganizationChart"/>
    <dgm:cxn modelId="{416B1AEE-298B-4908-9C58-6A9C7D9102FA}" type="presParOf" srcId="{A34D3FB1-1B89-4BE0-B49D-4ADE94B321A1}" destId="{D21F4E61-74E8-46DF-8383-CBDEC23920EB}" srcOrd="2" destOrd="0" presId="urn:microsoft.com/office/officeart/2008/layout/HalfCircleOrganizationChart"/>
    <dgm:cxn modelId="{D9CC7B20-619A-4004-A78C-A76FC796A70A}" type="presParOf" srcId="{A34D3FB1-1B89-4BE0-B49D-4ADE94B321A1}" destId="{3CB6155C-AD05-4774-9B91-DC9E87E76474}" srcOrd="3" destOrd="0" presId="urn:microsoft.com/office/officeart/2008/layout/HalfCircleOrganizationChart"/>
    <dgm:cxn modelId="{A9FA1501-6AD4-409E-9AE0-D37D2D00A063}" type="presParOf" srcId="{BEF7B88A-8A5E-4286-B309-49176E53E29C}" destId="{324ED31D-850C-4534-BA83-2A17099FEE2F}" srcOrd="1" destOrd="0" presId="urn:microsoft.com/office/officeart/2008/layout/HalfCircleOrganizationChart"/>
    <dgm:cxn modelId="{FA8DD944-9142-4CAE-B667-B4C3417CD348}" type="presParOf" srcId="{BEF7B88A-8A5E-4286-B309-49176E53E29C}" destId="{0491EE6C-246E-44AF-B50D-9E563EFA4D25}" srcOrd="2" destOrd="0" presId="urn:microsoft.com/office/officeart/2008/layout/HalfCircleOrganizationChart"/>
    <dgm:cxn modelId="{90E31E5B-E20D-4D91-91FE-8601B0789517}" type="presParOf" srcId="{F454DBA6-F174-417E-B6CE-C4B8EFA1A73E}" destId="{3400F4F2-EAFD-4EE2-9607-C9A93716CC4B}" srcOrd="2" destOrd="0" presId="urn:microsoft.com/office/officeart/2008/layout/HalfCircleOrganizationChart"/>
    <dgm:cxn modelId="{4A9512E7-B029-4E54-89C1-A4BBE7A73F96}" type="presParOf" srcId="{EA09CB78-EB5B-414B-B906-B28AD7882EE0}" destId="{4CDA6A4E-2329-400D-99A4-43A520A4169E}" srcOrd="2" destOrd="0" presId="urn:microsoft.com/office/officeart/2008/layout/HalfCircleOrganizationChart"/>
    <dgm:cxn modelId="{A3F9144F-BDEF-41DB-B7AF-22656A6CF731}" type="presParOf" srcId="{F219D8B2-A07E-487E-AD5B-570EE5521410}" destId="{94D738B7-6732-47C3-A59E-0DA07E0617D3}" srcOrd="2" destOrd="0" presId="urn:microsoft.com/office/officeart/2008/layout/HalfCircleOrganizationChart"/>
    <dgm:cxn modelId="{E0D6BE7A-EF2F-4548-BE4A-9B4C75C7B3F2}" type="presParOf" srcId="{F219D8B2-A07E-487E-AD5B-570EE5521410}" destId="{9953C53F-293E-41B1-89FF-614A23297775}" srcOrd="3" destOrd="0" presId="urn:microsoft.com/office/officeart/2008/layout/HalfCircleOrganizationChart"/>
    <dgm:cxn modelId="{9F0DF6DE-5374-4A76-B6E1-19D096D22EC3}" type="presParOf" srcId="{9953C53F-293E-41B1-89FF-614A23297775}" destId="{AE47084F-88A5-4B7A-9CAD-EC39E0400F0F}" srcOrd="0" destOrd="0" presId="urn:microsoft.com/office/officeart/2008/layout/HalfCircleOrganizationChart"/>
    <dgm:cxn modelId="{633B5E20-C61D-4454-913E-5599EDA27201}" type="presParOf" srcId="{AE47084F-88A5-4B7A-9CAD-EC39E0400F0F}" destId="{689EA799-2B0E-4767-B11C-D09DEC07F2FD}" srcOrd="0" destOrd="0" presId="urn:microsoft.com/office/officeart/2008/layout/HalfCircleOrganizationChart"/>
    <dgm:cxn modelId="{F6D2954B-F2E3-41FA-B488-10BBC26995FA}" type="presParOf" srcId="{AE47084F-88A5-4B7A-9CAD-EC39E0400F0F}" destId="{162CBBC7-679F-46F4-BD50-EBC835480F56}" srcOrd="1" destOrd="0" presId="urn:microsoft.com/office/officeart/2008/layout/HalfCircleOrganizationChart"/>
    <dgm:cxn modelId="{01A396D2-E84C-42B4-B9AE-3B5D06B68ED1}" type="presParOf" srcId="{AE47084F-88A5-4B7A-9CAD-EC39E0400F0F}" destId="{F6E44AE3-308B-4956-A570-7CE8F6DA9772}" srcOrd="2" destOrd="0" presId="urn:microsoft.com/office/officeart/2008/layout/HalfCircleOrganizationChart"/>
    <dgm:cxn modelId="{9D332C32-1095-44AE-B99B-1E6F29872712}" type="presParOf" srcId="{AE47084F-88A5-4B7A-9CAD-EC39E0400F0F}" destId="{9B48D97F-3085-48C1-9A44-AFBA66CB3778}" srcOrd="3" destOrd="0" presId="urn:microsoft.com/office/officeart/2008/layout/HalfCircleOrganizationChart"/>
    <dgm:cxn modelId="{DFFDC788-3A2D-4E5C-998D-8959C0DDDE49}" type="presParOf" srcId="{9953C53F-293E-41B1-89FF-614A23297775}" destId="{D114599F-D677-4DF4-8517-EB91B25C7040}" srcOrd="1" destOrd="0" presId="urn:microsoft.com/office/officeart/2008/layout/HalfCircleOrganizationChart"/>
    <dgm:cxn modelId="{09630184-D74C-4693-A9A4-EC7BB1BAD02B}" type="presParOf" srcId="{9953C53F-293E-41B1-89FF-614A23297775}" destId="{60C8DBFB-977D-4623-AE7E-5B420517D645}" srcOrd="2" destOrd="0" presId="urn:microsoft.com/office/officeart/2008/layout/HalfCircleOrganizationChart"/>
    <dgm:cxn modelId="{4BE13914-CF32-4879-8895-BBE9DFBAC69F}" type="presParOf" srcId="{8513E4F9-15D6-455C-B4D2-3E5118ADCA0E}" destId="{8970B366-7E6A-45C3-B583-BCA9107FE4A8}" srcOrd="2" destOrd="0" presId="urn:microsoft.com/office/officeart/2008/layout/HalfCircleOrganizationChart"/>
    <dgm:cxn modelId="{6D6A6B95-19BC-42AD-B828-0679F376E896}" type="presParOf" srcId="{A9C47CD6-8A98-4B2B-BA12-825AB1934986}" destId="{89B481C1-DC88-4447-9350-A3B602D6CC13}" srcOrd="1" destOrd="0" presId="urn:microsoft.com/office/officeart/2008/layout/HalfCircleOrganizationChart"/>
    <dgm:cxn modelId="{F9630332-7646-44FB-A456-3E9008D86C67}" type="presParOf" srcId="{89B481C1-DC88-4447-9350-A3B602D6CC13}" destId="{7C345DB6-BFD3-4993-92AA-340EE0315E89}" srcOrd="0" destOrd="0" presId="urn:microsoft.com/office/officeart/2008/layout/HalfCircleOrganizationChart"/>
    <dgm:cxn modelId="{91286D99-0A2E-4E28-880C-81CA865ECA73}" type="presParOf" srcId="{7C345DB6-BFD3-4993-92AA-340EE0315E89}" destId="{28099A2D-7D67-414E-B82D-6148DE2981F5}" srcOrd="0" destOrd="0" presId="urn:microsoft.com/office/officeart/2008/layout/HalfCircleOrganizationChart"/>
    <dgm:cxn modelId="{27A2B7FF-F247-4497-B277-E1EFFEB05DA8}" type="presParOf" srcId="{7C345DB6-BFD3-4993-92AA-340EE0315E89}" destId="{34296889-A177-4EF0-A265-913F651925F6}" srcOrd="1" destOrd="0" presId="urn:microsoft.com/office/officeart/2008/layout/HalfCircleOrganizationChart"/>
    <dgm:cxn modelId="{77432109-622E-41C1-9DA1-0B992AE0DDA9}" type="presParOf" srcId="{7C345DB6-BFD3-4993-92AA-340EE0315E89}" destId="{55846C47-4DA3-40DE-BE93-135EDE6B1E05}" srcOrd="2" destOrd="0" presId="urn:microsoft.com/office/officeart/2008/layout/HalfCircleOrganizationChart"/>
    <dgm:cxn modelId="{B587B763-31D6-4358-B56E-1BD281604487}" type="presParOf" srcId="{7C345DB6-BFD3-4993-92AA-340EE0315E89}" destId="{06B69FB9-15B5-4C16-A00A-44FC107412AB}" srcOrd="3" destOrd="0" presId="urn:microsoft.com/office/officeart/2008/layout/HalfCircleOrganizationChart"/>
    <dgm:cxn modelId="{83EBC35D-B92A-4348-B0B7-EB87C587A02A}" type="presParOf" srcId="{89B481C1-DC88-4447-9350-A3B602D6CC13}" destId="{39F973D7-3440-429F-A36F-7930F40D0894}" srcOrd="1" destOrd="0" presId="urn:microsoft.com/office/officeart/2008/layout/HalfCircleOrganizationChart"/>
    <dgm:cxn modelId="{C737D6B5-38D3-4BAA-87EA-CD1667713ADB}" type="presParOf" srcId="{39F973D7-3440-429F-A36F-7930F40D0894}" destId="{8BFC0861-5DFF-49D4-9EA6-C743105F5DB5}" srcOrd="0" destOrd="0" presId="urn:microsoft.com/office/officeart/2008/layout/HalfCircleOrganizationChart"/>
    <dgm:cxn modelId="{50B83B48-D9E9-4B82-A462-98AE241DDC9C}" type="presParOf" srcId="{39F973D7-3440-429F-A36F-7930F40D0894}" destId="{50F78CE2-2796-4DA1-A32C-36BE0E6F8E3C}" srcOrd="1" destOrd="0" presId="urn:microsoft.com/office/officeart/2008/layout/HalfCircleOrganizationChart"/>
    <dgm:cxn modelId="{8130759F-CA71-49A8-B46D-70B8BDAE2D1B}" type="presParOf" srcId="{50F78CE2-2796-4DA1-A32C-36BE0E6F8E3C}" destId="{C51076F5-CDC9-4214-9F4A-6883B78BFF2E}" srcOrd="0" destOrd="0" presId="urn:microsoft.com/office/officeart/2008/layout/HalfCircleOrganizationChart"/>
    <dgm:cxn modelId="{5607F041-1014-42E8-ADCB-CD99885627AF}" type="presParOf" srcId="{C51076F5-CDC9-4214-9F4A-6883B78BFF2E}" destId="{A88AA5A8-1C21-4166-8B25-1E7E47889A7C}" srcOrd="0" destOrd="0" presId="urn:microsoft.com/office/officeart/2008/layout/HalfCircleOrganizationChart"/>
    <dgm:cxn modelId="{B29AC7F9-2686-48D5-B385-856E45B94509}" type="presParOf" srcId="{C51076F5-CDC9-4214-9F4A-6883B78BFF2E}" destId="{4AA37ECA-D1A6-45A0-8C12-7E812503A643}" srcOrd="1" destOrd="0" presId="urn:microsoft.com/office/officeart/2008/layout/HalfCircleOrganizationChart"/>
    <dgm:cxn modelId="{D463D76F-1177-4B61-A3DD-23A65B473DFE}" type="presParOf" srcId="{C51076F5-CDC9-4214-9F4A-6883B78BFF2E}" destId="{E5C84F2B-F5E8-44DF-A9C1-06D028C1DA38}" srcOrd="2" destOrd="0" presId="urn:microsoft.com/office/officeart/2008/layout/HalfCircleOrganizationChart"/>
    <dgm:cxn modelId="{52C47230-711E-41EB-9171-625CB72FD8FF}" type="presParOf" srcId="{C51076F5-CDC9-4214-9F4A-6883B78BFF2E}" destId="{E5DC5F6D-69E1-480B-A375-35CF9CD3B0EE}" srcOrd="3" destOrd="0" presId="urn:microsoft.com/office/officeart/2008/layout/HalfCircleOrganizationChart"/>
    <dgm:cxn modelId="{4E806D41-791B-4116-87FF-792F17B1C4EF}" type="presParOf" srcId="{50F78CE2-2796-4DA1-A32C-36BE0E6F8E3C}" destId="{8E057D46-CF5F-49B1-81C1-571E57C33EF9}" srcOrd="1" destOrd="0" presId="urn:microsoft.com/office/officeart/2008/layout/HalfCircleOrganizationChart"/>
    <dgm:cxn modelId="{D8D3F274-9E94-4474-8B29-3BD937C98C7B}" type="presParOf" srcId="{8E057D46-CF5F-49B1-81C1-571E57C33EF9}" destId="{FBA067A2-8164-4C3A-9E24-5594FF695D9E}" srcOrd="0" destOrd="0" presId="urn:microsoft.com/office/officeart/2008/layout/HalfCircleOrganizationChart"/>
    <dgm:cxn modelId="{18C84468-CF3F-4DF6-97BD-1D8BD4303AA5}" type="presParOf" srcId="{8E057D46-CF5F-49B1-81C1-571E57C33EF9}" destId="{2047EDB4-03C2-4E58-B8FB-6462312C60E9}" srcOrd="1" destOrd="0" presId="urn:microsoft.com/office/officeart/2008/layout/HalfCircleOrganizationChart"/>
    <dgm:cxn modelId="{E9CB74DF-DF3E-4227-AB9A-1165573A5B26}" type="presParOf" srcId="{2047EDB4-03C2-4E58-B8FB-6462312C60E9}" destId="{C35FFE7E-008F-44F4-AC9C-EF7A0EABD9B7}" srcOrd="0" destOrd="0" presId="urn:microsoft.com/office/officeart/2008/layout/HalfCircleOrganizationChart"/>
    <dgm:cxn modelId="{1E966F4A-4491-40A6-8131-4350339C2911}" type="presParOf" srcId="{C35FFE7E-008F-44F4-AC9C-EF7A0EABD9B7}" destId="{2DA2B37C-75EB-4D15-9C08-19C1EF3C5BD9}" srcOrd="0" destOrd="0" presId="urn:microsoft.com/office/officeart/2008/layout/HalfCircleOrganizationChart"/>
    <dgm:cxn modelId="{B68BC693-9321-44D2-A85B-0315E45CC5D1}" type="presParOf" srcId="{C35FFE7E-008F-44F4-AC9C-EF7A0EABD9B7}" destId="{5AB1B4DE-2DF9-4DA3-9F71-78EDE1FC33DE}" srcOrd="1" destOrd="0" presId="urn:microsoft.com/office/officeart/2008/layout/HalfCircleOrganizationChart"/>
    <dgm:cxn modelId="{1DF08B76-7D01-4680-8C10-AA9733AD5F95}" type="presParOf" srcId="{C35FFE7E-008F-44F4-AC9C-EF7A0EABD9B7}" destId="{CE658F74-EBEA-4334-A046-47093B6E08F7}" srcOrd="2" destOrd="0" presId="urn:microsoft.com/office/officeart/2008/layout/HalfCircleOrganizationChart"/>
    <dgm:cxn modelId="{13306D40-1828-4831-B8A2-77C3BADD90F6}" type="presParOf" srcId="{C35FFE7E-008F-44F4-AC9C-EF7A0EABD9B7}" destId="{13B25246-52B1-4376-880F-AD2F5A5412F4}" srcOrd="3" destOrd="0" presId="urn:microsoft.com/office/officeart/2008/layout/HalfCircleOrganizationChart"/>
    <dgm:cxn modelId="{30067FF2-6C2C-4C98-AC9D-9D389EB3FA28}" type="presParOf" srcId="{2047EDB4-03C2-4E58-B8FB-6462312C60E9}" destId="{F956202E-A235-45A0-806B-9C9D8F2365E4}" srcOrd="1" destOrd="0" presId="urn:microsoft.com/office/officeart/2008/layout/HalfCircleOrganizationChart"/>
    <dgm:cxn modelId="{78517CA9-41D7-4887-BC45-B441B42CE144}" type="presParOf" srcId="{2047EDB4-03C2-4E58-B8FB-6462312C60E9}" destId="{444A8600-836A-4040-A936-F5B470F4EC97}" srcOrd="2" destOrd="0" presId="urn:microsoft.com/office/officeart/2008/layout/HalfCircleOrganizationChart"/>
    <dgm:cxn modelId="{FA0DB350-E029-476D-894F-D15F5826B173}" type="presParOf" srcId="{8E057D46-CF5F-49B1-81C1-571E57C33EF9}" destId="{21C5579B-3D53-4FDB-A296-52110EA07DEF}" srcOrd="2" destOrd="0" presId="urn:microsoft.com/office/officeart/2008/layout/HalfCircleOrganizationChart"/>
    <dgm:cxn modelId="{8D8B335B-1436-49A2-955D-E63AF3F10BCD}" type="presParOf" srcId="{8E057D46-CF5F-49B1-81C1-571E57C33EF9}" destId="{2A8935B7-8227-45D9-B4BF-DC5B9C03F431}" srcOrd="3" destOrd="0" presId="urn:microsoft.com/office/officeart/2008/layout/HalfCircleOrganizationChart"/>
    <dgm:cxn modelId="{D8FA8CE5-DFB2-49E6-BD26-28D3C0B7A954}" type="presParOf" srcId="{2A8935B7-8227-45D9-B4BF-DC5B9C03F431}" destId="{3D6C8061-29C7-48AC-B751-BB6D254494AB}" srcOrd="0" destOrd="0" presId="urn:microsoft.com/office/officeart/2008/layout/HalfCircleOrganizationChart"/>
    <dgm:cxn modelId="{7AE80128-7E79-400B-A72A-E99DB4B861CC}" type="presParOf" srcId="{3D6C8061-29C7-48AC-B751-BB6D254494AB}" destId="{16009EFD-0DD8-48A6-B1ED-549A14BDD4E5}" srcOrd="0" destOrd="0" presId="urn:microsoft.com/office/officeart/2008/layout/HalfCircleOrganizationChart"/>
    <dgm:cxn modelId="{8256BCEB-9AC1-4DE2-A295-217EC43899FA}" type="presParOf" srcId="{3D6C8061-29C7-48AC-B751-BB6D254494AB}" destId="{24279163-4808-44F3-A375-7C919623B8EF}" srcOrd="1" destOrd="0" presId="urn:microsoft.com/office/officeart/2008/layout/HalfCircleOrganizationChart"/>
    <dgm:cxn modelId="{3D28C7F1-F603-49E8-9EF0-B57C2CC47231}" type="presParOf" srcId="{3D6C8061-29C7-48AC-B751-BB6D254494AB}" destId="{1C6BF38B-42D3-47CB-BE18-80169B4ADF60}" srcOrd="2" destOrd="0" presId="urn:microsoft.com/office/officeart/2008/layout/HalfCircleOrganizationChart"/>
    <dgm:cxn modelId="{32C40308-FD16-4CCD-A82F-2EB5E437815A}" type="presParOf" srcId="{3D6C8061-29C7-48AC-B751-BB6D254494AB}" destId="{5C595FEA-F91D-4550-8C35-2C57186BFD3E}" srcOrd="3" destOrd="0" presId="urn:microsoft.com/office/officeart/2008/layout/HalfCircleOrganizationChart"/>
    <dgm:cxn modelId="{3145BDD2-EAAC-429A-9448-983F6CF4D6DF}" type="presParOf" srcId="{2A8935B7-8227-45D9-B4BF-DC5B9C03F431}" destId="{057F0CC2-06A9-41FB-8270-221C23D2F0FB}" srcOrd="1" destOrd="0" presId="urn:microsoft.com/office/officeart/2008/layout/HalfCircleOrganizationChart"/>
    <dgm:cxn modelId="{C820627C-D348-4BD2-AF2E-0058CB4E9A2D}" type="presParOf" srcId="{057F0CC2-06A9-41FB-8270-221C23D2F0FB}" destId="{E17062ED-27E6-497B-96E7-BAF2D1A64C85}" srcOrd="0" destOrd="0" presId="urn:microsoft.com/office/officeart/2008/layout/HalfCircleOrganizationChart"/>
    <dgm:cxn modelId="{8614E046-F32D-41B8-9797-ACDAFD3E6CF2}" type="presParOf" srcId="{057F0CC2-06A9-41FB-8270-221C23D2F0FB}" destId="{43605C0C-6350-42A0-BD8D-6BD2074A442B}" srcOrd="1" destOrd="0" presId="urn:microsoft.com/office/officeart/2008/layout/HalfCircleOrganizationChart"/>
    <dgm:cxn modelId="{6D83C2A5-0F5F-44A9-AB4B-A767CA6C8FD2}" type="presParOf" srcId="{43605C0C-6350-42A0-BD8D-6BD2074A442B}" destId="{56BB7B8B-42D8-4376-BD45-62CAE9AD3C16}" srcOrd="0" destOrd="0" presId="urn:microsoft.com/office/officeart/2008/layout/HalfCircleOrganizationChart"/>
    <dgm:cxn modelId="{A6B37C32-47B9-4196-8E47-FF3197449B39}" type="presParOf" srcId="{56BB7B8B-42D8-4376-BD45-62CAE9AD3C16}" destId="{5E44111A-C39B-4344-B581-B3CEFD5D4182}" srcOrd="0" destOrd="0" presId="urn:microsoft.com/office/officeart/2008/layout/HalfCircleOrganizationChart"/>
    <dgm:cxn modelId="{97A96C73-14BD-4130-8F30-83263FA3A21F}" type="presParOf" srcId="{56BB7B8B-42D8-4376-BD45-62CAE9AD3C16}" destId="{1A5AE368-FDD3-4F84-A643-0430573E8DA9}" srcOrd="1" destOrd="0" presId="urn:microsoft.com/office/officeart/2008/layout/HalfCircleOrganizationChart"/>
    <dgm:cxn modelId="{198E0A42-AFE1-4E05-91A9-52CB1C6A0435}" type="presParOf" srcId="{56BB7B8B-42D8-4376-BD45-62CAE9AD3C16}" destId="{AD48F50C-4D79-4919-8BA0-638867CB8DA8}" srcOrd="2" destOrd="0" presId="urn:microsoft.com/office/officeart/2008/layout/HalfCircleOrganizationChart"/>
    <dgm:cxn modelId="{C1AD1DC8-91A7-4631-9E83-CCD3B1F87210}" type="presParOf" srcId="{56BB7B8B-42D8-4376-BD45-62CAE9AD3C16}" destId="{454555EB-E747-49E0-BF42-7B3383F55D3B}" srcOrd="3" destOrd="0" presId="urn:microsoft.com/office/officeart/2008/layout/HalfCircleOrganizationChart"/>
    <dgm:cxn modelId="{2B211EAD-9C50-48C0-AD6D-E1C3532EEA38}" type="presParOf" srcId="{43605C0C-6350-42A0-BD8D-6BD2074A442B}" destId="{0363C51C-A990-4D1B-9C9B-0C8F857CE9CE}" srcOrd="1" destOrd="0" presId="urn:microsoft.com/office/officeart/2008/layout/HalfCircleOrganizationChart"/>
    <dgm:cxn modelId="{D42078EE-AB06-4FD7-A90D-061BF659DF46}" type="presParOf" srcId="{43605C0C-6350-42A0-BD8D-6BD2074A442B}" destId="{0023BBFF-4A6A-4784-A61E-248853C1D632}" srcOrd="2" destOrd="0" presId="urn:microsoft.com/office/officeart/2008/layout/HalfCircleOrganizationChart"/>
    <dgm:cxn modelId="{354E695F-31DF-465E-B4E9-C9032312C8BD}" type="presParOf" srcId="{057F0CC2-06A9-41FB-8270-221C23D2F0FB}" destId="{EC22ED89-26B1-4CCD-AC8C-33A8561BEAEC}" srcOrd="2" destOrd="0" presId="urn:microsoft.com/office/officeart/2008/layout/HalfCircleOrganizationChart"/>
    <dgm:cxn modelId="{D5468D28-4C97-404A-8FC5-50E6C6B4E4F5}" type="presParOf" srcId="{057F0CC2-06A9-41FB-8270-221C23D2F0FB}" destId="{6771DE7A-A4DE-4A12-A888-5C659F5923FC}" srcOrd="3" destOrd="0" presId="urn:microsoft.com/office/officeart/2008/layout/HalfCircleOrganizationChart"/>
    <dgm:cxn modelId="{F068C75A-D28F-4698-9CE2-119E23261F7C}" type="presParOf" srcId="{6771DE7A-A4DE-4A12-A888-5C659F5923FC}" destId="{27F73644-6522-4E23-8DC3-93612576D121}" srcOrd="0" destOrd="0" presId="urn:microsoft.com/office/officeart/2008/layout/HalfCircleOrganizationChart"/>
    <dgm:cxn modelId="{16581742-D443-4F96-8E34-B3FE6B2E4173}" type="presParOf" srcId="{27F73644-6522-4E23-8DC3-93612576D121}" destId="{5C5D9CCC-33DA-4B2B-9249-FA830E8ED513}" srcOrd="0" destOrd="0" presId="urn:microsoft.com/office/officeart/2008/layout/HalfCircleOrganizationChart"/>
    <dgm:cxn modelId="{1A508314-0156-4C29-999B-361A5986FB64}" type="presParOf" srcId="{27F73644-6522-4E23-8DC3-93612576D121}" destId="{218CDFC9-F15D-411D-B5DA-04D1ACEA5354}" srcOrd="1" destOrd="0" presId="urn:microsoft.com/office/officeart/2008/layout/HalfCircleOrganizationChart"/>
    <dgm:cxn modelId="{456E0FB3-97D7-49A3-95A6-FD0D29C50413}" type="presParOf" srcId="{27F73644-6522-4E23-8DC3-93612576D121}" destId="{54F42065-B235-4D1A-AC06-4CA334D56432}" srcOrd="2" destOrd="0" presId="urn:microsoft.com/office/officeart/2008/layout/HalfCircleOrganizationChart"/>
    <dgm:cxn modelId="{0B22A18E-FFEC-4779-9D05-853E9268E0C7}" type="presParOf" srcId="{27F73644-6522-4E23-8DC3-93612576D121}" destId="{A3CE2560-6000-409F-9126-EE214793B01C}" srcOrd="3" destOrd="0" presId="urn:microsoft.com/office/officeart/2008/layout/HalfCircleOrganizationChart"/>
    <dgm:cxn modelId="{839D1D16-336B-4F92-A2E3-06D7588D8A4C}" type="presParOf" srcId="{6771DE7A-A4DE-4A12-A888-5C659F5923FC}" destId="{55ABC37C-D82F-4D79-91E5-B55421C0CC1C}" srcOrd="1" destOrd="0" presId="urn:microsoft.com/office/officeart/2008/layout/HalfCircleOrganizationChart"/>
    <dgm:cxn modelId="{D4CBCD56-9193-4E62-A62A-94839514BCA7}" type="presParOf" srcId="{6771DE7A-A4DE-4A12-A888-5C659F5923FC}" destId="{C99C8468-D8AE-436A-A495-40ACB55BF6F6}" srcOrd="2" destOrd="0" presId="urn:microsoft.com/office/officeart/2008/layout/HalfCircleOrganizationChart"/>
    <dgm:cxn modelId="{E9E788DB-0616-47E0-A062-645919DF5148}" type="presParOf" srcId="{2A8935B7-8227-45D9-B4BF-DC5B9C03F431}" destId="{7F2FFCA6-C005-489D-9EDC-AD37FB238186}" srcOrd="2" destOrd="0" presId="urn:microsoft.com/office/officeart/2008/layout/HalfCircleOrganizationChart"/>
    <dgm:cxn modelId="{76CD70F5-FCBB-4050-9B12-1B60898EB1C3}" type="presParOf" srcId="{50F78CE2-2796-4DA1-A32C-36BE0E6F8E3C}" destId="{AA375C4A-BC4A-400D-BB6E-95E922D4DD9C}" srcOrd="2" destOrd="0" presId="urn:microsoft.com/office/officeart/2008/layout/HalfCircleOrganizationChart"/>
    <dgm:cxn modelId="{1125586A-1B33-46A6-BA1D-121DA2A911DE}" type="presParOf" srcId="{39F973D7-3440-429F-A36F-7930F40D0894}" destId="{320DB625-8F3D-495D-BC8A-C4118F14C87A}" srcOrd="2" destOrd="0" presId="urn:microsoft.com/office/officeart/2008/layout/HalfCircleOrganizationChart"/>
    <dgm:cxn modelId="{7A509405-B12E-4825-B2A9-CA2AE9F41E36}" type="presParOf" srcId="{39F973D7-3440-429F-A36F-7930F40D0894}" destId="{794141E8-8024-4B13-996B-6D906C8CD0F4}" srcOrd="3" destOrd="0" presId="urn:microsoft.com/office/officeart/2008/layout/HalfCircleOrganizationChart"/>
    <dgm:cxn modelId="{ECD084F1-EFD2-4A03-8B00-72C302B86E52}" type="presParOf" srcId="{794141E8-8024-4B13-996B-6D906C8CD0F4}" destId="{2B610E46-5060-4E2C-A39D-5C60EDA9F276}" srcOrd="0" destOrd="0" presId="urn:microsoft.com/office/officeart/2008/layout/HalfCircleOrganizationChart"/>
    <dgm:cxn modelId="{E5A5C01D-30A7-4DB0-A770-FD9B87E32234}" type="presParOf" srcId="{2B610E46-5060-4E2C-A39D-5C60EDA9F276}" destId="{8934C6D8-1F04-4A4D-9283-80D5D2BAE9FF}" srcOrd="0" destOrd="0" presId="urn:microsoft.com/office/officeart/2008/layout/HalfCircleOrganizationChart"/>
    <dgm:cxn modelId="{9F074747-3C0A-433E-8F16-C8D6344834C4}" type="presParOf" srcId="{2B610E46-5060-4E2C-A39D-5C60EDA9F276}" destId="{E07F02EB-97A0-4F83-BB9D-AC54EC5A6AC1}" srcOrd="1" destOrd="0" presId="urn:microsoft.com/office/officeart/2008/layout/HalfCircleOrganizationChart"/>
    <dgm:cxn modelId="{D25F656B-45DC-4C88-A086-B36205365BDE}" type="presParOf" srcId="{2B610E46-5060-4E2C-A39D-5C60EDA9F276}" destId="{52373E15-5775-46C0-952C-14990526800D}" srcOrd="2" destOrd="0" presId="urn:microsoft.com/office/officeart/2008/layout/HalfCircleOrganizationChart"/>
    <dgm:cxn modelId="{EE78B4D5-A45D-413A-AD31-D689B2012BA7}" type="presParOf" srcId="{2B610E46-5060-4E2C-A39D-5C60EDA9F276}" destId="{3072A7CF-29EC-4B57-93BB-985ACE93A6D1}" srcOrd="3" destOrd="0" presId="urn:microsoft.com/office/officeart/2008/layout/HalfCircleOrganizationChart"/>
    <dgm:cxn modelId="{36B9CBA5-A419-458F-B80F-93313C9921C8}" type="presParOf" srcId="{794141E8-8024-4B13-996B-6D906C8CD0F4}" destId="{1B74DDAF-3BA1-496F-9481-7078D7CC01C2}" srcOrd="1" destOrd="0" presId="urn:microsoft.com/office/officeart/2008/layout/HalfCircleOrganizationChart"/>
    <dgm:cxn modelId="{2EC22AE7-1266-411E-9B58-AF8AE851A833}" type="presParOf" srcId="{794141E8-8024-4B13-996B-6D906C8CD0F4}" destId="{2199D3C0-74A5-4FF9-A402-063CE0462E52}" srcOrd="2" destOrd="0" presId="urn:microsoft.com/office/officeart/2008/layout/HalfCircleOrganizationChart"/>
    <dgm:cxn modelId="{DBAC2FA2-9106-43F7-B1A9-3532A9CEB399}" type="presParOf" srcId="{89B481C1-DC88-4447-9350-A3B602D6CC13}" destId="{D96F1A19-298E-4131-960C-86522268B602}" srcOrd="2" destOrd="0" presId="urn:microsoft.com/office/officeart/2008/layout/HalfCircleOrganizationChart"/>
    <dgm:cxn modelId="{E82A05C2-05CB-4523-BC51-725DBEF3AAD3}" type="presParOf" srcId="{A9C47CD6-8A98-4B2B-BA12-825AB1934986}" destId="{3633754E-9C17-42C2-B854-6A8442E0E0AD}" srcOrd="2" destOrd="0" presId="urn:microsoft.com/office/officeart/2008/layout/HalfCircleOrganizationChart"/>
    <dgm:cxn modelId="{974253DA-A136-4D02-9EB2-3528784F0918}" type="presParOf" srcId="{3633754E-9C17-42C2-B854-6A8442E0E0AD}" destId="{978FF522-DFF7-4986-8967-BED83588AB98}" srcOrd="0" destOrd="0" presId="urn:microsoft.com/office/officeart/2008/layout/HalfCircleOrganizationChart"/>
    <dgm:cxn modelId="{66B42B59-6EC1-436E-B8BD-CF211466E3AB}" type="presParOf" srcId="{978FF522-DFF7-4986-8967-BED83588AB98}" destId="{0B27A588-171A-45EF-B19C-F03DD1B73EF2}" srcOrd="0" destOrd="0" presId="urn:microsoft.com/office/officeart/2008/layout/HalfCircleOrganizationChart"/>
    <dgm:cxn modelId="{DB6F1DB1-E984-4A74-9E08-90E4522EEFEC}" type="presParOf" srcId="{978FF522-DFF7-4986-8967-BED83588AB98}" destId="{1B1C9824-A656-46D8-8981-88773050FD78}" srcOrd="1" destOrd="0" presId="urn:microsoft.com/office/officeart/2008/layout/HalfCircleOrganizationChart"/>
    <dgm:cxn modelId="{27E5D59C-A51A-4C81-BFF6-A91276DDF9C6}" type="presParOf" srcId="{978FF522-DFF7-4986-8967-BED83588AB98}" destId="{8E832C16-956F-4DB2-82EF-BD7C101B97EC}" srcOrd="2" destOrd="0" presId="urn:microsoft.com/office/officeart/2008/layout/HalfCircleOrganizationChart"/>
    <dgm:cxn modelId="{6F9119C4-01AC-4664-8438-528CBE382DE2}" type="presParOf" srcId="{978FF522-DFF7-4986-8967-BED83588AB98}" destId="{325E7BA4-AD47-4905-B7D4-7C86947E4D9E}" srcOrd="3" destOrd="0" presId="urn:microsoft.com/office/officeart/2008/layout/HalfCircleOrganizationChart"/>
    <dgm:cxn modelId="{3F076F8D-4877-4084-8266-1B90F0C51267}" type="presParOf" srcId="{3633754E-9C17-42C2-B854-6A8442E0E0AD}" destId="{B3232021-8D05-457A-A485-6C18B484F993}" srcOrd="1" destOrd="0" presId="urn:microsoft.com/office/officeart/2008/layout/HalfCircleOrganizationChart"/>
    <dgm:cxn modelId="{25CA64EB-57FD-45D0-89B6-BD41B53403A1}" type="presParOf" srcId="{B3232021-8D05-457A-A485-6C18B484F993}" destId="{503BB0F2-C3C7-4BBE-A383-C29B9C0AACCF}" srcOrd="0" destOrd="0" presId="urn:microsoft.com/office/officeart/2008/layout/HalfCircleOrganizationChart"/>
    <dgm:cxn modelId="{2B2E966C-C53A-4129-A618-59F7C81CB8EC}" type="presParOf" srcId="{B3232021-8D05-457A-A485-6C18B484F993}" destId="{AFB48A0E-759A-4040-9161-2F167D6C643B}" srcOrd="1" destOrd="0" presId="urn:microsoft.com/office/officeart/2008/layout/HalfCircleOrganizationChart"/>
    <dgm:cxn modelId="{F4B3DFBA-A947-420C-B413-8BBA643F2DF8}" type="presParOf" srcId="{AFB48A0E-759A-4040-9161-2F167D6C643B}" destId="{B1A0BCA7-F227-4277-A60E-51096D6DB9FF}" srcOrd="0" destOrd="0" presId="urn:microsoft.com/office/officeart/2008/layout/HalfCircleOrganizationChart"/>
    <dgm:cxn modelId="{3E1206FD-1788-4A4F-B73D-1B7111D466C1}" type="presParOf" srcId="{B1A0BCA7-F227-4277-A60E-51096D6DB9FF}" destId="{7155DA4C-96AC-4F4E-8E7F-A816D6BEB250}" srcOrd="0" destOrd="0" presId="urn:microsoft.com/office/officeart/2008/layout/HalfCircleOrganizationChart"/>
    <dgm:cxn modelId="{219C37D1-94BD-4FFC-824E-15995E17049D}" type="presParOf" srcId="{B1A0BCA7-F227-4277-A60E-51096D6DB9FF}" destId="{FF1EDFFA-BE5D-46AB-A598-47BB00A36B17}" srcOrd="1" destOrd="0" presId="urn:microsoft.com/office/officeart/2008/layout/HalfCircleOrganizationChart"/>
    <dgm:cxn modelId="{A5C10D5A-E941-480F-B037-59A8CF9EB2DE}" type="presParOf" srcId="{B1A0BCA7-F227-4277-A60E-51096D6DB9FF}" destId="{5AF82232-81BE-4C68-9ED2-D8ACB30D7262}" srcOrd="2" destOrd="0" presId="urn:microsoft.com/office/officeart/2008/layout/HalfCircleOrganizationChart"/>
    <dgm:cxn modelId="{A71B07CD-259A-4675-BBAA-9AE7194454B2}" type="presParOf" srcId="{B1A0BCA7-F227-4277-A60E-51096D6DB9FF}" destId="{E5823A8C-70BB-4BFA-8308-DA8D9ECF3149}" srcOrd="3" destOrd="0" presId="urn:microsoft.com/office/officeart/2008/layout/HalfCircleOrganizationChart"/>
    <dgm:cxn modelId="{63B4938E-3DE8-41C6-8241-6FCBFDF2BEC8}" type="presParOf" srcId="{AFB48A0E-759A-4040-9161-2F167D6C643B}" destId="{B2B53EE7-EA16-4CD2-9B8B-88FEBF006F41}" srcOrd="1" destOrd="0" presId="urn:microsoft.com/office/officeart/2008/layout/HalfCircleOrganizationChart"/>
    <dgm:cxn modelId="{F15C5741-D9A3-42BD-B866-4BC259D29501}" type="presParOf" srcId="{AFB48A0E-759A-4040-9161-2F167D6C643B}" destId="{267E7241-EF17-4C82-B61F-F0238E2DD80F}" srcOrd="2" destOrd="0" presId="urn:microsoft.com/office/officeart/2008/layout/HalfCircleOrganizationChart"/>
    <dgm:cxn modelId="{F1736331-8D93-4AD9-A80D-354123129156}" type="presParOf" srcId="{B3232021-8D05-457A-A485-6C18B484F993}" destId="{954DD574-E84B-4162-B0B3-AD4BDECB71F3}" srcOrd="2" destOrd="0" presId="urn:microsoft.com/office/officeart/2008/layout/HalfCircleOrganizationChart"/>
    <dgm:cxn modelId="{7A5B2274-C074-4EE6-8A05-633C8E7E578B}" type="presParOf" srcId="{B3232021-8D05-457A-A485-6C18B484F993}" destId="{7B2B4AB5-4674-4E25-8D10-5BC91A7248DF}" srcOrd="3" destOrd="0" presId="urn:microsoft.com/office/officeart/2008/layout/HalfCircleOrganizationChart"/>
    <dgm:cxn modelId="{C0AF6B3C-48B6-4D57-8F49-111837C9F38F}" type="presParOf" srcId="{7B2B4AB5-4674-4E25-8D10-5BC91A7248DF}" destId="{52529D67-D002-4F78-8216-419FFCE65542}" srcOrd="0" destOrd="0" presId="urn:microsoft.com/office/officeart/2008/layout/HalfCircleOrganizationChart"/>
    <dgm:cxn modelId="{BB985B23-246B-4204-B91D-BA9CB62F71BF}" type="presParOf" srcId="{52529D67-D002-4F78-8216-419FFCE65542}" destId="{4A974F50-072E-4056-A41C-8F9C230512FB}" srcOrd="0" destOrd="0" presId="urn:microsoft.com/office/officeart/2008/layout/HalfCircleOrganizationChart"/>
    <dgm:cxn modelId="{E3FF20F8-4DEA-46C6-80FF-7705F95D58F4}" type="presParOf" srcId="{52529D67-D002-4F78-8216-419FFCE65542}" destId="{56BC62D5-9C35-4109-8A32-5550EF00B71C}" srcOrd="1" destOrd="0" presId="urn:microsoft.com/office/officeart/2008/layout/HalfCircleOrganizationChart"/>
    <dgm:cxn modelId="{62F0378E-39F1-4705-88A6-85CAE34615E9}" type="presParOf" srcId="{52529D67-D002-4F78-8216-419FFCE65542}" destId="{3482A7C4-A1E5-4B85-A631-A4C52C9D20FD}" srcOrd="2" destOrd="0" presId="urn:microsoft.com/office/officeart/2008/layout/HalfCircleOrganizationChart"/>
    <dgm:cxn modelId="{2E10A2AA-3D59-449E-8613-AC1A76013952}" type="presParOf" srcId="{52529D67-D002-4F78-8216-419FFCE65542}" destId="{A77B3AD7-AB26-4424-AF58-9968DC9E6D03}" srcOrd="3" destOrd="0" presId="urn:microsoft.com/office/officeart/2008/layout/HalfCircleOrganizationChart"/>
    <dgm:cxn modelId="{CD6D552F-87B2-48AD-B51C-8954BB862585}" type="presParOf" srcId="{7B2B4AB5-4674-4E25-8D10-5BC91A7248DF}" destId="{0CC7E249-2E39-4CD5-8485-95D8E25B03E6}" srcOrd="1" destOrd="0" presId="urn:microsoft.com/office/officeart/2008/layout/HalfCircleOrganizationChart"/>
    <dgm:cxn modelId="{1C691C20-DD62-45F6-87CD-88BA95670623}" type="presParOf" srcId="{0CC7E249-2E39-4CD5-8485-95D8E25B03E6}" destId="{0DEFB042-14FB-45BE-BEEE-FCF5E4F01E30}" srcOrd="0" destOrd="0" presId="urn:microsoft.com/office/officeart/2008/layout/HalfCircleOrganizationChart"/>
    <dgm:cxn modelId="{E1E1BE1F-19FE-43A3-BF3F-00F5A0D1DF78}" type="presParOf" srcId="{0CC7E249-2E39-4CD5-8485-95D8E25B03E6}" destId="{3D67FDBC-FC8E-4459-92BE-AF2B139F3121}" srcOrd="1" destOrd="0" presId="urn:microsoft.com/office/officeart/2008/layout/HalfCircleOrganizationChart"/>
    <dgm:cxn modelId="{17A08FFE-A084-49FD-BFDA-BDE65127D58F}" type="presParOf" srcId="{3D67FDBC-FC8E-4459-92BE-AF2B139F3121}" destId="{0DC752F6-07BC-4D38-A18D-0C81A0EB1CB1}" srcOrd="0" destOrd="0" presId="urn:microsoft.com/office/officeart/2008/layout/HalfCircleOrganizationChart"/>
    <dgm:cxn modelId="{CD71F2CD-1B9C-4E18-83EF-DE3E574B18E8}" type="presParOf" srcId="{0DC752F6-07BC-4D38-A18D-0C81A0EB1CB1}" destId="{EFC2B7B7-1538-475A-BF0F-6C62E5066AA1}" srcOrd="0" destOrd="0" presId="urn:microsoft.com/office/officeart/2008/layout/HalfCircleOrganizationChart"/>
    <dgm:cxn modelId="{C3A6B429-D8E0-46AB-AB6F-6AF4D9920C30}" type="presParOf" srcId="{0DC752F6-07BC-4D38-A18D-0C81A0EB1CB1}" destId="{953BE4EA-759F-49AE-AF35-AB1671836E89}" srcOrd="1" destOrd="0" presId="urn:microsoft.com/office/officeart/2008/layout/HalfCircleOrganizationChart"/>
    <dgm:cxn modelId="{E19B9241-DF58-4A3B-A2BB-49DA409342CA}" type="presParOf" srcId="{0DC752F6-07BC-4D38-A18D-0C81A0EB1CB1}" destId="{68BCA615-C5F6-480D-B2BD-8DF913D232DC}" srcOrd="2" destOrd="0" presId="urn:microsoft.com/office/officeart/2008/layout/HalfCircleOrganizationChart"/>
    <dgm:cxn modelId="{08C66438-004D-4C03-A52D-2E3438174863}" type="presParOf" srcId="{0DC752F6-07BC-4D38-A18D-0C81A0EB1CB1}" destId="{C8CB1301-269F-4FF2-A90E-A941604B456E}" srcOrd="3" destOrd="0" presId="urn:microsoft.com/office/officeart/2008/layout/HalfCircleOrganizationChart"/>
    <dgm:cxn modelId="{3F5C2EC6-91E3-4BCA-9DBB-6A5BD4A31ECA}" type="presParOf" srcId="{3D67FDBC-FC8E-4459-92BE-AF2B139F3121}" destId="{133E952E-C2E8-46C1-A4ED-DB08D43C75D3}" srcOrd="1" destOrd="0" presId="urn:microsoft.com/office/officeart/2008/layout/HalfCircleOrganizationChart"/>
    <dgm:cxn modelId="{113E7556-40C5-47F6-B744-367995693A4B}" type="presParOf" srcId="{133E952E-C2E8-46C1-A4ED-DB08D43C75D3}" destId="{993599EF-C185-4703-9D8F-8A10E01AB681}" srcOrd="0" destOrd="0" presId="urn:microsoft.com/office/officeart/2008/layout/HalfCircleOrganizationChart"/>
    <dgm:cxn modelId="{B5923888-4B61-43DE-88DC-12E9D6632A7B}" type="presParOf" srcId="{133E952E-C2E8-46C1-A4ED-DB08D43C75D3}" destId="{F01D8DC2-7FAD-4601-BC83-9CCC1455F36E}" srcOrd="1" destOrd="0" presId="urn:microsoft.com/office/officeart/2008/layout/HalfCircleOrganizationChart"/>
    <dgm:cxn modelId="{9CC2E45E-4BA6-41C3-ABF3-24B31E31738D}" type="presParOf" srcId="{F01D8DC2-7FAD-4601-BC83-9CCC1455F36E}" destId="{72460A8A-FA10-4DEB-8E3A-3D442FC52014}" srcOrd="0" destOrd="0" presId="urn:microsoft.com/office/officeart/2008/layout/HalfCircleOrganizationChart"/>
    <dgm:cxn modelId="{AB465C39-7568-4E00-A34A-1BA90D7E3B43}" type="presParOf" srcId="{72460A8A-FA10-4DEB-8E3A-3D442FC52014}" destId="{6DC4ECAD-DD8C-4960-A21D-59995A38C33C}" srcOrd="0" destOrd="0" presId="urn:microsoft.com/office/officeart/2008/layout/HalfCircleOrganizationChart"/>
    <dgm:cxn modelId="{2E87006E-DAAA-4385-92DE-DE4C998A9F0B}" type="presParOf" srcId="{72460A8A-FA10-4DEB-8E3A-3D442FC52014}" destId="{23787D5D-AB15-46AA-8980-B75213DF7E8B}" srcOrd="1" destOrd="0" presId="urn:microsoft.com/office/officeart/2008/layout/HalfCircleOrganizationChart"/>
    <dgm:cxn modelId="{C2476529-5FFA-44C9-ACE1-BCE01D72A32B}" type="presParOf" srcId="{72460A8A-FA10-4DEB-8E3A-3D442FC52014}" destId="{6DC46980-1545-44EF-A9D9-64AEFAC3DC4C}" srcOrd="2" destOrd="0" presId="urn:microsoft.com/office/officeart/2008/layout/HalfCircleOrganizationChart"/>
    <dgm:cxn modelId="{BCD3455C-94E6-4AAB-8E78-D28C8EF1BFF9}" type="presParOf" srcId="{72460A8A-FA10-4DEB-8E3A-3D442FC52014}" destId="{67DE51F4-ED71-402A-AFCC-3BF99C33D082}" srcOrd="3" destOrd="0" presId="urn:microsoft.com/office/officeart/2008/layout/HalfCircleOrganizationChart"/>
    <dgm:cxn modelId="{C596D682-8E94-4E0C-9BAB-694A72DE7B9A}" type="presParOf" srcId="{F01D8DC2-7FAD-4601-BC83-9CCC1455F36E}" destId="{22502CA2-3173-4771-BA1F-9B64208D13A2}" srcOrd="1" destOrd="0" presId="urn:microsoft.com/office/officeart/2008/layout/HalfCircleOrganizationChart"/>
    <dgm:cxn modelId="{62E75F42-3A00-41D1-9672-CF2E705D284D}" type="presParOf" srcId="{F01D8DC2-7FAD-4601-BC83-9CCC1455F36E}" destId="{14175788-8B17-4326-91F3-65EB671DCC17}" srcOrd="2" destOrd="0" presId="urn:microsoft.com/office/officeart/2008/layout/HalfCircleOrganizationChart"/>
    <dgm:cxn modelId="{A352EBC5-BC71-4A98-8136-E6BCE39BC30A}" type="presParOf" srcId="{133E952E-C2E8-46C1-A4ED-DB08D43C75D3}" destId="{E3D06486-B152-402F-B07D-589B0A22E48B}" srcOrd="2" destOrd="0" presId="urn:microsoft.com/office/officeart/2008/layout/HalfCircleOrganizationChart"/>
    <dgm:cxn modelId="{1EC0F3F7-169C-4AEF-B45C-6ADF0A5CF5F4}" type="presParOf" srcId="{133E952E-C2E8-46C1-A4ED-DB08D43C75D3}" destId="{CCA44E34-1BC4-42C5-8CAB-9F1A4C4D8026}" srcOrd="3" destOrd="0" presId="urn:microsoft.com/office/officeart/2008/layout/HalfCircleOrganizationChart"/>
    <dgm:cxn modelId="{7C34F6B6-1FC6-4B19-B79C-28EC6A4F107F}" type="presParOf" srcId="{CCA44E34-1BC4-42C5-8CAB-9F1A4C4D8026}" destId="{5EB8AEBE-08B3-4869-A834-02EB8B619FE9}" srcOrd="0" destOrd="0" presId="urn:microsoft.com/office/officeart/2008/layout/HalfCircleOrganizationChart"/>
    <dgm:cxn modelId="{56D5FC72-4DB9-4E77-A3C0-1A462CE3D733}" type="presParOf" srcId="{5EB8AEBE-08B3-4869-A834-02EB8B619FE9}" destId="{6F2498F3-352D-4057-88D7-9179445BB140}" srcOrd="0" destOrd="0" presId="urn:microsoft.com/office/officeart/2008/layout/HalfCircleOrganizationChart"/>
    <dgm:cxn modelId="{F1727FD2-555A-42F1-92D5-0FDF685C758D}" type="presParOf" srcId="{5EB8AEBE-08B3-4869-A834-02EB8B619FE9}" destId="{D585DC0D-FF86-4F37-9B8E-ABEAB3D4217A}" srcOrd="1" destOrd="0" presId="urn:microsoft.com/office/officeart/2008/layout/HalfCircleOrganizationChart"/>
    <dgm:cxn modelId="{5CBEB2F6-0163-4826-83CF-02CBECEA28F8}" type="presParOf" srcId="{5EB8AEBE-08B3-4869-A834-02EB8B619FE9}" destId="{F6978665-92EC-4DAF-A21D-02B23CA511D0}" srcOrd="2" destOrd="0" presId="urn:microsoft.com/office/officeart/2008/layout/HalfCircleOrganizationChart"/>
    <dgm:cxn modelId="{82BBDF86-C2FD-4117-83D0-C7DB15683CD1}" type="presParOf" srcId="{5EB8AEBE-08B3-4869-A834-02EB8B619FE9}" destId="{FAAA2B2B-3E16-434B-82AB-3704AE7D13CC}" srcOrd="3" destOrd="0" presId="urn:microsoft.com/office/officeart/2008/layout/HalfCircleOrganizationChart"/>
    <dgm:cxn modelId="{6D9D6476-9083-4E94-9E7B-340090342547}" type="presParOf" srcId="{CCA44E34-1BC4-42C5-8CAB-9F1A4C4D8026}" destId="{FA66F902-F098-40D4-948F-E8EE4FDCBF39}" srcOrd="1" destOrd="0" presId="urn:microsoft.com/office/officeart/2008/layout/HalfCircleOrganizationChart"/>
    <dgm:cxn modelId="{55E3CB3D-2861-432F-99CE-1FBD1A360E3D}" type="presParOf" srcId="{CCA44E34-1BC4-42C5-8CAB-9F1A4C4D8026}" destId="{69265415-98DE-41A4-B9D9-AAC321C33295}" srcOrd="2" destOrd="0" presId="urn:microsoft.com/office/officeart/2008/layout/HalfCircleOrganizationChart"/>
    <dgm:cxn modelId="{3495216C-E0F8-4E6C-9157-E9B51E39833F}" type="presParOf" srcId="{3D67FDBC-FC8E-4459-92BE-AF2B139F3121}" destId="{4B712799-A211-4E1A-AA9D-969B25AD9B87}" srcOrd="2" destOrd="0" presId="urn:microsoft.com/office/officeart/2008/layout/HalfCircleOrganizationChart"/>
    <dgm:cxn modelId="{FD45659A-EC72-49A8-AA85-FB7FD0BCA13C}" type="presParOf" srcId="{0CC7E249-2E39-4CD5-8485-95D8E25B03E6}" destId="{32C64712-4075-4371-9C14-A0DD216FA771}" srcOrd="2" destOrd="0" presId="urn:microsoft.com/office/officeart/2008/layout/HalfCircleOrganizationChart"/>
    <dgm:cxn modelId="{C743A6A6-3511-4BD0-AEED-5E41EBB1D60A}" type="presParOf" srcId="{0CC7E249-2E39-4CD5-8485-95D8E25B03E6}" destId="{DD925034-5871-44F7-AAC1-53DF0D388D38}" srcOrd="3" destOrd="0" presId="urn:microsoft.com/office/officeart/2008/layout/HalfCircleOrganizationChart"/>
    <dgm:cxn modelId="{EB39441D-6998-40FA-83F1-DAD721331305}" type="presParOf" srcId="{DD925034-5871-44F7-AAC1-53DF0D388D38}" destId="{3035464E-930D-458B-89EA-FBCCCD88C8E4}" srcOrd="0" destOrd="0" presId="urn:microsoft.com/office/officeart/2008/layout/HalfCircleOrganizationChart"/>
    <dgm:cxn modelId="{97F0ACCA-EC09-42E8-9BA6-F63BD6EE95C2}" type="presParOf" srcId="{3035464E-930D-458B-89EA-FBCCCD88C8E4}" destId="{9D6F43B6-E4F8-4F1A-8C6E-3B87478EB6D0}" srcOrd="0" destOrd="0" presId="urn:microsoft.com/office/officeart/2008/layout/HalfCircleOrganizationChart"/>
    <dgm:cxn modelId="{A6AD57C7-3432-43C3-821D-AEC1A3AC9670}" type="presParOf" srcId="{3035464E-930D-458B-89EA-FBCCCD88C8E4}" destId="{FA1F7120-463C-4D40-9EFC-F8BCC9A82FDB}" srcOrd="1" destOrd="0" presId="urn:microsoft.com/office/officeart/2008/layout/HalfCircleOrganizationChart"/>
    <dgm:cxn modelId="{64CD758F-EE64-4980-9305-EECC89480E5B}" type="presParOf" srcId="{3035464E-930D-458B-89EA-FBCCCD88C8E4}" destId="{78C978C7-AC5A-4FAA-AA8C-A88AD2892D47}" srcOrd="2" destOrd="0" presId="urn:microsoft.com/office/officeart/2008/layout/HalfCircleOrganizationChart"/>
    <dgm:cxn modelId="{21AC7307-E84F-4621-9D1D-34C0D69C4FF1}" type="presParOf" srcId="{3035464E-930D-458B-89EA-FBCCCD88C8E4}" destId="{3E3A976C-3ACB-445F-9415-F01AF4453C86}" srcOrd="3" destOrd="0" presId="urn:microsoft.com/office/officeart/2008/layout/HalfCircleOrganizationChart"/>
    <dgm:cxn modelId="{E23176CC-0FF4-440D-8E26-5376218EFAF2}" type="presParOf" srcId="{DD925034-5871-44F7-AAC1-53DF0D388D38}" destId="{70CA1FBE-E115-4F4A-A731-EF72B8129214}" srcOrd="1" destOrd="0" presId="urn:microsoft.com/office/officeart/2008/layout/HalfCircleOrganizationChart"/>
    <dgm:cxn modelId="{92F697D9-1AB2-469F-8E2F-4FFFE9730522}" type="presParOf" srcId="{DD925034-5871-44F7-AAC1-53DF0D388D38}" destId="{7F6382AC-3594-41BC-BB4B-DF20C87EEFC8}" srcOrd="2" destOrd="0" presId="urn:microsoft.com/office/officeart/2008/layout/HalfCircleOrganizationChart"/>
    <dgm:cxn modelId="{139129F1-D578-46C6-8A10-7BBD8FBD95CF}" type="presParOf" srcId="{7B2B4AB5-4674-4E25-8D10-5BC91A7248DF}" destId="{DA602260-2AB3-4B55-89D4-E97CD8EC6BF2}" srcOrd="2" destOrd="0" presId="urn:microsoft.com/office/officeart/2008/layout/HalfCircleOrganizationChart"/>
    <dgm:cxn modelId="{EA5A4689-911D-40F3-9D89-B97A4B4154C6}" type="presParOf" srcId="{3633754E-9C17-42C2-B854-6A8442E0E0AD}" destId="{C3A00660-4C5D-43BB-A100-120F71BD57CB}" srcOrd="2" destOrd="0" presId="urn:microsoft.com/office/officeart/2008/layout/HalfCircleOrganizationChart"/>
    <dgm:cxn modelId="{94E1E156-9861-4318-A6CA-0F9512F3A24F}" type="presParOf" srcId="{A9C47CD6-8A98-4B2B-BA12-825AB1934986}" destId="{1B92EA7B-DBA4-4F19-94B1-D74A06468A9D}" srcOrd="3" destOrd="0" presId="urn:microsoft.com/office/officeart/2008/layout/HalfCircleOrganizationChart"/>
    <dgm:cxn modelId="{24EDEE3F-E948-45B0-B3CA-CFBF0204515B}" type="presParOf" srcId="{1B92EA7B-DBA4-4F19-94B1-D74A06468A9D}" destId="{2D8B7CAE-6574-4E4B-9A94-FEFB84C44289}" srcOrd="0" destOrd="0" presId="urn:microsoft.com/office/officeart/2008/layout/HalfCircleOrganizationChart"/>
    <dgm:cxn modelId="{80FC365C-1D0E-4194-BF8A-FA2D72CDF62C}" type="presParOf" srcId="{2D8B7CAE-6574-4E4B-9A94-FEFB84C44289}" destId="{EFF528D4-FBFF-4A81-8330-299DBABFCE01}" srcOrd="0" destOrd="0" presId="urn:microsoft.com/office/officeart/2008/layout/HalfCircleOrganizationChart"/>
    <dgm:cxn modelId="{3A63B281-9E24-4089-922D-259BF3AA01A7}" type="presParOf" srcId="{2D8B7CAE-6574-4E4B-9A94-FEFB84C44289}" destId="{405FB2FF-6B62-4F72-8591-DC5397EF8BCB}" srcOrd="1" destOrd="0" presId="urn:microsoft.com/office/officeart/2008/layout/HalfCircleOrganizationChart"/>
    <dgm:cxn modelId="{AD099889-BD70-4BC9-8C72-0DDFB839FBF5}" type="presParOf" srcId="{2D8B7CAE-6574-4E4B-9A94-FEFB84C44289}" destId="{28DB5F5B-9B1F-4AD5-BA9E-0D653DB3F152}" srcOrd="2" destOrd="0" presId="urn:microsoft.com/office/officeart/2008/layout/HalfCircleOrganizationChart"/>
    <dgm:cxn modelId="{6C6A5B8E-98A6-4A3D-B535-A6D23C122438}" type="presParOf" srcId="{2D8B7CAE-6574-4E4B-9A94-FEFB84C44289}" destId="{2F6B241C-0092-4C20-852C-4D306671C149}" srcOrd="3" destOrd="0" presId="urn:microsoft.com/office/officeart/2008/layout/HalfCircleOrganizationChart"/>
    <dgm:cxn modelId="{3F7791FA-3F14-4583-A30F-B8A4D62B4CBB}" type="presParOf" srcId="{1B92EA7B-DBA4-4F19-94B1-D74A06468A9D}" destId="{7E1BEA42-4D34-4978-935A-2E5148AC7D7D}" srcOrd="1" destOrd="0" presId="urn:microsoft.com/office/officeart/2008/layout/HalfCircleOrganizationChart"/>
    <dgm:cxn modelId="{4EEC48E4-4524-4671-BA00-47657BDB1931}" type="presParOf" srcId="{7E1BEA42-4D34-4978-935A-2E5148AC7D7D}" destId="{364E3CDA-2E7D-4062-9F32-749918E4551D}" srcOrd="0" destOrd="0" presId="urn:microsoft.com/office/officeart/2008/layout/HalfCircleOrganizationChart"/>
    <dgm:cxn modelId="{D22AC7AB-F61C-4508-8C78-341C3930236E}" type="presParOf" srcId="{7E1BEA42-4D34-4978-935A-2E5148AC7D7D}" destId="{B7E5B4F5-C74D-4E0B-A527-2FCF0319BF00}" srcOrd="1" destOrd="0" presId="urn:microsoft.com/office/officeart/2008/layout/HalfCircleOrganizationChart"/>
    <dgm:cxn modelId="{D7D5F615-C64B-49FD-A7BA-33E4D0C16E56}" type="presParOf" srcId="{B7E5B4F5-C74D-4E0B-A527-2FCF0319BF00}" destId="{00898344-E6F1-4158-A657-28D4734469A6}" srcOrd="0" destOrd="0" presId="urn:microsoft.com/office/officeart/2008/layout/HalfCircleOrganizationChart"/>
    <dgm:cxn modelId="{19DAB74B-5FFD-4554-ACDD-6D616C756F35}" type="presParOf" srcId="{00898344-E6F1-4158-A657-28D4734469A6}" destId="{A7FBC601-67E2-4E09-87DB-1C11F9111B51}" srcOrd="0" destOrd="0" presId="urn:microsoft.com/office/officeart/2008/layout/HalfCircleOrganizationChart"/>
    <dgm:cxn modelId="{53576609-6649-4B41-B8EF-A3059BCC2A78}" type="presParOf" srcId="{00898344-E6F1-4158-A657-28D4734469A6}" destId="{63092709-21BB-47FE-B5E0-5B4442FCF847}" srcOrd="1" destOrd="0" presId="urn:microsoft.com/office/officeart/2008/layout/HalfCircleOrganizationChart"/>
    <dgm:cxn modelId="{12310483-BDDB-4B7A-B2AE-046DF214FACB}" type="presParOf" srcId="{00898344-E6F1-4158-A657-28D4734469A6}" destId="{534C4D36-FA4C-455D-95C0-4DF6D2D9E2A6}" srcOrd="2" destOrd="0" presId="urn:microsoft.com/office/officeart/2008/layout/HalfCircleOrganizationChart"/>
    <dgm:cxn modelId="{8D1753D8-A352-484C-968F-7E8F08900367}" type="presParOf" srcId="{00898344-E6F1-4158-A657-28D4734469A6}" destId="{26562CE9-924D-492A-8E8E-33830900E8F3}" srcOrd="3" destOrd="0" presId="urn:microsoft.com/office/officeart/2008/layout/HalfCircleOrganizationChart"/>
    <dgm:cxn modelId="{ADDDCA81-DB8B-4922-8410-5BB1013A3E74}" type="presParOf" srcId="{B7E5B4F5-C74D-4E0B-A527-2FCF0319BF00}" destId="{596D8815-64B7-4012-9A99-FECBB9D62D6C}" srcOrd="1" destOrd="0" presId="urn:microsoft.com/office/officeart/2008/layout/HalfCircleOrganizationChart"/>
    <dgm:cxn modelId="{D0996BC3-D257-4C73-B838-C535E1C583F0}" type="presParOf" srcId="{B7E5B4F5-C74D-4E0B-A527-2FCF0319BF00}" destId="{542398C9-51BF-431C-AAB1-B28230B9D300}" srcOrd="2" destOrd="0" presId="urn:microsoft.com/office/officeart/2008/layout/HalfCircleOrganizationChart"/>
    <dgm:cxn modelId="{BE2E090F-04C6-40F4-9057-98A3D6093E87}" type="presParOf" srcId="{7E1BEA42-4D34-4978-935A-2E5148AC7D7D}" destId="{94C5C6CF-3411-450B-8A2E-74E4F31658EB}" srcOrd="2" destOrd="0" presId="urn:microsoft.com/office/officeart/2008/layout/HalfCircleOrganizationChart"/>
    <dgm:cxn modelId="{0A4249A8-8D1A-4B31-859D-0DF7AC2E7DCF}" type="presParOf" srcId="{7E1BEA42-4D34-4978-935A-2E5148AC7D7D}" destId="{0F3543AF-CB5D-45C1-BECA-585110D438E8}" srcOrd="3" destOrd="0" presId="urn:microsoft.com/office/officeart/2008/layout/HalfCircleOrganizationChart"/>
    <dgm:cxn modelId="{B09331E6-79AB-4432-8727-9886EC181FF6}" type="presParOf" srcId="{0F3543AF-CB5D-45C1-BECA-585110D438E8}" destId="{90B430DF-BAE8-4274-A7F9-36D15F2FAF7F}" srcOrd="0" destOrd="0" presId="urn:microsoft.com/office/officeart/2008/layout/HalfCircleOrganizationChart"/>
    <dgm:cxn modelId="{E1798B5C-E30D-4783-93BF-9E12B034078E}" type="presParOf" srcId="{90B430DF-BAE8-4274-A7F9-36D15F2FAF7F}" destId="{79C88663-0FBC-4984-A3F8-35F70373E976}" srcOrd="0" destOrd="0" presId="urn:microsoft.com/office/officeart/2008/layout/HalfCircleOrganizationChart"/>
    <dgm:cxn modelId="{FDDF9BE5-3798-4651-867C-39A6BF0DC975}" type="presParOf" srcId="{90B430DF-BAE8-4274-A7F9-36D15F2FAF7F}" destId="{252299B1-8C63-489B-AC2E-C91B857250FA}" srcOrd="1" destOrd="0" presId="urn:microsoft.com/office/officeart/2008/layout/HalfCircleOrganizationChart"/>
    <dgm:cxn modelId="{D4243C6B-1AA6-41BC-B903-7D1C8B67F857}" type="presParOf" srcId="{90B430DF-BAE8-4274-A7F9-36D15F2FAF7F}" destId="{4FA75143-A55B-4E04-B54D-2CA33819F7A0}" srcOrd="2" destOrd="0" presId="urn:microsoft.com/office/officeart/2008/layout/HalfCircleOrganizationChart"/>
    <dgm:cxn modelId="{325E08BC-75C5-4307-8992-964072CABD34}" type="presParOf" srcId="{90B430DF-BAE8-4274-A7F9-36D15F2FAF7F}" destId="{695E5851-8893-462C-9543-834C8725B58A}" srcOrd="3" destOrd="0" presId="urn:microsoft.com/office/officeart/2008/layout/HalfCircleOrganizationChart"/>
    <dgm:cxn modelId="{DDDD6C6F-00BD-4E0C-9928-8009180AEF0E}" type="presParOf" srcId="{0F3543AF-CB5D-45C1-BECA-585110D438E8}" destId="{7F2EA1F8-0C8E-462B-882D-37A32EBF2A6F}" srcOrd="1" destOrd="0" presId="urn:microsoft.com/office/officeart/2008/layout/HalfCircleOrganizationChart"/>
    <dgm:cxn modelId="{13930A5D-9975-47A4-8479-B63A03577896}" type="presParOf" srcId="{7F2EA1F8-0C8E-462B-882D-37A32EBF2A6F}" destId="{AF8595D7-6BE0-4FEB-BE8D-507A505C0F02}" srcOrd="0" destOrd="0" presId="urn:microsoft.com/office/officeart/2008/layout/HalfCircleOrganizationChart"/>
    <dgm:cxn modelId="{3C3BDEF9-E01E-4A24-8782-395DA46DA94F}" type="presParOf" srcId="{7F2EA1F8-0C8E-462B-882D-37A32EBF2A6F}" destId="{2E23E219-7140-4753-87F4-272768417EAC}" srcOrd="1" destOrd="0" presId="urn:microsoft.com/office/officeart/2008/layout/HalfCircleOrganizationChart"/>
    <dgm:cxn modelId="{0305F852-5F94-434E-8184-508367751A85}" type="presParOf" srcId="{2E23E219-7140-4753-87F4-272768417EAC}" destId="{10374E6F-A070-4CE8-84B8-5E9ACA108374}" srcOrd="0" destOrd="0" presId="urn:microsoft.com/office/officeart/2008/layout/HalfCircleOrganizationChart"/>
    <dgm:cxn modelId="{D58770A8-0CA8-465B-868D-A18A864C387F}" type="presParOf" srcId="{10374E6F-A070-4CE8-84B8-5E9ACA108374}" destId="{4AF2ADDD-5034-44B6-9F98-A04C45A2DDBF}" srcOrd="0" destOrd="0" presId="urn:microsoft.com/office/officeart/2008/layout/HalfCircleOrganizationChart"/>
    <dgm:cxn modelId="{CAD54778-DC42-4D9D-A6D0-AF9750930B52}" type="presParOf" srcId="{10374E6F-A070-4CE8-84B8-5E9ACA108374}" destId="{F83D8E64-E569-41FB-B644-AD3F69CA0888}" srcOrd="1" destOrd="0" presId="urn:microsoft.com/office/officeart/2008/layout/HalfCircleOrganizationChart"/>
    <dgm:cxn modelId="{7A9B9011-088B-4DD7-9BB1-480A3331798D}" type="presParOf" srcId="{10374E6F-A070-4CE8-84B8-5E9ACA108374}" destId="{12E0E320-16E1-415E-A42F-3AAE6098F0F2}" srcOrd="2" destOrd="0" presId="urn:microsoft.com/office/officeart/2008/layout/HalfCircleOrganizationChart"/>
    <dgm:cxn modelId="{C9815117-8E5D-4784-9E96-42814137EBA4}" type="presParOf" srcId="{10374E6F-A070-4CE8-84B8-5E9ACA108374}" destId="{F7D5EEE3-FF7C-4D9C-BECC-9DC77E45512C}" srcOrd="3" destOrd="0" presId="urn:microsoft.com/office/officeart/2008/layout/HalfCircleOrganizationChart"/>
    <dgm:cxn modelId="{85FFA81E-9515-4671-89B7-75DB08F67523}" type="presParOf" srcId="{2E23E219-7140-4753-87F4-272768417EAC}" destId="{3FC41660-F9E2-4216-8CFB-2D0968998BA9}" srcOrd="1" destOrd="0" presId="urn:microsoft.com/office/officeart/2008/layout/HalfCircleOrganizationChart"/>
    <dgm:cxn modelId="{D8CFFF12-2AAA-4E71-BF0D-6AA9F387EB0F}" type="presParOf" srcId="{2E23E219-7140-4753-87F4-272768417EAC}" destId="{CEF23B05-C418-4EF4-8C03-CBE38C7C3767}" srcOrd="2" destOrd="0" presId="urn:microsoft.com/office/officeart/2008/layout/HalfCircleOrganizationChart"/>
    <dgm:cxn modelId="{BEAAEC7A-F683-427E-BF11-30D208181173}" type="presParOf" srcId="{7F2EA1F8-0C8E-462B-882D-37A32EBF2A6F}" destId="{D252062E-9487-4339-BBFE-D4154FC1B077}" srcOrd="2" destOrd="0" presId="urn:microsoft.com/office/officeart/2008/layout/HalfCircleOrganizationChart"/>
    <dgm:cxn modelId="{C0E6BFB0-7EAD-4C52-BB47-F8F9ED432E0F}" type="presParOf" srcId="{7F2EA1F8-0C8E-462B-882D-37A32EBF2A6F}" destId="{DE776909-0C41-4710-88F4-E27760DCA6E4}" srcOrd="3" destOrd="0" presId="urn:microsoft.com/office/officeart/2008/layout/HalfCircleOrganizationChart"/>
    <dgm:cxn modelId="{C9E30541-3890-4116-98F9-C8E912E39C33}" type="presParOf" srcId="{DE776909-0C41-4710-88F4-E27760DCA6E4}" destId="{5D4910A0-D11F-4838-9C8B-288BB6683F8B}" srcOrd="0" destOrd="0" presId="urn:microsoft.com/office/officeart/2008/layout/HalfCircleOrganizationChart"/>
    <dgm:cxn modelId="{123993A3-923C-49B7-AC79-ECAF76A68FC4}" type="presParOf" srcId="{5D4910A0-D11F-4838-9C8B-288BB6683F8B}" destId="{7F2BA8EA-C78B-445A-A4F8-1EDCDD937EF2}" srcOrd="0" destOrd="0" presId="urn:microsoft.com/office/officeart/2008/layout/HalfCircleOrganizationChart"/>
    <dgm:cxn modelId="{FC0A58D1-7FBD-414A-BAD3-8670C9D72156}" type="presParOf" srcId="{5D4910A0-D11F-4838-9C8B-288BB6683F8B}" destId="{80BE22F1-879E-44BB-8A58-2BC2C62B52F3}" srcOrd="1" destOrd="0" presId="urn:microsoft.com/office/officeart/2008/layout/HalfCircleOrganizationChart"/>
    <dgm:cxn modelId="{2BF60753-C708-4CA4-B4FA-2CADA2F77312}" type="presParOf" srcId="{5D4910A0-D11F-4838-9C8B-288BB6683F8B}" destId="{D9C096A5-4F42-46C8-8104-3ACE4D80AF79}" srcOrd="2" destOrd="0" presId="urn:microsoft.com/office/officeart/2008/layout/HalfCircleOrganizationChart"/>
    <dgm:cxn modelId="{37E9945D-98C4-42C0-B268-8424C2739D4D}" type="presParOf" srcId="{5D4910A0-D11F-4838-9C8B-288BB6683F8B}" destId="{400D8847-95E3-4296-B8E3-B554B2BEE06A}" srcOrd="3" destOrd="0" presId="urn:microsoft.com/office/officeart/2008/layout/HalfCircleOrganizationChart"/>
    <dgm:cxn modelId="{38D971AF-286A-4508-88D3-71ECFAEE894E}" type="presParOf" srcId="{DE776909-0C41-4710-88F4-E27760DCA6E4}" destId="{623C9E9B-68A6-43CD-9E36-0DC5C7B96652}" srcOrd="1" destOrd="0" presId="urn:microsoft.com/office/officeart/2008/layout/HalfCircleOrganizationChart"/>
    <dgm:cxn modelId="{74B20A29-A474-49CE-884A-45344F7FE531}" type="presParOf" srcId="{623C9E9B-68A6-43CD-9E36-0DC5C7B96652}" destId="{CD37B451-9EB7-4CC3-A8C7-DB753FF11479}" srcOrd="0" destOrd="0" presId="urn:microsoft.com/office/officeart/2008/layout/HalfCircleOrganizationChart"/>
    <dgm:cxn modelId="{030173FC-23F6-4CDD-88E4-578356104FDF}" type="presParOf" srcId="{623C9E9B-68A6-43CD-9E36-0DC5C7B96652}" destId="{CBAFB0E6-571F-40BF-9EC0-60E908EA0BF1}" srcOrd="1" destOrd="0" presId="urn:microsoft.com/office/officeart/2008/layout/HalfCircleOrganizationChart"/>
    <dgm:cxn modelId="{DFD610AF-5665-4845-A9A1-C3A57DD86343}" type="presParOf" srcId="{CBAFB0E6-571F-40BF-9EC0-60E908EA0BF1}" destId="{B6F35D5B-723E-4DB7-8100-792D512916A7}" srcOrd="0" destOrd="0" presId="urn:microsoft.com/office/officeart/2008/layout/HalfCircleOrganizationChart"/>
    <dgm:cxn modelId="{7B9A5894-24C8-448E-BB92-542A644D0C34}" type="presParOf" srcId="{B6F35D5B-723E-4DB7-8100-792D512916A7}" destId="{B9361230-7F77-49BA-A01C-6F1E0288F70C}" srcOrd="0" destOrd="0" presId="urn:microsoft.com/office/officeart/2008/layout/HalfCircleOrganizationChart"/>
    <dgm:cxn modelId="{60A8AED4-0E99-4B8B-AB96-9999DEB99F3A}" type="presParOf" srcId="{B6F35D5B-723E-4DB7-8100-792D512916A7}" destId="{87B0A700-D5E7-4EEF-9E63-AEB5A6881C74}" srcOrd="1" destOrd="0" presId="urn:microsoft.com/office/officeart/2008/layout/HalfCircleOrganizationChart"/>
    <dgm:cxn modelId="{819C90B5-537E-4C8F-B834-5AFA9987364B}" type="presParOf" srcId="{B6F35D5B-723E-4DB7-8100-792D512916A7}" destId="{BBF18FF3-F227-447A-AF9E-85B87C5D18CE}" srcOrd="2" destOrd="0" presId="urn:microsoft.com/office/officeart/2008/layout/HalfCircleOrganizationChart"/>
    <dgm:cxn modelId="{5EC394CB-9E3D-4479-AE66-DB1062AE0B4C}" type="presParOf" srcId="{B6F35D5B-723E-4DB7-8100-792D512916A7}" destId="{74FF0895-716C-4EE3-9A14-56E82CCDC8E2}" srcOrd="3" destOrd="0" presId="urn:microsoft.com/office/officeart/2008/layout/HalfCircleOrganizationChart"/>
    <dgm:cxn modelId="{C4E1ECCE-8B46-4CB8-9657-21E6BACADF38}" type="presParOf" srcId="{CBAFB0E6-571F-40BF-9EC0-60E908EA0BF1}" destId="{79289782-375F-433D-A1F9-CEB6A194C03D}" srcOrd="1" destOrd="0" presId="urn:microsoft.com/office/officeart/2008/layout/HalfCircleOrganizationChart"/>
    <dgm:cxn modelId="{67239724-1728-4F8E-BB99-E58EE5059D94}" type="presParOf" srcId="{CBAFB0E6-571F-40BF-9EC0-60E908EA0BF1}" destId="{1F32E70D-7A43-44F1-81E6-AB88F3B7632D}" srcOrd="2" destOrd="0" presId="urn:microsoft.com/office/officeart/2008/layout/HalfCircleOrganizationChart"/>
    <dgm:cxn modelId="{5290DE05-15C2-4EFA-80BA-C5D2334D70CA}" type="presParOf" srcId="{623C9E9B-68A6-43CD-9E36-0DC5C7B96652}" destId="{52CE2C1B-B524-447A-955C-55055F6EE3D4}" srcOrd="2" destOrd="0" presId="urn:microsoft.com/office/officeart/2008/layout/HalfCircleOrganizationChart"/>
    <dgm:cxn modelId="{7B2F8741-7EA4-406B-AB20-A5F3D91C9AD1}" type="presParOf" srcId="{623C9E9B-68A6-43CD-9E36-0DC5C7B96652}" destId="{7B971915-8B5B-447E-B823-4F8F65480A30}" srcOrd="3" destOrd="0" presId="urn:microsoft.com/office/officeart/2008/layout/HalfCircleOrganizationChart"/>
    <dgm:cxn modelId="{3F295B63-B738-4122-9E4C-2CBFFCFE20C2}" type="presParOf" srcId="{7B971915-8B5B-447E-B823-4F8F65480A30}" destId="{CC640679-19E1-43DB-93D7-7F7CB1FD31AA}" srcOrd="0" destOrd="0" presId="urn:microsoft.com/office/officeart/2008/layout/HalfCircleOrganizationChart"/>
    <dgm:cxn modelId="{1B57F61B-BAC8-4D63-8456-13E183B9FD28}" type="presParOf" srcId="{CC640679-19E1-43DB-93D7-7F7CB1FD31AA}" destId="{B451D3CF-7206-4AD1-812C-5E8B084224AD}" srcOrd="0" destOrd="0" presId="urn:microsoft.com/office/officeart/2008/layout/HalfCircleOrganizationChart"/>
    <dgm:cxn modelId="{8EF2CF22-8744-4FA4-ADB0-4DD55B4D19B6}" type="presParOf" srcId="{CC640679-19E1-43DB-93D7-7F7CB1FD31AA}" destId="{3EE10922-D995-49DD-B063-FD11E218BADB}" srcOrd="1" destOrd="0" presId="urn:microsoft.com/office/officeart/2008/layout/HalfCircleOrganizationChart"/>
    <dgm:cxn modelId="{216E8B42-DD52-4626-A139-33E6FF6AED0F}" type="presParOf" srcId="{CC640679-19E1-43DB-93D7-7F7CB1FD31AA}" destId="{D8697C7D-ED35-4908-ADD6-B31DBF0C6464}" srcOrd="2" destOrd="0" presId="urn:microsoft.com/office/officeart/2008/layout/HalfCircleOrganizationChart"/>
    <dgm:cxn modelId="{4A06F1E2-E58E-43C4-86D1-70C0DA5DF9F4}" type="presParOf" srcId="{CC640679-19E1-43DB-93D7-7F7CB1FD31AA}" destId="{D2AEDC7B-B799-40DE-87CB-89AFC823E340}" srcOrd="3" destOrd="0" presId="urn:microsoft.com/office/officeart/2008/layout/HalfCircleOrganizationChart"/>
    <dgm:cxn modelId="{E931DD8C-DE55-49A1-AF7C-39B3E30E949E}" type="presParOf" srcId="{7B971915-8B5B-447E-B823-4F8F65480A30}" destId="{586F53BA-5C12-4333-9C74-7A2B1A8AB4A0}" srcOrd="1" destOrd="0" presId="urn:microsoft.com/office/officeart/2008/layout/HalfCircleOrganizationChart"/>
    <dgm:cxn modelId="{929B73A5-069E-4747-BE22-9D340000660F}" type="presParOf" srcId="{7B971915-8B5B-447E-B823-4F8F65480A30}" destId="{B89B34BE-4051-4EB9-8D13-C9BE744D16C7}" srcOrd="2" destOrd="0" presId="urn:microsoft.com/office/officeart/2008/layout/HalfCircleOrganizationChart"/>
    <dgm:cxn modelId="{FAFC7F4E-7B86-4B03-AF43-EB1F37E2DABA}" type="presParOf" srcId="{DE776909-0C41-4710-88F4-E27760DCA6E4}" destId="{D99FE8C9-D4CE-4CB5-B503-5FF1412431B0}" srcOrd="2" destOrd="0" presId="urn:microsoft.com/office/officeart/2008/layout/HalfCircleOrganizationChart"/>
    <dgm:cxn modelId="{B8F369A3-B97E-4DCC-819D-ED7F4AC2A926}" type="presParOf" srcId="{0F3543AF-CB5D-45C1-BECA-585110D438E8}" destId="{7CC0B572-2BF6-42D8-87E4-121D5EEF1F05}" srcOrd="2" destOrd="0" presId="urn:microsoft.com/office/officeart/2008/layout/HalfCircleOrganizationChart"/>
    <dgm:cxn modelId="{889E96DE-EC82-44D9-8A60-E7C59128ADEB}" type="presParOf" srcId="{1B92EA7B-DBA4-4F19-94B1-D74A06468A9D}" destId="{C7F941C4-D4EF-422E-9F40-D471494FA44B}" srcOrd="2" destOrd="0" presId="urn:microsoft.com/office/officeart/2008/layout/HalfCircleOrganizationChart"/>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6FBA527B-0918-4BF2-A201-D0611917B30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06049ECB-09BD-4602-AE96-A42E2BBB6B1E}">
      <dgm:prSet phldrT="[Text]"/>
      <dgm:spPr/>
      <dgm:t>
        <a:bodyPr/>
        <a:lstStyle/>
        <a:p>
          <a:r>
            <a:rPr lang="en-US">
              <a:solidFill>
                <a:srgbClr val="FF0000"/>
              </a:solidFill>
            </a:rPr>
            <a:t>Y</a:t>
          </a:r>
          <a:endParaRPr lang="id-ID">
            <a:solidFill>
              <a:srgbClr val="FF0000"/>
            </a:solidFill>
          </a:endParaRPr>
        </a:p>
      </dgm:t>
    </dgm:pt>
    <dgm:pt modelId="{B2402CC4-4267-4169-B355-41C46D89B93B}" type="parTrans" cxnId="{30F745EB-D147-45A8-ACB1-9C380992E190}">
      <dgm:prSet/>
      <dgm:spPr/>
      <dgm:t>
        <a:bodyPr/>
        <a:lstStyle/>
        <a:p>
          <a:endParaRPr lang="id-ID"/>
        </a:p>
      </dgm:t>
    </dgm:pt>
    <dgm:pt modelId="{2461F35A-3E6D-4D50-8A36-ED6EF7AE84E6}" type="sibTrans" cxnId="{30F745EB-D147-45A8-ACB1-9C380992E190}">
      <dgm:prSet/>
      <dgm:spPr/>
      <dgm:t>
        <a:bodyPr/>
        <a:lstStyle/>
        <a:p>
          <a:endParaRPr lang="id-ID"/>
        </a:p>
      </dgm:t>
    </dgm:pt>
    <dgm:pt modelId="{EA5D7596-98ED-470E-85D6-9AB424ADCF07}">
      <dgm:prSet phldrT="[Text]"/>
      <dgm:spPr/>
      <dgm:t>
        <a:bodyPr/>
        <a:lstStyle/>
        <a:p>
          <a:r>
            <a:rPr lang="en-US">
              <a:solidFill>
                <a:sysClr val="windowText" lastClr="000000"/>
              </a:solidFill>
            </a:rPr>
            <a:t>X</a:t>
          </a:r>
          <a:endParaRPr lang="id-ID">
            <a:solidFill>
              <a:sysClr val="windowText" lastClr="000000"/>
            </a:solidFill>
          </a:endParaRPr>
        </a:p>
      </dgm:t>
    </dgm:pt>
    <dgm:pt modelId="{B0599C6F-5C4A-4222-8D05-06E8F9C2EB0D}" type="parTrans" cxnId="{6ED62AE8-5FF7-4F4A-BF23-0CDFDEA61D3A}">
      <dgm:prSet/>
      <dgm:spPr/>
      <dgm:t>
        <a:bodyPr/>
        <a:lstStyle/>
        <a:p>
          <a:endParaRPr lang="id-ID"/>
        </a:p>
      </dgm:t>
    </dgm:pt>
    <dgm:pt modelId="{3C71AD76-15CF-479B-8B9C-00301F98EDE6}" type="sibTrans" cxnId="{6ED62AE8-5FF7-4F4A-BF23-0CDFDEA61D3A}">
      <dgm:prSet/>
      <dgm:spPr/>
      <dgm:t>
        <a:bodyPr/>
        <a:lstStyle/>
        <a:p>
          <a:endParaRPr lang="id-ID"/>
        </a:p>
      </dgm:t>
    </dgm:pt>
    <dgm:pt modelId="{A5CB0F5D-BDDB-4E82-95D3-929ECF5F86A3}">
      <dgm:prSet phldrT="[Text]"/>
      <dgm:spPr/>
      <dgm:t>
        <a:bodyPr/>
        <a:lstStyle/>
        <a:p>
          <a:r>
            <a:rPr lang="en-US">
              <a:solidFill>
                <a:schemeClr val="accent1"/>
              </a:solidFill>
            </a:rPr>
            <a:t>a</a:t>
          </a:r>
          <a:endParaRPr lang="id-ID">
            <a:solidFill>
              <a:schemeClr val="accent1"/>
            </a:solidFill>
          </a:endParaRPr>
        </a:p>
      </dgm:t>
    </dgm:pt>
    <dgm:pt modelId="{9C5BF77A-6F08-4389-B794-58FED45DA534}" type="parTrans" cxnId="{E23CA5A5-60D6-4FDE-B3E7-0B06AB534AC3}">
      <dgm:prSet/>
      <dgm:spPr/>
      <dgm:t>
        <a:bodyPr/>
        <a:lstStyle/>
        <a:p>
          <a:endParaRPr lang="id-ID"/>
        </a:p>
      </dgm:t>
    </dgm:pt>
    <dgm:pt modelId="{8110F7FD-AEB3-4AE8-9B0B-67B3037704DC}" type="sibTrans" cxnId="{E23CA5A5-60D6-4FDE-B3E7-0B06AB534AC3}">
      <dgm:prSet/>
      <dgm:spPr/>
      <dgm:t>
        <a:bodyPr/>
        <a:lstStyle/>
        <a:p>
          <a:endParaRPr lang="id-ID"/>
        </a:p>
      </dgm:t>
    </dgm:pt>
    <dgm:pt modelId="{1AFF85EF-83F1-419F-91D9-C3A45D6BA698}">
      <dgm:prSet phldrT="[Text]"/>
      <dgm:spPr/>
      <dgm:t>
        <a:bodyPr/>
        <a:lstStyle/>
        <a:p>
          <a:r>
            <a:rPr lang="en-US">
              <a:solidFill>
                <a:schemeClr val="accent1"/>
              </a:solidFill>
            </a:rPr>
            <a:t>b</a:t>
          </a:r>
          <a:endParaRPr lang="id-ID">
            <a:solidFill>
              <a:schemeClr val="accent1"/>
            </a:solidFill>
          </a:endParaRPr>
        </a:p>
      </dgm:t>
    </dgm:pt>
    <dgm:pt modelId="{6739F941-9179-472E-BCCA-81EBF20A0FC9}" type="parTrans" cxnId="{E2CD5E12-D2EE-4CE8-96C7-77EAFCD5896A}">
      <dgm:prSet/>
      <dgm:spPr/>
      <dgm:t>
        <a:bodyPr/>
        <a:lstStyle/>
        <a:p>
          <a:endParaRPr lang="id-ID"/>
        </a:p>
      </dgm:t>
    </dgm:pt>
    <dgm:pt modelId="{783D7489-E3A8-4DB9-8021-0C3F906B7A94}" type="sibTrans" cxnId="{E2CD5E12-D2EE-4CE8-96C7-77EAFCD5896A}">
      <dgm:prSet/>
      <dgm:spPr/>
      <dgm:t>
        <a:bodyPr/>
        <a:lstStyle/>
        <a:p>
          <a:endParaRPr lang="id-ID"/>
        </a:p>
      </dgm:t>
    </dgm:pt>
    <dgm:pt modelId="{FE9E4137-9B7B-4F21-BA66-779B36891BAB}">
      <dgm:prSet phldrT="[Text]"/>
      <dgm:spPr/>
      <dgm:t>
        <a:bodyPr/>
        <a:lstStyle/>
        <a:p>
          <a:r>
            <a:rPr lang="en-US">
              <a:solidFill>
                <a:sysClr val="windowText" lastClr="000000"/>
              </a:solidFill>
            </a:rPr>
            <a:t>Z</a:t>
          </a:r>
          <a:endParaRPr lang="id-ID">
            <a:solidFill>
              <a:sysClr val="windowText" lastClr="000000"/>
            </a:solidFill>
          </a:endParaRPr>
        </a:p>
      </dgm:t>
    </dgm:pt>
    <dgm:pt modelId="{8DABE424-7834-4A7D-9676-BE8A56901960}" type="parTrans" cxnId="{9894F026-A8B8-42F7-85B6-6EED336B120B}">
      <dgm:prSet/>
      <dgm:spPr/>
      <dgm:t>
        <a:bodyPr/>
        <a:lstStyle/>
        <a:p>
          <a:endParaRPr lang="id-ID"/>
        </a:p>
      </dgm:t>
    </dgm:pt>
    <dgm:pt modelId="{E0DAFFFA-5A5C-4955-BDC0-67E66A2CD4EF}" type="sibTrans" cxnId="{9894F026-A8B8-42F7-85B6-6EED336B120B}">
      <dgm:prSet/>
      <dgm:spPr/>
      <dgm:t>
        <a:bodyPr/>
        <a:lstStyle/>
        <a:p>
          <a:endParaRPr lang="id-ID"/>
        </a:p>
      </dgm:t>
    </dgm:pt>
    <dgm:pt modelId="{060700A9-B829-470C-8415-C15155CFDD72}">
      <dgm:prSet phldrT="[Text]"/>
      <dgm:spPr/>
      <dgm:t>
        <a:bodyPr/>
        <a:lstStyle/>
        <a:p>
          <a:r>
            <a:rPr lang="en-US">
              <a:solidFill>
                <a:schemeClr val="accent1"/>
              </a:solidFill>
            </a:rPr>
            <a:t>c</a:t>
          </a:r>
          <a:endParaRPr lang="id-ID">
            <a:solidFill>
              <a:schemeClr val="accent1"/>
            </a:solidFill>
          </a:endParaRPr>
        </a:p>
      </dgm:t>
    </dgm:pt>
    <dgm:pt modelId="{F764DB1F-CFA3-4110-8851-1DEA388F1DCF}" type="parTrans" cxnId="{7E1BAC81-403D-4C59-94C9-597AC21C1D95}">
      <dgm:prSet/>
      <dgm:spPr/>
      <dgm:t>
        <a:bodyPr/>
        <a:lstStyle/>
        <a:p>
          <a:endParaRPr lang="id-ID"/>
        </a:p>
      </dgm:t>
    </dgm:pt>
    <dgm:pt modelId="{BEB8C479-2B7A-4C22-8D0D-047C9DD06E95}" type="sibTrans" cxnId="{7E1BAC81-403D-4C59-94C9-597AC21C1D95}">
      <dgm:prSet/>
      <dgm:spPr/>
      <dgm:t>
        <a:bodyPr/>
        <a:lstStyle/>
        <a:p>
          <a:endParaRPr lang="id-ID"/>
        </a:p>
      </dgm:t>
    </dgm:pt>
    <dgm:pt modelId="{92D5495D-2289-4811-9E78-5D3AEA7A8AB5}">
      <dgm:prSet phldrT="[Text]"/>
      <dgm:spPr/>
      <dgm:t>
        <a:bodyPr/>
        <a:lstStyle/>
        <a:p>
          <a:r>
            <a:rPr lang="en-US">
              <a:solidFill>
                <a:schemeClr val="accent1"/>
              </a:solidFill>
            </a:rPr>
            <a:t>d</a:t>
          </a:r>
          <a:endParaRPr lang="id-ID">
            <a:solidFill>
              <a:schemeClr val="accent1"/>
            </a:solidFill>
          </a:endParaRPr>
        </a:p>
      </dgm:t>
    </dgm:pt>
    <dgm:pt modelId="{8F009AFD-F10B-4A15-8035-E35D207E2915}" type="parTrans" cxnId="{6612C80B-F375-45FF-BEDD-D54A153E9975}">
      <dgm:prSet/>
      <dgm:spPr/>
      <dgm:t>
        <a:bodyPr/>
        <a:lstStyle/>
        <a:p>
          <a:endParaRPr lang="id-ID"/>
        </a:p>
      </dgm:t>
    </dgm:pt>
    <dgm:pt modelId="{A2D6A7CA-07E5-4CA5-BE7D-885F1096714A}" type="sibTrans" cxnId="{6612C80B-F375-45FF-BEDD-D54A153E9975}">
      <dgm:prSet/>
      <dgm:spPr/>
      <dgm:t>
        <a:bodyPr/>
        <a:lstStyle/>
        <a:p>
          <a:endParaRPr lang="id-ID"/>
        </a:p>
      </dgm:t>
    </dgm:pt>
    <dgm:pt modelId="{5D83A232-EBC1-4A85-92E0-C66B676E8836}" type="pres">
      <dgm:prSet presAssocID="{6FBA527B-0918-4BF2-A201-D0611917B30C}" presName="Name0" presStyleCnt="0">
        <dgm:presLayoutVars>
          <dgm:orgChart val="1"/>
          <dgm:chPref val="1"/>
          <dgm:dir/>
          <dgm:animOne val="branch"/>
          <dgm:animLvl val="lvl"/>
          <dgm:resizeHandles/>
        </dgm:presLayoutVars>
      </dgm:prSet>
      <dgm:spPr/>
    </dgm:pt>
    <dgm:pt modelId="{DECEDCC6-60C1-43C5-8764-046EE9668E26}" type="pres">
      <dgm:prSet presAssocID="{06049ECB-09BD-4602-AE96-A42E2BBB6B1E}" presName="hierRoot1" presStyleCnt="0">
        <dgm:presLayoutVars>
          <dgm:hierBranch/>
        </dgm:presLayoutVars>
      </dgm:prSet>
      <dgm:spPr/>
    </dgm:pt>
    <dgm:pt modelId="{E353E109-22CA-4AC5-A82C-B6372AE32F3A}" type="pres">
      <dgm:prSet presAssocID="{06049ECB-09BD-4602-AE96-A42E2BBB6B1E}" presName="rootComposite1" presStyleCnt="0"/>
      <dgm:spPr/>
    </dgm:pt>
    <dgm:pt modelId="{E51CBE3C-E338-46EF-87BD-BEFCE7DB9DB2}" type="pres">
      <dgm:prSet presAssocID="{06049ECB-09BD-4602-AE96-A42E2BBB6B1E}" presName="rootText1" presStyleLbl="alignAcc1" presStyleIdx="0" presStyleCnt="0">
        <dgm:presLayoutVars>
          <dgm:chPref val="3"/>
        </dgm:presLayoutVars>
      </dgm:prSet>
      <dgm:spPr/>
    </dgm:pt>
    <dgm:pt modelId="{CB0A54BF-A2DC-4301-A0D2-401C6ECBE7DD}" type="pres">
      <dgm:prSet presAssocID="{06049ECB-09BD-4602-AE96-A42E2BBB6B1E}" presName="topArc1" presStyleLbl="parChTrans1D1" presStyleIdx="0" presStyleCnt="14">
        <dgm:style>
          <a:lnRef idx="2">
            <a:schemeClr val="accent1"/>
          </a:lnRef>
          <a:fillRef idx="1">
            <a:schemeClr val="lt1"/>
          </a:fillRef>
          <a:effectRef idx="0">
            <a:schemeClr val="accent1"/>
          </a:effectRef>
          <a:fontRef idx="minor">
            <a:schemeClr val="dk1"/>
          </a:fontRef>
        </dgm:style>
      </dgm:prSet>
      <dgm:spPr/>
    </dgm:pt>
    <dgm:pt modelId="{94D230CF-A7B4-4D64-9CAF-5236F8C2F67B}" type="pres">
      <dgm:prSet presAssocID="{06049ECB-09BD-4602-AE96-A42E2BBB6B1E}" presName="bottomArc1" presStyleLbl="parChTrans1D1" presStyleIdx="1" presStyleCnt="14">
        <dgm:style>
          <a:lnRef idx="2">
            <a:schemeClr val="accent1"/>
          </a:lnRef>
          <a:fillRef idx="1">
            <a:schemeClr val="lt1"/>
          </a:fillRef>
          <a:effectRef idx="0">
            <a:schemeClr val="accent1"/>
          </a:effectRef>
          <a:fontRef idx="minor">
            <a:schemeClr val="dk1"/>
          </a:fontRef>
        </dgm:style>
      </dgm:prSet>
      <dgm:spPr/>
    </dgm:pt>
    <dgm:pt modelId="{371FDB46-5639-4485-A903-780A9FB3E708}" type="pres">
      <dgm:prSet presAssocID="{06049ECB-09BD-4602-AE96-A42E2BBB6B1E}" presName="topConnNode1" presStyleLbl="node1" presStyleIdx="0" presStyleCnt="0"/>
      <dgm:spPr/>
    </dgm:pt>
    <dgm:pt modelId="{36A28EB9-67C1-4ABA-8931-6CE68B4A798C}" type="pres">
      <dgm:prSet presAssocID="{06049ECB-09BD-4602-AE96-A42E2BBB6B1E}" presName="hierChild2" presStyleCnt="0"/>
      <dgm:spPr/>
    </dgm:pt>
    <dgm:pt modelId="{4E5F36EE-F4AE-49A5-9BA6-B7894CB9BA9D}" type="pres">
      <dgm:prSet presAssocID="{B0599C6F-5C4A-4222-8D05-06E8F9C2EB0D}" presName="Name28" presStyleLbl="parChTrans1D2" presStyleIdx="0" presStyleCnt="2"/>
      <dgm:spPr/>
    </dgm:pt>
    <dgm:pt modelId="{09AF1F3C-F6B3-4E1C-9AFB-DCA590AD5D47}" type="pres">
      <dgm:prSet presAssocID="{EA5D7596-98ED-470E-85D6-9AB424ADCF07}" presName="hierRoot2" presStyleCnt="0">
        <dgm:presLayoutVars>
          <dgm:hierBranch/>
        </dgm:presLayoutVars>
      </dgm:prSet>
      <dgm:spPr/>
    </dgm:pt>
    <dgm:pt modelId="{47118F7E-1544-47DF-947C-542B746D3D80}" type="pres">
      <dgm:prSet presAssocID="{EA5D7596-98ED-470E-85D6-9AB424ADCF07}" presName="rootComposite2" presStyleCnt="0"/>
      <dgm:spPr/>
    </dgm:pt>
    <dgm:pt modelId="{8A6289BE-E8A1-42B0-9561-B00B3D0BE654}" type="pres">
      <dgm:prSet presAssocID="{EA5D7596-98ED-470E-85D6-9AB424ADCF07}" presName="rootText2" presStyleLbl="alignAcc1" presStyleIdx="0" presStyleCnt="0">
        <dgm:presLayoutVars>
          <dgm:chPref val="3"/>
        </dgm:presLayoutVars>
      </dgm:prSet>
      <dgm:spPr/>
    </dgm:pt>
    <dgm:pt modelId="{52077181-0F22-486A-B3AE-B8C38E146163}" type="pres">
      <dgm:prSet presAssocID="{EA5D7596-98ED-470E-85D6-9AB424ADCF07}" presName="topArc2" presStyleLbl="parChTrans1D1" presStyleIdx="2" presStyleCnt="14">
        <dgm:style>
          <a:lnRef idx="2">
            <a:schemeClr val="accent1"/>
          </a:lnRef>
          <a:fillRef idx="1">
            <a:schemeClr val="lt1"/>
          </a:fillRef>
          <a:effectRef idx="0">
            <a:schemeClr val="accent1"/>
          </a:effectRef>
          <a:fontRef idx="minor">
            <a:schemeClr val="dk1"/>
          </a:fontRef>
        </dgm:style>
      </dgm:prSet>
      <dgm:spPr/>
    </dgm:pt>
    <dgm:pt modelId="{A9324285-EA53-4CD6-80CE-579731C8A615}" type="pres">
      <dgm:prSet presAssocID="{EA5D7596-98ED-470E-85D6-9AB424ADCF07}" presName="bottomArc2" presStyleLbl="parChTrans1D1" presStyleIdx="3" presStyleCnt="14">
        <dgm:style>
          <a:lnRef idx="2">
            <a:schemeClr val="accent1"/>
          </a:lnRef>
          <a:fillRef idx="1">
            <a:schemeClr val="lt1"/>
          </a:fillRef>
          <a:effectRef idx="0">
            <a:schemeClr val="accent1"/>
          </a:effectRef>
          <a:fontRef idx="minor">
            <a:schemeClr val="dk1"/>
          </a:fontRef>
        </dgm:style>
      </dgm:prSet>
      <dgm:spPr/>
    </dgm:pt>
    <dgm:pt modelId="{C978740D-6050-4965-AD99-D325EE4C4F70}" type="pres">
      <dgm:prSet presAssocID="{EA5D7596-98ED-470E-85D6-9AB424ADCF07}" presName="topConnNode2" presStyleLbl="node2" presStyleIdx="0" presStyleCnt="0"/>
      <dgm:spPr/>
    </dgm:pt>
    <dgm:pt modelId="{828DB324-F5B7-4E88-9D4B-FC925A8E938A}" type="pres">
      <dgm:prSet presAssocID="{EA5D7596-98ED-470E-85D6-9AB424ADCF07}" presName="hierChild4" presStyleCnt="0"/>
      <dgm:spPr/>
    </dgm:pt>
    <dgm:pt modelId="{CBF85C45-9D8D-4350-B2FD-8B204A810283}" type="pres">
      <dgm:prSet presAssocID="{9C5BF77A-6F08-4389-B794-58FED45DA534}" presName="Name28" presStyleLbl="parChTrans1D3" presStyleIdx="0" presStyleCnt="4"/>
      <dgm:spPr/>
    </dgm:pt>
    <dgm:pt modelId="{2B9B53A5-DCD9-468F-8853-4BAD5B7FC141}" type="pres">
      <dgm:prSet presAssocID="{A5CB0F5D-BDDB-4E82-95D3-929ECF5F86A3}" presName="hierRoot2" presStyleCnt="0">
        <dgm:presLayoutVars>
          <dgm:hierBranch/>
        </dgm:presLayoutVars>
      </dgm:prSet>
      <dgm:spPr/>
    </dgm:pt>
    <dgm:pt modelId="{DB7D74A1-93CD-4F86-8F40-98769EC55CD8}" type="pres">
      <dgm:prSet presAssocID="{A5CB0F5D-BDDB-4E82-95D3-929ECF5F86A3}" presName="rootComposite2" presStyleCnt="0"/>
      <dgm:spPr/>
    </dgm:pt>
    <dgm:pt modelId="{93FC9319-34EC-436F-8BA5-1DDAA87A4604}" type="pres">
      <dgm:prSet presAssocID="{A5CB0F5D-BDDB-4E82-95D3-929ECF5F86A3}" presName="rootText2" presStyleLbl="alignAcc1" presStyleIdx="0" presStyleCnt="0">
        <dgm:presLayoutVars>
          <dgm:chPref val="3"/>
        </dgm:presLayoutVars>
      </dgm:prSet>
      <dgm:spPr/>
    </dgm:pt>
    <dgm:pt modelId="{1EA88560-2C18-4A37-A461-51D52148E87B}" type="pres">
      <dgm:prSet presAssocID="{A5CB0F5D-BDDB-4E82-95D3-929ECF5F86A3}" presName="topArc2" presStyleLbl="parChTrans1D1" presStyleIdx="4" presStyleCnt="14"/>
      <dgm:spPr/>
    </dgm:pt>
    <dgm:pt modelId="{5FA971FC-E17A-4E08-8DBE-5AE8A009EE2F}" type="pres">
      <dgm:prSet presAssocID="{A5CB0F5D-BDDB-4E82-95D3-929ECF5F86A3}" presName="bottomArc2" presStyleLbl="parChTrans1D1" presStyleIdx="5" presStyleCnt="14"/>
      <dgm:spPr/>
    </dgm:pt>
    <dgm:pt modelId="{1E8998BA-2C61-486C-AF46-BBCAD3038771}" type="pres">
      <dgm:prSet presAssocID="{A5CB0F5D-BDDB-4E82-95D3-929ECF5F86A3}" presName="topConnNode2" presStyleLbl="node3" presStyleIdx="0" presStyleCnt="0"/>
      <dgm:spPr/>
    </dgm:pt>
    <dgm:pt modelId="{0070B7D4-470A-4570-8766-62D2D2D4C98B}" type="pres">
      <dgm:prSet presAssocID="{A5CB0F5D-BDDB-4E82-95D3-929ECF5F86A3}" presName="hierChild4" presStyleCnt="0"/>
      <dgm:spPr/>
    </dgm:pt>
    <dgm:pt modelId="{1D402538-A605-4C97-8617-786622E63C17}" type="pres">
      <dgm:prSet presAssocID="{A5CB0F5D-BDDB-4E82-95D3-929ECF5F86A3}" presName="hierChild5" presStyleCnt="0"/>
      <dgm:spPr/>
    </dgm:pt>
    <dgm:pt modelId="{7E9E066A-02DB-4E15-9C92-43B2114FB5A5}" type="pres">
      <dgm:prSet presAssocID="{6739F941-9179-472E-BCCA-81EBF20A0FC9}" presName="Name28" presStyleLbl="parChTrans1D3" presStyleIdx="1" presStyleCnt="4"/>
      <dgm:spPr/>
    </dgm:pt>
    <dgm:pt modelId="{74F53DAD-D2C9-4D73-BDE5-3ED03B5F6D8F}" type="pres">
      <dgm:prSet presAssocID="{1AFF85EF-83F1-419F-91D9-C3A45D6BA698}" presName="hierRoot2" presStyleCnt="0">
        <dgm:presLayoutVars>
          <dgm:hierBranch/>
        </dgm:presLayoutVars>
      </dgm:prSet>
      <dgm:spPr/>
    </dgm:pt>
    <dgm:pt modelId="{059EFEB3-5C7F-4E84-B7B6-6415AEADFF16}" type="pres">
      <dgm:prSet presAssocID="{1AFF85EF-83F1-419F-91D9-C3A45D6BA698}" presName="rootComposite2" presStyleCnt="0"/>
      <dgm:spPr/>
    </dgm:pt>
    <dgm:pt modelId="{A9ACDA52-81EE-480D-A2EF-C3746D3EBAA8}" type="pres">
      <dgm:prSet presAssocID="{1AFF85EF-83F1-419F-91D9-C3A45D6BA698}" presName="rootText2" presStyleLbl="alignAcc1" presStyleIdx="0" presStyleCnt="0">
        <dgm:presLayoutVars>
          <dgm:chPref val="3"/>
        </dgm:presLayoutVars>
      </dgm:prSet>
      <dgm:spPr/>
    </dgm:pt>
    <dgm:pt modelId="{3C2BD252-B6C3-4242-A46D-9A320A6F1695}" type="pres">
      <dgm:prSet presAssocID="{1AFF85EF-83F1-419F-91D9-C3A45D6BA698}" presName="topArc2" presStyleLbl="parChTrans1D1" presStyleIdx="6" presStyleCnt="14"/>
      <dgm:spPr/>
    </dgm:pt>
    <dgm:pt modelId="{009689D1-DDE4-4DA2-A4E1-3A2DAAAA7D5F}" type="pres">
      <dgm:prSet presAssocID="{1AFF85EF-83F1-419F-91D9-C3A45D6BA698}" presName="bottomArc2" presStyleLbl="parChTrans1D1" presStyleIdx="7" presStyleCnt="14"/>
      <dgm:spPr/>
    </dgm:pt>
    <dgm:pt modelId="{9EE2621A-BDB7-4FDA-BB32-715F0D0E98C2}" type="pres">
      <dgm:prSet presAssocID="{1AFF85EF-83F1-419F-91D9-C3A45D6BA698}" presName="topConnNode2" presStyleLbl="node3" presStyleIdx="0" presStyleCnt="0"/>
      <dgm:spPr/>
    </dgm:pt>
    <dgm:pt modelId="{A848F575-232B-4353-B9E7-A486F65EB73B}" type="pres">
      <dgm:prSet presAssocID="{1AFF85EF-83F1-419F-91D9-C3A45D6BA698}" presName="hierChild4" presStyleCnt="0"/>
      <dgm:spPr/>
    </dgm:pt>
    <dgm:pt modelId="{D69FB570-2266-45AD-BFA0-42B60E1D8249}" type="pres">
      <dgm:prSet presAssocID="{1AFF85EF-83F1-419F-91D9-C3A45D6BA698}" presName="hierChild5" presStyleCnt="0"/>
      <dgm:spPr/>
    </dgm:pt>
    <dgm:pt modelId="{9F43D6CF-B518-4856-A8D2-CD7DE4702F76}" type="pres">
      <dgm:prSet presAssocID="{EA5D7596-98ED-470E-85D6-9AB424ADCF07}" presName="hierChild5" presStyleCnt="0"/>
      <dgm:spPr/>
    </dgm:pt>
    <dgm:pt modelId="{687F4E26-ABFB-4899-8C8F-9F8BF49861FE}" type="pres">
      <dgm:prSet presAssocID="{8DABE424-7834-4A7D-9676-BE8A56901960}" presName="Name28" presStyleLbl="parChTrans1D2" presStyleIdx="1" presStyleCnt="2"/>
      <dgm:spPr/>
    </dgm:pt>
    <dgm:pt modelId="{A068000E-CEDF-4CDF-9838-CD9CAD85781B}" type="pres">
      <dgm:prSet presAssocID="{FE9E4137-9B7B-4F21-BA66-779B36891BAB}" presName="hierRoot2" presStyleCnt="0">
        <dgm:presLayoutVars>
          <dgm:hierBranch/>
        </dgm:presLayoutVars>
      </dgm:prSet>
      <dgm:spPr/>
    </dgm:pt>
    <dgm:pt modelId="{23300929-EE05-4655-A60D-48767E529A8E}" type="pres">
      <dgm:prSet presAssocID="{FE9E4137-9B7B-4F21-BA66-779B36891BAB}" presName="rootComposite2" presStyleCnt="0"/>
      <dgm:spPr/>
    </dgm:pt>
    <dgm:pt modelId="{01BB8423-47BD-4203-920B-4C92AC58B91C}" type="pres">
      <dgm:prSet presAssocID="{FE9E4137-9B7B-4F21-BA66-779B36891BAB}" presName="rootText2" presStyleLbl="alignAcc1" presStyleIdx="0" presStyleCnt="0">
        <dgm:presLayoutVars>
          <dgm:chPref val="3"/>
        </dgm:presLayoutVars>
      </dgm:prSet>
      <dgm:spPr/>
    </dgm:pt>
    <dgm:pt modelId="{DDB05395-0558-49FF-BC53-D4B58132D090}" type="pres">
      <dgm:prSet presAssocID="{FE9E4137-9B7B-4F21-BA66-779B36891BAB}" presName="topArc2" presStyleLbl="parChTrans1D1" presStyleIdx="8" presStyleCnt="14">
        <dgm:style>
          <a:lnRef idx="2">
            <a:schemeClr val="accent1"/>
          </a:lnRef>
          <a:fillRef idx="1">
            <a:schemeClr val="lt1"/>
          </a:fillRef>
          <a:effectRef idx="0">
            <a:schemeClr val="accent1"/>
          </a:effectRef>
          <a:fontRef idx="minor">
            <a:schemeClr val="dk1"/>
          </a:fontRef>
        </dgm:style>
      </dgm:prSet>
      <dgm:spPr/>
    </dgm:pt>
    <dgm:pt modelId="{1D3C3926-B2FA-4695-A63B-C119D1AAA16D}" type="pres">
      <dgm:prSet presAssocID="{FE9E4137-9B7B-4F21-BA66-779B36891BAB}" presName="bottomArc2" presStyleLbl="parChTrans1D1" presStyleIdx="9" presStyleCnt="14">
        <dgm:style>
          <a:lnRef idx="2">
            <a:schemeClr val="accent1"/>
          </a:lnRef>
          <a:fillRef idx="1">
            <a:schemeClr val="lt1"/>
          </a:fillRef>
          <a:effectRef idx="0">
            <a:schemeClr val="accent1"/>
          </a:effectRef>
          <a:fontRef idx="minor">
            <a:schemeClr val="dk1"/>
          </a:fontRef>
        </dgm:style>
      </dgm:prSet>
      <dgm:spPr/>
    </dgm:pt>
    <dgm:pt modelId="{D4BADF3F-32B0-4C01-818A-D0C553B4A19E}" type="pres">
      <dgm:prSet presAssocID="{FE9E4137-9B7B-4F21-BA66-779B36891BAB}" presName="topConnNode2" presStyleLbl="node2" presStyleIdx="0" presStyleCnt="0"/>
      <dgm:spPr/>
    </dgm:pt>
    <dgm:pt modelId="{472ABBDE-3760-499D-9EF0-69F3A4074068}" type="pres">
      <dgm:prSet presAssocID="{FE9E4137-9B7B-4F21-BA66-779B36891BAB}" presName="hierChild4" presStyleCnt="0"/>
      <dgm:spPr/>
    </dgm:pt>
    <dgm:pt modelId="{391879EB-893E-4126-9E4D-3063BCAD60D9}" type="pres">
      <dgm:prSet presAssocID="{F764DB1F-CFA3-4110-8851-1DEA388F1DCF}" presName="Name28" presStyleLbl="parChTrans1D3" presStyleIdx="2" presStyleCnt="4"/>
      <dgm:spPr/>
    </dgm:pt>
    <dgm:pt modelId="{9295DFCB-272D-46EF-A5C8-65FD95AD25FD}" type="pres">
      <dgm:prSet presAssocID="{060700A9-B829-470C-8415-C15155CFDD72}" presName="hierRoot2" presStyleCnt="0">
        <dgm:presLayoutVars>
          <dgm:hierBranch/>
        </dgm:presLayoutVars>
      </dgm:prSet>
      <dgm:spPr/>
    </dgm:pt>
    <dgm:pt modelId="{4863F9C3-B606-4ED3-BBA4-C4F6DA470E58}" type="pres">
      <dgm:prSet presAssocID="{060700A9-B829-470C-8415-C15155CFDD72}" presName="rootComposite2" presStyleCnt="0"/>
      <dgm:spPr/>
    </dgm:pt>
    <dgm:pt modelId="{14F9B38D-9497-4221-B302-9A298899638A}" type="pres">
      <dgm:prSet presAssocID="{060700A9-B829-470C-8415-C15155CFDD72}" presName="rootText2" presStyleLbl="alignAcc1" presStyleIdx="0" presStyleCnt="0">
        <dgm:presLayoutVars>
          <dgm:chPref val="3"/>
        </dgm:presLayoutVars>
      </dgm:prSet>
      <dgm:spPr/>
    </dgm:pt>
    <dgm:pt modelId="{BC84B691-C142-47CB-9C37-B9B498E57806}" type="pres">
      <dgm:prSet presAssocID="{060700A9-B829-470C-8415-C15155CFDD72}" presName="topArc2" presStyleLbl="parChTrans1D1" presStyleIdx="10" presStyleCnt="14"/>
      <dgm:spPr/>
    </dgm:pt>
    <dgm:pt modelId="{573A47E9-1D06-4F83-99C3-67B9EAD0E180}" type="pres">
      <dgm:prSet presAssocID="{060700A9-B829-470C-8415-C15155CFDD72}" presName="bottomArc2" presStyleLbl="parChTrans1D1" presStyleIdx="11" presStyleCnt="14"/>
      <dgm:spPr/>
    </dgm:pt>
    <dgm:pt modelId="{6C3522A4-7258-4F70-87CF-4EEDCA960D74}" type="pres">
      <dgm:prSet presAssocID="{060700A9-B829-470C-8415-C15155CFDD72}" presName="topConnNode2" presStyleLbl="node3" presStyleIdx="0" presStyleCnt="0"/>
      <dgm:spPr/>
    </dgm:pt>
    <dgm:pt modelId="{F3001B7D-AEF4-4A6D-A8CC-858890D50DD3}" type="pres">
      <dgm:prSet presAssocID="{060700A9-B829-470C-8415-C15155CFDD72}" presName="hierChild4" presStyleCnt="0"/>
      <dgm:spPr/>
    </dgm:pt>
    <dgm:pt modelId="{C0C6011E-E468-4666-8ADB-C05D2B76AFE9}" type="pres">
      <dgm:prSet presAssocID="{060700A9-B829-470C-8415-C15155CFDD72}" presName="hierChild5" presStyleCnt="0"/>
      <dgm:spPr/>
    </dgm:pt>
    <dgm:pt modelId="{ED2DA8B9-6329-4E63-A5AF-9DA74D22A994}" type="pres">
      <dgm:prSet presAssocID="{8F009AFD-F10B-4A15-8035-E35D207E2915}" presName="Name28" presStyleLbl="parChTrans1D3" presStyleIdx="3" presStyleCnt="4"/>
      <dgm:spPr/>
    </dgm:pt>
    <dgm:pt modelId="{CDE347BB-936A-49A8-9CC6-F49A0FB6E22B}" type="pres">
      <dgm:prSet presAssocID="{92D5495D-2289-4811-9E78-5D3AEA7A8AB5}" presName="hierRoot2" presStyleCnt="0">
        <dgm:presLayoutVars>
          <dgm:hierBranch/>
        </dgm:presLayoutVars>
      </dgm:prSet>
      <dgm:spPr/>
    </dgm:pt>
    <dgm:pt modelId="{A42CBD3B-4AF8-4001-A284-F3A5D770DD9C}" type="pres">
      <dgm:prSet presAssocID="{92D5495D-2289-4811-9E78-5D3AEA7A8AB5}" presName="rootComposite2" presStyleCnt="0"/>
      <dgm:spPr/>
    </dgm:pt>
    <dgm:pt modelId="{871A54F7-1A1B-4D66-81DD-65E316F7645B}" type="pres">
      <dgm:prSet presAssocID="{92D5495D-2289-4811-9E78-5D3AEA7A8AB5}" presName="rootText2" presStyleLbl="alignAcc1" presStyleIdx="0" presStyleCnt="0">
        <dgm:presLayoutVars>
          <dgm:chPref val="3"/>
        </dgm:presLayoutVars>
      </dgm:prSet>
      <dgm:spPr/>
    </dgm:pt>
    <dgm:pt modelId="{252EF0FC-83F6-4259-895B-75B9BC09299E}" type="pres">
      <dgm:prSet presAssocID="{92D5495D-2289-4811-9E78-5D3AEA7A8AB5}" presName="topArc2" presStyleLbl="parChTrans1D1" presStyleIdx="12" presStyleCnt="14"/>
      <dgm:spPr/>
    </dgm:pt>
    <dgm:pt modelId="{C2BE498A-EEC6-42ED-859F-4B10C4E0A8F8}" type="pres">
      <dgm:prSet presAssocID="{92D5495D-2289-4811-9E78-5D3AEA7A8AB5}" presName="bottomArc2" presStyleLbl="parChTrans1D1" presStyleIdx="13" presStyleCnt="14"/>
      <dgm:spPr/>
    </dgm:pt>
    <dgm:pt modelId="{71404CD0-A234-4ACD-9AFB-0DD7F4AFF984}" type="pres">
      <dgm:prSet presAssocID="{92D5495D-2289-4811-9E78-5D3AEA7A8AB5}" presName="topConnNode2" presStyleLbl="node3" presStyleIdx="0" presStyleCnt="0"/>
      <dgm:spPr/>
    </dgm:pt>
    <dgm:pt modelId="{E3A8D2E1-81E3-4149-B296-655C3D522C78}" type="pres">
      <dgm:prSet presAssocID="{92D5495D-2289-4811-9E78-5D3AEA7A8AB5}" presName="hierChild4" presStyleCnt="0"/>
      <dgm:spPr/>
    </dgm:pt>
    <dgm:pt modelId="{91399FE2-B4FA-4FAE-8ECB-3C1E60D9D316}" type="pres">
      <dgm:prSet presAssocID="{92D5495D-2289-4811-9E78-5D3AEA7A8AB5}" presName="hierChild5" presStyleCnt="0"/>
      <dgm:spPr/>
    </dgm:pt>
    <dgm:pt modelId="{07F2DE5C-EB70-4458-948A-BCF20E1513DE}" type="pres">
      <dgm:prSet presAssocID="{FE9E4137-9B7B-4F21-BA66-779B36891BAB}" presName="hierChild5" presStyleCnt="0"/>
      <dgm:spPr/>
    </dgm:pt>
    <dgm:pt modelId="{592AB1AE-F52C-4054-B9EC-A964BEBF560A}" type="pres">
      <dgm:prSet presAssocID="{06049ECB-09BD-4602-AE96-A42E2BBB6B1E}" presName="hierChild3" presStyleCnt="0"/>
      <dgm:spPr/>
    </dgm:pt>
  </dgm:ptLst>
  <dgm:cxnLst>
    <dgm:cxn modelId="{D2BEFD0A-793E-4E71-825E-190D03C6C275}" type="presOf" srcId="{A5CB0F5D-BDDB-4E82-95D3-929ECF5F86A3}" destId="{1E8998BA-2C61-486C-AF46-BBCAD3038771}" srcOrd="1" destOrd="0" presId="urn:microsoft.com/office/officeart/2008/layout/HalfCircleOrganizationChart"/>
    <dgm:cxn modelId="{6612C80B-F375-45FF-BEDD-D54A153E9975}" srcId="{FE9E4137-9B7B-4F21-BA66-779B36891BAB}" destId="{92D5495D-2289-4811-9E78-5D3AEA7A8AB5}" srcOrd="1" destOrd="0" parTransId="{8F009AFD-F10B-4A15-8035-E35D207E2915}" sibTransId="{A2D6A7CA-07E5-4CA5-BE7D-885F1096714A}"/>
    <dgm:cxn modelId="{E2CD5E12-D2EE-4CE8-96C7-77EAFCD5896A}" srcId="{EA5D7596-98ED-470E-85D6-9AB424ADCF07}" destId="{1AFF85EF-83F1-419F-91D9-C3A45D6BA698}" srcOrd="1" destOrd="0" parTransId="{6739F941-9179-472E-BCCA-81EBF20A0FC9}" sibTransId="{783D7489-E3A8-4DB9-8021-0C3F906B7A94}"/>
    <dgm:cxn modelId="{CA54C816-DD95-4EA3-A81A-53074162A520}" type="presOf" srcId="{92D5495D-2289-4811-9E78-5D3AEA7A8AB5}" destId="{71404CD0-A234-4ACD-9AFB-0DD7F4AFF984}" srcOrd="1" destOrd="0" presId="urn:microsoft.com/office/officeart/2008/layout/HalfCircleOrganizationChart"/>
    <dgm:cxn modelId="{CB0D9524-DA84-4BD0-AA96-4AA9121B0687}" type="presOf" srcId="{FE9E4137-9B7B-4F21-BA66-779B36891BAB}" destId="{01BB8423-47BD-4203-920B-4C92AC58B91C}" srcOrd="0" destOrd="0" presId="urn:microsoft.com/office/officeart/2008/layout/HalfCircleOrganizationChart"/>
    <dgm:cxn modelId="{9894F026-A8B8-42F7-85B6-6EED336B120B}" srcId="{06049ECB-09BD-4602-AE96-A42E2BBB6B1E}" destId="{FE9E4137-9B7B-4F21-BA66-779B36891BAB}" srcOrd="1" destOrd="0" parTransId="{8DABE424-7834-4A7D-9676-BE8A56901960}" sibTransId="{E0DAFFFA-5A5C-4955-BDC0-67E66A2CD4EF}"/>
    <dgm:cxn modelId="{91201966-716E-492A-8A57-AC2C11606A63}" type="presOf" srcId="{06049ECB-09BD-4602-AE96-A42E2BBB6B1E}" destId="{371FDB46-5639-4485-A903-780A9FB3E708}" srcOrd="1" destOrd="0" presId="urn:microsoft.com/office/officeart/2008/layout/HalfCircleOrganizationChart"/>
    <dgm:cxn modelId="{42778F66-0F25-4F42-A69B-96E7E7908A2A}" type="presOf" srcId="{1AFF85EF-83F1-419F-91D9-C3A45D6BA698}" destId="{9EE2621A-BDB7-4FDA-BB32-715F0D0E98C2}" srcOrd="1" destOrd="0" presId="urn:microsoft.com/office/officeart/2008/layout/HalfCircleOrganizationChart"/>
    <dgm:cxn modelId="{FF50646D-7A94-4C2E-8FC8-20C3360FEDFE}" type="presOf" srcId="{F764DB1F-CFA3-4110-8851-1DEA388F1DCF}" destId="{391879EB-893E-4126-9E4D-3063BCAD60D9}" srcOrd="0" destOrd="0" presId="urn:microsoft.com/office/officeart/2008/layout/HalfCircleOrganizationChart"/>
    <dgm:cxn modelId="{8BE30576-4B7D-4606-A5C4-917EE36D4EF0}" type="presOf" srcId="{A5CB0F5D-BDDB-4E82-95D3-929ECF5F86A3}" destId="{93FC9319-34EC-436F-8BA5-1DDAA87A4604}" srcOrd="0" destOrd="0" presId="urn:microsoft.com/office/officeart/2008/layout/HalfCircleOrganizationChart"/>
    <dgm:cxn modelId="{5ECF8376-7E1F-4234-98D8-C1C3B5C1F62E}" type="presOf" srcId="{B0599C6F-5C4A-4222-8D05-06E8F9C2EB0D}" destId="{4E5F36EE-F4AE-49A5-9BA6-B7894CB9BA9D}" srcOrd="0" destOrd="0" presId="urn:microsoft.com/office/officeart/2008/layout/HalfCircleOrganizationChart"/>
    <dgm:cxn modelId="{2518D97C-C4E5-4FBE-95E3-E756398274EC}" type="presOf" srcId="{060700A9-B829-470C-8415-C15155CFDD72}" destId="{6C3522A4-7258-4F70-87CF-4EEDCA960D74}" srcOrd="1" destOrd="0" presId="urn:microsoft.com/office/officeart/2008/layout/HalfCircleOrganizationChart"/>
    <dgm:cxn modelId="{1C69E07C-9FB9-4E39-AD39-546CB7195DD8}" type="presOf" srcId="{6739F941-9179-472E-BCCA-81EBF20A0FC9}" destId="{7E9E066A-02DB-4E15-9C92-43B2114FB5A5}" srcOrd="0" destOrd="0" presId="urn:microsoft.com/office/officeart/2008/layout/HalfCircleOrganizationChart"/>
    <dgm:cxn modelId="{1568197D-5C54-4514-A5A1-6A45775A3C28}" type="presOf" srcId="{8DABE424-7834-4A7D-9676-BE8A56901960}" destId="{687F4E26-ABFB-4899-8C8F-9F8BF49861FE}" srcOrd="0" destOrd="0" presId="urn:microsoft.com/office/officeart/2008/layout/HalfCircleOrganizationChart"/>
    <dgm:cxn modelId="{7E1BAC81-403D-4C59-94C9-597AC21C1D95}" srcId="{FE9E4137-9B7B-4F21-BA66-779B36891BAB}" destId="{060700A9-B829-470C-8415-C15155CFDD72}" srcOrd="0" destOrd="0" parTransId="{F764DB1F-CFA3-4110-8851-1DEA388F1DCF}" sibTransId="{BEB8C479-2B7A-4C22-8D0D-047C9DD06E95}"/>
    <dgm:cxn modelId="{2EB9289A-5212-4ABE-8BF7-9F55D62A885D}" type="presOf" srcId="{6FBA527B-0918-4BF2-A201-D0611917B30C}" destId="{5D83A232-EBC1-4A85-92E0-C66B676E8836}" srcOrd="0" destOrd="0" presId="urn:microsoft.com/office/officeart/2008/layout/HalfCircleOrganizationChart"/>
    <dgm:cxn modelId="{3E3A19A4-1393-4CCA-AC4B-EAD0A4D9FE50}" type="presOf" srcId="{060700A9-B829-470C-8415-C15155CFDD72}" destId="{14F9B38D-9497-4221-B302-9A298899638A}" srcOrd="0" destOrd="0" presId="urn:microsoft.com/office/officeart/2008/layout/HalfCircleOrganizationChart"/>
    <dgm:cxn modelId="{E23CA5A5-60D6-4FDE-B3E7-0B06AB534AC3}" srcId="{EA5D7596-98ED-470E-85D6-9AB424ADCF07}" destId="{A5CB0F5D-BDDB-4E82-95D3-929ECF5F86A3}" srcOrd="0" destOrd="0" parTransId="{9C5BF77A-6F08-4389-B794-58FED45DA534}" sibTransId="{8110F7FD-AEB3-4AE8-9B0B-67B3037704DC}"/>
    <dgm:cxn modelId="{E30BD6A5-1DD8-4886-B767-8866852E9AC1}" type="presOf" srcId="{9C5BF77A-6F08-4389-B794-58FED45DA534}" destId="{CBF85C45-9D8D-4350-B2FD-8B204A810283}" srcOrd="0" destOrd="0" presId="urn:microsoft.com/office/officeart/2008/layout/HalfCircleOrganizationChart"/>
    <dgm:cxn modelId="{649354C2-5B84-45FD-8307-3380EB358919}" type="presOf" srcId="{92D5495D-2289-4811-9E78-5D3AEA7A8AB5}" destId="{871A54F7-1A1B-4D66-81DD-65E316F7645B}" srcOrd="0" destOrd="0" presId="urn:microsoft.com/office/officeart/2008/layout/HalfCircleOrganizationChart"/>
    <dgm:cxn modelId="{59F271C9-67DB-4BE2-8552-C769D131ACEA}" type="presOf" srcId="{1AFF85EF-83F1-419F-91D9-C3A45D6BA698}" destId="{A9ACDA52-81EE-480D-A2EF-C3746D3EBAA8}" srcOrd="0" destOrd="0" presId="urn:microsoft.com/office/officeart/2008/layout/HalfCircleOrganizationChart"/>
    <dgm:cxn modelId="{1C2554D3-7F2F-4E08-B51A-634031D7858F}" type="presOf" srcId="{8F009AFD-F10B-4A15-8035-E35D207E2915}" destId="{ED2DA8B9-6329-4E63-A5AF-9DA74D22A994}" srcOrd="0" destOrd="0" presId="urn:microsoft.com/office/officeart/2008/layout/HalfCircleOrganizationChart"/>
    <dgm:cxn modelId="{273856D7-DAF9-4EDD-8998-7023D097F6BB}" type="presOf" srcId="{06049ECB-09BD-4602-AE96-A42E2BBB6B1E}" destId="{E51CBE3C-E338-46EF-87BD-BEFCE7DB9DB2}" srcOrd="0" destOrd="0" presId="urn:microsoft.com/office/officeart/2008/layout/HalfCircleOrganizationChart"/>
    <dgm:cxn modelId="{6ED62AE8-5FF7-4F4A-BF23-0CDFDEA61D3A}" srcId="{06049ECB-09BD-4602-AE96-A42E2BBB6B1E}" destId="{EA5D7596-98ED-470E-85D6-9AB424ADCF07}" srcOrd="0" destOrd="0" parTransId="{B0599C6F-5C4A-4222-8D05-06E8F9C2EB0D}" sibTransId="{3C71AD76-15CF-479B-8B9C-00301F98EDE6}"/>
    <dgm:cxn modelId="{DAB302E9-1837-467E-86D1-2584D79C7A76}" type="presOf" srcId="{EA5D7596-98ED-470E-85D6-9AB424ADCF07}" destId="{C978740D-6050-4965-AD99-D325EE4C4F70}" srcOrd="1" destOrd="0" presId="urn:microsoft.com/office/officeart/2008/layout/HalfCircleOrganizationChart"/>
    <dgm:cxn modelId="{30F745EB-D147-45A8-ACB1-9C380992E190}" srcId="{6FBA527B-0918-4BF2-A201-D0611917B30C}" destId="{06049ECB-09BD-4602-AE96-A42E2BBB6B1E}" srcOrd="0" destOrd="0" parTransId="{B2402CC4-4267-4169-B355-41C46D89B93B}" sibTransId="{2461F35A-3E6D-4D50-8A36-ED6EF7AE84E6}"/>
    <dgm:cxn modelId="{732ECCED-0DFF-449B-85CC-A533F79644AE}" type="presOf" srcId="{EA5D7596-98ED-470E-85D6-9AB424ADCF07}" destId="{8A6289BE-E8A1-42B0-9561-B00B3D0BE654}" srcOrd="0" destOrd="0" presId="urn:microsoft.com/office/officeart/2008/layout/HalfCircleOrganizationChart"/>
    <dgm:cxn modelId="{7BAB4BF3-BB73-40B2-A5D9-BB370CF34D5B}" type="presOf" srcId="{FE9E4137-9B7B-4F21-BA66-779B36891BAB}" destId="{D4BADF3F-32B0-4C01-818A-D0C553B4A19E}" srcOrd="1" destOrd="0" presId="urn:microsoft.com/office/officeart/2008/layout/HalfCircleOrganizationChart"/>
    <dgm:cxn modelId="{899E6D71-8356-4477-ABE4-3CE67CCDDDC6}" type="presParOf" srcId="{5D83A232-EBC1-4A85-92E0-C66B676E8836}" destId="{DECEDCC6-60C1-43C5-8764-046EE9668E26}" srcOrd="0" destOrd="0" presId="urn:microsoft.com/office/officeart/2008/layout/HalfCircleOrganizationChart"/>
    <dgm:cxn modelId="{AD4F74BF-F4D2-433A-A379-0368AA2D5C4F}" type="presParOf" srcId="{DECEDCC6-60C1-43C5-8764-046EE9668E26}" destId="{E353E109-22CA-4AC5-A82C-B6372AE32F3A}" srcOrd="0" destOrd="0" presId="urn:microsoft.com/office/officeart/2008/layout/HalfCircleOrganizationChart"/>
    <dgm:cxn modelId="{138E8843-C75B-43BF-92A5-66E01D313AD8}" type="presParOf" srcId="{E353E109-22CA-4AC5-A82C-B6372AE32F3A}" destId="{E51CBE3C-E338-46EF-87BD-BEFCE7DB9DB2}" srcOrd="0" destOrd="0" presId="urn:microsoft.com/office/officeart/2008/layout/HalfCircleOrganizationChart"/>
    <dgm:cxn modelId="{2077FC28-642E-4582-821C-04A7EE77F578}" type="presParOf" srcId="{E353E109-22CA-4AC5-A82C-B6372AE32F3A}" destId="{CB0A54BF-A2DC-4301-A0D2-401C6ECBE7DD}" srcOrd="1" destOrd="0" presId="urn:microsoft.com/office/officeart/2008/layout/HalfCircleOrganizationChart"/>
    <dgm:cxn modelId="{1DFA60E3-AF0C-45F2-BD6C-8DE8A219867A}" type="presParOf" srcId="{E353E109-22CA-4AC5-A82C-B6372AE32F3A}" destId="{94D230CF-A7B4-4D64-9CAF-5236F8C2F67B}" srcOrd="2" destOrd="0" presId="urn:microsoft.com/office/officeart/2008/layout/HalfCircleOrganizationChart"/>
    <dgm:cxn modelId="{1A434CCE-8F2B-48F2-B1F5-7ABC7B8DFF83}" type="presParOf" srcId="{E353E109-22CA-4AC5-A82C-B6372AE32F3A}" destId="{371FDB46-5639-4485-A903-780A9FB3E708}" srcOrd="3" destOrd="0" presId="urn:microsoft.com/office/officeart/2008/layout/HalfCircleOrganizationChart"/>
    <dgm:cxn modelId="{3BCB281C-F0D2-4C6D-900E-6519F112E328}" type="presParOf" srcId="{DECEDCC6-60C1-43C5-8764-046EE9668E26}" destId="{36A28EB9-67C1-4ABA-8931-6CE68B4A798C}" srcOrd="1" destOrd="0" presId="urn:microsoft.com/office/officeart/2008/layout/HalfCircleOrganizationChart"/>
    <dgm:cxn modelId="{8998C3FD-BF97-422B-BB20-04F5469DB3E8}" type="presParOf" srcId="{36A28EB9-67C1-4ABA-8931-6CE68B4A798C}" destId="{4E5F36EE-F4AE-49A5-9BA6-B7894CB9BA9D}" srcOrd="0" destOrd="0" presId="urn:microsoft.com/office/officeart/2008/layout/HalfCircleOrganizationChart"/>
    <dgm:cxn modelId="{38B625B4-19C4-49D9-A1AB-B3F7ABA259EC}" type="presParOf" srcId="{36A28EB9-67C1-4ABA-8931-6CE68B4A798C}" destId="{09AF1F3C-F6B3-4E1C-9AFB-DCA590AD5D47}" srcOrd="1" destOrd="0" presId="urn:microsoft.com/office/officeart/2008/layout/HalfCircleOrganizationChart"/>
    <dgm:cxn modelId="{4B1D3EF9-0A47-45A0-BFC1-1500D2EBCAB0}" type="presParOf" srcId="{09AF1F3C-F6B3-4E1C-9AFB-DCA590AD5D47}" destId="{47118F7E-1544-47DF-947C-542B746D3D80}" srcOrd="0" destOrd="0" presId="urn:microsoft.com/office/officeart/2008/layout/HalfCircleOrganizationChart"/>
    <dgm:cxn modelId="{FC5F8EE6-3B05-4FCE-8A10-93184ABC77DC}" type="presParOf" srcId="{47118F7E-1544-47DF-947C-542B746D3D80}" destId="{8A6289BE-E8A1-42B0-9561-B00B3D0BE654}" srcOrd="0" destOrd="0" presId="urn:microsoft.com/office/officeart/2008/layout/HalfCircleOrganizationChart"/>
    <dgm:cxn modelId="{1B512229-FC0F-4FE0-B232-CDF1FC37A6BE}" type="presParOf" srcId="{47118F7E-1544-47DF-947C-542B746D3D80}" destId="{52077181-0F22-486A-B3AE-B8C38E146163}" srcOrd="1" destOrd="0" presId="urn:microsoft.com/office/officeart/2008/layout/HalfCircleOrganizationChart"/>
    <dgm:cxn modelId="{2F5C894C-0FF6-41FD-A1C0-3A37B16B4004}" type="presParOf" srcId="{47118F7E-1544-47DF-947C-542B746D3D80}" destId="{A9324285-EA53-4CD6-80CE-579731C8A615}" srcOrd="2" destOrd="0" presId="urn:microsoft.com/office/officeart/2008/layout/HalfCircleOrganizationChart"/>
    <dgm:cxn modelId="{8B556A84-4513-48AB-96BE-E80E5B643265}" type="presParOf" srcId="{47118F7E-1544-47DF-947C-542B746D3D80}" destId="{C978740D-6050-4965-AD99-D325EE4C4F70}" srcOrd="3" destOrd="0" presId="urn:microsoft.com/office/officeart/2008/layout/HalfCircleOrganizationChart"/>
    <dgm:cxn modelId="{0F871C3B-6FA0-4312-A2AE-D3FDCE399F37}" type="presParOf" srcId="{09AF1F3C-F6B3-4E1C-9AFB-DCA590AD5D47}" destId="{828DB324-F5B7-4E88-9D4B-FC925A8E938A}" srcOrd="1" destOrd="0" presId="urn:microsoft.com/office/officeart/2008/layout/HalfCircleOrganizationChart"/>
    <dgm:cxn modelId="{68CCD3FD-402D-463B-9F2F-C798A88F162F}" type="presParOf" srcId="{828DB324-F5B7-4E88-9D4B-FC925A8E938A}" destId="{CBF85C45-9D8D-4350-B2FD-8B204A810283}" srcOrd="0" destOrd="0" presId="urn:microsoft.com/office/officeart/2008/layout/HalfCircleOrganizationChart"/>
    <dgm:cxn modelId="{DA32330A-2F51-4367-9AF0-B110FFBDBABC}" type="presParOf" srcId="{828DB324-F5B7-4E88-9D4B-FC925A8E938A}" destId="{2B9B53A5-DCD9-468F-8853-4BAD5B7FC141}" srcOrd="1" destOrd="0" presId="urn:microsoft.com/office/officeart/2008/layout/HalfCircleOrganizationChart"/>
    <dgm:cxn modelId="{B41173EF-5923-4A98-AA32-E426CC76EC4F}" type="presParOf" srcId="{2B9B53A5-DCD9-468F-8853-4BAD5B7FC141}" destId="{DB7D74A1-93CD-4F86-8F40-98769EC55CD8}" srcOrd="0" destOrd="0" presId="urn:microsoft.com/office/officeart/2008/layout/HalfCircleOrganizationChart"/>
    <dgm:cxn modelId="{615DCAAC-A4ED-4FB7-BEAE-A02B79B9C32D}" type="presParOf" srcId="{DB7D74A1-93CD-4F86-8F40-98769EC55CD8}" destId="{93FC9319-34EC-436F-8BA5-1DDAA87A4604}" srcOrd="0" destOrd="0" presId="urn:microsoft.com/office/officeart/2008/layout/HalfCircleOrganizationChart"/>
    <dgm:cxn modelId="{E7C33D04-8677-4D75-9565-73512AE913C8}" type="presParOf" srcId="{DB7D74A1-93CD-4F86-8F40-98769EC55CD8}" destId="{1EA88560-2C18-4A37-A461-51D52148E87B}" srcOrd="1" destOrd="0" presId="urn:microsoft.com/office/officeart/2008/layout/HalfCircleOrganizationChart"/>
    <dgm:cxn modelId="{6D41C4B5-D516-4C30-BB8B-9C550CEAABA7}" type="presParOf" srcId="{DB7D74A1-93CD-4F86-8F40-98769EC55CD8}" destId="{5FA971FC-E17A-4E08-8DBE-5AE8A009EE2F}" srcOrd="2" destOrd="0" presId="urn:microsoft.com/office/officeart/2008/layout/HalfCircleOrganizationChart"/>
    <dgm:cxn modelId="{07E73520-5736-4930-AE34-6D5ED26463EA}" type="presParOf" srcId="{DB7D74A1-93CD-4F86-8F40-98769EC55CD8}" destId="{1E8998BA-2C61-486C-AF46-BBCAD3038771}" srcOrd="3" destOrd="0" presId="urn:microsoft.com/office/officeart/2008/layout/HalfCircleOrganizationChart"/>
    <dgm:cxn modelId="{E9021E56-D55B-48E8-B5DC-4D1C8313599B}" type="presParOf" srcId="{2B9B53A5-DCD9-468F-8853-4BAD5B7FC141}" destId="{0070B7D4-470A-4570-8766-62D2D2D4C98B}" srcOrd="1" destOrd="0" presId="urn:microsoft.com/office/officeart/2008/layout/HalfCircleOrganizationChart"/>
    <dgm:cxn modelId="{A974E300-CDF2-4D76-ACD3-0BB52FFF11BE}" type="presParOf" srcId="{2B9B53A5-DCD9-468F-8853-4BAD5B7FC141}" destId="{1D402538-A605-4C97-8617-786622E63C17}" srcOrd="2" destOrd="0" presId="urn:microsoft.com/office/officeart/2008/layout/HalfCircleOrganizationChart"/>
    <dgm:cxn modelId="{0FC4BF7B-9998-400F-BF66-E9F6F6BB298E}" type="presParOf" srcId="{828DB324-F5B7-4E88-9D4B-FC925A8E938A}" destId="{7E9E066A-02DB-4E15-9C92-43B2114FB5A5}" srcOrd="2" destOrd="0" presId="urn:microsoft.com/office/officeart/2008/layout/HalfCircleOrganizationChart"/>
    <dgm:cxn modelId="{940E58CC-F21D-470E-8F98-E759B9FE083D}" type="presParOf" srcId="{828DB324-F5B7-4E88-9D4B-FC925A8E938A}" destId="{74F53DAD-D2C9-4D73-BDE5-3ED03B5F6D8F}" srcOrd="3" destOrd="0" presId="urn:microsoft.com/office/officeart/2008/layout/HalfCircleOrganizationChart"/>
    <dgm:cxn modelId="{4DF52B5C-69E2-49A3-A932-E5B9E4391AE1}" type="presParOf" srcId="{74F53DAD-D2C9-4D73-BDE5-3ED03B5F6D8F}" destId="{059EFEB3-5C7F-4E84-B7B6-6415AEADFF16}" srcOrd="0" destOrd="0" presId="urn:microsoft.com/office/officeart/2008/layout/HalfCircleOrganizationChart"/>
    <dgm:cxn modelId="{71F5AAB1-8EB2-486F-9582-54A95AEDC96D}" type="presParOf" srcId="{059EFEB3-5C7F-4E84-B7B6-6415AEADFF16}" destId="{A9ACDA52-81EE-480D-A2EF-C3746D3EBAA8}" srcOrd="0" destOrd="0" presId="urn:microsoft.com/office/officeart/2008/layout/HalfCircleOrganizationChart"/>
    <dgm:cxn modelId="{F4EA0641-940A-4569-A63E-1FF1B14BC153}" type="presParOf" srcId="{059EFEB3-5C7F-4E84-B7B6-6415AEADFF16}" destId="{3C2BD252-B6C3-4242-A46D-9A320A6F1695}" srcOrd="1" destOrd="0" presId="urn:microsoft.com/office/officeart/2008/layout/HalfCircleOrganizationChart"/>
    <dgm:cxn modelId="{1497C602-9E1F-46C9-B763-3AC52EDDB46A}" type="presParOf" srcId="{059EFEB3-5C7F-4E84-B7B6-6415AEADFF16}" destId="{009689D1-DDE4-4DA2-A4E1-3A2DAAAA7D5F}" srcOrd="2" destOrd="0" presId="urn:microsoft.com/office/officeart/2008/layout/HalfCircleOrganizationChart"/>
    <dgm:cxn modelId="{F42BAA54-84B1-4626-A620-7536EBF56081}" type="presParOf" srcId="{059EFEB3-5C7F-4E84-B7B6-6415AEADFF16}" destId="{9EE2621A-BDB7-4FDA-BB32-715F0D0E98C2}" srcOrd="3" destOrd="0" presId="urn:microsoft.com/office/officeart/2008/layout/HalfCircleOrganizationChart"/>
    <dgm:cxn modelId="{BAAE3EEE-7F5F-4D2A-BE00-3FC0D515FF5D}" type="presParOf" srcId="{74F53DAD-D2C9-4D73-BDE5-3ED03B5F6D8F}" destId="{A848F575-232B-4353-B9E7-A486F65EB73B}" srcOrd="1" destOrd="0" presId="urn:microsoft.com/office/officeart/2008/layout/HalfCircleOrganizationChart"/>
    <dgm:cxn modelId="{BB738B25-078F-476E-AAFA-74E53A914FD1}" type="presParOf" srcId="{74F53DAD-D2C9-4D73-BDE5-3ED03B5F6D8F}" destId="{D69FB570-2266-45AD-BFA0-42B60E1D8249}" srcOrd="2" destOrd="0" presId="urn:microsoft.com/office/officeart/2008/layout/HalfCircleOrganizationChart"/>
    <dgm:cxn modelId="{BD124B37-9ECA-404C-834D-A03350F626F5}" type="presParOf" srcId="{09AF1F3C-F6B3-4E1C-9AFB-DCA590AD5D47}" destId="{9F43D6CF-B518-4856-A8D2-CD7DE4702F76}" srcOrd="2" destOrd="0" presId="urn:microsoft.com/office/officeart/2008/layout/HalfCircleOrganizationChart"/>
    <dgm:cxn modelId="{84CB8D58-6F8C-46A5-A91A-43A5E74750DF}" type="presParOf" srcId="{36A28EB9-67C1-4ABA-8931-6CE68B4A798C}" destId="{687F4E26-ABFB-4899-8C8F-9F8BF49861FE}" srcOrd="2" destOrd="0" presId="urn:microsoft.com/office/officeart/2008/layout/HalfCircleOrganizationChart"/>
    <dgm:cxn modelId="{84A66CE0-433F-4B05-B051-E7752DAFA0AF}" type="presParOf" srcId="{36A28EB9-67C1-4ABA-8931-6CE68B4A798C}" destId="{A068000E-CEDF-4CDF-9838-CD9CAD85781B}" srcOrd="3" destOrd="0" presId="urn:microsoft.com/office/officeart/2008/layout/HalfCircleOrganizationChart"/>
    <dgm:cxn modelId="{DB661616-ECA6-4665-B480-7F1D5A13D8B6}" type="presParOf" srcId="{A068000E-CEDF-4CDF-9838-CD9CAD85781B}" destId="{23300929-EE05-4655-A60D-48767E529A8E}" srcOrd="0" destOrd="0" presId="urn:microsoft.com/office/officeart/2008/layout/HalfCircleOrganizationChart"/>
    <dgm:cxn modelId="{41D7104F-7E94-4E78-AB47-CB136E9EE076}" type="presParOf" srcId="{23300929-EE05-4655-A60D-48767E529A8E}" destId="{01BB8423-47BD-4203-920B-4C92AC58B91C}" srcOrd="0" destOrd="0" presId="urn:microsoft.com/office/officeart/2008/layout/HalfCircleOrganizationChart"/>
    <dgm:cxn modelId="{245C777C-BDA0-4B8A-AA45-1878054CADB4}" type="presParOf" srcId="{23300929-EE05-4655-A60D-48767E529A8E}" destId="{DDB05395-0558-49FF-BC53-D4B58132D090}" srcOrd="1" destOrd="0" presId="urn:microsoft.com/office/officeart/2008/layout/HalfCircleOrganizationChart"/>
    <dgm:cxn modelId="{A64634D5-8569-42F5-85B0-B526B77EE991}" type="presParOf" srcId="{23300929-EE05-4655-A60D-48767E529A8E}" destId="{1D3C3926-B2FA-4695-A63B-C119D1AAA16D}" srcOrd="2" destOrd="0" presId="urn:microsoft.com/office/officeart/2008/layout/HalfCircleOrganizationChart"/>
    <dgm:cxn modelId="{18A75461-5BEF-4875-A56A-7FA59F3930E1}" type="presParOf" srcId="{23300929-EE05-4655-A60D-48767E529A8E}" destId="{D4BADF3F-32B0-4C01-818A-D0C553B4A19E}" srcOrd="3" destOrd="0" presId="urn:microsoft.com/office/officeart/2008/layout/HalfCircleOrganizationChart"/>
    <dgm:cxn modelId="{A576EB2E-4C5A-404A-B72F-4DC6DB6AEE2D}" type="presParOf" srcId="{A068000E-CEDF-4CDF-9838-CD9CAD85781B}" destId="{472ABBDE-3760-499D-9EF0-69F3A4074068}" srcOrd="1" destOrd="0" presId="urn:microsoft.com/office/officeart/2008/layout/HalfCircleOrganizationChart"/>
    <dgm:cxn modelId="{56FFFE23-BC38-4D19-B60B-D91F9DB9E73C}" type="presParOf" srcId="{472ABBDE-3760-499D-9EF0-69F3A4074068}" destId="{391879EB-893E-4126-9E4D-3063BCAD60D9}" srcOrd="0" destOrd="0" presId="urn:microsoft.com/office/officeart/2008/layout/HalfCircleOrganizationChart"/>
    <dgm:cxn modelId="{E48C2CFA-88E6-4661-939F-DF4DD57D33DC}" type="presParOf" srcId="{472ABBDE-3760-499D-9EF0-69F3A4074068}" destId="{9295DFCB-272D-46EF-A5C8-65FD95AD25FD}" srcOrd="1" destOrd="0" presId="urn:microsoft.com/office/officeart/2008/layout/HalfCircleOrganizationChart"/>
    <dgm:cxn modelId="{DB22AD78-42DD-40BF-BD43-E8B699CE535C}" type="presParOf" srcId="{9295DFCB-272D-46EF-A5C8-65FD95AD25FD}" destId="{4863F9C3-B606-4ED3-BBA4-C4F6DA470E58}" srcOrd="0" destOrd="0" presId="urn:microsoft.com/office/officeart/2008/layout/HalfCircleOrganizationChart"/>
    <dgm:cxn modelId="{160F249E-621E-410B-AA19-F3A81BB163F0}" type="presParOf" srcId="{4863F9C3-B606-4ED3-BBA4-C4F6DA470E58}" destId="{14F9B38D-9497-4221-B302-9A298899638A}" srcOrd="0" destOrd="0" presId="urn:microsoft.com/office/officeart/2008/layout/HalfCircleOrganizationChart"/>
    <dgm:cxn modelId="{2925BEA8-3239-49DE-A3C6-C84F7AD440EC}" type="presParOf" srcId="{4863F9C3-B606-4ED3-BBA4-C4F6DA470E58}" destId="{BC84B691-C142-47CB-9C37-B9B498E57806}" srcOrd="1" destOrd="0" presId="urn:microsoft.com/office/officeart/2008/layout/HalfCircleOrganizationChart"/>
    <dgm:cxn modelId="{3B7853A7-8503-4333-9F5C-8C9724955495}" type="presParOf" srcId="{4863F9C3-B606-4ED3-BBA4-C4F6DA470E58}" destId="{573A47E9-1D06-4F83-99C3-67B9EAD0E180}" srcOrd="2" destOrd="0" presId="urn:microsoft.com/office/officeart/2008/layout/HalfCircleOrganizationChart"/>
    <dgm:cxn modelId="{2104BC89-F15F-4257-A8AF-1FA0BBA12F56}" type="presParOf" srcId="{4863F9C3-B606-4ED3-BBA4-C4F6DA470E58}" destId="{6C3522A4-7258-4F70-87CF-4EEDCA960D74}" srcOrd="3" destOrd="0" presId="urn:microsoft.com/office/officeart/2008/layout/HalfCircleOrganizationChart"/>
    <dgm:cxn modelId="{29C85275-54FF-4DB5-8B57-C73BFC1A91A3}" type="presParOf" srcId="{9295DFCB-272D-46EF-A5C8-65FD95AD25FD}" destId="{F3001B7D-AEF4-4A6D-A8CC-858890D50DD3}" srcOrd="1" destOrd="0" presId="urn:microsoft.com/office/officeart/2008/layout/HalfCircleOrganizationChart"/>
    <dgm:cxn modelId="{230C4AE0-9870-4C12-ACF5-06D6BAA303F6}" type="presParOf" srcId="{9295DFCB-272D-46EF-A5C8-65FD95AD25FD}" destId="{C0C6011E-E468-4666-8ADB-C05D2B76AFE9}" srcOrd="2" destOrd="0" presId="urn:microsoft.com/office/officeart/2008/layout/HalfCircleOrganizationChart"/>
    <dgm:cxn modelId="{FBE92C89-3BD4-46BA-BEEC-C7F052D8A836}" type="presParOf" srcId="{472ABBDE-3760-499D-9EF0-69F3A4074068}" destId="{ED2DA8B9-6329-4E63-A5AF-9DA74D22A994}" srcOrd="2" destOrd="0" presId="urn:microsoft.com/office/officeart/2008/layout/HalfCircleOrganizationChart"/>
    <dgm:cxn modelId="{5B681F38-3FA9-4EE9-AC57-7A5FB4E51152}" type="presParOf" srcId="{472ABBDE-3760-499D-9EF0-69F3A4074068}" destId="{CDE347BB-936A-49A8-9CC6-F49A0FB6E22B}" srcOrd="3" destOrd="0" presId="urn:microsoft.com/office/officeart/2008/layout/HalfCircleOrganizationChart"/>
    <dgm:cxn modelId="{7ABC19AE-3534-4BBE-A2B2-53E2F4B6102F}" type="presParOf" srcId="{CDE347BB-936A-49A8-9CC6-F49A0FB6E22B}" destId="{A42CBD3B-4AF8-4001-A284-F3A5D770DD9C}" srcOrd="0" destOrd="0" presId="urn:microsoft.com/office/officeart/2008/layout/HalfCircleOrganizationChart"/>
    <dgm:cxn modelId="{9F922806-D74E-4F20-8D6A-953E1B4E8ED6}" type="presParOf" srcId="{A42CBD3B-4AF8-4001-A284-F3A5D770DD9C}" destId="{871A54F7-1A1B-4D66-81DD-65E316F7645B}" srcOrd="0" destOrd="0" presId="urn:microsoft.com/office/officeart/2008/layout/HalfCircleOrganizationChart"/>
    <dgm:cxn modelId="{6BF9A0E9-B64D-437D-A265-14FD2E3C9AEF}" type="presParOf" srcId="{A42CBD3B-4AF8-4001-A284-F3A5D770DD9C}" destId="{252EF0FC-83F6-4259-895B-75B9BC09299E}" srcOrd="1" destOrd="0" presId="urn:microsoft.com/office/officeart/2008/layout/HalfCircleOrganizationChart"/>
    <dgm:cxn modelId="{2B10DE9E-42EA-4154-8C25-F79E5E91123B}" type="presParOf" srcId="{A42CBD3B-4AF8-4001-A284-F3A5D770DD9C}" destId="{C2BE498A-EEC6-42ED-859F-4B10C4E0A8F8}" srcOrd="2" destOrd="0" presId="urn:microsoft.com/office/officeart/2008/layout/HalfCircleOrganizationChart"/>
    <dgm:cxn modelId="{295DB630-3D39-410C-844A-D05950CDE6DF}" type="presParOf" srcId="{A42CBD3B-4AF8-4001-A284-F3A5D770DD9C}" destId="{71404CD0-A234-4ACD-9AFB-0DD7F4AFF984}" srcOrd="3" destOrd="0" presId="urn:microsoft.com/office/officeart/2008/layout/HalfCircleOrganizationChart"/>
    <dgm:cxn modelId="{D9E6F96E-6AB7-4646-82D0-601C793F0C30}" type="presParOf" srcId="{CDE347BB-936A-49A8-9CC6-F49A0FB6E22B}" destId="{E3A8D2E1-81E3-4149-B296-655C3D522C78}" srcOrd="1" destOrd="0" presId="urn:microsoft.com/office/officeart/2008/layout/HalfCircleOrganizationChart"/>
    <dgm:cxn modelId="{057D2A7D-E20E-4068-B319-14FBA95DB278}" type="presParOf" srcId="{CDE347BB-936A-49A8-9CC6-F49A0FB6E22B}" destId="{91399FE2-B4FA-4FAE-8ECB-3C1E60D9D316}" srcOrd="2" destOrd="0" presId="urn:microsoft.com/office/officeart/2008/layout/HalfCircleOrganizationChart"/>
    <dgm:cxn modelId="{70B33835-0223-42A5-9E85-947E352F0AD1}" type="presParOf" srcId="{A068000E-CEDF-4CDF-9838-CD9CAD85781B}" destId="{07F2DE5C-EB70-4458-948A-BCF20E1513DE}" srcOrd="2" destOrd="0" presId="urn:microsoft.com/office/officeart/2008/layout/HalfCircleOrganizationChart"/>
    <dgm:cxn modelId="{9E002F3B-D3BE-4BA2-B0BD-A616D343DAE9}" type="presParOf" srcId="{DECEDCC6-60C1-43C5-8764-046EE9668E26}" destId="{592AB1AE-F52C-4054-B9EC-A964BEBF560A}" srcOrd="2" destOrd="0" presId="urn:microsoft.com/office/officeart/2008/layout/HalfCircleOrganizationChart"/>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t>x</a:t>
          </a:r>
          <a:endParaRPr lang="id-ID"/>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t>z</a:t>
          </a:r>
          <a:endParaRPr lang="id-ID"/>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solidFill>
                <a:srgbClr val="FF0000"/>
              </a:solidFill>
            </a:rPr>
            <a:t>y</a:t>
          </a:r>
          <a:endParaRPr lang="id-ID">
            <a:solidFill>
              <a:srgbClr val="FF0000"/>
            </a:solidFill>
          </a:endParaRPr>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t>x</a:t>
          </a:r>
          <a:endParaRPr lang="id-ID"/>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t>z</a:t>
          </a:r>
          <a:endParaRPr lang="id-ID"/>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solidFill>
                <a:srgbClr val="FF0000"/>
              </a:solidFill>
            </a:rPr>
            <a:t>x</a:t>
          </a:r>
          <a:endParaRPr lang="id-ID">
            <a:solidFill>
              <a:srgbClr val="FF0000"/>
            </a:solidFill>
          </a:endParaRPr>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t>z</a:t>
          </a:r>
          <a:endParaRPr lang="id-ID"/>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pPr/>
    </dgm:pt>
    <dgm:pt modelId="{F6BBECE2-5F5B-4483-BB2A-3C3A243BB078}" type="pres">
      <dgm:prSet presAssocID="{37DDCF2F-F1A3-4B03-89CA-031621C733E7}" presName="bottomArc1" presStyleLbl="parChTrans1D1" presStyleIdx="1" presStyleCnt="18"/>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pPr/>
    </dgm:pt>
    <dgm:pt modelId="{98D3EE33-6925-4529-A3B6-367B5695372C}" type="pres">
      <dgm:prSet presAssocID="{83705244-78E8-419C-9685-CD67E5C153E3}" presName="bottomArc2" presStyleLbl="parChTrans1D1" presStyleIdx="3" presStyleCnt="18"/>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tyle>
          <a:lnRef idx="2">
            <a:schemeClr val="dk1"/>
          </a:lnRef>
          <a:fillRef idx="1">
            <a:schemeClr val="lt1"/>
          </a:fillRef>
          <a:effectRef idx="0">
            <a:schemeClr val="dk1"/>
          </a:effectRef>
          <a:fontRef idx="minor">
            <a:schemeClr val="dk1"/>
          </a:fontRef>
        </dgm:style>
      </dgm:prSet>
      <dgm:spPr/>
    </dgm:pt>
    <dgm:pt modelId="{4C51CFD5-5047-4780-B588-91F239A1E62C}" type="pres">
      <dgm:prSet presAssocID="{2915E2A5-0823-49CC-AF3D-AA996E640D45}" presName="bottomArc2" presStyleLbl="parChTrans1D1" presStyleIdx="5" presStyleCnt="18">
        <dgm:style>
          <a:lnRef idx="2">
            <a:schemeClr val="dk1"/>
          </a:lnRef>
          <a:fillRef idx="1">
            <a:schemeClr val="lt1"/>
          </a:fillRef>
          <a:effectRef idx="0">
            <a:schemeClr val="dk1"/>
          </a:effectRef>
          <a:fontRef idx="minor">
            <a:schemeClr val="dk1"/>
          </a:fontRef>
        </dgm:style>
      </dgm:prSet>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pPr/>
    </dgm:pt>
    <dgm:pt modelId="{5513B1A3-3885-4BBD-A5C0-2CEC1EC92536}" type="pres">
      <dgm:prSet presAssocID="{C1D5B00E-E2A7-40D1-9097-FFC90BBBB853}" presName="bottomArc2" presStyleLbl="parChTrans1D1" presStyleIdx="9" presStyleCnt="18"/>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tyle>
          <a:lnRef idx="2">
            <a:schemeClr val="dk1"/>
          </a:lnRef>
          <a:fillRef idx="1">
            <a:schemeClr val="lt1"/>
          </a:fillRef>
          <a:effectRef idx="0">
            <a:schemeClr val="dk1"/>
          </a:effectRef>
          <a:fontRef idx="minor">
            <a:schemeClr val="dk1"/>
          </a:fontRef>
        </dgm:style>
      </dgm:prSet>
      <dgm:spPr/>
    </dgm:pt>
    <dgm:pt modelId="{FADAC9DC-F52F-4B83-AECC-4D44B23A1FEF}" type="pres">
      <dgm:prSet presAssocID="{276CB0E4-918E-467E-9DB6-0AC762575E81}" presName="bottomArc2" presStyleLbl="parChTrans1D1" presStyleIdx="11" presStyleCnt="18">
        <dgm:style>
          <a:lnRef idx="2">
            <a:schemeClr val="dk1"/>
          </a:lnRef>
          <a:fillRef idx="1">
            <a:schemeClr val="lt1"/>
          </a:fillRef>
          <a:effectRef idx="0">
            <a:schemeClr val="dk1"/>
          </a:effectRef>
          <a:fontRef idx="minor">
            <a:schemeClr val="dk1"/>
          </a:fontRef>
        </dgm:style>
      </dgm:prSet>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pPr/>
    </dgm:pt>
    <dgm:pt modelId="{84E9F63F-88EC-4E95-800C-8455BE4FA7A6}" type="pres">
      <dgm:prSet presAssocID="{CDC1D7E8-996A-4AB5-ACEF-9D7A074AB865}" presName="bottomArc1" presStyleLbl="parChTrans1D1" presStyleIdx="13" presStyleCnt="18"/>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pPr/>
    </dgm:pt>
    <dgm:pt modelId="{E979C10B-E83F-4349-8D8D-6D3DABD5BB79}" type="pres">
      <dgm:prSet presAssocID="{02F19B77-D520-461B-935C-E7769327FD93}" presName="bottomArc2" presStyleLbl="parChTrans1D1" presStyleIdx="15" presStyleCnt="18"/>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tyle>
          <a:lnRef idx="2">
            <a:schemeClr val="dk1"/>
          </a:lnRef>
          <a:fillRef idx="1">
            <a:schemeClr val="lt1"/>
          </a:fillRef>
          <a:effectRef idx="0">
            <a:schemeClr val="dk1"/>
          </a:effectRef>
          <a:fontRef idx="minor">
            <a:schemeClr val="dk1"/>
          </a:fontRef>
        </dgm:style>
      </dgm:prSet>
      <dgm:spPr/>
    </dgm:pt>
    <dgm:pt modelId="{0710AA7D-925E-4603-88B9-4D86FBD499B0}" type="pres">
      <dgm:prSet presAssocID="{2029F62A-4C55-43E5-B7FB-9FFDB63EA6D2}" presName="bottomArc2" presStyleLbl="parChTrans1D1" presStyleIdx="17" presStyleCnt="18">
        <dgm:style>
          <a:lnRef idx="2">
            <a:schemeClr val="dk1"/>
          </a:lnRef>
          <a:fillRef idx="1">
            <a:schemeClr val="lt1"/>
          </a:fillRef>
          <a:effectRef idx="0">
            <a:schemeClr val="dk1"/>
          </a:effectRef>
          <a:fontRef idx="minor">
            <a:schemeClr val="dk1"/>
          </a:fontRef>
        </dgm:style>
      </dgm:prSet>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t>x</a:t>
          </a:r>
          <a:endParaRPr lang="id-ID"/>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t>z</a:t>
          </a:r>
          <a:endParaRPr lang="id-ID"/>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solidFill>
                <a:srgbClr val="FF0000"/>
              </a:solidFill>
            </a:rPr>
            <a:t>y</a:t>
          </a:r>
          <a:endParaRPr lang="id-ID">
            <a:solidFill>
              <a:srgbClr val="FF0000"/>
            </a:solidFill>
          </a:endParaRPr>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t>x</a:t>
          </a:r>
          <a:endParaRPr lang="id-ID"/>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t>z</a:t>
          </a:r>
          <a:endParaRPr lang="id-ID"/>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t>x</a:t>
          </a:r>
          <a:endParaRPr lang="id-ID"/>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solidFill>
                <a:srgbClr val="FF0000"/>
              </a:solidFill>
            </a:rPr>
            <a:t>z</a:t>
          </a:r>
          <a:endParaRPr lang="id-ID">
            <a:solidFill>
              <a:srgbClr val="FF0000"/>
            </a:solidFill>
          </a:endParaRPr>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pPr/>
    </dgm:pt>
    <dgm:pt modelId="{F6BBECE2-5F5B-4483-BB2A-3C3A243BB078}" type="pres">
      <dgm:prSet presAssocID="{37DDCF2F-F1A3-4B03-89CA-031621C733E7}" presName="bottomArc1" presStyleLbl="parChTrans1D1" presStyleIdx="1" presStyleCnt="18"/>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tyle>
          <a:lnRef idx="2">
            <a:schemeClr val="dk1"/>
          </a:lnRef>
          <a:fillRef idx="1">
            <a:schemeClr val="lt1"/>
          </a:fillRef>
          <a:effectRef idx="0">
            <a:schemeClr val="dk1"/>
          </a:effectRef>
          <a:fontRef idx="minor">
            <a:schemeClr val="dk1"/>
          </a:fontRef>
        </dgm:style>
      </dgm:prSet>
      <dgm:spPr/>
    </dgm:pt>
    <dgm:pt modelId="{98D3EE33-6925-4529-A3B6-367B5695372C}" type="pres">
      <dgm:prSet presAssocID="{83705244-78E8-419C-9685-CD67E5C153E3}" presName="bottomArc2" presStyleLbl="parChTrans1D1" presStyleIdx="3" presStyleCnt="18">
        <dgm:style>
          <a:lnRef idx="2">
            <a:schemeClr val="dk1"/>
          </a:lnRef>
          <a:fillRef idx="1">
            <a:schemeClr val="lt1"/>
          </a:fillRef>
          <a:effectRef idx="0">
            <a:schemeClr val="dk1"/>
          </a:effectRef>
          <a:fontRef idx="minor">
            <a:schemeClr val="dk1"/>
          </a:fontRef>
        </dgm:style>
      </dgm:prSet>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pPr/>
    </dgm:pt>
    <dgm:pt modelId="{4C51CFD5-5047-4780-B588-91F239A1E62C}" type="pres">
      <dgm:prSet presAssocID="{2915E2A5-0823-49CC-AF3D-AA996E640D45}" presName="bottomArc2" presStyleLbl="parChTrans1D1" presStyleIdx="5" presStyleCnt="18"/>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tyle>
          <a:lnRef idx="2">
            <a:schemeClr val="dk1"/>
          </a:lnRef>
          <a:fillRef idx="1">
            <a:schemeClr val="lt1"/>
          </a:fillRef>
          <a:effectRef idx="0">
            <a:schemeClr val="dk1"/>
          </a:effectRef>
          <a:fontRef idx="minor">
            <a:schemeClr val="dk1"/>
          </a:fontRef>
        </dgm:style>
      </dgm:prSet>
      <dgm:spPr/>
    </dgm:pt>
    <dgm:pt modelId="{5513B1A3-3885-4BBD-A5C0-2CEC1EC92536}" type="pres">
      <dgm:prSet presAssocID="{C1D5B00E-E2A7-40D1-9097-FFC90BBBB853}" presName="bottomArc2" presStyleLbl="parChTrans1D1" presStyleIdx="9" presStyleCnt="18">
        <dgm:style>
          <a:lnRef idx="2">
            <a:schemeClr val="dk1"/>
          </a:lnRef>
          <a:fillRef idx="1">
            <a:schemeClr val="lt1"/>
          </a:fillRef>
          <a:effectRef idx="0">
            <a:schemeClr val="dk1"/>
          </a:effectRef>
          <a:fontRef idx="minor">
            <a:schemeClr val="dk1"/>
          </a:fontRef>
        </dgm:style>
      </dgm:prSet>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pPr/>
    </dgm:pt>
    <dgm:pt modelId="{FADAC9DC-F52F-4B83-AECC-4D44B23A1FEF}" type="pres">
      <dgm:prSet presAssocID="{276CB0E4-918E-467E-9DB6-0AC762575E81}" presName="bottomArc2" presStyleLbl="parChTrans1D1" presStyleIdx="11" presStyleCnt="18"/>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pPr/>
    </dgm:pt>
    <dgm:pt modelId="{84E9F63F-88EC-4E95-800C-8455BE4FA7A6}" type="pres">
      <dgm:prSet presAssocID="{CDC1D7E8-996A-4AB5-ACEF-9D7A074AB865}" presName="bottomArc1" presStyleLbl="parChTrans1D1" presStyleIdx="13" presStyleCnt="18"/>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tyle>
          <a:lnRef idx="2">
            <a:schemeClr val="dk1"/>
          </a:lnRef>
          <a:fillRef idx="1">
            <a:schemeClr val="lt1"/>
          </a:fillRef>
          <a:effectRef idx="0">
            <a:schemeClr val="dk1"/>
          </a:effectRef>
          <a:fontRef idx="minor">
            <a:schemeClr val="dk1"/>
          </a:fontRef>
        </dgm:style>
      </dgm:prSet>
      <dgm:spPr/>
    </dgm:pt>
    <dgm:pt modelId="{E979C10B-E83F-4349-8D8D-6D3DABD5BB79}" type="pres">
      <dgm:prSet presAssocID="{02F19B77-D520-461B-935C-E7769327FD93}" presName="bottomArc2" presStyleLbl="parChTrans1D1" presStyleIdx="15" presStyleCnt="18">
        <dgm:style>
          <a:lnRef idx="2">
            <a:schemeClr val="dk1"/>
          </a:lnRef>
          <a:fillRef idx="1">
            <a:schemeClr val="lt1"/>
          </a:fillRef>
          <a:effectRef idx="0">
            <a:schemeClr val="dk1"/>
          </a:effectRef>
          <a:fontRef idx="minor">
            <a:schemeClr val="dk1"/>
          </a:fontRef>
        </dgm:style>
      </dgm:prSet>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pPr/>
    </dgm:pt>
    <dgm:pt modelId="{0710AA7D-925E-4603-88B9-4D86FBD499B0}" type="pres">
      <dgm:prSet presAssocID="{2029F62A-4C55-43E5-B7FB-9FFDB63EA6D2}" presName="bottomArc2" presStyleLbl="parChTrans1D1" presStyleIdx="17" presStyleCnt="18"/>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47"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solidFill>
                <a:srgbClr val="FF0000"/>
              </a:solidFill>
            </a:rPr>
            <a:t>X</a:t>
          </a:r>
          <a:endParaRPr lang="id-ID">
            <a:solidFill>
              <a:srgbClr val="FF0000"/>
            </a:solidFill>
          </a:endParaRPr>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t>z</a:t>
          </a:r>
          <a:endParaRPr lang="id-ID"/>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t>y</a:t>
          </a:r>
          <a:endParaRPr lang="id-ID"/>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solidFill>
                <a:srgbClr val="FF0000"/>
              </a:solidFill>
            </a:rPr>
            <a:t>X</a:t>
          </a:r>
          <a:endParaRPr lang="id-ID">
            <a:solidFill>
              <a:srgbClr val="FF0000"/>
            </a:solidFill>
          </a:endParaRPr>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t>z</a:t>
          </a:r>
          <a:endParaRPr lang="id-ID"/>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solidFill>
                <a:srgbClr val="FF0000"/>
              </a:solidFill>
            </a:rPr>
            <a:t>X</a:t>
          </a:r>
          <a:endParaRPr lang="id-ID">
            <a:solidFill>
              <a:srgbClr val="FF0000"/>
            </a:solidFill>
          </a:endParaRPr>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t>z</a:t>
          </a:r>
          <a:endParaRPr lang="id-ID"/>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tyle>
          <a:lnRef idx="2">
            <a:schemeClr val="dk1"/>
          </a:lnRef>
          <a:fillRef idx="1">
            <a:schemeClr val="lt1"/>
          </a:fillRef>
          <a:effectRef idx="0">
            <a:schemeClr val="dk1"/>
          </a:effectRef>
          <a:fontRef idx="minor">
            <a:schemeClr val="dk1"/>
          </a:fontRef>
        </dgm:style>
      </dgm:prSet>
      <dgm:spPr/>
    </dgm:pt>
    <dgm:pt modelId="{F6BBECE2-5F5B-4483-BB2A-3C3A243BB078}" type="pres">
      <dgm:prSet presAssocID="{37DDCF2F-F1A3-4B03-89CA-031621C733E7}" presName="bottomArc1" presStyleLbl="parChTrans1D1" presStyleIdx="1" presStyleCnt="18">
        <dgm:style>
          <a:lnRef idx="2">
            <a:schemeClr val="dk1"/>
          </a:lnRef>
          <a:fillRef idx="1">
            <a:schemeClr val="lt1"/>
          </a:fillRef>
          <a:effectRef idx="0">
            <a:schemeClr val="dk1"/>
          </a:effectRef>
          <a:fontRef idx="minor">
            <a:schemeClr val="dk1"/>
          </a:fontRef>
        </dgm:style>
      </dgm:prSet>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pPr/>
    </dgm:pt>
    <dgm:pt modelId="{98D3EE33-6925-4529-A3B6-367B5695372C}" type="pres">
      <dgm:prSet presAssocID="{83705244-78E8-419C-9685-CD67E5C153E3}" presName="bottomArc2" presStyleLbl="parChTrans1D1" presStyleIdx="3" presStyleCnt="18"/>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pPr/>
    </dgm:pt>
    <dgm:pt modelId="{4C51CFD5-5047-4780-B588-91F239A1E62C}" type="pres">
      <dgm:prSet presAssocID="{2915E2A5-0823-49CC-AF3D-AA996E640D45}" presName="bottomArc2" presStyleLbl="parChTrans1D1" presStyleIdx="5" presStyleCnt="18"/>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pPr/>
    </dgm:pt>
    <dgm:pt modelId="{5513B1A3-3885-4BBD-A5C0-2CEC1EC92536}" type="pres">
      <dgm:prSet presAssocID="{C1D5B00E-E2A7-40D1-9097-FFC90BBBB853}" presName="bottomArc2" presStyleLbl="parChTrans1D1" presStyleIdx="9" presStyleCnt="18"/>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pPr/>
    </dgm:pt>
    <dgm:pt modelId="{FADAC9DC-F52F-4B83-AECC-4D44B23A1FEF}" type="pres">
      <dgm:prSet presAssocID="{276CB0E4-918E-467E-9DB6-0AC762575E81}" presName="bottomArc2" presStyleLbl="parChTrans1D1" presStyleIdx="11" presStyleCnt="18"/>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tyle>
          <a:lnRef idx="2">
            <a:schemeClr val="dk1"/>
          </a:lnRef>
          <a:fillRef idx="1">
            <a:schemeClr val="lt1"/>
          </a:fillRef>
          <a:effectRef idx="0">
            <a:schemeClr val="dk1"/>
          </a:effectRef>
          <a:fontRef idx="minor">
            <a:schemeClr val="dk1"/>
          </a:fontRef>
        </dgm:style>
      </dgm:prSet>
      <dgm:spPr/>
    </dgm:pt>
    <dgm:pt modelId="{84E9F63F-88EC-4E95-800C-8455BE4FA7A6}" type="pres">
      <dgm:prSet presAssocID="{CDC1D7E8-996A-4AB5-ACEF-9D7A074AB865}" presName="bottomArc1" presStyleLbl="parChTrans1D1" presStyleIdx="13" presStyleCnt="18">
        <dgm:style>
          <a:lnRef idx="2">
            <a:schemeClr val="dk1"/>
          </a:lnRef>
          <a:fillRef idx="1">
            <a:schemeClr val="lt1"/>
          </a:fillRef>
          <a:effectRef idx="0">
            <a:schemeClr val="dk1"/>
          </a:effectRef>
          <a:fontRef idx="minor">
            <a:schemeClr val="dk1"/>
          </a:fontRef>
        </dgm:style>
      </dgm:prSet>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tyle>
          <a:lnRef idx="2">
            <a:schemeClr val="accent2"/>
          </a:lnRef>
          <a:fillRef idx="1">
            <a:schemeClr val="lt1"/>
          </a:fillRef>
          <a:effectRef idx="0">
            <a:schemeClr val="accent2"/>
          </a:effectRef>
          <a:fontRef idx="minor">
            <a:schemeClr val="dk1"/>
          </a:fontRef>
        </dgm:style>
      </dgm:prSet>
      <dgm:spPr/>
    </dgm:pt>
    <dgm:pt modelId="{E979C10B-E83F-4349-8D8D-6D3DABD5BB79}" type="pres">
      <dgm:prSet presAssocID="{02F19B77-D520-461B-935C-E7769327FD93}" presName="bottomArc2" presStyleLbl="parChTrans1D1" presStyleIdx="15" presStyleCnt="18">
        <dgm:style>
          <a:lnRef idx="2">
            <a:schemeClr val="accent2"/>
          </a:lnRef>
          <a:fillRef idx="1">
            <a:schemeClr val="lt1"/>
          </a:fillRef>
          <a:effectRef idx="0">
            <a:schemeClr val="accent2"/>
          </a:effectRef>
          <a:fontRef idx="minor">
            <a:schemeClr val="dk1"/>
          </a:fontRef>
        </dgm:style>
      </dgm:prSet>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pPr/>
    </dgm:pt>
    <dgm:pt modelId="{0710AA7D-925E-4603-88B9-4D86FBD499B0}" type="pres">
      <dgm:prSet presAssocID="{2029F62A-4C55-43E5-B7FB-9FFDB63EA6D2}" presName="bottomArc2" presStyleLbl="parChTrans1D1" presStyleIdx="17" presStyleCnt="18"/>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52" minVer="http://schemas.openxmlformats.org/drawingml/2006/diagram"/>
    </a:ext>
  </dgm:extLst>
</dgm:dataModel>
</file>

<file path=word/diagrams/data8.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t>x</a:t>
          </a:r>
          <a:endParaRPr lang="id-ID"/>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solidFill>
                <a:srgbClr val="FF0000"/>
              </a:solidFill>
            </a:rPr>
            <a:t>Z</a:t>
          </a:r>
          <a:endParaRPr lang="id-ID">
            <a:solidFill>
              <a:srgbClr val="FF0000"/>
            </a:solidFill>
          </a:endParaRPr>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t>y</a:t>
          </a:r>
          <a:endParaRPr lang="id-ID"/>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t>x</a:t>
          </a:r>
          <a:endParaRPr lang="id-ID"/>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solidFill>
                <a:srgbClr val="FF0000"/>
              </a:solidFill>
            </a:rPr>
            <a:t>Z</a:t>
          </a:r>
          <a:endParaRPr lang="id-ID">
            <a:solidFill>
              <a:srgbClr val="FF0000"/>
            </a:solidFill>
          </a:endParaRPr>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t>x</a:t>
          </a:r>
          <a:endParaRPr lang="id-ID"/>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solidFill>
                <a:srgbClr val="FF0000"/>
              </a:solidFill>
            </a:rPr>
            <a:t>Z</a:t>
          </a:r>
          <a:endParaRPr lang="id-ID">
            <a:solidFill>
              <a:srgbClr val="FF0000"/>
            </a:solidFill>
          </a:endParaRPr>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tyle>
          <a:lnRef idx="2">
            <a:schemeClr val="dk1"/>
          </a:lnRef>
          <a:fillRef idx="1">
            <a:schemeClr val="lt1"/>
          </a:fillRef>
          <a:effectRef idx="0">
            <a:schemeClr val="dk1"/>
          </a:effectRef>
          <a:fontRef idx="minor">
            <a:schemeClr val="dk1"/>
          </a:fontRef>
        </dgm:style>
      </dgm:prSet>
      <dgm:spPr/>
    </dgm:pt>
    <dgm:pt modelId="{F6BBECE2-5F5B-4483-BB2A-3C3A243BB078}" type="pres">
      <dgm:prSet presAssocID="{37DDCF2F-F1A3-4B03-89CA-031621C733E7}" presName="bottomArc1" presStyleLbl="parChTrans1D1" presStyleIdx="1" presStyleCnt="18">
        <dgm:style>
          <a:lnRef idx="2">
            <a:schemeClr val="dk1"/>
          </a:lnRef>
          <a:fillRef idx="1">
            <a:schemeClr val="lt1"/>
          </a:fillRef>
          <a:effectRef idx="0">
            <a:schemeClr val="dk1"/>
          </a:effectRef>
          <a:fontRef idx="minor">
            <a:schemeClr val="dk1"/>
          </a:fontRef>
        </dgm:style>
      </dgm:prSet>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pPr/>
    </dgm:pt>
    <dgm:pt modelId="{98D3EE33-6925-4529-A3B6-367B5695372C}" type="pres">
      <dgm:prSet presAssocID="{83705244-78E8-419C-9685-CD67E5C153E3}" presName="bottomArc2" presStyleLbl="parChTrans1D1" presStyleIdx="3" presStyleCnt="18"/>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pPr/>
    </dgm:pt>
    <dgm:pt modelId="{4C51CFD5-5047-4780-B588-91F239A1E62C}" type="pres">
      <dgm:prSet presAssocID="{2915E2A5-0823-49CC-AF3D-AA996E640D45}" presName="bottomArc2" presStyleLbl="parChTrans1D1" presStyleIdx="5" presStyleCnt="18"/>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pPr/>
    </dgm:pt>
    <dgm:pt modelId="{5513B1A3-3885-4BBD-A5C0-2CEC1EC92536}" type="pres">
      <dgm:prSet presAssocID="{C1D5B00E-E2A7-40D1-9097-FFC90BBBB853}" presName="bottomArc2" presStyleLbl="parChTrans1D1" presStyleIdx="9" presStyleCnt="18"/>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pPr/>
    </dgm:pt>
    <dgm:pt modelId="{FADAC9DC-F52F-4B83-AECC-4D44B23A1FEF}" type="pres">
      <dgm:prSet presAssocID="{276CB0E4-918E-467E-9DB6-0AC762575E81}" presName="bottomArc2" presStyleLbl="parChTrans1D1" presStyleIdx="11" presStyleCnt="18"/>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tyle>
          <a:lnRef idx="2">
            <a:schemeClr val="dk1"/>
          </a:lnRef>
          <a:fillRef idx="1">
            <a:schemeClr val="lt1"/>
          </a:fillRef>
          <a:effectRef idx="0">
            <a:schemeClr val="dk1"/>
          </a:effectRef>
          <a:fontRef idx="minor">
            <a:schemeClr val="dk1"/>
          </a:fontRef>
        </dgm:style>
      </dgm:prSet>
      <dgm:spPr/>
    </dgm:pt>
    <dgm:pt modelId="{84E9F63F-88EC-4E95-800C-8455BE4FA7A6}" type="pres">
      <dgm:prSet presAssocID="{CDC1D7E8-996A-4AB5-ACEF-9D7A074AB865}" presName="bottomArc1" presStyleLbl="parChTrans1D1" presStyleIdx="13" presStyleCnt="18">
        <dgm:style>
          <a:lnRef idx="2">
            <a:schemeClr val="dk1"/>
          </a:lnRef>
          <a:fillRef idx="1">
            <a:schemeClr val="lt1"/>
          </a:fillRef>
          <a:effectRef idx="0">
            <a:schemeClr val="dk1"/>
          </a:effectRef>
          <a:fontRef idx="minor">
            <a:schemeClr val="dk1"/>
          </a:fontRef>
        </dgm:style>
      </dgm:prSet>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pPr/>
    </dgm:pt>
    <dgm:pt modelId="{E979C10B-E83F-4349-8D8D-6D3DABD5BB79}" type="pres">
      <dgm:prSet presAssocID="{02F19B77-D520-461B-935C-E7769327FD93}" presName="bottomArc2" presStyleLbl="parChTrans1D1" presStyleIdx="15" presStyleCnt="18"/>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tyle>
          <a:lnRef idx="2">
            <a:schemeClr val="accent2"/>
          </a:lnRef>
          <a:fillRef idx="1">
            <a:schemeClr val="lt1"/>
          </a:fillRef>
          <a:effectRef idx="0">
            <a:schemeClr val="accent2"/>
          </a:effectRef>
          <a:fontRef idx="minor">
            <a:schemeClr val="dk1"/>
          </a:fontRef>
        </dgm:style>
      </dgm:prSet>
      <dgm:spPr/>
    </dgm:pt>
    <dgm:pt modelId="{0710AA7D-925E-4603-88B9-4D86FBD499B0}" type="pres">
      <dgm:prSet presAssocID="{2029F62A-4C55-43E5-B7FB-9FFDB63EA6D2}" presName="bottomArc2" presStyleLbl="parChTrans1D1" presStyleIdx="17" presStyleCnt="18">
        <dgm:style>
          <a:lnRef idx="2">
            <a:schemeClr val="accent2"/>
          </a:lnRef>
          <a:fillRef idx="1">
            <a:schemeClr val="lt1"/>
          </a:fillRef>
          <a:effectRef idx="0">
            <a:schemeClr val="accent2"/>
          </a:effectRef>
          <a:fontRef idx="minor">
            <a:schemeClr val="dk1"/>
          </a:fontRef>
        </dgm:style>
      </dgm:prSet>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57" minVer="http://schemas.openxmlformats.org/drawingml/2006/diagram"/>
    </a:ext>
  </dgm:extLst>
</dgm:dataModel>
</file>

<file path=word/diagrams/data9.xml><?xml version="1.0" encoding="utf-8"?>
<dgm:dataModel xmlns:dgm="http://schemas.openxmlformats.org/drawingml/2006/diagram" xmlns:a="http://schemas.openxmlformats.org/drawingml/2006/main">
  <dgm:ptLst>
    <dgm:pt modelId="{6FBA527B-0918-4BF2-A201-D0611917B30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06049ECB-09BD-4602-AE96-A42E2BBB6B1E}">
      <dgm:prSet phldrT="[Text]"/>
      <dgm:spPr/>
      <dgm:t>
        <a:bodyPr/>
        <a:lstStyle/>
        <a:p>
          <a:r>
            <a:rPr lang="en-US"/>
            <a:t>z</a:t>
          </a:r>
          <a:endParaRPr lang="id-ID"/>
        </a:p>
      </dgm:t>
    </dgm:pt>
    <dgm:pt modelId="{B2402CC4-4267-4169-B355-41C46D89B93B}" type="parTrans" cxnId="{30F745EB-D147-45A8-ACB1-9C380992E190}">
      <dgm:prSet/>
      <dgm:spPr/>
      <dgm:t>
        <a:bodyPr/>
        <a:lstStyle/>
        <a:p>
          <a:endParaRPr lang="id-ID"/>
        </a:p>
      </dgm:t>
    </dgm:pt>
    <dgm:pt modelId="{2461F35A-3E6D-4D50-8A36-ED6EF7AE84E6}" type="sibTrans" cxnId="{30F745EB-D147-45A8-ACB1-9C380992E190}">
      <dgm:prSet/>
      <dgm:spPr/>
      <dgm:t>
        <a:bodyPr/>
        <a:lstStyle/>
        <a:p>
          <a:endParaRPr lang="id-ID"/>
        </a:p>
      </dgm:t>
    </dgm:pt>
    <dgm:pt modelId="{EA5D7596-98ED-470E-85D6-9AB424ADCF07}">
      <dgm:prSet phldrT="[Text]"/>
      <dgm:spPr/>
      <dgm:t>
        <a:bodyPr/>
        <a:lstStyle/>
        <a:p>
          <a:r>
            <a:rPr lang="en-US">
              <a:solidFill>
                <a:srgbClr val="FF0000"/>
              </a:solidFill>
            </a:rPr>
            <a:t>x</a:t>
          </a:r>
          <a:endParaRPr lang="id-ID">
            <a:solidFill>
              <a:srgbClr val="FF0000"/>
            </a:solidFill>
          </a:endParaRPr>
        </a:p>
      </dgm:t>
    </dgm:pt>
    <dgm:pt modelId="{B0599C6F-5C4A-4222-8D05-06E8F9C2EB0D}" type="parTrans" cxnId="{6ED62AE8-5FF7-4F4A-BF23-0CDFDEA61D3A}">
      <dgm:prSet/>
      <dgm:spPr/>
      <dgm:t>
        <a:bodyPr/>
        <a:lstStyle/>
        <a:p>
          <a:endParaRPr lang="id-ID"/>
        </a:p>
      </dgm:t>
    </dgm:pt>
    <dgm:pt modelId="{3C71AD76-15CF-479B-8B9C-00301F98EDE6}" type="sibTrans" cxnId="{6ED62AE8-5FF7-4F4A-BF23-0CDFDEA61D3A}">
      <dgm:prSet/>
      <dgm:spPr/>
      <dgm:t>
        <a:bodyPr/>
        <a:lstStyle/>
        <a:p>
          <a:endParaRPr lang="id-ID"/>
        </a:p>
      </dgm:t>
    </dgm:pt>
    <dgm:pt modelId="{A5CB0F5D-BDDB-4E82-95D3-929ECF5F86A3}">
      <dgm:prSet phldrT="[Text]"/>
      <dgm:spPr/>
      <dgm:t>
        <a:bodyPr/>
        <a:lstStyle/>
        <a:p>
          <a:r>
            <a:rPr lang="en-US"/>
            <a:t>b</a:t>
          </a:r>
          <a:endParaRPr lang="id-ID"/>
        </a:p>
      </dgm:t>
    </dgm:pt>
    <dgm:pt modelId="{9C5BF77A-6F08-4389-B794-58FED45DA534}" type="parTrans" cxnId="{E23CA5A5-60D6-4FDE-B3E7-0B06AB534AC3}">
      <dgm:prSet/>
      <dgm:spPr/>
      <dgm:t>
        <a:bodyPr/>
        <a:lstStyle/>
        <a:p>
          <a:endParaRPr lang="id-ID"/>
        </a:p>
      </dgm:t>
    </dgm:pt>
    <dgm:pt modelId="{8110F7FD-AEB3-4AE8-9B0B-67B3037704DC}" type="sibTrans" cxnId="{E23CA5A5-60D6-4FDE-B3E7-0B06AB534AC3}">
      <dgm:prSet/>
      <dgm:spPr/>
      <dgm:t>
        <a:bodyPr/>
        <a:lstStyle/>
        <a:p>
          <a:endParaRPr lang="id-ID"/>
        </a:p>
      </dgm:t>
    </dgm:pt>
    <dgm:pt modelId="{1AFF85EF-83F1-419F-91D9-C3A45D6BA698}">
      <dgm:prSet phldrT="[Text]"/>
      <dgm:spPr/>
      <dgm:t>
        <a:bodyPr/>
        <a:lstStyle/>
        <a:p>
          <a:r>
            <a:rPr lang="en-US">
              <a:solidFill>
                <a:sysClr val="windowText" lastClr="000000"/>
              </a:solidFill>
            </a:rPr>
            <a:t>y</a:t>
          </a:r>
          <a:endParaRPr lang="id-ID">
            <a:solidFill>
              <a:sysClr val="windowText" lastClr="000000"/>
            </a:solidFill>
          </a:endParaRPr>
        </a:p>
      </dgm:t>
    </dgm:pt>
    <dgm:pt modelId="{6739F941-9179-472E-BCCA-81EBF20A0FC9}" type="parTrans" cxnId="{E2CD5E12-D2EE-4CE8-96C7-77EAFCD5896A}">
      <dgm:prSet/>
      <dgm:spPr/>
      <dgm:t>
        <a:bodyPr/>
        <a:lstStyle/>
        <a:p>
          <a:endParaRPr lang="id-ID"/>
        </a:p>
      </dgm:t>
    </dgm:pt>
    <dgm:pt modelId="{783D7489-E3A8-4DB9-8021-0C3F906B7A94}" type="sibTrans" cxnId="{E2CD5E12-D2EE-4CE8-96C7-77EAFCD5896A}">
      <dgm:prSet/>
      <dgm:spPr/>
      <dgm:t>
        <a:bodyPr/>
        <a:lstStyle/>
        <a:p>
          <a:endParaRPr lang="id-ID"/>
        </a:p>
      </dgm:t>
    </dgm:pt>
    <dgm:pt modelId="{FE9E4137-9B7B-4F21-BA66-779B36891BAB}">
      <dgm:prSet phldrT="[Text]"/>
      <dgm:spPr/>
      <dgm:t>
        <a:bodyPr/>
        <a:lstStyle/>
        <a:p>
          <a:r>
            <a:rPr lang="en-US">
              <a:solidFill>
                <a:schemeClr val="accent1"/>
              </a:solidFill>
            </a:rPr>
            <a:t>a</a:t>
          </a:r>
          <a:endParaRPr lang="id-ID">
            <a:solidFill>
              <a:schemeClr val="accent1"/>
            </a:solidFill>
          </a:endParaRPr>
        </a:p>
      </dgm:t>
    </dgm:pt>
    <dgm:pt modelId="{8DABE424-7834-4A7D-9676-BE8A56901960}" type="parTrans" cxnId="{9894F026-A8B8-42F7-85B6-6EED336B120B}">
      <dgm:prSet/>
      <dgm:spPr/>
      <dgm:t>
        <a:bodyPr/>
        <a:lstStyle/>
        <a:p>
          <a:endParaRPr lang="id-ID"/>
        </a:p>
      </dgm:t>
    </dgm:pt>
    <dgm:pt modelId="{E0DAFFFA-5A5C-4955-BDC0-67E66A2CD4EF}" type="sibTrans" cxnId="{9894F026-A8B8-42F7-85B6-6EED336B120B}">
      <dgm:prSet/>
      <dgm:spPr/>
      <dgm:t>
        <a:bodyPr/>
        <a:lstStyle/>
        <a:p>
          <a:endParaRPr lang="id-ID"/>
        </a:p>
      </dgm:t>
    </dgm:pt>
    <dgm:pt modelId="{06487F11-91B8-41CE-83AC-7D6A68F67878}">
      <dgm:prSet phldrT="[Text]"/>
      <dgm:spPr/>
      <dgm:t>
        <a:bodyPr/>
        <a:lstStyle/>
        <a:p>
          <a:r>
            <a:rPr lang="en-US">
              <a:solidFill>
                <a:schemeClr val="accent1"/>
              </a:solidFill>
            </a:rPr>
            <a:t>d</a:t>
          </a:r>
          <a:endParaRPr lang="id-ID">
            <a:solidFill>
              <a:schemeClr val="accent1"/>
            </a:solidFill>
          </a:endParaRPr>
        </a:p>
      </dgm:t>
    </dgm:pt>
    <dgm:pt modelId="{FF4F57BA-DE91-4788-B67B-5E39A18C6623}" type="parTrans" cxnId="{7072684D-EE1E-4A64-9B40-896C18C07DD2}">
      <dgm:prSet/>
      <dgm:spPr/>
      <dgm:t>
        <a:bodyPr/>
        <a:lstStyle/>
        <a:p>
          <a:endParaRPr lang="id-ID"/>
        </a:p>
      </dgm:t>
    </dgm:pt>
    <dgm:pt modelId="{BA6607AE-60DA-4222-92A6-DA81753744FA}" type="sibTrans" cxnId="{7072684D-EE1E-4A64-9B40-896C18C07DD2}">
      <dgm:prSet/>
      <dgm:spPr/>
      <dgm:t>
        <a:bodyPr/>
        <a:lstStyle/>
        <a:p>
          <a:endParaRPr lang="id-ID"/>
        </a:p>
      </dgm:t>
    </dgm:pt>
    <dgm:pt modelId="{BC6C3545-ED24-4889-B3F1-C6D4915521CC}">
      <dgm:prSet phldrT="[Text]"/>
      <dgm:spPr/>
      <dgm:t>
        <a:bodyPr/>
        <a:lstStyle/>
        <a:p>
          <a:r>
            <a:rPr lang="en-US">
              <a:solidFill>
                <a:schemeClr val="accent1"/>
              </a:solidFill>
            </a:rPr>
            <a:t>c</a:t>
          </a:r>
          <a:endParaRPr lang="id-ID">
            <a:solidFill>
              <a:schemeClr val="accent1"/>
            </a:solidFill>
          </a:endParaRPr>
        </a:p>
      </dgm:t>
    </dgm:pt>
    <dgm:pt modelId="{6D94D8EC-C19A-4B7B-A3D5-57850CA92CEA}" type="parTrans" cxnId="{FB68E986-A103-4971-B358-36EC2D82521B}">
      <dgm:prSet/>
      <dgm:spPr/>
      <dgm:t>
        <a:bodyPr/>
        <a:lstStyle/>
        <a:p>
          <a:endParaRPr lang="id-ID"/>
        </a:p>
      </dgm:t>
    </dgm:pt>
    <dgm:pt modelId="{BD2B1F4B-ED42-4D76-A52B-43CAA01C61C5}" type="sibTrans" cxnId="{FB68E986-A103-4971-B358-36EC2D82521B}">
      <dgm:prSet/>
      <dgm:spPr/>
      <dgm:t>
        <a:bodyPr/>
        <a:lstStyle/>
        <a:p>
          <a:endParaRPr lang="id-ID"/>
        </a:p>
      </dgm:t>
    </dgm:pt>
    <dgm:pt modelId="{A854EA35-39F6-4FE4-B84D-F695EF52604C}">
      <dgm:prSet phldrT="[Text]"/>
      <dgm:spPr/>
      <dgm:t>
        <a:bodyPr/>
        <a:lstStyle/>
        <a:p>
          <a:r>
            <a:rPr lang="en-US">
              <a:solidFill>
                <a:sysClr val="windowText" lastClr="000000"/>
              </a:solidFill>
            </a:rPr>
            <a:t>x</a:t>
          </a:r>
          <a:endParaRPr lang="id-ID"/>
        </a:p>
      </dgm:t>
    </dgm:pt>
    <dgm:pt modelId="{1727726A-860D-4795-94BA-0E0F3B28BE71}" type="parTrans" cxnId="{DC87D72D-665D-4C7F-90F6-C12150DCEDC6}">
      <dgm:prSet/>
      <dgm:spPr/>
      <dgm:t>
        <a:bodyPr/>
        <a:lstStyle/>
        <a:p>
          <a:endParaRPr lang="id-ID"/>
        </a:p>
      </dgm:t>
    </dgm:pt>
    <dgm:pt modelId="{83E45149-7FF6-43EB-B2B9-5F8E8D31E889}" type="sibTrans" cxnId="{DC87D72D-665D-4C7F-90F6-C12150DCEDC6}">
      <dgm:prSet/>
      <dgm:spPr/>
      <dgm:t>
        <a:bodyPr/>
        <a:lstStyle/>
        <a:p>
          <a:endParaRPr lang="id-ID"/>
        </a:p>
      </dgm:t>
    </dgm:pt>
    <dgm:pt modelId="{EB32939B-5884-495E-A2A0-3B7966415270}">
      <dgm:prSet phldrT="[Text]"/>
      <dgm:spPr/>
      <dgm:t>
        <a:bodyPr/>
        <a:lstStyle/>
        <a:p>
          <a:r>
            <a:rPr lang="en-US">
              <a:solidFill>
                <a:schemeClr val="accent1"/>
              </a:solidFill>
            </a:rPr>
            <a:t>a</a:t>
          </a:r>
          <a:endParaRPr lang="id-ID">
            <a:solidFill>
              <a:schemeClr val="accent1"/>
            </a:solidFill>
          </a:endParaRPr>
        </a:p>
      </dgm:t>
    </dgm:pt>
    <dgm:pt modelId="{AA1114C6-71CC-4925-AF5A-0CAF67092E7C}" type="parTrans" cxnId="{870B3833-6BD6-48D7-8137-3A6BDCFE6CD6}">
      <dgm:prSet/>
      <dgm:spPr/>
      <dgm:t>
        <a:bodyPr/>
        <a:lstStyle/>
        <a:p>
          <a:endParaRPr lang="id-ID"/>
        </a:p>
      </dgm:t>
    </dgm:pt>
    <dgm:pt modelId="{9201A0A2-BE19-42DC-8635-6716CAFF09B9}" type="sibTrans" cxnId="{870B3833-6BD6-48D7-8137-3A6BDCFE6CD6}">
      <dgm:prSet/>
      <dgm:spPr/>
      <dgm:t>
        <a:bodyPr/>
        <a:lstStyle/>
        <a:p>
          <a:endParaRPr lang="id-ID"/>
        </a:p>
      </dgm:t>
    </dgm:pt>
    <dgm:pt modelId="{D4D9E7C9-BE80-43D8-9C68-BDBC49AA9BB3}">
      <dgm:prSet phldrT="[Text]"/>
      <dgm:spPr/>
      <dgm:t>
        <a:bodyPr/>
        <a:lstStyle/>
        <a:p>
          <a:r>
            <a:rPr lang="en-US">
              <a:solidFill>
                <a:srgbClr val="FF0000"/>
              </a:solidFill>
            </a:rPr>
            <a:t>z</a:t>
          </a:r>
          <a:endParaRPr lang="id-ID">
            <a:solidFill>
              <a:srgbClr val="FF0000"/>
            </a:solidFill>
          </a:endParaRPr>
        </a:p>
      </dgm:t>
    </dgm:pt>
    <dgm:pt modelId="{952A6EE1-E160-47C0-836C-71528F907C1B}" type="parTrans" cxnId="{0087863C-8EE9-4A28-B976-0C7508FA7444}">
      <dgm:prSet/>
      <dgm:spPr/>
      <dgm:t>
        <a:bodyPr/>
        <a:lstStyle/>
        <a:p>
          <a:endParaRPr lang="id-ID"/>
        </a:p>
      </dgm:t>
    </dgm:pt>
    <dgm:pt modelId="{307966EB-EC3C-4574-B7FD-86782B2F364B}" type="sibTrans" cxnId="{0087863C-8EE9-4A28-B976-0C7508FA7444}">
      <dgm:prSet/>
      <dgm:spPr/>
      <dgm:t>
        <a:bodyPr/>
        <a:lstStyle/>
        <a:p>
          <a:endParaRPr lang="id-ID"/>
        </a:p>
      </dgm:t>
    </dgm:pt>
    <dgm:pt modelId="{398EE358-7055-45FD-A232-D8B4C5748F87}">
      <dgm:prSet phldrT="[Text]"/>
      <dgm:spPr/>
      <dgm:t>
        <a:bodyPr/>
        <a:lstStyle/>
        <a:p>
          <a:r>
            <a:rPr lang="en-US">
              <a:solidFill>
                <a:sysClr val="windowText" lastClr="000000"/>
              </a:solidFill>
            </a:rPr>
            <a:t>y</a:t>
          </a:r>
          <a:endParaRPr lang="id-ID">
            <a:solidFill>
              <a:sysClr val="windowText" lastClr="000000"/>
            </a:solidFill>
          </a:endParaRPr>
        </a:p>
      </dgm:t>
    </dgm:pt>
    <dgm:pt modelId="{F77D81B3-1EFA-4685-915F-B8972506E42B}" type="parTrans" cxnId="{1E670532-A277-4E18-B489-643265D600CE}">
      <dgm:prSet/>
      <dgm:spPr/>
      <dgm:t>
        <a:bodyPr/>
        <a:lstStyle/>
        <a:p>
          <a:endParaRPr lang="id-ID"/>
        </a:p>
      </dgm:t>
    </dgm:pt>
    <dgm:pt modelId="{31D874CC-EE6C-447D-9EAB-CF69B7FB94D0}" type="sibTrans" cxnId="{1E670532-A277-4E18-B489-643265D600CE}">
      <dgm:prSet/>
      <dgm:spPr/>
      <dgm:t>
        <a:bodyPr/>
        <a:lstStyle/>
        <a:p>
          <a:endParaRPr lang="id-ID"/>
        </a:p>
      </dgm:t>
    </dgm:pt>
    <dgm:pt modelId="{42C25366-B381-478B-B146-35C735D06995}">
      <dgm:prSet phldrT="[Text]"/>
      <dgm:spPr/>
      <dgm:t>
        <a:bodyPr/>
        <a:lstStyle/>
        <a:p>
          <a:r>
            <a:rPr lang="en-US">
              <a:solidFill>
                <a:schemeClr val="accent1"/>
              </a:solidFill>
            </a:rPr>
            <a:t>c</a:t>
          </a:r>
          <a:endParaRPr lang="id-ID">
            <a:solidFill>
              <a:schemeClr val="accent1"/>
            </a:solidFill>
          </a:endParaRPr>
        </a:p>
      </dgm:t>
    </dgm:pt>
    <dgm:pt modelId="{4AEC6BBB-5A03-4F84-AA53-C14328516D45}" type="parTrans" cxnId="{F2997AD8-3870-4E21-B195-6163DAB0E186}">
      <dgm:prSet/>
      <dgm:spPr/>
      <dgm:t>
        <a:bodyPr/>
        <a:lstStyle/>
        <a:p>
          <a:endParaRPr lang="id-ID"/>
        </a:p>
      </dgm:t>
    </dgm:pt>
    <dgm:pt modelId="{D4B2103D-50C9-47E8-B6AD-6F47DB9C4571}" type="sibTrans" cxnId="{F2997AD8-3870-4E21-B195-6163DAB0E186}">
      <dgm:prSet/>
      <dgm:spPr/>
      <dgm:t>
        <a:bodyPr/>
        <a:lstStyle/>
        <a:p>
          <a:endParaRPr lang="id-ID"/>
        </a:p>
      </dgm:t>
    </dgm:pt>
    <dgm:pt modelId="{D65CF199-906C-4DB7-8415-0081A7CCCFE5}">
      <dgm:prSet phldrT="[Text]"/>
      <dgm:spPr/>
      <dgm:t>
        <a:bodyPr/>
        <a:lstStyle/>
        <a:p>
          <a:r>
            <a:rPr lang="en-US">
              <a:solidFill>
                <a:schemeClr val="accent1"/>
              </a:solidFill>
            </a:rPr>
            <a:t>d</a:t>
          </a:r>
          <a:endParaRPr lang="id-ID">
            <a:solidFill>
              <a:schemeClr val="accent1"/>
            </a:solidFill>
          </a:endParaRPr>
        </a:p>
      </dgm:t>
    </dgm:pt>
    <dgm:pt modelId="{66F7B7A8-AC1C-41FA-9817-5E0ACA5B1213}" type="parTrans" cxnId="{AB3A98C1-E5CD-447A-AEC8-786A88E3E0EB}">
      <dgm:prSet/>
      <dgm:spPr/>
      <dgm:t>
        <a:bodyPr/>
        <a:lstStyle/>
        <a:p>
          <a:endParaRPr lang="id-ID"/>
        </a:p>
      </dgm:t>
    </dgm:pt>
    <dgm:pt modelId="{F1BCEEF0-8622-4BED-89EB-5829E148DCC9}" type="sibTrans" cxnId="{AB3A98C1-E5CD-447A-AEC8-786A88E3E0EB}">
      <dgm:prSet/>
      <dgm:spPr/>
      <dgm:t>
        <a:bodyPr/>
        <a:lstStyle/>
        <a:p>
          <a:endParaRPr lang="id-ID"/>
        </a:p>
      </dgm:t>
    </dgm:pt>
    <dgm:pt modelId="{98965366-6778-48FB-ABCB-CA4D61CA0575}">
      <dgm:prSet phldrT="[Text]"/>
      <dgm:spPr/>
      <dgm:t>
        <a:bodyPr/>
        <a:lstStyle/>
        <a:p>
          <a:r>
            <a:rPr lang="en-US">
              <a:solidFill>
                <a:sysClr val="windowText" lastClr="000000"/>
              </a:solidFill>
            </a:rPr>
            <a:t>b</a:t>
          </a:r>
          <a:endParaRPr lang="id-ID">
            <a:solidFill>
              <a:sysClr val="windowText" lastClr="000000"/>
            </a:solidFill>
          </a:endParaRPr>
        </a:p>
      </dgm:t>
    </dgm:pt>
    <dgm:pt modelId="{35539ACB-66A3-4BA1-9161-22217DCE7F46}" type="parTrans" cxnId="{7D1211ED-F341-4B5D-B817-675B08368F80}">
      <dgm:prSet/>
      <dgm:spPr/>
      <dgm:t>
        <a:bodyPr/>
        <a:lstStyle/>
        <a:p>
          <a:endParaRPr lang="id-ID"/>
        </a:p>
      </dgm:t>
    </dgm:pt>
    <dgm:pt modelId="{196B85C9-785A-44EA-BE3F-1C569B6588C8}" type="sibTrans" cxnId="{7D1211ED-F341-4B5D-B817-675B08368F80}">
      <dgm:prSet/>
      <dgm:spPr/>
      <dgm:t>
        <a:bodyPr/>
        <a:lstStyle/>
        <a:p>
          <a:endParaRPr lang="id-ID"/>
        </a:p>
      </dgm:t>
    </dgm:pt>
    <dgm:pt modelId="{5D83A232-EBC1-4A85-92E0-C66B676E8836}" type="pres">
      <dgm:prSet presAssocID="{6FBA527B-0918-4BF2-A201-D0611917B30C}" presName="Name0" presStyleCnt="0">
        <dgm:presLayoutVars>
          <dgm:orgChart val="1"/>
          <dgm:chPref val="1"/>
          <dgm:dir/>
          <dgm:animOne val="branch"/>
          <dgm:animLvl val="lvl"/>
          <dgm:resizeHandles/>
        </dgm:presLayoutVars>
      </dgm:prSet>
      <dgm:spPr/>
    </dgm:pt>
    <dgm:pt modelId="{F382EE9D-3161-45A7-B045-151A8206AC0C}" type="pres">
      <dgm:prSet presAssocID="{A854EA35-39F6-4FE4-B84D-F695EF52604C}" presName="hierRoot1" presStyleCnt="0">
        <dgm:presLayoutVars>
          <dgm:hierBranch/>
        </dgm:presLayoutVars>
      </dgm:prSet>
      <dgm:spPr/>
    </dgm:pt>
    <dgm:pt modelId="{63A51C7F-08E2-4DE3-BBD6-213531327196}" type="pres">
      <dgm:prSet presAssocID="{A854EA35-39F6-4FE4-B84D-F695EF52604C}" presName="rootComposite1" presStyleCnt="0"/>
      <dgm:spPr/>
    </dgm:pt>
    <dgm:pt modelId="{BC2FDA39-795A-4B61-B5FB-A5F32C76AF01}" type="pres">
      <dgm:prSet presAssocID="{A854EA35-39F6-4FE4-B84D-F695EF52604C}" presName="rootText1" presStyleLbl="alignAcc1" presStyleIdx="0" presStyleCnt="0">
        <dgm:presLayoutVars>
          <dgm:chPref val="3"/>
        </dgm:presLayoutVars>
      </dgm:prSet>
      <dgm:spPr/>
    </dgm:pt>
    <dgm:pt modelId="{AC7693C3-8247-4D7F-8158-E1FA866D9B33}" type="pres">
      <dgm:prSet presAssocID="{A854EA35-39F6-4FE4-B84D-F695EF52604C}" presName="topArc1" presStyleLbl="parChTrans1D1" presStyleIdx="0" presStyleCnt="28">
        <dgm:style>
          <a:lnRef idx="2">
            <a:schemeClr val="dk1"/>
          </a:lnRef>
          <a:fillRef idx="1">
            <a:schemeClr val="lt1"/>
          </a:fillRef>
          <a:effectRef idx="0">
            <a:schemeClr val="dk1"/>
          </a:effectRef>
          <a:fontRef idx="minor">
            <a:schemeClr val="dk1"/>
          </a:fontRef>
        </dgm:style>
      </dgm:prSet>
      <dgm:spPr/>
    </dgm:pt>
    <dgm:pt modelId="{3563A87A-E9EB-46F1-9F0E-0B39225BC9B4}" type="pres">
      <dgm:prSet presAssocID="{A854EA35-39F6-4FE4-B84D-F695EF52604C}" presName="bottomArc1" presStyleLbl="parChTrans1D1" presStyleIdx="1" presStyleCnt="28">
        <dgm:style>
          <a:lnRef idx="2">
            <a:schemeClr val="dk1"/>
          </a:lnRef>
          <a:fillRef idx="1">
            <a:schemeClr val="lt1"/>
          </a:fillRef>
          <a:effectRef idx="0">
            <a:schemeClr val="dk1"/>
          </a:effectRef>
          <a:fontRef idx="minor">
            <a:schemeClr val="dk1"/>
          </a:fontRef>
        </dgm:style>
      </dgm:prSet>
      <dgm:spPr/>
    </dgm:pt>
    <dgm:pt modelId="{E0963A20-3839-405E-9F01-AC0196A7E559}" type="pres">
      <dgm:prSet presAssocID="{A854EA35-39F6-4FE4-B84D-F695EF52604C}" presName="topConnNode1" presStyleLbl="node1" presStyleIdx="0" presStyleCnt="0"/>
      <dgm:spPr/>
    </dgm:pt>
    <dgm:pt modelId="{5B117B00-7EAC-4AF8-9512-86CA4766CDFB}" type="pres">
      <dgm:prSet presAssocID="{A854EA35-39F6-4FE4-B84D-F695EF52604C}" presName="hierChild2" presStyleCnt="0"/>
      <dgm:spPr/>
    </dgm:pt>
    <dgm:pt modelId="{D6F6A1C7-7999-4911-836E-61DE342A1ADE}" type="pres">
      <dgm:prSet presAssocID="{AA1114C6-71CC-4925-AF5A-0CAF67092E7C}" presName="Name28" presStyleLbl="parChTrans1D2" presStyleIdx="0" presStyleCnt="4"/>
      <dgm:spPr/>
    </dgm:pt>
    <dgm:pt modelId="{1E959677-D011-4918-AE29-7BC77E3E6956}" type="pres">
      <dgm:prSet presAssocID="{EB32939B-5884-495E-A2A0-3B7966415270}" presName="hierRoot2" presStyleCnt="0">
        <dgm:presLayoutVars>
          <dgm:hierBranch/>
        </dgm:presLayoutVars>
      </dgm:prSet>
      <dgm:spPr/>
    </dgm:pt>
    <dgm:pt modelId="{C6985557-364F-450C-A022-CBFDDA670DB7}" type="pres">
      <dgm:prSet presAssocID="{EB32939B-5884-495E-A2A0-3B7966415270}" presName="rootComposite2" presStyleCnt="0"/>
      <dgm:spPr/>
    </dgm:pt>
    <dgm:pt modelId="{F3F86D44-A80E-4F9F-92A3-665C353F3F17}" type="pres">
      <dgm:prSet presAssocID="{EB32939B-5884-495E-A2A0-3B7966415270}" presName="rootText2" presStyleLbl="alignAcc1" presStyleIdx="0" presStyleCnt="0">
        <dgm:presLayoutVars>
          <dgm:chPref val="3"/>
        </dgm:presLayoutVars>
      </dgm:prSet>
      <dgm:spPr/>
    </dgm:pt>
    <dgm:pt modelId="{601E86F4-1125-40CF-818B-7082752D64BF}" type="pres">
      <dgm:prSet presAssocID="{EB32939B-5884-495E-A2A0-3B7966415270}" presName="topArc2" presStyleLbl="parChTrans1D1" presStyleIdx="2" presStyleCnt="28"/>
      <dgm:spPr/>
    </dgm:pt>
    <dgm:pt modelId="{CD3E250B-FBF7-470D-A12A-D06AA32EE43F}" type="pres">
      <dgm:prSet presAssocID="{EB32939B-5884-495E-A2A0-3B7966415270}" presName="bottomArc2" presStyleLbl="parChTrans1D1" presStyleIdx="3" presStyleCnt="28"/>
      <dgm:spPr/>
    </dgm:pt>
    <dgm:pt modelId="{4ABCDEB6-A3C6-4998-A92F-48C1B8B31F26}" type="pres">
      <dgm:prSet presAssocID="{EB32939B-5884-495E-A2A0-3B7966415270}" presName="topConnNode2" presStyleLbl="node2" presStyleIdx="0" presStyleCnt="0"/>
      <dgm:spPr/>
    </dgm:pt>
    <dgm:pt modelId="{82A78782-8250-4064-9B1B-99C41D214611}" type="pres">
      <dgm:prSet presAssocID="{EB32939B-5884-495E-A2A0-3B7966415270}" presName="hierChild4" presStyleCnt="0"/>
      <dgm:spPr/>
    </dgm:pt>
    <dgm:pt modelId="{70E4DBA2-9034-4528-8804-C4276B970A12}" type="pres">
      <dgm:prSet presAssocID="{EB32939B-5884-495E-A2A0-3B7966415270}" presName="hierChild5" presStyleCnt="0"/>
      <dgm:spPr/>
    </dgm:pt>
    <dgm:pt modelId="{A6C44F7F-1089-4FA7-960B-3CDA7DB6EA3A}" type="pres">
      <dgm:prSet presAssocID="{952A6EE1-E160-47C0-836C-71528F907C1B}" presName="Name28" presStyleLbl="parChTrans1D2" presStyleIdx="1" presStyleCnt="4"/>
      <dgm:spPr/>
    </dgm:pt>
    <dgm:pt modelId="{DC4A9248-86A0-4E74-9C89-99F7697C1F18}" type="pres">
      <dgm:prSet presAssocID="{D4D9E7C9-BE80-43D8-9C68-BDBC49AA9BB3}" presName="hierRoot2" presStyleCnt="0">
        <dgm:presLayoutVars>
          <dgm:hierBranch/>
        </dgm:presLayoutVars>
      </dgm:prSet>
      <dgm:spPr/>
    </dgm:pt>
    <dgm:pt modelId="{D21A2E3D-DF19-400E-AE0A-25C4BA9E8B12}" type="pres">
      <dgm:prSet presAssocID="{D4D9E7C9-BE80-43D8-9C68-BDBC49AA9BB3}" presName="rootComposite2" presStyleCnt="0"/>
      <dgm:spPr/>
    </dgm:pt>
    <dgm:pt modelId="{E0A5E994-EAF6-49BD-8565-351C11A4DC30}" type="pres">
      <dgm:prSet presAssocID="{D4D9E7C9-BE80-43D8-9C68-BDBC49AA9BB3}" presName="rootText2" presStyleLbl="alignAcc1" presStyleIdx="0" presStyleCnt="0">
        <dgm:presLayoutVars>
          <dgm:chPref val="3"/>
        </dgm:presLayoutVars>
      </dgm:prSet>
      <dgm:spPr/>
    </dgm:pt>
    <dgm:pt modelId="{854EB437-C01C-4637-937E-E78DAD6380FC}" type="pres">
      <dgm:prSet presAssocID="{D4D9E7C9-BE80-43D8-9C68-BDBC49AA9BB3}" presName="topArc2" presStyleLbl="parChTrans1D1" presStyleIdx="4" presStyleCnt="28">
        <dgm:style>
          <a:lnRef idx="2">
            <a:schemeClr val="accent2"/>
          </a:lnRef>
          <a:fillRef idx="1">
            <a:schemeClr val="lt1"/>
          </a:fillRef>
          <a:effectRef idx="0">
            <a:schemeClr val="accent2"/>
          </a:effectRef>
          <a:fontRef idx="minor">
            <a:schemeClr val="dk1"/>
          </a:fontRef>
        </dgm:style>
      </dgm:prSet>
      <dgm:spPr/>
    </dgm:pt>
    <dgm:pt modelId="{D5367E10-1981-46A4-8D7D-BD81844A2501}" type="pres">
      <dgm:prSet presAssocID="{D4D9E7C9-BE80-43D8-9C68-BDBC49AA9BB3}" presName="bottomArc2" presStyleLbl="parChTrans1D1" presStyleIdx="5" presStyleCnt="28">
        <dgm:style>
          <a:lnRef idx="2">
            <a:schemeClr val="accent2"/>
          </a:lnRef>
          <a:fillRef idx="1">
            <a:schemeClr val="lt1"/>
          </a:fillRef>
          <a:effectRef idx="0">
            <a:schemeClr val="accent2"/>
          </a:effectRef>
          <a:fontRef idx="minor">
            <a:schemeClr val="dk1"/>
          </a:fontRef>
        </dgm:style>
      </dgm:prSet>
      <dgm:spPr/>
    </dgm:pt>
    <dgm:pt modelId="{7496E45E-A67A-41F6-8C8A-73A80C34D65E}" type="pres">
      <dgm:prSet presAssocID="{D4D9E7C9-BE80-43D8-9C68-BDBC49AA9BB3}" presName="topConnNode2" presStyleLbl="node2" presStyleIdx="0" presStyleCnt="0"/>
      <dgm:spPr/>
    </dgm:pt>
    <dgm:pt modelId="{769A60B6-F4A2-4573-9DA2-F9BED578B409}" type="pres">
      <dgm:prSet presAssocID="{D4D9E7C9-BE80-43D8-9C68-BDBC49AA9BB3}" presName="hierChild4" presStyleCnt="0"/>
      <dgm:spPr/>
    </dgm:pt>
    <dgm:pt modelId="{2A321A23-4A8B-432D-9677-85034B16F895}" type="pres">
      <dgm:prSet presAssocID="{F77D81B3-1EFA-4685-915F-B8972506E42B}" presName="Name28" presStyleLbl="parChTrans1D3" presStyleIdx="0" presStyleCnt="4"/>
      <dgm:spPr/>
    </dgm:pt>
    <dgm:pt modelId="{B8BA99E4-5F69-4109-8A3E-A07DCEF24BF5}" type="pres">
      <dgm:prSet presAssocID="{398EE358-7055-45FD-A232-D8B4C5748F87}" presName="hierRoot2" presStyleCnt="0">
        <dgm:presLayoutVars>
          <dgm:hierBranch/>
        </dgm:presLayoutVars>
      </dgm:prSet>
      <dgm:spPr/>
    </dgm:pt>
    <dgm:pt modelId="{9974F528-CEBB-4CCF-B234-47A40F5C105C}" type="pres">
      <dgm:prSet presAssocID="{398EE358-7055-45FD-A232-D8B4C5748F87}" presName="rootComposite2" presStyleCnt="0"/>
      <dgm:spPr/>
    </dgm:pt>
    <dgm:pt modelId="{5FF190AF-7BEA-4EE0-BFEF-84443A337130}" type="pres">
      <dgm:prSet presAssocID="{398EE358-7055-45FD-A232-D8B4C5748F87}" presName="rootText2" presStyleLbl="alignAcc1" presStyleIdx="0" presStyleCnt="0">
        <dgm:presLayoutVars>
          <dgm:chPref val="3"/>
        </dgm:presLayoutVars>
      </dgm:prSet>
      <dgm:spPr/>
    </dgm:pt>
    <dgm:pt modelId="{39C3E7A3-1D23-42B3-A753-5449C9FE2047}" type="pres">
      <dgm:prSet presAssocID="{398EE358-7055-45FD-A232-D8B4C5748F87}" presName="topArc2" presStyleLbl="parChTrans1D1" presStyleIdx="6" presStyleCnt="28"/>
      <dgm:spPr/>
    </dgm:pt>
    <dgm:pt modelId="{A47D8351-C4EC-43BF-ADB5-F694D2A01C42}" type="pres">
      <dgm:prSet presAssocID="{398EE358-7055-45FD-A232-D8B4C5748F87}" presName="bottomArc2" presStyleLbl="parChTrans1D1" presStyleIdx="7" presStyleCnt="28"/>
      <dgm:spPr/>
    </dgm:pt>
    <dgm:pt modelId="{85214B8A-0981-42B9-8775-665FF2277084}" type="pres">
      <dgm:prSet presAssocID="{398EE358-7055-45FD-A232-D8B4C5748F87}" presName="topConnNode2" presStyleLbl="node3" presStyleIdx="0" presStyleCnt="0"/>
      <dgm:spPr/>
    </dgm:pt>
    <dgm:pt modelId="{9C2526FF-5386-47ED-AE28-5EDC4D8CF29A}" type="pres">
      <dgm:prSet presAssocID="{398EE358-7055-45FD-A232-D8B4C5748F87}" presName="hierChild4" presStyleCnt="0"/>
      <dgm:spPr/>
    </dgm:pt>
    <dgm:pt modelId="{C9F71667-507B-4C27-859F-37CF56091988}" type="pres">
      <dgm:prSet presAssocID="{4AEC6BBB-5A03-4F84-AA53-C14328516D45}" presName="Name28" presStyleLbl="parChTrans1D4" presStyleIdx="0" presStyleCnt="4"/>
      <dgm:spPr/>
    </dgm:pt>
    <dgm:pt modelId="{1A7DDABC-E02F-41F0-89D9-79E0AB42EA62}" type="pres">
      <dgm:prSet presAssocID="{42C25366-B381-478B-B146-35C735D06995}" presName="hierRoot2" presStyleCnt="0">
        <dgm:presLayoutVars>
          <dgm:hierBranch/>
        </dgm:presLayoutVars>
      </dgm:prSet>
      <dgm:spPr/>
    </dgm:pt>
    <dgm:pt modelId="{924B44DE-FF1A-4FC3-B64D-F5D402656A5E}" type="pres">
      <dgm:prSet presAssocID="{42C25366-B381-478B-B146-35C735D06995}" presName="rootComposite2" presStyleCnt="0"/>
      <dgm:spPr/>
    </dgm:pt>
    <dgm:pt modelId="{55353B67-220F-4D14-BE94-373857317AFA}" type="pres">
      <dgm:prSet presAssocID="{42C25366-B381-478B-B146-35C735D06995}" presName="rootText2" presStyleLbl="alignAcc1" presStyleIdx="0" presStyleCnt="0">
        <dgm:presLayoutVars>
          <dgm:chPref val="3"/>
        </dgm:presLayoutVars>
      </dgm:prSet>
      <dgm:spPr/>
    </dgm:pt>
    <dgm:pt modelId="{0B328EB1-A42E-4F2B-A765-56026E0DDB67}" type="pres">
      <dgm:prSet presAssocID="{42C25366-B381-478B-B146-35C735D06995}" presName="topArc2" presStyleLbl="parChTrans1D1" presStyleIdx="8" presStyleCnt="28"/>
      <dgm:spPr/>
    </dgm:pt>
    <dgm:pt modelId="{4FDE8625-2DDE-453B-A8BB-597CB710795B}" type="pres">
      <dgm:prSet presAssocID="{42C25366-B381-478B-B146-35C735D06995}" presName="bottomArc2" presStyleLbl="parChTrans1D1" presStyleIdx="9" presStyleCnt="28"/>
      <dgm:spPr/>
    </dgm:pt>
    <dgm:pt modelId="{CFC5CBD0-8366-4E9F-82FB-F9F3808146C0}" type="pres">
      <dgm:prSet presAssocID="{42C25366-B381-478B-B146-35C735D06995}" presName="topConnNode2" presStyleLbl="node4" presStyleIdx="0" presStyleCnt="0"/>
      <dgm:spPr/>
    </dgm:pt>
    <dgm:pt modelId="{D3FAFADC-D688-4CE1-90C7-2FD6CF82C689}" type="pres">
      <dgm:prSet presAssocID="{42C25366-B381-478B-B146-35C735D06995}" presName="hierChild4" presStyleCnt="0"/>
      <dgm:spPr/>
    </dgm:pt>
    <dgm:pt modelId="{D5B78F16-3B4B-48A0-8148-223043504D27}" type="pres">
      <dgm:prSet presAssocID="{42C25366-B381-478B-B146-35C735D06995}" presName="hierChild5" presStyleCnt="0"/>
      <dgm:spPr/>
    </dgm:pt>
    <dgm:pt modelId="{2CD4616E-D720-412E-A3CA-214411119C74}" type="pres">
      <dgm:prSet presAssocID="{66F7B7A8-AC1C-41FA-9817-5E0ACA5B1213}" presName="Name28" presStyleLbl="parChTrans1D4" presStyleIdx="1" presStyleCnt="4"/>
      <dgm:spPr/>
    </dgm:pt>
    <dgm:pt modelId="{99FE9401-DC74-4A00-A531-D9C64AE749CF}" type="pres">
      <dgm:prSet presAssocID="{D65CF199-906C-4DB7-8415-0081A7CCCFE5}" presName="hierRoot2" presStyleCnt="0">
        <dgm:presLayoutVars>
          <dgm:hierBranch/>
        </dgm:presLayoutVars>
      </dgm:prSet>
      <dgm:spPr/>
    </dgm:pt>
    <dgm:pt modelId="{86DB572A-3411-401C-AE1F-3C08D7022C26}" type="pres">
      <dgm:prSet presAssocID="{D65CF199-906C-4DB7-8415-0081A7CCCFE5}" presName="rootComposite2" presStyleCnt="0"/>
      <dgm:spPr/>
    </dgm:pt>
    <dgm:pt modelId="{D58F455B-A515-4AE6-80C1-517A963DF428}" type="pres">
      <dgm:prSet presAssocID="{D65CF199-906C-4DB7-8415-0081A7CCCFE5}" presName="rootText2" presStyleLbl="alignAcc1" presStyleIdx="0" presStyleCnt="0">
        <dgm:presLayoutVars>
          <dgm:chPref val="3"/>
        </dgm:presLayoutVars>
      </dgm:prSet>
      <dgm:spPr/>
    </dgm:pt>
    <dgm:pt modelId="{81C8C326-9938-4F7D-9F4E-C135E667AB51}" type="pres">
      <dgm:prSet presAssocID="{D65CF199-906C-4DB7-8415-0081A7CCCFE5}" presName="topArc2" presStyleLbl="parChTrans1D1" presStyleIdx="10" presStyleCnt="28"/>
      <dgm:spPr/>
    </dgm:pt>
    <dgm:pt modelId="{32E44288-20B8-4D28-BE96-2395272B815E}" type="pres">
      <dgm:prSet presAssocID="{D65CF199-906C-4DB7-8415-0081A7CCCFE5}" presName="bottomArc2" presStyleLbl="parChTrans1D1" presStyleIdx="11" presStyleCnt="28"/>
      <dgm:spPr/>
    </dgm:pt>
    <dgm:pt modelId="{8D9B2689-CA23-45F8-ABB0-B6EE64E4AE76}" type="pres">
      <dgm:prSet presAssocID="{D65CF199-906C-4DB7-8415-0081A7CCCFE5}" presName="topConnNode2" presStyleLbl="node4" presStyleIdx="0" presStyleCnt="0"/>
      <dgm:spPr/>
    </dgm:pt>
    <dgm:pt modelId="{35C394BE-A761-4BBA-84FD-BB9DD115F9BE}" type="pres">
      <dgm:prSet presAssocID="{D65CF199-906C-4DB7-8415-0081A7CCCFE5}" presName="hierChild4" presStyleCnt="0"/>
      <dgm:spPr/>
    </dgm:pt>
    <dgm:pt modelId="{D4EB2401-FA4B-42E8-AE9B-71A9452DB553}" type="pres">
      <dgm:prSet presAssocID="{D65CF199-906C-4DB7-8415-0081A7CCCFE5}" presName="hierChild5" presStyleCnt="0"/>
      <dgm:spPr/>
    </dgm:pt>
    <dgm:pt modelId="{66AD3C67-1F49-4AF8-B207-758DBE091108}" type="pres">
      <dgm:prSet presAssocID="{398EE358-7055-45FD-A232-D8B4C5748F87}" presName="hierChild5" presStyleCnt="0"/>
      <dgm:spPr/>
    </dgm:pt>
    <dgm:pt modelId="{4F18A7EB-AA95-42A3-B389-C5022C9562E2}" type="pres">
      <dgm:prSet presAssocID="{35539ACB-66A3-4BA1-9161-22217DCE7F46}" presName="Name28" presStyleLbl="parChTrans1D3" presStyleIdx="1" presStyleCnt="4"/>
      <dgm:spPr/>
    </dgm:pt>
    <dgm:pt modelId="{22CA4909-1210-4787-92BB-7B37835A5D73}" type="pres">
      <dgm:prSet presAssocID="{98965366-6778-48FB-ABCB-CA4D61CA0575}" presName="hierRoot2" presStyleCnt="0">
        <dgm:presLayoutVars>
          <dgm:hierBranch/>
        </dgm:presLayoutVars>
      </dgm:prSet>
      <dgm:spPr/>
    </dgm:pt>
    <dgm:pt modelId="{AC03ACA9-381C-4454-B260-43606BB49421}" type="pres">
      <dgm:prSet presAssocID="{98965366-6778-48FB-ABCB-CA4D61CA0575}" presName="rootComposite2" presStyleCnt="0"/>
      <dgm:spPr/>
    </dgm:pt>
    <dgm:pt modelId="{6053863A-6620-4447-92E6-F3930D730003}" type="pres">
      <dgm:prSet presAssocID="{98965366-6778-48FB-ABCB-CA4D61CA0575}" presName="rootText2" presStyleLbl="alignAcc1" presStyleIdx="0" presStyleCnt="0">
        <dgm:presLayoutVars>
          <dgm:chPref val="3"/>
        </dgm:presLayoutVars>
      </dgm:prSet>
      <dgm:spPr/>
    </dgm:pt>
    <dgm:pt modelId="{88D1BA51-922C-4918-B983-03B88730BC49}" type="pres">
      <dgm:prSet presAssocID="{98965366-6778-48FB-ABCB-CA4D61CA0575}" presName="topArc2" presStyleLbl="parChTrans1D1" presStyleIdx="12" presStyleCnt="28"/>
      <dgm:spPr/>
    </dgm:pt>
    <dgm:pt modelId="{0EA10627-F83E-409F-88C9-B2D9F23345C2}" type="pres">
      <dgm:prSet presAssocID="{98965366-6778-48FB-ABCB-CA4D61CA0575}" presName="bottomArc2" presStyleLbl="parChTrans1D1" presStyleIdx="13" presStyleCnt="28"/>
      <dgm:spPr/>
    </dgm:pt>
    <dgm:pt modelId="{EBBA5B89-D0B4-4F08-B927-E8CB0180C37C}" type="pres">
      <dgm:prSet presAssocID="{98965366-6778-48FB-ABCB-CA4D61CA0575}" presName="topConnNode2" presStyleLbl="node3" presStyleIdx="0" presStyleCnt="0"/>
      <dgm:spPr/>
    </dgm:pt>
    <dgm:pt modelId="{7426E08F-3D6D-4BB1-8288-CC095579AD0A}" type="pres">
      <dgm:prSet presAssocID="{98965366-6778-48FB-ABCB-CA4D61CA0575}" presName="hierChild4" presStyleCnt="0"/>
      <dgm:spPr/>
    </dgm:pt>
    <dgm:pt modelId="{F19446AD-A87E-437F-9303-BED3307371EF}" type="pres">
      <dgm:prSet presAssocID="{98965366-6778-48FB-ABCB-CA4D61CA0575}" presName="hierChild5" presStyleCnt="0"/>
      <dgm:spPr/>
    </dgm:pt>
    <dgm:pt modelId="{83C6ED70-E112-42E6-A7AA-9D80A0FCB1AD}" type="pres">
      <dgm:prSet presAssocID="{D4D9E7C9-BE80-43D8-9C68-BDBC49AA9BB3}" presName="hierChild5" presStyleCnt="0"/>
      <dgm:spPr/>
    </dgm:pt>
    <dgm:pt modelId="{83C62009-168A-4492-9704-F6B125B4291E}" type="pres">
      <dgm:prSet presAssocID="{A854EA35-39F6-4FE4-B84D-F695EF52604C}" presName="hierChild3" presStyleCnt="0"/>
      <dgm:spPr/>
    </dgm:pt>
    <dgm:pt modelId="{DECEDCC6-60C1-43C5-8764-046EE9668E26}" type="pres">
      <dgm:prSet presAssocID="{06049ECB-09BD-4602-AE96-A42E2BBB6B1E}" presName="hierRoot1" presStyleCnt="0">
        <dgm:presLayoutVars>
          <dgm:hierBranch/>
        </dgm:presLayoutVars>
      </dgm:prSet>
      <dgm:spPr/>
    </dgm:pt>
    <dgm:pt modelId="{E353E109-22CA-4AC5-A82C-B6372AE32F3A}" type="pres">
      <dgm:prSet presAssocID="{06049ECB-09BD-4602-AE96-A42E2BBB6B1E}" presName="rootComposite1" presStyleCnt="0"/>
      <dgm:spPr/>
    </dgm:pt>
    <dgm:pt modelId="{E51CBE3C-E338-46EF-87BD-BEFCE7DB9DB2}" type="pres">
      <dgm:prSet presAssocID="{06049ECB-09BD-4602-AE96-A42E2BBB6B1E}" presName="rootText1" presStyleLbl="alignAcc1" presStyleIdx="0" presStyleCnt="0">
        <dgm:presLayoutVars>
          <dgm:chPref val="3"/>
        </dgm:presLayoutVars>
      </dgm:prSet>
      <dgm:spPr/>
    </dgm:pt>
    <dgm:pt modelId="{CB0A54BF-A2DC-4301-A0D2-401C6ECBE7DD}" type="pres">
      <dgm:prSet presAssocID="{06049ECB-09BD-4602-AE96-A42E2BBB6B1E}" presName="topArc1" presStyleLbl="parChTrans1D1" presStyleIdx="14" presStyleCnt="28">
        <dgm:style>
          <a:lnRef idx="2">
            <a:schemeClr val="dk1"/>
          </a:lnRef>
          <a:fillRef idx="1">
            <a:schemeClr val="lt1"/>
          </a:fillRef>
          <a:effectRef idx="0">
            <a:schemeClr val="dk1"/>
          </a:effectRef>
          <a:fontRef idx="minor">
            <a:schemeClr val="dk1"/>
          </a:fontRef>
        </dgm:style>
      </dgm:prSet>
      <dgm:spPr/>
    </dgm:pt>
    <dgm:pt modelId="{94D230CF-A7B4-4D64-9CAF-5236F8C2F67B}" type="pres">
      <dgm:prSet presAssocID="{06049ECB-09BD-4602-AE96-A42E2BBB6B1E}" presName="bottomArc1" presStyleLbl="parChTrans1D1" presStyleIdx="15" presStyleCnt="28">
        <dgm:style>
          <a:lnRef idx="2">
            <a:schemeClr val="dk1"/>
          </a:lnRef>
          <a:fillRef idx="1">
            <a:schemeClr val="lt1"/>
          </a:fillRef>
          <a:effectRef idx="0">
            <a:schemeClr val="dk1"/>
          </a:effectRef>
          <a:fontRef idx="minor">
            <a:schemeClr val="dk1"/>
          </a:fontRef>
        </dgm:style>
      </dgm:prSet>
      <dgm:spPr/>
    </dgm:pt>
    <dgm:pt modelId="{371FDB46-5639-4485-A903-780A9FB3E708}" type="pres">
      <dgm:prSet presAssocID="{06049ECB-09BD-4602-AE96-A42E2BBB6B1E}" presName="topConnNode1" presStyleLbl="node1" presStyleIdx="0" presStyleCnt="0"/>
      <dgm:spPr/>
    </dgm:pt>
    <dgm:pt modelId="{36A28EB9-67C1-4ABA-8931-6CE68B4A798C}" type="pres">
      <dgm:prSet presAssocID="{06049ECB-09BD-4602-AE96-A42E2BBB6B1E}" presName="hierChild2" presStyleCnt="0"/>
      <dgm:spPr/>
    </dgm:pt>
    <dgm:pt modelId="{4E5F36EE-F4AE-49A5-9BA6-B7894CB9BA9D}" type="pres">
      <dgm:prSet presAssocID="{B0599C6F-5C4A-4222-8D05-06E8F9C2EB0D}" presName="Name28" presStyleLbl="parChTrans1D2" presStyleIdx="2" presStyleCnt="4"/>
      <dgm:spPr/>
    </dgm:pt>
    <dgm:pt modelId="{09AF1F3C-F6B3-4E1C-9AFB-DCA590AD5D47}" type="pres">
      <dgm:prSet presAssocID="{EA5D7596-98ED-470E-85D6-9AB424ADCF07}" presName="hierRoot2" presStyleCnt="0">
        <dgm:presLayoutVars>
          <dgm:hierBranch/>
        </dgm:presLayoutVars>
      </dgm:prSet>
      <dgm:spPr/>
    </dgm:pt>
    <dgm:pt modelId="{47118F7E-1544-47DF-947C-542B746D3D80}" type="pres">
      <dgm:prSet presAssocID="{EA5D7596-98ED-470E-85D6-9AB424ADCF07}" presName="rootComposite2" presStyleCnt="0"/>
      <dgm:spPr/>
    </dgm:pt>
    <dgm:pt modelId="{8A6289BE-E8A1-42B0-9561-B00B3D0BE654}" type="pres">
      <dgm:prSet presAssocID="{EA5D7596-98ED-470E-85D6-9AB424ADCF07}" presName="rootText2" presStyleLbl="alignAcc1" presStyleIdx="0" presStyleCnt="0">
        <dgm:presLayoutVars>
          <dgm:chPref val="3"/>
        </dgm:presLayoutVars>
      </dgm:prSet>
      <dgm:spPr/>
    </dgm:pt>
    <dgm:pt modelId="{52077181-0F22-486A-B3AE-B8C38E146163}" type="pres">
      <dgm:prSet presAssocID="{EA5D7596-98ED-470E-85D6-9AB424ADCF07}" presName="topArc2" presStyleLbl="parChTrans1D1" presStyleIdx="16" presStyleCnt="28">
        <dgm:style>
          <a:lnRef idx="2">
            <a:schemeClr val="accent2"/>
          </a:lnRef>
          <a:fillRef idx="1">
            <a:schemeClr val="lt1"/>
          </a:fillRef>
          <a:effectRef idx="0">
            <a:schemeClr val="accent2"/>
          </a:effectRef>
          <a:fontRef idx="minor">
            <a:schemeClr val="dk1"/>
          </a:fontRef>
        </dgm:style>
      </dgm:prSet>
      <dgm:spPr/>
    </dgm:pt>
    <dgm:pt modelId="{A9324285-EA53-4CD6-80CE-579731C8A615}" type="pres">
      <dgm:prSet presAssocID="{EA5D7596-98ED-470E-85D6-9AB424ADCF07}" presName="bottomArc2" presStyleLbl="parChTrans1D1" presStyleIdx="17" presStyleCnt="28">
        <dgm:style>
          <a:lnRef idx="2">
            <a:schemeClr val="accent2"/>
          </a:lnRef>
          <a:fillRef idx="1">
            <a:schemeClr val="lt1"/>
          </a:fillRef>
          <a:effectRef idx="0">
            <a:schemeClr val="accent2"/>
          </a:effectRef>
          <a:fontRef idx="minor">
            <a:schemeClr val="dk1"/>
          </a:fontRef>
        </dgm:style>
      </dgm:prSet>
      <dgm:spPr/>
    </dgm:pt>
    <dgm:pt modelId="{C978740D-6050-4965-AD99-D325EE4C4F70}" type="pres">
      <dgm:prSet presAssocID="{EA5D7596-98ED-470E-85D6-9AB424ADCF07}" presName="topConnNode2" presStyleLbl="node2" presStyleIdx="0" presStyleCnt="0"/>
      <dgm:spPr/>
    </dgm:pt>
    <dgm:pt modelId="{828DB324-F5B7-4E88-9D4B-FC925A8E938A}" type="pres">
      <dgm:prSet presAssocID="{EA5D7596-98ED-470E-85D6-9AB424ADCF07}" presName="hierChild4" presStyleCnt="0"/>
      <dgm:spPr/>
    </dgm:pt>
    <dgm:pt modelId="{CBF85C45-9D8D-4350-B2FD-8B204A810283}" type="pres">
      <dgm:prSet presAssocID="{9C5BF77A-6F08-4389-B794-58FED45DA534}" presName="Name28" presStyleLbl="parChTrans1D3" presStyleIdx="2" presStyleCnt="4"/>
      <dgm:spPr/>
    </dgm:pt>
    <dgm:pt modelId="{2B9B53A5-DCD9-468F-8853-4BAD5B7FC141}" type="pres">
      <dgm:prSet presAssocID="{A5CB0F5D-BDDB-4E82-95D3-929ECF5F86A3}" presName="hierRoot2" presStyleCnt="0">
        <dgm:presLayoutVars>
          <dgm:hierBranch/>
        </dgm:presLayoutVars>
      </dgm:prSet>
      <dgm:spPr/>
    </dgm:pt>
    <dgm:pt modelId="{DB7D74A1-93CD-4F86-8F40-98769EC55CD8}" type="pres">
      <dgm:prSet presAssocID="{A5CB0F5D-BDDB-4E82-95D3-929ECF5F86A3}" presName="rootComposite2" presStyleCnt="0"/>
      <dgm:spPr/>
    </dgm:pt>
    <dgm:pt modelId="{93FC9319-34EC-436F-8BA5-1DDAA87A4604}" type="pres">
      <dgm:prSet presAssocID="{A5CB0F5D-BDDB-4E82-95D3-929ECF5F86A3}" presName="rootText2" presStyleLbl="alignAcc1" presStyleIdx="0" presStyleCnt="0">
        <dgm:presLayoutVars>
          <dgm:chPref val="3"/>
        </dgm:presLayoutVars>
      </dgm:prSet>
      <dgm:spPr/>
    </dgm:pt>
    <dgm:pt modelId="{1EA88560-2C18-4A37-A461-51D52148E87B}" type="pres">
      <dgm:prSet presAssocID="{A5CB0F5D-BDDB-4E82-95D3-929ECF5F86A3}" presName="topArc2" presStyleLbl="parChTrans1D1" presStyleIdx="18" presStyleCnt="28"/>
      <dgm:spPr/>
    </dgm:pt>
    <dgm:pt modelId="{5FA971FC-E17A-4E08-8DBE-5AE8A009EE2F}" type="pres">
      <dgm:prSet presAssocID="{A5CB0F5D-BDDB-4E82-95D3-929ECF5F86A3}" presName="bottomArc2" presStyleLbl="parChTrans1D1" presStyleIdx="19" presStyleCnt="28"/>
      <dgm:spPr/>
    </dgm:pt>
    <dgm:pt modelId="{1E8998BA-2C61-486C-AF46-BBCAD3038771}" type="pres">
      <dgm:prSet presAssocID="{A5CB0F5D-BDDB-4E82-95D3-929ECF5F86A3}" presName="topConnNode2" presStyleLbl="node3" presStyleIdx="0" presStyleCnt="0"/>
      <dgm:spPr/>
    </dgm:pt>
    <dgm:pt modelId="{0070B7D4-470A-4570-8766-62D2D2D4C98B}" type="pres">
      <dgm:prSet presAssocID="{A5CB0F5D-BDDB-4E82-95D3-929ECF5F86A3}" presName="hierChild4" presStyleCnt="0"/>
      <dgm:spPr/>
    </dgm:pt>
    <dgm:pt modelId="{1D402538-A605-4C97-8617-786622E63C17}" type="pres">
      <dgm:prSet presAssocID="{A5CB0F5D-BDDB-4E82-95D3-929ECF5F86A3}" presName="hierChild5" presStyleCnt="0"/>
      <dgm:spPr/>
    </dgm:pt>
    <dgm:pt modelId="{7E9E066A-02DB-4E15-9C92-43B2114FB5A5}" type="pres">
      <dgm:prSet presAssocID="{6739F941-9179-472E-BCCA-81EBF20A0FC9}" presName="Name28" presStyleLbl="parChTrans1D3" presStyleIdx="3" presStyleCnt="4"/>
      <dgm:spPr/>
    </dgm:pt>
    <dgm:pt modelId="{74F53DAD-D2C9-4D73-BDE5-3ED03B5F6D8F}" type="pres">
      <dgm:prSet presAssocID="{1AFF85EF-83F1-419F-91D9-C3A45D6BA698}" presName="hierRoot2" presStyleCnt="0">
        <dgm:presLayoutVars>
          <dgm:hierBranch/>
        </dgm:presLayoutVars>
      </dgm:prSet>
      <dgm:spPr/>
    </dgm:pt>
    <dgm:pt modelId="{059EFEB3-5C7F-4E84-B7B6-6415AEADFF16}" type="pres">
      <dgm:prSet presAssocID="{1AFF85EF-83F1-419F-91D9-C3A45D6BA698}" presName="rootComposite2" presStyleCnt="0"/>
      <dgm:spPr/>
    </dgm:pt>
    <dgm:pt modelId="{A9ACDA52-81EE-480D-A2EF-C3746D3EBAA8}" type="pres">
      <dgm:prSet presAssocID="{1AFF85EF-83F1-419F-91D9-C3A45D6BA698}" presName="rootText2" presStyleLbl="alignAcc1" presStyleIdx="0" presStyleCnt="0">
        <dgm:presLayoutVars>
          <dgm:chPref val="3"/>
        </dgm:presLayoutVars>
      </dgm:prSet>
      <dgm:spPr/>
    </dgm:pt>
    <dgm:pt modelId="{3C2BD252-B6C3-4242-A46D-9A320A6F1695}" type="pres">
      <dgm:prSet presAssocID="{1AFF85EF-83F1-419F-91D9-C3A45D6BA698}" presName="topArc2" presStyleLbl="parChTrans1D1" presStyleIdx="20" presStyleCnt="28"/>
      <dgm:spPr/>
    </dgm:pt>
    <dgm:pt modelId="{009689D1-DDE4-4DA2-A4E1-3A2DAAAA7D5F}" type="pres">
      <dgm:prSet presAssocID="{1AFF85EF-83F1-419F-91D9-C3A45D6BA698}" presName="bottomArc2" presStyleLbl="parChTrans1D1" presStyleIdx="21" presStyleCnt="28"/>
      <dgm:spPr/>
    </dgm:pt>
    <dgm:pt modelId="{9EE2621A-BDB7-4FDA-BB32-715F0D0E98C2}" type="pres">
      <dgm:prSet presAssocID="{1AFF85EF-83F1-419F-91D9-C3A45D6BA698}" presName="topConnNode2" presStyleLbl="node3" presStyleIdx="0" presStyleCnt="0"/>
      <dgm:spPr/>
    </dgm:pt>
    <dgm:pt modelId="{A848F575-232B-4353-B9E7-A486F65EB73B}" type="pres">
      <dgm:prSet presAssocID="{1AFF85EF-83F1-419F-91D9-C3A45D6BA698}" presName="hierChild4" presStyleCnt="0"/>
      <dgm:spPr/>
    </dgm:pt>
    <dgm:pt modelId="{FBCC04A8-9CFD-4B7E-9B44-F7E3141C4ABA}" type="pres">
      <dgm:prSet presAssocID="{6D94D8EC-C19A-4B7B-A3D5-57850CA92CEA}" presName="Name28" presStyleLbl="parChTrans1D4" presStyleIdx="2" presStyleCnt="4"/>
      <dgm:spPr/>
    </dgm:pt>
    <dgm:pt modelId="{43E41EFE-5C53-4808-84ED-FCD0E0F545C0}" type="pres">
      <dgm:prSet presAssocID="{BC6C3545-ED24-4889-B3F1-C6D4915521CC}" presName="hierRoot2" presStyleCnt="0">
        <dgm:presLayoutVars>
          <dgm:hierBranch/>
        </dgm:presLayoutVars>
      </dgm:prSet>
      <dgm:spPr/>
    </dgm:pt>
    <dgm:pt modelId="{B524D4AA-0E20-43DA-A100-0D8D683CFD69}" type="pres">
      <dgm:prSet presAssocID="{BC6C3545-ED24-4889-B3F1-C6D4915521CC}" presName="rootComposite2" presStyleCnt="0"/>
      <dgm:spPr/>
    </dgm:pt>
    <dgm:pt modelId="{CD690BAB-BC3A-4F9A-B5FE-CE57C83CC027}" type="pres">
      <dgm:prSet presAssocID="{BC6C3545-ED24-4889-B3F1-C6D4915521CC}" presName="rootText2" presStyleLbl="alignAcc1" presStyleIdx="0" presStyleCnt="0">
        <dgm:presLayoutVars>
          <dgm:chPref val="3"/>
        </dgm:presLayoutVars>
      </dgm:prSet>
      <dgm:spPr/>
    </dgm:pt>
    <dgm:pt modelId="{7E9D9A6A-8EF6-4095-AE3C-5F73236AC031}" type="pres">
      <dgm:prSet presAssocID="{BC6C3545-ED24-4889-B3F1-C6D4915521CC}" presName="topArc2" presStyleLbl="parChTrans1D1" presStyleIdx="22" presStyleCnt="28"/>
      <dgm:spPr/>
    </dgm:pt>
    <dgm:pt modelId="{F32AAAFD-CF6C-409C-BDE7-298F1D29E209}" type="pres">
      <dgm:prSet presAssocID="{BC6C3545-ED24-4889-B3F1-C6D4915521CC}" presName="bottomArc2" presStyleLbl="parChTrans1D1" presStyleIdx="23" presStyleCnt="28"/>
      <dgm:spPr/>
    </dgm:pt>
    <dgm:pt modelId="{22A1BE67-B5A4-444E-8F22-B469DE30A414}" type="pres">
      <dgm:prSet presAssocID="{BC6C3545-ED24-4889-B3F1-C6D4915521CC}" presName="topConnNode2" presStyleLbl="node4" presStyleIdx="0" presStyleCnt="0"/>
      <dgm:spPr/>
    </dgm:pt>
    <dgm:pt modelId="{2C7480E6-9882-40FD-9B36-4AA1F7CA8D3D}" type="pres">
      <dgm:prSet presAssocID="{BC6C3545-ED24-4889-B3F1-C6D4915521CC}" presName="hierChild4" presStyleCnt="0"/>
      <dgm:spPr/>
    </dgm:pt>
    <dgm:pt modelId="{D0B32B59-8DE8-42A0-A853-DE9382B33DD5}" type="pres">
      <dgm:prSet presAssocID="{BC6C3545-ED24-4889-B3F1-C6D4915521CC}" presName="hierChild5" presStyleCnt="0"/>
      <dgm:spPr/>
    </dgm:pt>
    <dgm:pt modelId="{2F5D469C-0B2D-4374-AB24-B200013F490A}" type="pres">
      <dgm:prSet presAssocID="{FF4F57BA-DE91-4788-B67B-5E39A18C6623}" presName="Name28" presStyleLbl="parChTrans1D4" presStyleIdx="3" presStyleCnt="4"/>
      <dgm:spPr/>
    </dgm:pt>
    <dgm:pt modelId="{12DD06B1-3BAE-4809-9045-F4FA196B6E0B}" type="pres">
      <dgm:prSet presAssocID="{06487F11-91B8-41CE-83AC-7D6A68F67878}" presName="hierRoot2" presStyleCnt="0">
        <dgm:presLayoutVars>
          <dgm:hierBranch/>
        </dgm:presLayoutVars>
      </dgm:prSet>
      <dgm:spPr/>
    </dgm:pt>
    <dgm:pt modelId="{B68FA781-D77A-4E4B-8873-1B71F9AD46EE}" type="pres">
      <dgm:prSet presAssocID="{06487F11-91B8-41CE-83AC-7D6A68F67878}" presName="rootComposite2" presStyleCnt="0"/>
      <dgm:spPr/>
    </dgm:pt>
    <dgm:pt modelId="{4D02B0E8-3463-4041-8029-3883D985E41D}" type="pres">
      <dgm:prSet presAssocID="{06487F11-91B8-41CE-83AC-7D6A68F67878}" presName="rootText2" presStyleLbl="alignAcc1" presStyleIdx="0" presStyleCnt="0">
        <dgm:presLayoutVars>
          <dgm:chPref val="3"/>
        </dgm:presLayoutVars>
      </dgm:prSet>
      <dgm:spPr/>
    </dgm:pt>
    <dgm:pt modelId="{C841DA38-6E03-43F5-92D6-CE57E9279C4C}" type="pres">
      <dgm:prSet presAssocID="{06487F11-91B8-41CE-83AC-7D6A68F67878}" presName="topArc2" presStyleLbl="parChTrans1D1" presStyleIdx="24" presStyleCnt="28"/>
      <dgm:spPr/>
    </dgm:pt>
    <dgm:pt modelId="{A409356D-D389-4202-BAA2-CD83AA870B91}" type="pres">
      <dgm:prSet presAssocID="{06487F11-91B8-41CE-83AC-7D6A68F67878}" presName="bottomArc2" presStyleLbl="parChTrans1D1" presStyleIdx="25" presStyleCnt="28"/>
      <dgm:spPr/>
    </dgm:pt>
    <dgm:pt modelId="{8E7FB538-CB45-4E21-B930-5427A409301C}" type="pres">
      <dgm:prSet presAssocID="{06487F11-91B8-41CE-83AC-7D6A68F67878}" presName="topConnNode2" presStyleLbl="node4" presStyleIdx="0" presStyleCnt="0"/>
      <dgm:spPr/>
    </dgm:pt>
    <dgm:pt modelId="{FDEF8587-C73B-40B2-B3E2-ADF1B56AD121}" type="pres">
      <dgm:prSet presAssocID="{06487F11-91B8-41CE-83AC-7D6A68F67878}" presName="hierChild4" presStyleCnt="0"/>
      <dgm:spPr/>
    </dgm:pt>
    <dgm:pt modelId="{09F5509B-D676-48B4-9ACD-3C2757D7E37D}" type="pres">
      <dgm:prSet presAssocID="{06487F11-91B8-41CE-83AC-7D6A68F67878}" presName="hierChild5" presStyleCnt="0"/>
      <dgm:spPr/>
    </dgm:pt>
    <dgm:pt modelId="{D69FB570-2266-45AD-BFA0-42B60E1D8249}" type="pres">
      <dgm:prSet presAssocID="{1AFF85EF-83F1-419F-91D9-C3A45D6BA698}" presName="hierChild5" presStyleCnt="0"/>
      <dgm:spPr/>
    </dgm:pt>
    <dgm:pt modelId="{9F43D6CF-B518-4856-A8D2-CD7DE4702F76}" type="pres">
      <dgm:prSet presAssocID="{EA5D7596-98ED-470E-85D6-9AB424ADCF07}" presName="hierChild5" presStyleCnt="0"/>
      <dgm:spPr/>
    </dgm:pt>
    <dgm:pt modelId="{687F4E26-ABFB-4899-8C8F-9F8BF49861FE}" type="pres">
      <dgm:prSet presAssocID="{8DABE424-7834-4A7D-9676-BE8A56901960}" presName="Name28" presStyleLbl="parChTrans1D2" presStyleIdx="3" presStyleCnt="4"/>
      <dgm:spPr/>
    </dgm:pt>
    <dgm:pt modelId="{A068000E-CEDF-4CDF-9838-CD9CAD85781B}" type="pres">
      <dgm:prSet presAssocID="{FE9E4137-9B7B-4F21-BA66-779B36891BAB}" presName="hierRoot2" presStyleCnt="0">
        <dgm:presLayoutVars>
          <dgm:hierBranch/>
        </dgm:presLayoutVars>
      </dgm:prSet>
      <dgm:spPr/>
    </dgm:pt>
    <dgm:pt modelId="{23300929-EE05-4655-A60D-48767E529A8E}" type="pres">
      <dgm:prSet presAssocID="{FE9E4137-9B7B-4F21-BA66-779B36891BAB}" presName="rootComposite2" presStyleCnt="0"/>
      <dgm:spPr/>
    </dgm:pt>
    <dgm:pt modelId="{01BB8423-47BD-4203-920B-4C92AC58B91C}" type="pres">
      <dgm:prSet presAssocID="{FE9E4137-9B7B-4F21-BA66-779B36891BAB}" presName="rootText2" presStyleLbl="alignAcc1" presStyleIdx="0" presStyleCnt="0">
        <dgm:presLayoutVars>
          <dgm:chPref val="3"/>
        </dgm:presLayoutVars>
      </dgm:prSet>
      <dgm:spPr/>
    </dgm:pt>
    <dgm:pt modelId="{DDB05395-0558-49FF-BC53-D4B58132D090}" type="pres">
      <dgm:prSet presAssocID="{FE9E4137-9B7B-4F21-BA66-779B36891BAB}" presName="topArc2" presStyleLbl="parChTrans1D1" presStyleIdx="26" presStyleCnt="28"/>
      <dgm:spPr/>
    </dgm:pt>
    <dgm:pt modelId="{1D3C3926-B2FA-4695-A63B-C119D1AAA16D}" type="pres">
      <dgm:prSet presAssocID="{FE9E4137-9B7B-4F21-BA66-779B36891BAB}" presName="bottomArc2" presStyleLbl="parChTrans1D1" presStyleIdx="27" presStyleCnt="28"/>
      <dgm:spPr/>
    </dgm:pt>
    <dgm:pt modelId="{D4BADF3F-32B0-4C01-818A-D0C553B4A19E}" type="pres">
      <dgm:prSet presAssocID="{FE9E4137-9B7B-4F21-BA66-779B36891BAB}" presName="topConnNode2" presStyleLbl="node2" presStyleIdx="0" presStyleCnt="0"/>
      <dgm:spPr/>
    </dgm:pt>
    <dgm:pt modelId="{472ABBDE-3760-499D-9EF0-69F3A4074068}" type="pres">
      <dgm:prSet presAssocID="{FE9E4137-9B7B-4F21-BA66-779B36891BAB}" presName="hierChild4" presStyleCnt="0"/>
      <dgm:spPr/>
    </dgm:pt>
    <dgm:pt modelId="{07F2DE5C-EB70-4458-948A-BCF20E1513DE}" type="pres">
      <dgm:prSet presAssocID="{FE9E4137-9B7B-4F21-BA66-779B36891BAB}" presName="hierChild5" presStyleCnt="0"/>
      <dgm:spPr/>
    </dgm:pt>
    <dgm:pt modelId="{592AB1AE-F52C-4054-B9EC-A964BEBF560A}" type="pres">
      <dgm:prSet presAssocID="{06049ECB-09BD-4602-AE96-A42E2BBB6B1E}" presName="hierChild3" presStyleCnt="0"/>
      <dgm:spPr/>
    </dgm:pt>
  </dgm:ptLst>
  <dgm:cxnLst>
    <dgm:cxn modelId="{7773FF02-C741-4425-8C4C-217215CE676A}" type="presOf" srcId="{98965366-6778-48FB-ABCB-CA4D61CA0575}" destId="{6053863A-6620-4447-92E6-F3930D730003}" srcOrd="0" destOrd="0" presId="urn:microsoft.com/office/officeart/2008/layout/HalfCircleOrganizationChart"/>
    <dgm:cxn modelId="{5E54FB0A-A3F5-4198-B596-1808C1E551F9}" type="presOf" srcId="{D65CF199-906C-4DB7-8415-0081A7CCCFE5}" destId="{8D9B2689-CA23-45F8-ABB0-B6EE64E4AE76}" srcOrd="1" destOrd="0" presId="urn:microsoft.com/office/officeart/2008/layout/HalfCircleOrganizationChart"/>
    <dgm:cxn modelId="{D2BEFD0A-793E-4E71-825E-190D03C6C275}" type="presOf" srcId="{A5CB0F5D-BDDB-4E82-95D3-929ECF5F86A3}" destId="{1E8998BA-2C61-486C-AF46-BBCAD3038771}" srcOrd="1" destOrd="0" presId="urn:microsoft.com/office/officeart/2008/layout/HalfCircleOrganizationChart"/>
    <dgm:cxn modelId="{E2CD5E12-D2EE-4CE8-96C7-77EAFCD5896A}" srcId="{EA5D7596-98ED-470E-85D6-9AB424ADCF07}" destId="{1AFF85EF-83F1-419F-91D9-C3A45D6BA698}" srcOrd="1" destOrd="0" parTransId="{6739F941-9179-472E-BCCA-81EBF20A0FC9}" sibTransId="{783D7489-E3A8-4DB9-8021-0C3F906B7A94}"/>
    <dgm:cxn modelId="{250B6214-9401-4EA0-9146-05BA33FAEC26}" type="presOf" srcId="{BC6C3545-ED24-4889-B3F1-C6D4915521CC}" destId="{CD690BAB-BC3A-4F9A-B5FE-CE57C83CC027}" srcOrd="0" destOrd="0" presId="urn:microsoft.com/office/officeart/2008/layout/HalfCircleOrganizationChart"/>
    <dgm:cxn modelId="{CB0D9524-DA84-4BD0-AA96-4AA9121B0687}" type="presOf" srcId="{FE9E4137-9B7B-4F21-BA66-779B36891BAB}" destId="{01BB8423-47BD-4203-920B-4C92AC58B91C}" srcOrd="0" destOrd="0" presId="urn:microsoft.com/office/officeart/2008/layout/HalfCircleOrganizationChart"/>
    <dgm:cxn modelId="{9894F026-A8B8-42F7-85B6-6EED336B120B}" srcId="{06049ECB-09BD-4602-AE96-A42E2BBB6B1E}" destId="{FE9E4137-9B7B-4F21-BA66-779B36891BAB}" srcOrd="1" destOrd="0" parTransId="{8DABE424-7834-4A7D-9676-BE8A56901960}" sibTransId="{E0DAFFFA-5A5C-4955-BDC0-67E66A2CD4EF}"/>
    <dgm:cxn modelId="{C2FC2A2A-E688-4045-9670-09CDF516ACDD}" type="presOf" srcId="{4AEC6BBB-5A03-4F84-AA53-C14328516D45}" destId="{C9F71667-507B-4C27-859F-37CF56091988}" srcOrd="0" destOrd="0" presId="urn:microsoft.com/office/officeart/2008/layout/HalfCircleOrganizationChart"/>
    <dgm:cxn modelId="{DC87D72D-665D-4C7F-90F6-C12150DCEDC6}" srcId="{6FBA527B-0918-4BF2-A201-D0611917B30C}" destId="{A854EA35-39F6-4FE4-B84D-F695EF52604C}" srcOrd="0" destOrd="0" parTransId="{1727726A-860D-4795-94BA-0E0F3B28BE71}" sibTransId="{83E45149-7FF6-43EB-B2B9-5F8E8D31E889}"/>
    <dgm:cxn modelId="{543DAD2E-72CD-4FBE-8364-15BE888B7AD8}" type="presOf" srcId="{EB32939B-5884-495E-A2A0-3B7966415270}" destId="{F3F86D44-A80E-4F9F-92A3-665C353F3F17}" srcOrd="0" destOrd="0" presId="urn:microsoft.com/office/officeart/2008/layout/HalfCircleOrganizationChart"/>
    <dgm:cxn modelId="{1E670532-A277-4E18-B489-643265D600CE}" srcId="{D4D9E7C9-BE80-43D8-9C68-BDBC49AA9BB3}" destId="{398EE358-7055-45FD-A232-D8B4C5748F87}" srcOrd="0" destOrd="0" parTransId="{F77D81B3-1EFA-4685-915F-B8972506E42B}" sibTransId="{31D874CC-EE6C-447D-9EAB-CF69B7FB94D0}"/>
    <dgm:cxn modelId="{870B3833-6BD6-48D7-8137-3A6BDCFE6CD6}" srcId="{A854EA35-39F6-4FE4-B84D-F695EF52604C}" destId="{EB32939B-5884-495E-A2A0-3B7966415270}" srcOrd="0" destOrd="0" parTransId="{AA1114C6-71CC-4925-AF5A-0CAF67092E7C}" sibTransId="{9201A0A2-BE19-42DC-8635-6716CAFF09B9}"/>
    <dgm:cxn modelId="{0087863C-8EE9-4A28-B976-0C7508FA7444}" srcId="{A854EA35-39F6-4FE4-B84D-F695EF52604C}" destId="{D4D9E7C9-BE80-43D8-9C68-BDBC49AA9BB3}" srcOrd="1" destOrd="0" parTransId="{952A6EE1-E160-47C0-836C-71528F907C1B}" sibTransId="{307966EB-EC3C-4574-B7FD-86782B2F364B}"/>
    <dgm:cxn modelId="{A3F86540-AECE-40E4-89A8-085B7BD4B3CE}" type="presOf" srcId="{66F7B7A8-AC1C-41FA-9817-5E0ACA5B1213}" destId="{2CD4616E-D720-412E-A3CA-214411119C74}" srcOrd="0" destOrd="0" presId="urn:microsoft.com/office/officeart/2008/layout/HalfCircleOrganizationChart"/>
    <dgm:cxn modelId="{97198D5F-5124-4D8D-8245-C6F993F9CDD3}" type="presOf" srcId="{A854EA35-39F6-4FE4-B84D-F695EF52604C}" destId="{BC2FDA39-795A-4B61-B5FB-A5F32C76AF01}" srcOrd="0" destOrd="0" presId="urn:microsoft.com/office/officeart/2008/layout/HalfCircleOrganizationChart"/>
    <dgm:cxn modelId="{0B23F164-C361-4332-82E4-DD44AB26135B}" type="presOf" srcId="{BC6C3545-ED24-4889-B3F1-C6D4915521CC}" destId="{22A1BE67-B5A4-444E-8F22-B469DE30A414}" srcOrd="1" destOrd="0" presId="urn:microsoft.com/office/officeart/2008/layout/HalfCircleOrganizationChart"/>
    <dgm:cxn modelId="{91201966-716E-492A-8A57-AC2C11606A63}" type="presOf" srcId="{06049ECB-09BD-4602-AE96-A42E2BBB6B1E}" destId="{371FDB46-5639-4485-A903-780A9FB3E708}" srcOrd="1" destOrd="0" presId="urn:microsoft.com/office/officeart/2008/layout/HalfCircleOrganizationChart"/>
    <dgm:cxn modelId="{42778F66-0F25-4F42-A69B-96E7E7908A2A}" type="presOf" srcId="{1AFF85EF-83F1-419F-91D9-C3A45D6BA698}" destId="{9EE2621A-BDB7-4FDA-BB32-715F0D0E98C2}" srcOrd="1" destOrd="0" presId="urn:microsoft.com/office/officeart/2008/layout/HalfCircleOrganizationChart"/>
    <dgm:cxn modelId="{E34FFD66-A0B4-44F5-8245-D7C565C7B8CF}" type="presOf" srcId="{35539ACB-66A3-4BA1-9161-22217DCE7F46}" destId="{4F18A7EB-AA95-42A3-B389-C5022C9562E2}" srcOrd="0" destOrd="0" presId="urn:microsoft.com/office/officeart/2008/layout/HalfCircleOrganizationChart"/>
    <dgm:cxn modelId="{7072684D-EE1E-4A64-9B40-896C18C07DD2}" srcId="{1AFF85EF-83F1-419F-91D9-C3A45D6BA698}" destId="{06487F11-91B8-41CE-83AC-7D6A68F67878}" srcOrd="1" destOrd="0" parTransId="{FF4F57BA-DE91-4788-B67B-5E39A18C6623}" sibTransId="{BA6607AE-60DA-4222-92A6-DA81753744FA}"/>
    <dgm:cxn modelId="{8BE30576-4B7D-4606-A5C4-917EE36D4EF0}" type="presOf" srcId="{A5CB0F5D-BDDB-4E82-95D3-929ECF5F86A3}" destId="{93FC9319-34EC-436F-8BA5-1DDAA87A4604}" srcOrd="0" destOrd="0" presId="urn:microsoft.com/office/officeart/2008/layout/HalfCircleOrganizationChart"/>
    <dgm:cxn modelId="{5ECF8376-7E1F-4234-98D8-C1C3B5C1F62E}" type="presOf" srcId="{B0599C6F-5C4A-4222-8D05-06E8F9C2EB0D}" destId="{4E5F36EE-F4AE-49A5-9BA6-B7894CB9BA9D}" srcOrd="0" destOrd="0" presId="urn:microsoft.com/office/officeart/2008/layout/HalfCircleOrganizationChart"/>
    <dgm:cxn modelId="{D08BD476-B606-4671-9C03-E72003EED9BA}" type="presOf" srcId="{6D94D8EC-C19A-4B7B-A3D5-57850CA92CEA}" destId="{FBCC04A8-9CFD-4B7E-9B44-F7E3141C4ABA}" srcOrd="0" destOrd="0" presId="urn:microsoft.com/office/officeart/2008/layout/HalfCircleOrganizationChart"/>
    <dgm:cxn modelId="{1C69E07C-9FB9-4E39-AD39-546CB7195DD8}" type="presOf" srcId="{6739F941-9179-472E-BCCA-81EBF20A0FC9}" destId="{7E9E066A-02DB-4E15-9C92-43B2114FB5A5}" srcOrd="0" destOrd="0" presId="urn:microsoft.com/office/officeart/2008/layout/HalfCircleOrganizationChart"/>
    <dgm:cxn modelId="{1568197D-5C54-4514-A5A1-6A45775A3C28}" type="presOf" srcId="{8DABE424-7834-4A7D-9676-BE8A56901960}" destId="{687F4E26-ABFB-4899-8C8F-9F8BF49861FE}" srcOrd="0" destOrd="0" presId="urn:microsoft.com/office/officeart/2008/layout/HalfCircleOrganizationChart"/>
    <dgm:cxn modelId="{BFE9CF81-313C-4C94-A07A-5C582C92AE49}" type="presOf" srcId="{A854EA35-39F6-4FE4-B84D-F695EF52604C}" destId="{E0963A20-3839-405E-9F01-AC0196A7E559}" srcOrd="1" destOrd="0" presId="urn:microsoft.com/office/officeart/2008/layout/HalfCircleOrganizationChart"/>
    <dgm:cxn modelId="{FB68E986-A103-4971-B358-36EC2D82521B}" srcId="{1AFF85EF-83F1-419F-91D9-C3A45D6BA698}" destId="{BC6C3545-ED24-4889-B3F1-C6D4915521CC}" srcOrd="0" destOrd="0" parTransId="{6D94D8EC-C19A-4B7B-A3D5-57850CA92CEA}" sibTransId="{BD2B1F4B-ED42-4D76-A52B-43CAA01C61C5}"/>
    <dgm:cxn modelId="{2EB9289A-5212-4ABE-8BF7-9F55D62A885D}" type="presOf" srcId="{6FBA527B-0918-4BF2-A201-D0611917B30C}" destId="{5D83A232-EBC1-4A85-92E0-C66B676E8836}" srcOrd="0" destOrd="0" presId="urn:microsoft.com/office/officeart/2008/layout/HalfCircleOrganizationChart"/>
    <dgm:cxn modelId="{E23CA5A5-60D6-4FDE-B3E7-0B06AB534AC3}" srcId="{EA5D7596-98ED-470E-85D6-9AB424ADCF07}" destId="{A5CB0F5D-BDDB-4E82-95D3-929ECF5F86A3}" srcOrd="0" destOrd="0" parTransId="{9C5BF77A-6F08-4389-B794-58FED45DA534}" sibTransId="{8110F7FD-AEB3-4AE8-9B0B-67B3037704DC}"/>
    <dgm:cxn modelId="{E30BD6A5-1DD8-4886-B767-8866852E9AC1}" type="presOf" srcId="{9C5BF77A-6F08-4389-B794-58FED45DA534}" destId="{CBF85C45-9D8D-4350-B2FD-8B204A810283}" srcOrd="0" destOrd="0" presId="urn:microsoft.com/office/officeart/2008/layout/HalfCircleOrganizationChart"/>
    <dgm:cxn modelId="{3DF620A7-369C-45B4-9CF4-09478691ACBE}" type="presOf" srcId="{AA1114C6-71CC-4925-AF5A-0CAF67092E7C}" destId="{D6F6A1C7-7999-4911-836E-61DE342A1ADE}" srcOrd="0" destOrd="0" presId="urn:microsoft.com/office/officeart/2008/layout/HalfCircleOrganizationChart"/>
    <dgm:cxn modelId="{06D172A8-D43A-434C-9BF1-B4DCE3539ABE}" type="presOf" srcId="{06487F11-91B8-41CE-83AC-7D6A68F67878}" destId="{4D02B0E8-3463-4041-8029-3883D985E41D}" srcOrd="0" destOrd="0" presId="urn:microsoft.com/office/officeart/2008/layout/HalfCircleOrganizationChart"/>
    <dgm:cxn modelId="{A199FDA9-1FD7-4B30-AFCB-3040FFD5F0FC}" type="presOf" srcId="{D4D9E7C9-BE80-43D8-9C68-BDBC49AA9BB3}" destId="{7496E45E-A67A-41F6-8C8A-73A80C34D65E}" srcOrd="1" destOrd="0" presId="urn:microsoft.com/office/officeart/2008/layout/HalfCircleOrganizationChart"/>
    <dgm:cxn modelId="{04C3CDAF-73EF-45FD-81AA-218B10566D4F}" type="presOf" srcId="{06487F11-91B8-41CE-83AC-7D6A68F67878}" destId="{8E7FB538-CB45-4E21-B930-5427A409301C}" srcOrd="1" destOrd="0" presId="urn:microsoft.com/office/officeart/2008/layout/HalfCircleOrganizationChart"/>
    <dgm:cxn modelId="{7B2511BD-0B11-400E-A288-5461BF9D5D82}" type="presOf" srcId="{398EE358-7055-45FD-A232-D8B4C5748F87}" destId="{85214B8A-0981-42B9-8775-665FF2277084}" srcOrd="1" destOrd="0" presId="urn:microsoft.com/office/officeart/2008/layout/HalfCircleOrganizationChart"/>
    <dgm:cxn modelId="{AB3A98C1-E5CD-447A-AEC8-786A88E3E0EB}" srcId="{398EE358-7055-45FD-A232-D8B4C5748F87}" destId="{D65CF199-906C-4DB7-8415-0081A7CCCFE5}" srcOrd="1" destOrd="0" parTransId="{66F7B7A8-AC1C-41FA-9817-5E0ACA5B1213}" sibTransId="{F1BCEEF0-8622-4BED-89EB-5829E148DCC9}"/>
    <dgm:cxn modelId="{59F271C9-67DB-4BE2-8552-C769D131ACEA}" type="presOf" srcId="{1AFF85EF-83F1-419F-91D9-C3A45D6BA698}" destId="{A9ACDA52-81EE-480D-A2EF-C3746D3EBAA8}" srcOrd="0" destOrd="0" presId="urn:microsoft.com/office/officeart/2008/layout/HalfCircleOrganizationChart"/>
    <dgm:cxn modelId="{0B938FC9-4393-45CD-AFBF-DAF0D4A2475C}" type="presOf" srcId="{398EE358-7055-45FD-A232-D8B4C5748F87}" destId="{5FF190AF-7BEA-4EE0-BFEF-84443A337130}" srcOrd="0" destOrd="0" presId="urn:microsoft.com/office/officeart/2008/layout/HalfCircleOrganizationChart"/>
    <dgm:cxn modelId="{2D6340CB-7280-422A-B123-48F18F4559D0}" type="presOf" srcId="{F77D81B3-1EFA-4685-915F-B8972506E42B}" destId="{2A321A23-4A8B-432D-9677-85034B16F895}" srcOrd="0" destOrd="0" presId="urn:microsoft.com/office/officeart/2008/layout/HalfCircleOrganizationChart"/>
    <dgm:cxn modelId="{273856D7-DAF9-4EDD-8998-7023D097F6BB}" type="presOf" srcId="{06049ECB-09BD-4602-AE96-A42E2BBB6B1E}" destId="{E51CBE3C-E338-46EF-87BD-BEFCE7DB9DB2}" srcOrd="0" destOrd="0" presId="urn:microsoft.com/office/officeart/2008/layout/HalfCircleOrganizationChart"/>
    <dgm:cxn modelId="{F2997AD8-3870-4E21-B195-6163DAB0E186}" srcId="{398EE358-7055-45FD-A232-D8B4C5748F87}" destId="{42C25366-B381-478B-B146-35C735D06995}" srcOrd="0" destOrd="0" parTransId="{4AEC6BBB-5A03-4F84-AA53-C14328516D45}" sibTransId="{D4B2103D-50C9-47E8-B6AD-6F47DB9C4571}"/>
    <dgm:cxn modelId="{D60517DB-3601-4638-B569-CDDA9BC42E26}" type="presOf" srcId="{D65CF199-906C-4DB7-8415-0081A7CCCFE5}" destId="{D58F455B-A515-4AE6-80C1-517A963DF428}" srcOrd="0" destOrd="0" presId="urn:microsoft.com/office/officeart/2008/layout/HalfCircleOrganizationChart"/>
    <dgm:cxn modelId="{54D737DC-3169-4332-930D-034F33FD71A4}" type="presOf" srcId="{FF4F57BA-DE91-4788-B67B-5E39A18C6623}" destId="{2F5D469C-0B2D-4374-AB24-B200013F490A}" srcOrd="0" destOrd="0" presId="urn:microsoft.com/office/officeart/2008/layout/HalfCircleOrganizationChart"/>
    <dgm:cxn modelId="{88356AE3-406B-429A-84BB-517B5C4D19D2}" type="presOf" srcId="{EB32939B-5884-495E-A2A0-3B7966415270}" destId="{4ABCDEB6-A3C6-4998-A92F-48C1B8B31F26}" srcOrd="1" destOrd="0" presId="urn:microsoft.com/office/officeart/2008/layout/HalfCircleOrganizationChart"/>
    <dgm:cxn modelId="{603DC4E3-66AC-4C50-9ABF-52B9CB62A302}" type="presOf" srcId="{42C25366-B381-478B-B146-35C735D06995}" destId="{CFC5CBD0-8366-4E9F-82FB-F9F3808146C0}" srcOrd="1" destOrd="0" presId="urn:microsoft.com/office/officeart/2008/layout/HalfCircleOrganizationChart"/>
    <dgm:cxn modelId="{6ED62AE8-5FF7-4F4A-BF23-0CDFDEA61D3A}" srcId="{06049ECB-09BD-4602-AE96-A42E2BBB6B1E}" destId="{EA5D7596-98ED-470E-85D6-9AB424ADCF07}" srcOrd="0" destOrd="0" parTransId="{B0599C6F-5C4A-4222-8D05-06E8F9C2EB0D}" sibTransId="{3C71AD76-15CF-479B-8B9C-00301F98EDE6}"/>
    <dgm:cxn modelId="{EAD1D8E8-6AB8-4CA0-A5ED-61A494DB8CFF}" type="presOf" srcId="{42C25366-B381-478B-B146-35C735D06995}" destId="{55353B67-220F-4D14-BE94-373857317AFA}" srcOrd="0" destOrd="0" presId="urn:microsoft.com/office/officeart/2008/layout/HalfCircleOrganizationChart"/>
    <dgm:cxn modelId="{DAB302E9-1837-467E-86D1-2584D79C7A76}" type="presOf" srcId="{EA5D7596-98ED-470E-85D6-9AB424ADCF07}" destId="{C978740D-6050-4965-AD99-D325EE4C4F70}" srcOrd="1" destOrd="0" presId="urn:microsoft.com/office/officeart/2008/layout/HalfCircleOrganizationChart"/>
    <dgm:cxn modelId="{773D82E9-71C3-4C8D-8789-4976EDAC993D}" type="presOf" srcId="{98965366-6778-48FB-ABCB-CA4D61CA0575}" destId="{EBBA5B89-D0B4-4F08-B927-E8CB0180C37C}" srcOrd="1" destOrd="0" presId="urn:microsoft.com/office/officeart/2008/layout/HalfCircleOrganizationChart"/>
    <dgm:cxn modelId="{30F745EB-D147-45A8-ACB1-9C380992E190}" srcId="{6FBA527B-0918-4BF2-A201-D0611917B30C}" destId="{06049ECB-09BD-4602-AE96-A42E2BBB6B1E}" srcOrd="1" destOrd="0" parTransId="{B2402CC4-4267-4169-B355-41C46D89B93B}" sibTransId="{2461F35A-3E6D-4D50-8A36-ED6EF7AE84E6}"/>
    <dgm:cxn modelId="{7D1211ED-F341-4B5D-B817-675B08368F80}" srcId="{D4D9E7C9-BE80-43D8-9C68-BDBC49AA9BB3}" destId="{98965366-6778-48FB-ABCB-CA4D61CA0575}" srcOrd="1" destOrd="0" parTransId="{35539ACB-66A3-4BA1-9161-22217DCE7F46}" sibTransId="{196B85C9-785A-44EA-BE3F-1C569B6588C8}"/>
    <dgm:cxn modelId="{732ECCED-0DFF-449B-85CC-A533F79644AE}" type="presOf" srcId="{EA5D7596-98ED-470E-85D6-9AB424ADCF07}" destId="{8A6289BE-E8A1-42B0-9561-B00B3D0BE654}" srcOrd="0" destOrd="0" presId="urn:microsoft.com/office/officeart/2008/layout/HalfCircleOrganizationChart"/>
    <dgm:cxn modelId="{75C360F0-AE50-4189-B672-8A4D20A6CF1A}" type="presOf" srcId="{D4D9E7C9-BE80-43D8-9C68-BDBC49AA9BB3}" destId="{E0A5E994-EAF6-49BD-8565-351C11A4DC30}" srcOrd="0" destOrd="0" presId="urn:microsoft.com/office/officeart/2008/layout/HalfCircleOrganizationChart"/>
    <dgm:cxn modelId="{7BAB4BF3-BB73-40B2-A5D9-BB370CF34D5B}" type="presOf" srcId="{FE9E4137-9B7B-4F21-BA66-779B36891BAB}" destId="{D4BADF3F-32B0-4C01-818A-D0C553B4A19E}" srcOrd="1" destOrd="0" presId="urn:microsoft.com/office/officeart/2008/layout/HalfCircleOrganizationChart"/>
    <dgm:cxn modelId="{FD519BF6-BE5D-4062-AFD9-9D3BE4C10CB1}" type="presOf" srcId="{952A6EE1-E160-47C0-836C-71528F907C1B}" destId="{A6C44F7F-1089-4FA7-960B-3CDA7DB6EA3A}" srcOrd="0" destOrd="0" presId="urn:microsoft.com/office/officeart/2008/layout/HalfCircleOrganizationChart"/>
    <dgm:cxn modelId="{08ABE732-D424-483A-A13C-9D9D524700BA}" type="presParOf" srcId="{5D83A232-EBC1-4A85-92E0-C66B676E8836}" destId="{F382EE9D-3161-45A7-B045-151A8206AC0C}" srcOrd="0" destOrd="0" presId="urn:microsoft.com/office/officeart/2008/layout/HalfCircleOrganizationChart"/>
    <dgm:cxn modelId="{40222BDD-264D-4960-B97B-8E1B53BCD0DD}" type="presParOf" srcId="{F382EE9D-3161-45A7-B045-151A8206AC0C}" destId="{63A51C7F-08E2-4DE3-BBD6-213531327196}" srcOrd="0" destOrd="0" presId="urn:microsoft.com/office/officeart/2008/layout/HalfCircleOrganizationChart"/>
    <dgm:cxn modelId="{91D27E44-082B-449C-97C5-E5C737D0E6A9}" type="presParOf" srcId="{63A51C7F-08E2-4DE3-BBD6-213531327196}" destId="{BC2FDA39-795A-4B61-B5FB-A5F32C76AF01}" srcOrd="0" destOrd="0" presId="urn:microsoft.com/office/officeart/2008/layout/HalfCircleOrganizationChart"/>
    <dgm:cxn modelId="{86F2DA96-82C2-46FB-814B-8FDB0BA5C1D5}" type="presParOf" srcId="{63A51C7F-08E2-4DE3-BBD6-213531327196}" destId="{AC7693C3-8247-4D7F-8158-E1FA866D9B33}" srcOrd="1" destOrd="0" presId="urn:microsoft.com/office/officeart/2008/layout/HalfCircleOrganizationChart"/>
    <dgm:cxn modelId="{6DE8CE40-EBDB-41F8-8A90-1251EC156C9F}" type="presParOf" srcId="{63A51C7F-08E2-4DE3-BBD6-213531327196}" destId="{3563A87A-E9EB-46F1-9F0E-0B39225BC9B4}" srcOrd="2" destOrd="0" presId="urn:microsoft.com/office/officeart/2008/layout/HalfCircleOrganizationChart"/>
    <dgm:cxn modelId="{091FA912-0DC6-4490-9302-165C9E0AF10B}" type="presParOf" srcId="{63A51C7F-08E2-4DE3-BBD6-213531327196}" destId="{E0963A20-3839-405E-9F01-AC0196A7E559}" srcOrd="3" destOrd="0" presId="urn:microsoft.com/office/officeart/2008/layout/HalfCircleOrganizationChart"/>
    <dgm:cxn modelId="{1E6F36A1-1B44-4B07-9541-40149828E4F1}" type="presParOf" srcId="{F382EE9D-3161-45A7-B045-151A8206AC0C}" destId="{5B117B00-7EAC-4AF8-9512-86CA4766CDFB}" srcOrd="1" destOrd="0" presId="urn:microsoft.com/office/officeart/2008/layout/HalfCircleOrganizationChart"/>
    <dgm:cxn modelId="{DDF727F3-1ED2-40A7-98D2-BBB76CEC1C08}" type="presParOf" srcId="{5B117B00-7EAC-4AF8-9512-86CA4766CDFB}" destId="{D6F6A1C7-7999-4911-836E-61DE342A1ADE}" srcOrd="0" destOrd="0" presId="urn:microsoft.com/office/officeart/2008/layout/HalfCircleOrganizationChart"/>
    <dgm:cxn modelId="{24EAC62F-BB2E-404D-8351-471AFF7C43E8}" type="presParOf" srcId="{5B117B00-7EAC-4AF8-9512-86CA4766CDFB}" destId="{1E959677-D011-4918-AE29-7BC77E3E6956}" srcOrd="1" destOrd="0" presId="urn:microsoft.com/office/officeart/2008/layout/HalfCircleOrganizationChart"/>
    <dgm:cxn modelId="{0189F4DB-F0F5-437B-8CD1-D991F5F98105}" type="presParOf" srcId="{1E959677-D011-4918-AE29-7BC77E3E6956}" destId="{C6985557-364F-450C-A022-CBFDDA670DB7}" srcOrd="0" destOrd="0" presId="urn:microsoft.com/office/officeart/2008/layout/HalfCircleOrganizationChart"/>
    <dgm:cxn modelId="{898681CE-50E0-44DD-AF9D-7AB8ACF7D5FA}" type="presParOf" srcId="{C6985557-364F-450C-A022-CBFDDA670DB7}" destId="{F3F86D44-A80E-4F9F-92A3-665C353F3F17}" srcOrd="0" destOrd="0" presId="urn:microsoft.com/office/officeart/2008/layout/HalfCircleOrganizationChart"/>
    <dgm:cxn modelId="{AF3DC375-3142-46AA-9E9E-4492E921F9E6}" type="presParOf" srcId="{C6985557-364F-450C-A022-CBFDDA670DB7}" destId="{601E86F4-1125-40CF-818B-7082752D64BF}" srcOrd="1" destOrd="0" presId="urn:microsoft.com/office/officeart/2008/layout/HalfCircleOrganizationChart"/>
    <dgm:cxn modelId="{DDA7FC63-0CB0-472D-B1B1-8BA609BBBD06}" type="presParOf" srcId="{C6985557-364F-450C-A022-CBFDDA670DB7}" destId="{CD3E250B-FBF7-470D-A12A-D06AA32EE43F}" srcOrd="2" destOrd="0" presId="urn:microsoft.com/office/officeart/2008/layout/HalfCircleOrganizationChart"/>
    <dgm:cxn modelId="{6E229D22-37E1-474A-9572-C24E06AED51D}" type="presParOf" srcId="{C6985557-364F-450C-A022-CBFDDA670DB7}" destId="{4ABCDEB6-A3C6-4998-A92F-48C1B8B31F26}" srcOrd="3" destOrd="0" presId="urn:microsoft.com/office/officeart/2008/layout/HalfCircleOrganizationChart"/>
    <dgm:cxn modelId="{B93D74C3-FF91-4330-BF59-68B7CEDAD34E}" type="presParOf" srcId="{1E959677-D011-4918-AE29-7BC77E3E6956}" destId="{82A78782-8250-4064-9B1B-99C41D214611}" srcOrd="1" destOrd="0" presId="urn:microsoft.com/office/officeart/2008/layout/HalfCircleOrganizationChart"/>
    <dgm:cxn modelId="{ACD4D20D-7DE5-4319-BA3C-90C4DBF54E1F}" type="presParOf" srcId="{1E959677-D011-4918-AE29-7BC77E3E6956}" destId="{70E4DBA2-9034-4528-8804-C4276B970A12}" srcOrd="2" destOrd="0" presId="urn:microsoft.com/office/officeart/2008/layout/HalfCircleOrganizationChart"/>
    <dgm:cxn modelId="{F5E77564-2BC3-4688-A9D5-0374AF19A642}" type="presParOf" srcId="{5B117B00-7EAC-4AF8-9512-86CA4766CDFB}" destId="{A6C44F7F-1089-4FA7-960B-3CDA7DB6EA3A}" srcOrd="2" destOrd="0" presId="urn:microsoft.com/office/officeart/2008/layout/HalfCircleOrganizationChart"/>
    <dgm:cxn modelId="{2C762951-FA4A-42AA-A46D-658ABDC03163}" type="presParOf" srcId="{5B117B00-7EAC-4AF8-9512-86CA4766CDFB}" destId="{DC4A9248-86A0-4E74-9C89-99F7697C1F18}" srcOrd="3" destOrd="0" presId="urn:microsoft.com/office/officeart/2008/layout/HalfCircleOrganizationChart"/>
    <dgm:cxn modelId="{3B4DF002-3B8D-4CE1-B38A-20C9B42E01C2}" type="presParOf" srcId="{DC4A9248-86A0-4E74-9C89-99F7697C1F18}" destId="{D21A2E3D-DF19-400E-AE0A-25C4BA9E8B12}" srcOrd="0" destOrd="0" presId="urn:microsoft.com/office/officeart/2008/layout/HalfCircleOrganizationChart"/>
    <dgm:cxn modelId="{82E46EB5-BFEE-4AEB-A03F-00EF9389CB0A}" type="presParOf" srcId="{D21A2E3D-DF19-400E-AE0A-25C4BA9E8B12}" destId="{E0A5E994-EAF6-49BD-8565-351C11A4DC30}" srcOrd="0" destOrd="0" presId="urn:microsoft.com/office/officeart/2008/layout/HalfCircleOrganizationChart"/>
    <dgm:cxn modelId="{91AA4B17-04A4-48C2-A9E3-65D427456811}" type="presParOf" srcId="{D21A2E3D-DF19-400E-AE0A-25C4BA9E8B12}" destId="{854EB437-C01C-4637-937E-E78DAD6380FC}" srcOrd="1" destOrd="0" presId="urn:microsoft.com/office/officeart/2008/layout/HalfCircleOrganizationChart"/>
    <dgm:cxn modelId="{495872B8-8445-4DED-AE98-CC9734C07167}" type="presParOf" srcId="{D21A2E3D-DF19-400E-AE0A-25C4BA9E8B12}" destId="{D5367E10-1981-46A4-8D7D-BD81844A2501}" srcOrd="2" destOrd="0" presId="urn:microsoft.com/office/officeart/2008/layout/HalfCircleOrganizationChart"/>
    <dgm:cxn modelId="{42611F87-E120-4EF0-8DF8-3787C4B51850}" type="presParOf" srcId="{D21A2E3D-DF19-400E-AE0A-25C4BA9E8B12}" destId="{7496E45E-A67A-41F6-8C8A-73A80C34D65E}" srcOrd="3" destOrd="0" presId="urn:microsoft.com/office/officeart/2008/layout/HalfCircleOrganizationChart"/>
    <dgm:cxn modelId="{AD13CF2D-D0A0-4034-B6A6-DDAA2C3A86D6}" type="presParOf" srcId="{DC4A9248-86A0-4E74-9C89-99F7697C1F18}" destId="{769A60B6-F4A2-4573-9DA2-F9BED578B409}" srcOrd="1" destOrd="0" presId="urn:microsoft.com/office/officeart/2008/layout/HalfCircleOrganizationChart"/>
    <dgm:cxn modelId="{A49BC41B-3B14-4DCA-8212-A2AE5FBE71CF}" type="presParOf" srcId="{769A60B6-F4A2-4573-9DA2-F9BED578B409}" destId="{2A321A23-4A8B-432D-9677-85034B16F895}" srcOrd="0" destOrd="0" presId="urn:microsoft.com/office/officeart/2008/layout/HalfCircleOrganizationChart"/>
    <dgm:cxn modelId="{89EE436E-8DB4-432F-97B5-C8045B4A3B90}" type="presParOf" srcId="{769A60B6-F4A2-4573-9DA2-F9BED578B409}" destId="{B8BA99E4-5F69-4109-8A3E-A07DCEF24BF5}" srcOrd="1" destOrd="0" presId="urn:microsoft.com/office/officeart/2008/layout/HalfCircleOrganizationChart"/>
    <dgm:cxn modelId="{AB469374-AC8A-4089-AFFD-0193478C833D}" type="presParOf" srcId="{B8BA99E4-5F69-4109-8A3E-A07DCEF24BF5}" destId="{9974F528-CEBB-4CCF-B234-47A40F5C105C}" srcOrd="0" destOrd="0" presId="urn:microsoft.com/office/officeart/2008/layout/HalfCircleOrganizationChart"/>
    <dgm:cxn modelId="{4A0DF7CC-D443-40B1-A55C-12277E0B94CE}" type="presParOf" srcId="{9974F528-CEBB-4CCF-B234-47A40F5C105C}" destId="{5FF190AF-7BEA-4EE0-BFEF-84443A337130}" srcOrd="0" destOrd="0" presId="urn:microsoft.com/office/officeart/2008/layout/HalfCircleOrganizationChart"/>
    <dgm:cxn modelId="{9DE857FC-6397-44EE-A216-D927EBF6FCCD}" type="presParOf" srcId="{9974F528-CEBB-4CCF-B234-47A40F5C105C}" destId="{39C3E7A3-1D23-42B3-A753-5449C9FE2047}" srcOrd="1" destOrd="0" presId="urn:microsoft.com/office/officeart/2008/layout/HalfCircleOrganizationChart"/>
    <dgm:cxn modelId="{95AEBD43-CAEC-4427-8C7A-6AB45097123D}" type="presParOf" srcId="{9974F528-CEBB-4CCF-B234-47A40F5C105C}" destId="{A47D8351-C4EC-43BF-ADB5-F694D2A01C42}" srcOrd="2" destOrd="0" presId="urn:microsoft.com/office/officeart/2008/layout/HalfCircleOrganizationChart"/>
    <dgm:cxn modelId="{E7D843D1-96B1-4CB4-AF38-40858F00CCDD}" type="presParOf" srcId="{9974F528-CEBB-4CCF-B234-47A40F5C105C}" destId="{85214B8A-0981-42B9-8775-665FF2277084}" srcOrd="3" destOrd="0" presId="urn:microsoft.com/office/officeart/2008/layout/HalfCircleOrganizationChart"/>
    <dgm:cxn modelId="{A53F4615-152B-4141-8BFC-AD27DA6299A9}" type="presParOf" srcId="{B8BA99E4-5F69-4109-8A3E-A07DCEF24BF5}" destId="{9C2526FF-5386-47ED-AE28-5EDC4D8CF29A}" srcOrd="1" destOrd="0" presId="urn:microsoft.com/office/officeart/2008/layout/HalfCircleOrganizationChart"/>
    <dgm:cxn modelId="{257CE797-11EE-4DB4-B442-6EC0226DD628}" type="presParOf" srcId="{9C2526FF-5386-47ED-AE28-5EDC4D8CF29A}" destId="{C9F71667-507B-4C27-859F-37CF56091988}" srcOrd="0" destOrd="0" presId="urn:microsoft.com/office/officeart/2008/layout/HalfCircleOrganizationChart"/>
    <dgm:cxn modelId="{A34069CA-C949-45DB-A13A-D2FDC017B82F}" type="presParOf" srcId="{9C2526FF-5386-47ED-AE28-5EDC4D8CF29A}" destId="{1A7DDABC-E02F-41F0-89D9-79E0AB42EA62}" srcOrd="1" destOrd="0" presId="urn:microsoft.com/office/officeart/2008/layout/HalfCircleOrganizationChart"/>
    <dgm:cxn modelId="{BF92510D-2E8A-4CD1-923D-16FB0BC826F6}" type="presParOf" srcId="{1A7DDABC-E02F-41F0-89D9-79E0AB42EA62}" destId="{924B44DE-FF1A-4FC3-B64D-F5D402656A5E}" srcOrd="0" destOrd="0" presId="urn:microsoft.com/office/officeart/2008/layout/HalfCircleOrganizationChart"/>
    <dgm:cxn modelId="{A748263F-D716-495B-B045-C0CDAA9DE2EF}" type="presParOf" srcId="{924B44DE-FF1A-4FC3-B64D-F5D402656A5E}" destId="{55353B67-220F-4D14-BE94-373857317AFA}" srcOrd="0" destOrd="0" presId="urn:microsoft.com/office/officeart/2008/layout/HalfCircleOrganizationChart"/>
    <dgm:cxn modelId="{90CA468E-EEB2-44B3-88D1-AC77BF67455F}" type="presParOf" srcId="{924B44DE-FF1A-4FC3-B64D-F5D402656A5E}" destId="{0B328EB1-A42E-4F2B-A765-56026E0DDB67}" srcOrd="1" destOrd="0" presId="urn:microsoft.com/office/officeart/2008/layout/HalfCircleOrganizationChart"/>
    <dgm:cxn modelId="{67D7A578-2859-41F8-9FCB-832DDDF316FD}" type="presParOf" srcId="{924B44DE-FF1A-4FC3-B64D-F5D402656A5E}" destId="{4FDE8625-2DDE-453B-A8BB-597CB710795B}" srcOrd="2" destOrd="0" presId="urn:microsoft.com/office/officeart/2008/layout/HalfCircleOrganizationChart"/>
    <dgm:cxn modelId="{91D137AF-9B6B-4832-B7F0-2A5C1B7643C9}" type="presParOf" srcId="{924B44DE-FF1A-4FC3-B64D-F5D402656A5E}" destId="{CFC5CBD0-8366-4E9F-82FB-F9F3808146C0}" srcOrd="3" destOrd="0" presId="urn:microsoft.com/office/officeart/2008/layout/HalfCircleOrganizationChart"/>
    <dgm:cxn modelId="{B4E9C2CF-C2F8-4814-AE72-245035555E89}" type="presParOf" srcId="{1A7DDABC-E02F-41F0-89D9-79E0AB42EA62}" destId="{D3FAFADC-D688-4CE1-90C7-2FD6CF82C689}" srcOrd="1" destOrd="0" presId="urn:microsoft.com/office/officeart/2008/layout/HalfCircleOrganizationChart"/>
    <dgm:cxn modelId="{421DD576-3051-43AB-84A8-FD22504DB244}" type="presParOf" srcId="{1A7DDABC-E02F-41F0-89D9-79E0AB42EA62}" destId="{D5B78F16-3B4B-48A0-8148-223043504D27}" srcOrd="2" destOrd="0" presId="urn:microsoft.com/office/officeart/2008/layout/HalfCircleOrganizationChart"/>
    <dgm:cxn modelId="{8EE0A4C6-E296-43CC-9D02-28F29CAA7743}" type="presParOf" srcId="{9C2526FF-5386-47ED-AE28-5EDC4D8CF29A}" destId="{2CD4616E-D720-412E-A3CA-214411119C74}" srcOrd="2" destOrd="0" presId="urn:microsoft.com/office/officeart/2008/layout/HalfCircleOrganizationChart"/>
    <dgm:cxn modelId="{558FB7D4-B30D-407D-A804-E00FF2598048}" type="presParOf" srcId="{9C2526FF-5386-47ED-AE28-5EDC4D8CF29A}" destId="{99FE9401-DC74-4A00-A531-D9C64AE749CF}" srcOrd="3" destOrd="0" presId="urn:microsoft.com/office/officeart/2008/layout/HalfCircleOrganizationChart"/>
    <dgm:cxn modelId="{6ECA5B32-B966-4780-89FD-692A31A0D64A}" type="presParOf" srcId="{99FE9401-DC74-4A00-A531-D9C64AE749CF}" destId="{86DB572A-3411-401C-AE1F-3C08D7022C26}" srcOrd="0" destOrd="0" presId="urn:microsoft.com/office/officeart/2008/layout/HalfCircleOrganizationChart"/>
    <dgm:cxn modelId="{E7972D7D-CCB1-447C-B1A0-43B63339425C}" type="presParOf" srcId="{86DB572A-3411-401C-AE1F-3C08D7022C26}" destId="{D58F455B-A515-4AE6-80C1-517A963DF428}" srcOrd="0" destOrd="0" presId="urn:microsoft.com/office/officeart/2008/layout/HalfCircleOrganizationChart"/>
    <dgm:cxn modelId="{51FBA418-D724-43BC-84D9-16D4DA3BDCD1}" type="presParOf" srcId="{86DB572A-3411-401C-AE1F-3C08D7022C26}" destId="{81C8C326-9938-4F7D-9F4E-C135E667AB51}" srcOrd="1" destOrd="0" presId="urn:microsoft.com/office/officeart/2008/layout/HalfCircleOrganizationChart"/>
    <dgm:cxn modelId="{F4689077-F4B4-4C21-A831-4A642DBC9CFE}" type="presParOf" srcId="{86DB572A-3411-401C-AE1F-3C08D7022C26}" destId="{32E44288-20B8-4D28-BE96-2395272B815E}" srcOrd="2" destOrd="0" presId="urn:microsoft.com/office/officeart/2008/layout/HalfCircleOrganizationChart"/>
    <dgm:cxn modelId="{8BE649BE-689A-4E58-BCC0-C110100706D0}" type="presParOf" srcId="{86DB572A-3411-401C-AE1F-3C08D7022C26}" destId="{8D9B2689-CA23-45F8-ABB0-B6EE64E4AE76}" srcOrd="3" destOrd="0" presId="urn:microsoft.com/office/officeart/2008/layout/HalfCircleOrganizationChart"/>
    <dgm:cxn modelId="{38323FA2-1771-47C8-B123-16141971AB70}" type="presParOf" srcId="{99FE9401-DC74-4A00-A531-D9C64AE749CF}" destId="{35C394BE-A761-4BBA-84FD-BB9DD115F9BE}" srcOrd="1" destOrd="0" presId="urn:microsoft.com/office/officeart/2008/layout/HalfCircleOrganizationChart"/>
    <dgm:cxn modelId="{7E0B7215-ABBD-4C0D-937A-0ACD99844391}" type="presParOf" srcId="{99FE9401-DC74-4A00-A531-D9C64AE749CF}" destId="{D4EB2401-FA4B-42E8-AE9B-71A9452DB553}" srcOrd="2" destOrd="0" presId="urn:microsoft.com/office/officeart/2008/layout/HalfCircleOrganizationChart"/>
    <dgm:cxn modelId="{458950AF-EB54-44A4-8AF5-1D5AA49A8F38}" type="presParOf" srcId="{B8BA99E4-5F69-4109-8A3E-A07DCEF24BF5}" destId="{66AD3C67-1F49-4AF8-B207-758DBE091108}" srcOrd="2" destOrd="0" presId="urn:microsoft.com/office/officeart/2008/layout/HalfCircleOrganizationChart"/>
    <dgm:cxn modelId="{5EA10B94-6754-4F9B-8D87-3536A67182F1}" type="presParOf" srcId="{769A60B6-F4A2-4573-9DA2-F9BED578B409}" destId="{4F18A7EB-AA95-42A3-B389-C5022C9562E2}" srcOrd="2" destOrd="0" presId="urn:microsoft.com/office/officeart/2008/layout/HalfCircleOrganizationChart"/>
    <dgm:cxn modelId="{230A4F7A-08F1-4DF4-A27B-6DA9454A8C59}" type="presParOf" srcId="{769A60B6-F4A2-4573-9DA2-F9BED578B409}" destId="{22CA4909-1210-4787-92BB-7B37835A5D73}" srcOrd="3" destOrd="0" presId="urn:microsoft.com/office/officeart/2008/layout/HalfCircleOrganizationChart"/>
    <dgm:cxn modelId="{B6C02856-8D49-4B3A-8E94-BAAEBB7C1F0B}" type="presParOf" srcId="{22CA4909-1210-4787-92BB-7B37835A5D73}" destId="{AC03ACA9-381C-4454-B260-43606BB49421}" srcOrd="0" destOrd="0" presId="urn:microsoft.com/office/officeart/2008/layout/HalfCircleOrganizationChart"/>
    <dgm:cxn modelId="{82A34CBC-2EB6-49A8-B14F-36C2210C3145}" type="presParOf" srcId="{AC03ACA9-381C-4454-B260-43606BB49421}" destId="{6053863A-6620-4447-92E6-F3930D730003}" srcOrd="0" destOrd="0" presId="urn:microsoft.com/office/officeart/2008/layout/HalfCircleOrganizationChart"/>
    <dgm:cxn modelId="{BF044476-31DB-41E8-B5C5-32748B260CBA}" type="presParOf" srcId="{AC03ACA9-381C-4454-B260-43606BB49421}" destId="{88D1BA51-922C-4918-B983-03B88730BC49}" srcOrd="1" destOrd="0" presId="urn:microsoft.com/office/officeart/2008/layout/HalfCircleOrganizationChart"/>
    <dgm:cxn modelId="{1C9D723B-7BEE-4A8C-B9D2-2096F86A5279}" type="presParOf" srcId="{AC03ACA9-381C-4454-B260-43606BB49421}" destId="{0EA10627-F83E-409F-88C9-B2D9F23345C2}" srcOrd="2" destOrd="0" presId="urn:microsoft.com/office/officeart/2008/layout/HalfCircleOrganizationChart"/>
    <dgm:cxn modelId="{8998F366-5973-4C2F-A138-00D7224775E5}" type="presParOf" srcId="{AC03ACA9-381C-4454-B260-43606BB49421}" destId="{EBBA5B89-D0B4-4F08-B927-E8CB0180C37C}" srcOrd="3" destOrd="0" presId="urn:microsoft.com/office/officeart/2008/layout/HalfCircleOrganizationChart"/>
    <dgm:cxn modelId="{ED479321-81EF-4D19-A38A-A5180F76E4D1}" type="presParOf" srcId="{22CA4909-1210-4787-92BB-7B37835A5D73}" destId="{7426E08F-3D6D-4BB1-8288-CC095579AD0A}" srcOrd="1" destOrd="0" presId="urn:microsoft.com/office/officeart/2008/layout/HalfCircleOrganizationChart"/>
    <dgm:cxn modelId="{0BE4C898-CE42-44DF-960E-62329181E794}" type="presParOf" srcId="{22CA4909-1210-4787-92BB-7B37835A5D73}" destId="{F19446AD-A87E-437F-9303-BED3307371EF}" srcOrd="2" destOrd="0" presId="urn:microsoft.com/office/officeart/2008/layout/HalfCircleOrganizationChart"/>
    <dgm:cxn modelId="{C6E247DD-D6D8-45F8-A834-8B8913A16FC7}" type="presParOf" srcId="{DC4A9248-86A0-4E74-9C89-99F7697C1F18}" destId="{83C6ED70-E112-42E6-A7AA-9D80A0FCB1AD}" srcOrd="2" destOrd="0" presId="urn:microsoft.com/office/officeart/2008/layout/HalfCircleOrganizationChart"/>
    <dgm:cxn modelId="{9F197AF6-E43A-4014-B034-384E64B051C0}" type="presParOf" srcId="{F382EE9D-3161-45A7-B045-151A8206AC0C}" destId="{83C62009-168A-4492-9704-F6B125B4291E}" srcOrd="2" destOrd="0" presId="urn:microsoft.com/office/officeart/2008/layout/HalfCircleOrganizationChart"/>
    <dgm:cxn modelId="{899E6D71-8356-4477-ABE4-3CE67CCDDDC6}" type="presParOf" srcId="{5D83A232-EBC1-4A85-92E0-C66B676E8836}" destId="{DECEDCC6-60C1-43C5-8764-046EE9668E26}" srcOrd="1" destOrd="0" presId="urn:microsoft.com/office/officeart/2008/layout/HalfCircleOrganizationChart"/>
    <dgm:cxn modelId="{AD4F74BF-F4D2-433A-A379-0368AA2D5C4F}" type="presParOf" srcId="{DECEDCC6-60C1-43C5-8764-046EE9668E26}" destId="{E353E109-22CA-4AC5-A82C-B6372AE32F3A}" srcOrd="0" destOrd="0" presId="urn:microsoft.com/office/officeart/2008/layout/HalfCircleOrganizationChart"/>
    <dgm:cxn modelId="{138E8843-C75B-43BF-92A5-66E01D313AD8}" type="presParOf" srcId="{E353E109-22CA-4AC5-A82C-B6372AE32F3A}" destId="{E51CBE3C-E338-46EF-87BD-BEFCE7DB9DB2}" srcOrd="0" destOrd="0" presId="urn:microsoft.com/office/officeart/2008/layout/HalfCircleOrganizationChart"/>
    <dgm:cxn modelId="{2077FC28-642E-4582-821C-04A7EE77F578}" type="presParOf" srcId="{E353E109-22CA-4AC5-A82C-B6372AE32F3A}" destId="{CB0A54BF-A2DC-4301-A0D2-401C6ECBE7DD}" srcOrd="1" destOrd="0" presId="urn:microsoft.com/office/officeart/2008/layout/HalfCircleOrganizationChart"/>
    <dgm:cxn modelId="{1DFA60E3-AF0C-45F2-BD6C-8DE8A219867A}" type="presParOf" srcId="{E353E109-22CA-4AC5-A82C-B6372AE32F3A}" destId="{94D230CF-A7B4-4D64-9CAF-5236F8C2F67B}" srcOrd="2" destOrd="0" presId="urn:microsoft.com/office/officeart/2008/layout/HalfCircleOrganizationChart"/>
    <dgm:cxn modelId="{1A434CCE-8F2B-48F2-B1F5-7ABC7B8DFF83}" type="presParOf" srcId="{E353E109-22CA-4AC5-A82C-B6372AE32F3A}" destId="{371FDB46-5639-4485-A903-780A9FB3E708}" srcOrd="3" destOrd="0" presId="urn:microsoft.com/office/officeart/2008/layout/HalfCircleOrganizationChart"/>
    <dgm:cxn modelId="{3BCB281C-F0D2-4C6D-900E-6519F112E328}" type="presParOf" srcId="{DECEDCC6-60C1-43C5-8764-046EE9668E26}" destId="{36A28EB9-67C1-4ABA-8931-6CE68B4A798C}" srcOrd="1" destOrd="0" presId="urn:microsoft.com/office/officeart/2008/layout/HalfCircleOrganizationChart"/>
    <dgm:cxn modelId="{8998C3FD-BF97-422B-BB20-04F5469DB3E8}" type="presParOf" srcId="{36A28EB9-67C1-4ABA-8931-6CE68B4A798C}" destId="{4E5F36EE-F4AE-49A5-9BA6-B7894CB9BA9D}" srcOrd="0" destOrd="0" presId="urn:microsoft.com/office/officeart/2008/layout/HalfCircleOrganizationChart"/>
    <dgm:cxn modelId="{38B625B4-19C4-49D9-A1AB-B3F7ABA259EC}" type="presParOf" srcId="{36A28EB9-67C1-4ABA-8931-6CE68B4A798C}" destId="{09AF1F3C-F6B3-4E1C-9AFB-DCA590AD5D47}" srcOrd="1" destOrd="0" presId="urn:microsoft.com/office/officeart/2008/layout/HalfCircleOrganizationChart"/>
    <dgm:cxn modelId="{4B1D3EF9-0A47-45A0-BFC1-1500D2EBCAB0}" type="presParOf" srcId="{09AF1F3C-F6B3-4E1C-9AFB-DCA590AD5D47}" destId="{47118F7E-1544-47DF-947C-542B746D3D80}" srcOrd="0" destOrd="0" presId="urn:microsoft.com/office/officeart/2008/layout/HalfCircleOrganizationChart"/>
    <dgm:cxn modelId="{FC5F8EE6-3B05-4FCE-8A10-93184ABC77DC}" type="presParOf" srcId="{47118F7E-1544-47DF-947C-542B746D3D80}" destId="{8A6289BE-E8A1-42B0-9561-B00B3D0BE654}" srcOrd="0" destOrd="0" presId="urn:microsoft.com/office/officeart/2008/layout/HalfCircleOrganizationChart"/>
    <dgm:cxn modelId="{1B512229-FC0F-4FE0-B232-CDF1FC37A6BE}" type="presParOf" srcId="{47118F7E-1544-47DF-947C-542B746D3D80}" destId="{52077181-0F22-486A-B3AE-B8C38E146163}" srcOrd="1" destOrd="0" presId="urn:microsoft.com/office/officeart/2008/layout/HalfCircleOrganizationChart"/>
    <dgm:cxn modelId="{2F5C894C-0FF6-41FD-A1C0-3A37B16B4004}" type="presParOf" srcId="{47118F7E-1544-47DF-947C-542B746D3D80}" destId="{A9324285-EA53-4CD6-80CE-579731C8A615}" srcOrd="2" destOrd="0" presId="urn:microsoft.com/office/officeart/2008/layout/HalfCircleOrganizationChart"/>
    <dgm:cxn modelId="{8B556A84-4513-48AB-96BE-E80E5B643265}" type="presParOf" srcId="{47118F7E-1544-47DF-947C-542B746D3D80}" destId="{C978740D-6050-4965-AD99-D325EE4C4F70}" srcOrd="3" destOrd="0" presId="urn:microsoft.com/office/officeart/2008/layout/HalfCircleOrganizationChart"/>
    <dgm:cxn modelId="{0F871C3B-6FA0-4312-A2AE-D3FDCE399F37}" type="presParOf" srcId="{09AF1F3C-F6B3-4E1C-9AFB-DCA590AD5D47}" destId="{828DB324-F5B7-4E88-9D4B-FC925A8E938A}" srcOrd="1" destOrd="0" presId="urn:microsoft.com/office/officeart/2008/layout/HalfCircleOrganizationChart"/>
    <dgm:cxn modelId="{68CCD3FD-402D-463B-9F2F-C798A88F162F}" type="presParOf" srcId="{828DB324-F5B7-4E88-9D4B-FC925A8E938A}" destId="{CBF85C45-9D8D-4350-B2FD-8B204A810283}" srcOrd="0" destOrd="0" presId="urn:microsoft.com/office/officeart/2008/layout/HalfCircleOrganizationChart"/>
    <dgm:cxn modelId="{DA32330A-2F51-4367-9AF0-B110FFBDBABC}" type="presParOf" srcId="{828DB324-F5B7-4E88-9D4B-FC925A8E938A}" destId="{2B9B53A5-DCD9-468F-8853-4BAD5B7FC141}" srcOrd="1" destOrd="0" presId="urn:microsoft.com/office/officeart/2008/layout/HalfCircleOrganizationChart"/>
    <dgm:cxn modelId="{B41173EF-5923-4A98-AA32-E426CC76EC4F}" type="presParOf" srcId="{2B9B53A5-DCD9-468F-8853-4BAD5B7FC141}" destId="{DB7D74A1-93CD-4F86-8F40-98769EC55CD8}" srcOrd="0" destOrd="0" presId="urn:microsoft.com/office/officeart/2008/layout/HalfCircleOrganizationChart"/>
    <dgm:cxn modelId="{615DCAAC-A4ED-4FB7-BEAE-A02B79B9C32D}" type="presParOf" srcId="{DB7D74A1-93CD-4F86-8F40-98769EC55CD8}" destId="{93FC9319-34EC-436F-8BA5-1DDAA87A4604}" srcOrd="0" destOrd="0" presId="urn:microsoft.com/office/officeart/2008/layout/HalfCircleOrganizationChart"/>
    <dgm:cxn modelId="{E7C33D04-8677-4D75-9565-73512AE913C8}" type="presParOf" srcId="{DB7D74A1-93CD-4F86-8F40-98769EC55CD8}" destId="{1EA88560-2C18-4A37-A461-51D52148E87B}" srcOrd="1" destOrd="0" presId="urn:microsoft.com/office/officeart/2008/layout/HalfCircleOrganizationChart"/>
    <dgm:cxn modelId="{6D41C4B5-D516-4C30-BB8B-9C550CEAABA7}" type="presParOf" srcId="{DB7D74A1-93CD-4F86-8F40-98769EC55CD8}" destId="{5FA971FC-E17A-4E08-8DBE-5AE8A009EE2F}" srcOrd="2" destOrd="0" presId="urn:microsoft.com/office/officeart/2008/layout/HalfCircleOrganizationChart"/>
    <dgm:cxn modelId="{07E73520-5736-4930-AE34-6D5ED26463EA}" type="presParOf" srcId="{DB7D74A1-93CD-4F86-8F40-98769EC55CD8}" destId="{1E8998BA-2C61-486C-AF46-BBCAD3038771}" srcOrd="3" destOrd="0" presId="urn:microsoft.com/office/officeart/2008/layout/HalfCircleOrganizationChart"/>
    <dgm:cxn modelId="{E9021E56-D55B-48E8-B5DC-4D1C8313599B}" type="presParOf" srcId="{2B9B53A5-DCD9-468F-8853-4BAD5B7FC141}" destId="{0070B7D4-470A-4570-8766-62D2D2D4C98B}" srcOrd="1" destOrd="0" presId="urn:microsoft.com/office/officeart/2008/layout/HalfCircleOrganizationChart"/>
    <dgm:cxn modelId="{A974E300-CDF2-4D76-ACD3-0BB52FFF11BE}" type="presParOf" srcId="{2B9B53A5-DCD9-468F-8853-4BAD5B7FC141}" destId="{1D402538-A605-4C97-8617-786622E63C17}" srcOrd="2" destOrd="0" presId="urn:microsoft.com/office/officeart/2008/layout/HalfCircleOrganizationChart"/>
    <dgm:cxn modelId="{0FC4BF7B-9998-400F-BF66-E9F6F6BB298E}" type="presParOf" srcId="{828DB324-F5B7-4E88-9D4B-FC925A8E938A}" destId="{7E9E066A-02DB-4E15-9C92-43B2114FB5A5}" srcOrd="2" destOrd="0" presId="urn:microsoft.com/office/officeart/2008/layout/HalfCircleOrganizationChart"/>
    <dgm:cxn modelId="{940E58CC-F21D-470E-8F98-E759B9FE083D}" type="presParOf" srcId="{828DB324-F5B7-4E88-9D4B-FC925A8E938A}" destId="{74F53DAD-D2C9-4D73-BDE5-3ED03B5F6D8F}" srcOrd="3" destOrd="0" presId="urn:microsoft.com/office/officeart/2008/layout/HalfCircleOrganizationChart"/>
    <dgm:cxn modelId="{4DF52B5C-69E2-49A3-A932-E5B9E4391AE1}" type="presParOf" srcId="{74F53DAD-D2C9-4D73-BDE5-3ED03B5F6D8F}" destId="{059EFEB3-5C7F-4E84-B7B6-6415AEADFF16}" srcOrd="0" destOrd="0" presId="urn:microsoft.com/office/officeart/2008/layout/HalfCircleOrganizationChart"/>
    <dgm:cxn modelId="{71F5AAB1-8EB2-486F-9582-54A95AEDC96D}" type="presParOf" srcId="{059EFEB3-5C7F-4E84-B7B6-6415AEADFF16}" destId="{A9ACDA52-81EE-480D-A2EF-C3746D3EBAA8}" srcOrd="0" destOrd="0" presId="urn:microsoft.com/office/officeart/2008/layout/HalfCircleOrganizationChart"/>
    <dgm:cxn modelId="{F4EA0641-940A-4569-A63E-1FF1B14BC153}" type="presParOf" srcId="{059EFEB3-5C7F-4E84-B7B6-6415AEADFF16}" destId="{3C2BD252-B6C3-4242-A46D-9A320A6F1695}" srcOrd="1" destOrd="0" presId="urn:microsoft.com/office/officeart/2008/layout/HalfCircleOrganizationChart"/>
    <dgm:cxn modelId="{1497C602-9E1F-46C9-B763-3AC52EDDB46A}" type="presParOf" srcId="{059EFEB3-5C7F-4E84-B7B6-6415AEADFF16}" destId="{009689D1-DDE4-4DA2-A4E1-3A2DAAAA7D5F}" srcOrd="2" destOrd="0" presId="urn:microsoft.com/office/officeart/2008/layout/HalfCircleOrganizationChart"/>
    <dgm:cxn modelId="{F42BAA54-84B1-4626-A620-7536EBF56081}" type="presParOf" srcId="{059EFEB3-5C7F-4E84-B7B6-6415AEADFF16}" destId="{9EE2621A-BDB7-4FDA-BB32-715F0D0E98C2}" srcOrd="3" destOrd="0" presId="urn:microsoft.com/office/officeart/2008/layout/HalfCircleOrganizationChart"/>
    <dgm:cxn modelId="{BAAE3EEE-7F5F-4D2A-BE00-3FC0D515FF5D}" type="presParOf" srcId="{74F53DAD-D2C9-4D73-BDE5-3ED03B5F6D8F}" destId="{A848F575-232B-4353-B9E7-A486F65EB73B}" srcOrd="1" destOrd="0" presId="urn:microsoft.com/office/officeart/2008/layout/HalfCircleOrganizationChart"/>
    <dgm:cxn modelId="{11202AD6-CEA6-4DDD-9E98-19A7F06F9151}" type="presParOf" srcId="{A848F575-232B-4353-B9E7-A486F65EB73B}" destId="{FBCC04A8-9CFD-4B7E-9B44-F7E3141C4ABA}" srcOrd="0" destOrd="0" presId="urn:microsoft.com/office/officeart/2008/layout/HalfCircleOrganizationChart"/>
    <dgm:cxn modelId="{E8DA7944-C47A-4C12-B387-DC427132EBDE}" type="presParOf" srcId="{A848F575-232B-4353-B9E7-A486F65EB73B}" destId="{43E41EFE-5C53-4808-84ED-FCD0E0F545C0}" srcOrd="1" destOrd="0" presId="urn:microsoft.com/office/officeart/2008/layout/HalfCircleOrganizationChart"/>
    <dgm:cxn modelId="{D2E6E6DA-C9E0-4F37-AE51-A103286590E7}" type="presParOf" srcId="{43E41EFE-5C53-4808-84ED-FCD0E0F545C0}" destId="{B524D4AA-0E20-43DA-A100-0D8D683CFD69}" srcOrd="0" destOrd="0" presId="urn:microsoft.com/office/officeart/2008/layout/HalfCircleOrganizationChart"/>
    <dgm:cxn modelId="{A2E06633-64A4-4136-A544-E6432C994F5E}" type="presParOf" srcId="{B524D4AA-0E20-43DA-A100-0D8D683CFD69}" destId="{CD690BAB-BC3A-4F9A-B5FE-CE57C83CC027}" srcOrd="0" destOrd="0" presId="urn:microsoft.com/office/officeart/2008/layout/HalfCircleOrganizationChart"/>
    <dgm:cxn modelId="{141EE628-5558-4944-BF52-6673E49FF610}" type="presParOf" srcId="{B524D4AA-0E20-43DA-A100-0D8D683CFD69}" destId="{7E9D9A6A-8EF6-4095-AE3C-5F73236AC031}" srcOrd="1" destOrd="0" presId="urn:microsoft.com/office/officeart/2008/layout/HalfCircleOrganizationChart"/>
    <dgm:cxn modelId="{FEF9B57D-5B6D-4E6B-9AF6-857DB8098B86}" type="presParOf" srcId="{B524D4AA-0E20-43DA-A100-0D8D683CFD69}" destId="{F32AAAFD-CF6C-409C-BDE7-298F1D29E209}" srcOrd="2" destOrd="0" presId="urn:microsoft.com/office/officeart/2008/layout/HalfCircleOrganizationChart"/>
    <dgm:cxn modelId="{72507ED1-3892-4CE4-B7C7-8FEC9F603C0E}" type="presParOf" srcId="{B524D4AA-0E20-43DA-A100-0D8D683CFD69}" destId="{22A1BE67-B5A4-444E-8F22-B469DE30A414}" srcOrd="3" destOrd="0" presId="urn:microsoft.com/office/officeart/2008/layout/HalfCircleOrganizationChart"/>
    <dgm:cxn modelId="{E13D735A-3BD6-4215-AB79-299AD6E7341A}" type="presParOf" srcId="{43E41EFE-5C53-4808-84ED-FCD0E0F545C0}" destId="{2C7480E6-9882-40FD-9B36-4AA1F7CA8D3D}" srcOrd="1" destOrd="0" presId="urn:microsoft.com/office/officeart/2008/layout/HalfCircleOrganizationChart"/>
    <dgm:cxn modelId="{8CA35530-5D3F-4DD5-8286-28A9D6294581}" type="presParOf" srcId="{43E41EFE-5C53-4808-84ED-FCD0E0F545C0}" destId="{D0B32B59-8DE8-42A0-A853-DE9382B33DD5}" srcOrd="2" destOrd="0" presId="urn:microsoft.com/office/officeart/2008/layout/HalfCircleOrganizationChart"/>
    <dgm:cxn modelId="{BAB7B134-819F-4794-9BFF-50F088EB2F09}" type="presParOf" srcId="{A848F575-232B-4353-B9E7-A486F65EB73B}" destId="{2F5D469C-0B2D-4374-AB24-B200013F490A}" srcOrd="2" destOrd="0" presId="urn:microsoft.com/office/officeart/2008/layout/HalfCircleOrganizationChart"/>
    <dgm:cxn modelId="{4790EC52-7EAB-485A-9AB8-623E8D66C863}" type="presParOf" srcId="{A848F575-232B-4353-B9E7-A486F65EB73B}" destId="{12DD06B1-3BAE-4809-9045-F4FA196B6E0B}" srcOrd="3" destOrd="0" presId="urn:microsoft.com/office/officeart/2008/layout/HalfCircleOrganizationChart"/>
    <dgm:cxn modelId="{01F4863A-3847-4B88-959F-8860792EA149}" type="presParOf" srcId="{12DD06B1-3BAE-4809-9045-F4FA196B6E0B}" destId="{B68FA781-D77A-4E4B-8873-1B71F9AD46EE}" srcOrd="0" destOrd="0" presId="urn:microsoft.com/office/officeart/2008/layout/HalfCircleOrganizationChart"/>
    <dgm:cxn modelId="{E4A894D7-B879-47ED-84AE-BDA283FCC47A}" type="presParOf" srcId="{B68FA781-D77A-4E4B-8873-1B71F9AD46EE}" destId="{4D02B0E8-3463-4041-8029-3883D985E41D}" srcOrd="0" destOrd="0" presId="urn:microsoft.com/office/officeart/2008/layout/HalfCircleOrganizationChart"/>
    <dgm:cxn modelId="{BAB03BC2-FDA9-4996-A658-FAFCCF37BC6C}" type="presParOf" srcId="{B68FA781-D77A-4E4B-8873-1B71F9AD46EE}" destId="{C841DA38-6E03-43F5-92D6-CE57E9279C4C}" srcOrd="1" destOrd="0" presId="urn:microsoft.com/office/officeart/2008/layout/HalfCircleOrganizationChart"/>
    <dgm:cxn modelId="{DC7568B8-AAD5-4D3E-BE7B-72973804E02E}" type="presParOf" srcId="{B68FA781-D77A-4E4B-8873-1B71F9AD46EE}" destId="{A409356D-D389-4202-BAA2-CD83AA870B91}" srcOrd="2" destOrd="0" presId="urn:microsoft.com/office/officeart/2008/layout/HalfCircleOrganizationChart"/>
    <dgm:cxn modelId="{C9E20654-B23C-4949-9EA3-C6D1806E8E44}" type="presParOf" srcId="{B68FA781-D77A-4E4B-8873-1B71F9AD46EE}" destId="{8E7FB538-CB45-4E21-B930-5427A409301C}" srcOrd="3" destOrd="0" presId="urn:microsoft.com/office/officeart/2008/layout/HalfCircleOrganizationChart"/>
    <dgm:cxn modelId="{8B0CDCBD-01D9-45C6-8C9E-401778C914B9}" type="presParOf" srcId="{12DD06B1-3BAE-4809-9045-F4FA196B6E0B}" destId="{FDEF8587-C73B-40B2-B3E2-ADF1B56AD121}" srcOrd="1" destOrd="0" presId="urn:microsoft.com/office/officeart/2008/layout/HalfCircleOrganizationChart"/>
    <dgm:cxn modelId="{C96EDF6F-AC6D-4CA5-8BF7-B12133B848BB}" type="presParOf" srcId="{12DD06B1-3BAE-4809-9045-F4FA196B6E0B}" destId="{09F5509B-D676-48B4-9ACD-3C2757D7E37D}" srcOrd="2" destOrd="0" presId="urn:microsoft.com/office/officeart/2008/layout/HalfCircleOrganizationChart"/>
    <dgm:cxn modelId="{BB738B25-078F-476E-AAFA-74E53A914FD1}" type="presParOf" srcId="{74F53DAD-D2C9-4D73-BDE5-3ED03B5F6D8F}" destId="{D69FB570-2266-45AD-BFA0-42B60E1D8249}" srcOrd="2" destOrd="0" presId="urn:microsoft.com/office/officeart/2008/layout/HalfCircleOrganizationChart"/>
    <dgm:cxn modelId="{BD124B37-9ECA-404C-834D-A03350F626F5}" type="presParOf" srcId="{09AF1F3C-F6B3-4E1C-9AFB-DCA590AD5D47}" destId="{9F43D6CF-B518-4856-A8D2-CD7DE4702F76}" srcOrd="2" destOrd="0" presId="urn:microsoft.com/office/officeart/2008/layout/HalfCircleOrganizationChart"/>
    <dgm:cxn modelId="{84CB8D58-6F8C-46A5-A91A-43A5E74750DF}" type="presParOf" srcId="{36A28EB9-67C1-4ABA-8931-6CE68B4A798C}" destId="{687F4E26-ABFB-4899-8C8F-9F8BF49861FE}" srcOrd="2" destOrd="0" presId="urn:microsoft.com/office/officeart/2008/layout/HalfCircleOrganizationChart"/>
    <dgm:cxn modelId="{84A66CE0-433F-4B05-B051-E7752DAFA0AF}" type="presParOf" srcId="{36A28EB9-67C1-4ABA-8931-6CE68B4A798C}" destId="{A068000E-CEDF-4CDF-9838-CD9CAD85781B}" srcOrd="3" destOrd="0" presId="urn:microsoft.com/office/officeart/2008/layout/HalfCircleOrganizationChart"/>
    <dgm:cxn modelId="{DB661616-ECA6-4665-B480-7F1D5A13D8B6}" type="presParOf" srcId="{A068000E-CEDF-4CDF-9838-CD9CAD85781B}" destId="{23300929-EE05-4655-A60D-48767E529A8E}" srcOrd="0" destOrd="0" presId="urn:microsoft.com/office/officeart/2008/layout/HalfCircleOrganizationChart"/>
    <dgm:cxn modelId="{41D7104F-7E94-4E78-AB47-CB136E9EE076}" type="presParOf" srcId="{23300929-EE05-4655-A60D-48767E529A8E}" destId="{01BB8423-47BD-4203-920B-4C92AC58B91C}" srcOrd="0" destOrd="0" presId="urn:microsoft.com/office/officeart/2008/layout/HalfCircleOrganizationChart"/>
    <dgm:cxn modelId="{245C777C-BDA0-4B8A-AA45-1878054CADB4}" type="presParOf" srcId="{23300929-EE05-4655-A60D-48767E529A8E}" destId="{DDB05395-0558-49FF-BC53-D4B58132D090}" srcOrd="1" destOrd="0" presId="urn:microsoft.com/office/officeart/2008/layout/HalfCircleOrganizationChart"/>
    <dgm:cxn modelId="{A64634D5-8569-42F5-85B0-B526B77EE991}" type="presParOf" srcId="{23300929-EE05-4655-A60D-48767E529A8E}" destId="{1D3C3926-B2FA-4695-A63B-C119D1AAA16D}" srcOrd="2" destOrd="0" presId="urn:microsoft.com/office/officeart/2008/layout/HalfCircleOrganizationChart"/>
    <dgm:cxn modelId="{18A75461-5BEF-4875-A56A-7FA59F3930E1}" type="presParOf" srcId="{23300929-EE05-4655-A60D-48767E529A8E}" destId="{D4BADF3F-32B0-4C01-818A-D0C553B4A19E}" srcOrd="3" destOrd="0" presId="urn:microsoft.com/office/officeart/2008/layout/HalfCircleOrganizationChart"/>
    <dgm:cxn modelId="{A576EB2E-4C5A-404A-B72F-4DC6DB6AEE2D}" type="presParOf" srcId="{A068000E-CEDF-4CDF-9838-CD9CAD85781B}" destId="{472ABBDE-3760-499D-9EF0-69F3A4074068}" srcOrd="1" destOrd="0" presId="urn:microsoft.com/office/officeart/2008/layout/HalfCircleOrganizationChart"/>
    <dgm:cxn modelId="{70B33835-0223-42A5-9E85-947E352F0AD1}" type="presParOf" srcId="{A068000E-CEDF-4CDF-9838-CD9CAD85781B}" destId="{07F2DE5C-EB70-4458-948A-BCF20E1513DE}" srcOrd="2" destOrd="0" presId="urn:microsoft.com/office/officeart/2008/layout/HalfCircleOrganizationChart"/>
    <dgm:cxn modelId="{9E002F3B-D3BE-4BA2-B0BD-A616D343DAE9}" type="presParOf" srcId="{DECEDCC6-60C1-43C5-8764-046EE9668E26}" destId="{592AB1AE-F52C-4054-B9EC-A964BEBF560A}" srcOrd="2" destOrd="0" presId="urn:microsoft.com/office/officeart/2008/layout/HalfCircleOrganizationChart"/>
  </dgm:cxnLst>
  <dgm:bg/>
  <dgm:whole/>
  <dgm:extLst>
    <a:ext uri="http://schemas.microsoft.com/office/drawing/2008/diagram">
      <dsp:dataModelExt xmlns:dsp="http://schemas.microsoft.com/office/drawing/2008/diagram" relId="rId6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8C33210-FD05-4F70-BEFD-B25564CD537A}">
      <dsp:nvSpPr>
        <dsp:cNvPr id="0" name=""/>
        <dsp:cNvSpPr/>
      </dsp:nvSpPr>
      <dsp:spPr>
        <a:xfrm>
          <a:off x="4115491" y="893877"/>
          <a:ext cx="446547" cy="154999"/>
        </a:xfrm>
        <a:custGeom>
          <a:avLst/>
          <a:gdLst/>
          <a:ahLst/>
          <a:cxnLst/>
          <a:rect l="0" t="0" r="0" b="0"/>
          <a:pathLst>
            <a:path>
              <a:moveTo>
                <a:pt x="0" y="0"/>
              </a:moveTo>
              <a:lnTo>
                <a:pt x="0" y="77499"/>
              </a:lnTo>
              <a:lnTo>
                <a:pt x="446547" y="77499"/>
              </a:lnTo>
              <a:lnTo>
                <a:pt x="446547"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C41D191-E3A2-4721-819D-A69BCBE131CE}">
      <dsp:nvSpPr>
        <dsp:cNvPr id="0" name=""/>
        <dsp:cNvSpPr/>
      </dsp:nvSpPr>
      <dsp:spPr>
        <a:xfrm>
          <a:off x="3668944" y="893877"/>
          <a:ext cx="446547" cy="154999"/>
        </a:xfrm>
        <a:custGeom>
          <a:avLst/>
          <a:gdLst/>
          <a:ahLst/>
          <a:cxnLst/>
          <a:rect l="0" t="0" r="0" b="0"/>
          <a:pathLst>
            <a:path>
              <a:moveTo>
                <a:pt x="446547" y="0"/>
              </a:moveTo>
              <a:lnTo>
                <a:pt x="446547" y="77499"/>
              </a:lnTo>
              <a:lnTo>
                <a:pt x="0" y="77499"/>
              </a:lnTo>
              <a:lnTo>
                <a:pt x="0"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4D48C0-9B51-4DAE-B887-38269B1E22C4}">
      <dsp:nvSpPr>
        <dsp:cNvPr id="0" name=""/>
        <dsp:cNvSpPr/>
      </dsp:nvSpPr>
      <dsp:spPr>
        <a:xfrm>
          <a:off x="3222397" y="369830"/>
          <a:ext cx="893094" cy="154999"/>
        </a:xfrm>
        <a:custGeom>
          <a:avLst/>
          <a:gdLst/>
          <a:ahLst/>
          <a:cxnLst/>
          <a:rect l="0" t="0" r="0" b="0"/>
          <a:pathLst>
            <a:path>
              <a:moveTo>
                <a:pt x="0" y="0"/>
              </a:moveTo>
              <a:lnTo>
                <a:pt x="0" y="77499"/>
              </a:lnTo>
              <a:lnTo>
                <a:pt x="893094" y="77499"/>
              </a:lnTo>
              <a:lnTo>
                <a:pt x="893094" y="15499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37778E2-D9D6-41BC-A900-9DA672407D44}">
      <dsp:nvSpPr>
        <dsp:cNvPr id="0" name=""/>
        <dsp:cNvSpPr/>
      </dsp:nvSpPr>
      <dsp:spPr>
        <a:xfrm>
          <a:off x="2329303" y="893877"/>
          <a:ext cx="446547" cy="154999"/>
        </a:xfrm>
        <a:custGeom>
          <a:avLst/>
          <a:gdLst/>
          <a:ahLst/>
          <a:cxnLst/>
          <a:rect l="0" t="0" r="0" b="0"/>
          <a:pathLst>
            <a:path>
              <a:moveTo>
                <a:pt x="0" y="0"/>
              </a:moveTo>
              <a:lnTo>
                <a:pt x="0" y="77499"/>
              </a:lnTo>
              <a:lnTo>
                <a:pt x="446547" y="77499"/>
              </a:lnTo>
              <a:lnTo>
                <a:pt x="446547"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F0F241-2F50-49A9-8780-1D531ED266F7}">
      <dsp:nvSpPr>
        <dsp:cNvPr id="0" name=""/>
        <dsp:cNvSpPr/>
      </dsp:nvSpPr>
      <dsp:spPr>
        <a:xfrm>
          <a:off x="1882756" y="1417925"/>
          <a:ext cx="446547" cy="154999"/>
        </a:xfrm>
        <a:custGeom>
          <a:avLst/>
          <a:gdLst/>
          <a:ahLst/>
          <a:cxnLst/>
          <a:rect l="0" t="0" r="0" b="0"/>
          <a:pathLst>
            <a:path>
              <a:moveTo>
                <a:pt x="0" y="0"/>
              </a:moveTo>
              <a:lnTo>
                <a:pt x="0" y="77499"/>
              </a:lnTo>
              <a:lnTo>
                <a:pt x="446547" y="77499"/>
              </a:lnTo>
              <a:lnTo>
                <a:pt x="446547"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B2A6DA1-DF13-4AD2-AED6-2A21FA96ADD1}">
      <dsp:nvSpPr>
        <dsp:cNvPr id="0" name=""/>
        <dsp:cNvSpPr/>
      </dsp:nvSpPr>
      <dsp:spPr>
        <a:xfrm>
          <a:off x="616923" y="2466019"/>
          <a:ext cx="339523" cy="221428"/>
        </a:xfrm>
        <a:custGeom>
          <a:avLst/>
          <a:gdLst/>
          <a:ahLst/>
          <a:cxnLst/>
          <a:rect l="0" t="0" r="0" b="0"/>
          <a:pathLst>
            <a:path>
              <a:moveTo>
                <a:pt x="339523" y="0"/>
              </a:moveTo>
              <a:lnTo>
                <a:pt x="339523" y="221428"/>
              </a:lnTo>
              <a:lnTo>
                <a:pt x="0" y="22142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A6C1EE-B6E4-4754-98C6-3234E578327C}">
      <dsp:nvSpPr>
        <dsp:cNvPr id="0" name=""/>
        <dsp:cNvSpPr/>
      </dsp:nvSpPr>
      <dsp:spPr>
        <a:xfrm>
          <a:off x="1096685" y="1941972"/>
          <a:ext cx="339523" cy="221428"/>
        </a:xfrm>
        <a:custGeom>
          <a:avLst/>
          <a:gdLst/>
          <a:ahLst/>
          <a:cxnLst/>
          <a:rect l="0" t="0" r="0" b="0"/>
          <a:pathLst>
            <a:path>
              <a:moveTo>
                <a:pt x="339523" y="0"/>
              </a:moveTo>
              <a:lnTo>
                <a:pt x="339523" y="221428"/>
              </a:lnTo>
              <a:lnTo>
                <a:pt x="0" y="221428"/>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C38492A-6301-4289-A9A3-CA69DD0A7204}">
      <dsp:nvSpPr>
        <dsp:cNvPr id="0" name=""/>
        <dsp:cNvSpPr/>
      </dsp:nvSpPr>
      <dsp:spPr>
        <a:xfrm>
          <a:off x="1436208" y="1417925"/>
          <a:ext cx="446547" cy="154999"/>
        </a:xfrm>
        <a:custGeom>
          <a:avLst/>
          <a:gdLst/>
          <a:ahLst/>
          <a:cxnLst/>
          <a:rect l="0" t="0" r="0" b="0"/>
          <a:pathLst>
            <a:path>
              <a:moveTo>
                <a:pt x="446547" y="0"/>
              </a:moveTo>
              <a:lnTo>
                <a:pt x="446547" y="77499"/>
              </a:lnTo>
              <a:lnTo>
                <a:pt x="0" y="77499"/>
              </a:lnTo>
              <a:lnTo>
                <a:pt x="0"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781F574-9D35-44BB-86D0-8361747E1F47}">
      <dsp:nvSpPr>
        <dsp:cNvPr id="0" name=""/>
        <dsp:cNvSpPr/>
      </dsp:nvSpPr>
      <dsp:spPr>
        <a:xfrm>
          <a:off x="1882756" y="893877"/>
          <a:ext cx="446547" cy="154999"/>
        </a:xfrm>
        <a:custGeom>
          <a:avLst/>
          <a:gdLst/>
          <a:ahLst/>
          <a:cxnLst/>
          <a:rect l="0" t="0" r="0" b="0"/>
          <a:pathLst>
            <a:path>
              <a:moveTo>
                <a:pt x="446547" y="0"/>
              </a:moveTo>
              <a:lnTo>
                <a:pt x="446547" y="77499"/>
              </a:lnTo>
              <a:lnTo>
                <a:pt x="0" y="77499"/>
              </a:lnTo>
              <a:lnTo>
                <a:pt x="0" y="15499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9DF2D37-0BED-45D2-BFF1-69654C1A0019}">
      <dsp:nvSpPr>
        <dsp:cNvPr id="0" name=""/>
        <dsp:cNvSpPr/>
      </dsp:nvSpPr>
      <dsp:spPr>
        <a:xfrm>
          <a:off x="2329303" y="369830"/>
          <a:ext cx="893094" cy="154999"/>
        </a:xfrm>
        <a:custGeom>
          <a:avLst/>
          <a:gdLst/>
          <a:ahLst/>
          <a:cxnLst/>
          <a:rect l="0" t="0" r="0" b="0"/>
          <a:pathLst>
            <a:path>
              <a:moveTo>
                <a:pt x="893094" y="0"/>
              </a:moveTo>
              <a:lnTo>
                <a:pt x="893094" y="77499"/>
              </a:lnTo>
              <a:lnTo>
                <a:pt x="0" y="77499"/>
              </a:lnTo>
              <a:lnTo>
                <a:pt x="0" y="15499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F78E03A-7FCB-46A2-BF33-D2A4187BB17D}">
      <dsp:nvSpPr>
        <dsp:cNvPr id="0" name=""/>
        <dsp:cNvSpPr/>
      </dsp:nvSpPr>
      <dsp:spPr>
        <a:xfrm>
          <a:off x="3037873" y="783"/>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A7389D-C4D3-4DBD-A585-8EA821905442}">
      <dsp:nvSpPr>
        <dsp:cNvPr id="0" name=""/>
        <dsp:cNvSpPr/>
      </dsp:nvSpPr>
      <dsp:spPr>
        <a:xfrm>
          <a:off x="3037873" y="783"/>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ADD9FDF-F476-4EDA-93DF-2016828A0C4F}">
      <dsp:nvSpPr>
        <dsp:cNvPr id="0" name=""/>
        <dsp:cNvSpPr/>
      </dsp:nvSpPr>
      <dsp:spPr>
        <a:xfrm>
          <a:off x="2853350" y="67212"/>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8</a:t>
          </a:r>
          <a:endParaRPr lang="id-ID" sz="1500" kern="1200">
            <a:solidFill>
              <a:schemeClr val="accent1"/>
            </a:solidFill>
          </a:endParaRPr>
        </a:p>
      </dsp:txBody>
      <dsp:txXfrm>
        <a:off x="2853350" y="67212"/>
        <a:ext cx="738094" cy="236190"/>
      </dsp:txXfrm>
    </dsp:sp>
    <dsp:sp modelId="{01825D8A-F05B-478D-A2BE-7522D78D3F98}">
      <dsp:nvSpPr>
        <dsp:cNvPr id="0" name=""/>
        <dsp:cNvSpPr/>
      </dsp:nvSpPr>
      <dsp:spPr>
        <a:xfrm>
          <a:off x="2144779" y="524830"/>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62A4D0D-E6A3-42AC-9EE3-AC1548268F35}">
      <dsp:nvSpPr>
        <dsp:cNvPr id="0" name=""/>
        <dsp:cNvSpPr/>
      </dsp:nvSpPr>
      <dsp:spPr>
        <a:xfrm>
          <a:off x="2144779" y="524830"/>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C274FE8-5174-4720-B86F-C84FCB3BAFDF}">
      <dsp:nvSpPr>
        <dsp:cNvPr id="0" name=""/>
        <dsp:cNvSpPr/>
      </dsp:nvSpPr>
      <dsp:spPr>
        <a:xfrm>
          <a:off x="1960255" y="591259"/>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6</a:t>
          </a:r>
          <a:endParaRPr lang="id-ID" sz="1500" kern="1200">
            <a:solidFill>
              <a:schemeClr val="accent1"/>
            </a:solidFill>
          </a:endParaRPr>
        </a:p>
      </dsp:txBody>
      <dsp:txXfrm>
        <a:off x="1960255" y="591259"/>
        <a:ext cx="738094" cy="236190"/>
      </dsp:txXfrm>
    </dsp:sp>
    <dsp:sp modelId="{784B1980-0E4C-4DD3-AE50-B158B1825BA7}">
      <dsp:nvSpPr>
        <dsp:cNvPr id="0" name=""/>
        <dsp:cNvSpPr/>
      </dsp:nvSpPr>
      <dsp:spPr>
        <a:xfrm>
          <a:off x="1698232" y="1048877"/>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AFC702-A1DA-40DA-AB9E-97FFB61FEBB9}">
      <dsp:nvSpPr>
        <dsp:cNvPr id="0" name=""/>
        <dsp:cNvSpPr/>
      </dsp:nvSpPr>
      <dsp:spPr>
        <a:xfrm>
          <a:off x="1698232" y="1048877"/>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C0192F-5A5B-4368-AEBC-579318DC2BF8}">
      <dsp:nvSpPr>
        <dsp:cNvPr id="0" name=""/>
        <dsp:cNvSpPr/>
      </dsp:nvSpPr>
      <dsp:spPr>
        <a:xfrm>
          <a:off x="1513708" y="1115306"/>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4</a:t>
          </a:r>
          <a:endParaRPr lang="id-ID" sz="1500" kern="1200">
            <a:solidFill>
              <a:schemeClr val="accent1"/>
            </a:solidFill>
          </a:endParaRPr>
        </a:p>
      </dsp:txBody>
      <dsp:txXfrm>
        <a:off x="1513708" y="1115306"/>
        <a:ext cx="738094" cy="236190"/>
      </dsp:txXfrm>
    </dsp:sp>
    <dsp:sp modelId="{476FA174-6B23-452A-BBA5-6FD466B94AD8}">
      <dsp:nvSpPr>
        <dsp:cNvPr id="0" name=""/>
        <dsp:cNvSpPr/>
      </dsp:nvSpPr>
      <dsp:spPr>
        <a:xfrm>
          <a:off x="1251685" y="1572924"/>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EC01B9-4A14-4EF7-9A64-57F3A3D5ADBA}">
      <dsp:nvSpPr>
        <dsp:cNvPr id="0" name=""/>
        <dsp:cNvSpPr/>
      </dsp:nvSpPr>
      <dsp:spPr>
        <a:xfrm>
          <a:off x="1251685" y="1572924"/>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3D3682A-4731-4C5E-9CD4-640BAE7381D6}">
      <dsp:nvSpPr>
        <dsp:cNvPr id="0" name=""/>
        <dsp:cNvSpPr/>
      </dsp:nvSpPr>
      <dsp:spPr>
        <a:xfrm>
          <a:off x="1067161" y="1639353"/>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3</a:t>
          </a:r>
          <a:endParaRPr lang="id-ID" sz="1500" kern="1200">
            <a:solidFill>
              <a:schemeClr val="accent1"/>
            </a:solidFill>
          </a:endParaRPr>
        </a:p>
      </dsp:txBody>
      <dsp:txXfrm>
        <a:off x="1067161" y="1639353"/>
        <a:ext cx="738094" cy="236190"/>
      </dsp:txXfrm>
    </dsp:sp>
    <dsp:sp modelId="{B70C1291-AC17-4281-8B73-A37CA8B8B518}">
      <dsp:nvSpPr>
        <dsp:cNvPr id="0" name=""/>
        <dsp:cNvSpPr/>
      </dsp:nvSpPr>
      <dsp:spPr>
        <a:xfrm>
          <a:off x="771923" y="2096972"/>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1977CA6-3A87-432C-B68B-DA7477454B2F}">
      <dsp:nvSpPr>
        <dsp:cNvPr id="0" name=""/>
        <dsp:cNvSpPr/>
      </dsp:nvSpPr>
      <dsp:spPr>
        <a:xfrm>
          <a:off x="771923" y="2096972"/>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153FE53-D852-4E19-AF40-DBED0EB050B1}">
      <dsp:nvSpPr>
        <dsp:cNvPr id="0" name=""/>
        <dsp:cNvSpPr/>
      </dsp:nvSpPr>
      <dsp:spPr>
        <a:xfrm>
          <a:off x="587400" y="2163400"/>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2</a:t>
          </a:r>
          <a:endParaRPr lang="id-ID" sz="1500" kern="1200">
            <a:solidFill>
              <a:schemeClr val="accent1"/>
            </a:solidFill>
          </a:endParaRPr>
        </a:p>
      </dsp:txBody>
      <dsp:txXfrm>
        <a:off x="587400" y="2163400"/>
        <a:ext cx="738094" cy="236190"/>
      </dsp:txXfrm>
    </dsp:sp>
    <dsp:sp modelId="{0A654DF6-A69D-42C6-8974-D77D60126537}">
      <dsp:nvSpPr>
        <dsp:cNvPr id="0" name=""/>
        <dsp:cNvSpPr/>
      </dsp:nvSpPr>
      <dsp:spPr>
        <a:xfrm>
          <a:off x="292162" y="2621019"/>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86422E1-98BF-44C8-80FD-8B1C086B5172}">
      <dsp:nvSpPr>
        <dsp:cNvPr id="0" name=""/>
        <dsp:cNvSpPr/>
      </dsp:nvSpPr>
      <dsp:spPr>
        <a:xfrm>
          <a:off x="292162" y="2621019"/>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574AB17-2740-4B6B-8D08-DAA8E5736658}">
      <dsp:nvSpPr>
        <dsp:cNvPr id="0" name=""/>
        <dsp:cNvSpPr/>
      </dsp:nvSpPr>
      <dsp:spPr>
        <a:xfrm>
          <a:off x="107638" y="2687447"/>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1</a:t>
          </a:r>
          <a:endParaRPr lang="id-ID" sz="1500" kern="1200">
            <a:solidFill>
              <a:schemeClr val="accent1"/>
            </a:solidFill>
          </a:endParaRPr>
        </a:p>
      </dsp:txBody>
      <dsp:txXfrm>
        <a:off x="107638" y="2687447"/>
        <a:ext cx="738094" cy="236190"/>
      </dsp:txXfrm>
    </dsp:sp>
    <dsp:sp modelId="{96B55F0D-ED09-4AA0-BF98-F3052E021A63}">
      <dsp:nvSpPr>
        <dsp:cNvPr id="0" name=""/>
        <dsp:cNvSpPr/>
      </dsp:nvSpPr>
      <dsp:spPr>
        <a:xfrm>
          <a:off x="2144779" y="1572924"/>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448BABC-645C-4965-808A-FD5D2E35C182}">
      <dsp:nvSpPr>
        <dsp:cNvPr id="0" name=""/>
        <dsp:cNvSpPr/>
      </dsp:nvSpPr>
      <dsp:spPr>
        <a:xfrm>
          <a:off x="2144779" y="1572924"/>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2BAA0BF-B2B1-4BEF-BA05-8A63C8A7DBF8}">
      <dsp:nvSpPr>
        <dsp:cNvPr id="0" name=""/>
        <dsp:cNvSpPr/>
      </dsp:nvSpPr>
      <dsp:spPr>
        <a:xfrm>
          <a:off x="1960255" y="1639353"/>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5</a:t>
          </a:r>
          <a:endParaRPr lang="id-ID" sz="1500" kern="1200">
            <a:solidFill>
              <a:schemeClr val="accent1"/>
            </a:solidFill>
          </a:endParaRPr>
        </a:p>
      </dsp:txBody>
      <dsp:txXfrm>
        <a:off x="1960255" y="1639353"/>
        <a:ext cx="738094" cy="236190"/>
      </dsp:txXfrm>
    </dsp:sp>
    <dsp:sp modelId="{01CFDE5C-2111-40BA-8457-B81EE67B1156}">
      <dsp:nvSpPr>
        <dsp:cNvPr id="0" name=""/>
        <dsp:cNvSpPr/>
      </dsp:nvSpPr>
      <dsp:spPr>
        <a:xfrm>
          <a:off x="2591326" y="1048877"/>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1634C2-3005-4519-A544-563E887EEBFB}">
      <dsp:nvSpPr>
        <dsp:cNvPr id="0" name=""/>
        <dsp:cNvSpPr/>
      </dsp:nvSpPr>
      <dsp:spPr>
        <a:xfrm>
          <a:off x="2591326" y="1048877"/>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6DA0106-BEFC-4695-9814-E5BD6C2A2845}">
      <dsp:nvSpPr>
        <dsp:cNvPr id="0" name=""/>
        <dsp:cNvSpPr/>
      </dsp:nvSpPr>
      <dsp:spPr>
        <a:xfrm>
          <a:off x="2406803" y="1115306"/>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7</a:t>
          </a:r>
          <a:endParaRPr lang="id-ID" sz="1500" kern="1200">
            <a:solidFill>
              <a:schemeClr val="accent1"/>
            </a:solidFill>
          </a:endParaRPr>
        </a:p>
      </dsp:txBody>
      <dsp:txXfrm>
        <a:off x="2406803" y="1115306"/>
        <a:ext cx="738094" cy="236190"/>
      </dsp:txXfrm>
    </dsp:sp>
    <dsp:sp modelId="{4A5EA581-8BD0-4B76-A4CF-928AC42A8AC4}">
      <dsp:nvSpPr>
        <dsp:cNvPr id="0" name=""/>
        <dsp:cNvSpPr/>
      </dsp:nvSpPr>
      <dsp:spPr>
        <a:xfrm>
          <a:off x="3930968" y="524830"/>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658C2E2-DE2E-4B1D-913E-7C599FA497CF}">
      <dsp:nvSpPr>
        <dsp:cNvPr id="0" name=""/>
        <dsp:cNvSpPr/>
      </dsp:nvSpPr>
      <dsp:spPr>
        <a:xfrm>
          <a:off x="3930968" y="524830"/>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BF6AA15-E48F-44BE-A755-4851E5F663DC}">
      <dsp:nvSpPr>
        <dsp:cNvPr id="0" name=""/>
        <dsp:cNvSpPr/>
      </dsp:nvSpPr>
      <dsp:spPr>
        <a:xfrm>
          <a:off x="3746444" y="591259"/>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10</a:t>
          </a:r>
          <a:endParaRPr lang="id-ID" sz="1500" kern="1200">
            <a:solidFill>
              <a:schemeClr val="accent1"/>
            </a:solidFill>
          </a:endParaRPr>
        </a:p>
      </dsp:txBody>
      <dsp:txXfrm>
        <a:off x="3746444" y="591259"/>
        <a:ext cx="738094" cy="236190"/>
      </dsp:txXfrm>
    </dsp:sp>
    <dsp:sp modelId="{5C315565-AB1D-4D49-8A65-789A96AE1488}">
      <dsp:nvSpPr>
        <dsp:cNvPr id="0" name=""/>
        <dsp:cNvSpPr/>
      </dsp:nvSpPr>
      <dsp:spPr>
        <a:xfrm>
          <a:off x="3484421" y="1048877"/>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9A0B677-9E34-4ABA-B939-889DC4D96534}">
      <dsp:nvSpPr>
        <dsp:cNvPr id="0" name=""/>
        <dsp:cNvSpPr/>
      </dsp:nvSpPr>
      <dsp:spPr>
        <a:xfrm>
          <a:off x="3484421" y="1048877"/>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1C041E7-5DBC-48A3-AA18-DAC21994628D}">
      <dsp:nvSpPr>
        <dsp:cNvPr id="0" name=""/>
        <dsp:cNvSpPr/>
      </dsp:nvSpPr>
      <dsp:spPr>
        <a:xfrm>
          <a:off x="3299897" y="1115306"/>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9</a:t>
          </a:r>
          <a:endParaRPr lang="id-ID" sz="1500" kern="1200">
            <a:solidFill>
              <a:schemeClr val="accent1"/>
            </a:solidFill>
          </a:endParaRPr>
        </a:p>
      </dsp:txBody>
      <dsp:txXfrm>
        <a:off x="3299897" y="1115306"/>
        <a:ext cx="738094" cy="236190"/>
      </dsp:txXfrm>
    </dsp:sp>
    <dsp:sp modelId="{2D37F422-87D0-4B78-BF98-52231898EF63}">
      <dsp:nvSpPr>
        <dsp:cNvPr id="0" name=""/>
        <dsp:cNvSpPr/>
      </dsp:nvSpPr>
      <dsp:spPr>
        <a:xfrm>
          <a:off x="4377515" y="1048877"/>
          <a:ext cx="369047" cy="369047"/>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F09F380-792D-4957-80A7-12D3F00A1380}">
      <dsp:nvSpPr>
        <dsp:cNvPr id="0" name=""/>
        <dsp:cNvSpPr/>
      </dsp:nvSpPr>
      <dsp:spPr>
        <a:xfrm>
          <a:off x="4377515" y="1048877"/>
          <a:ext cx="369047" cy="369047"/>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64718C-9E52-45E1-A389-3B46829380BB}">
      <dsp:nvSpPr>
        <dsp:cNvPr id="0" name=""/>
        <dsp:cNvSpPr/>
      </dsp:nvSpPr>
      <dsp:spPr>
        <a:xfrm>
          <a:off x="4192991" y="1115306"/>
          <a:ext cx="738094" cy="23619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11</a:t>
          </a:r>
          <a:endParaRPr lang="id-ID" sz="1500" kern="1200">
            <a:solidFill>
              <a:schemeClr val="accent1"/>
            </a:solidFill>
          </a:endParaRPr>
        </a:p>
      </dsp:txBody>
      <dsp:txXfrm>
        <a:off x="4192991" y="1115306"/>
        <a:ext cx="738094" cy="236190"/>
      </dsp:txXfrm>
    </dsp:sp>
  </dsp:spTree>
</dsp:drawing>
</file>

<file path=word/diagrams/drawing10.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F84CD62-678A-4581-A643-21864082A255}">
      <dsp:nvSpPr>
        <dsp:cNvPr id="0" name=""/>
        <dsp:cNvSpPr/>
      </dsp:nvSpPr>
      <dsp:spPr>
        <a:xfrm>
          <a:off x="4450678" y="1033123"/>
          <a:ext cx="321886" cy="111729"/>
        </a:xfrm>
        <a:custGeom>
          <a:avLst/>
          <a:gdLst/>
          <a:ahLst/>
          <a:cxnLst/>
          <a:rect l="0" t="0" r="0" b="0"/>
          <a:pathLst>
            <a:path>
              <a:moveTo>
                <a:pt x="0" y="0"/>
              </a:moveTo>
              <a:lnTo>
                <a:pt x="0" y="55864"/>
              </a:lnTo>
              <a:lnTo>
                <a:pt x="321886" y="55864"/>
              </a:lnTo>
              <a:lnTo>
                <a:pt x="321886"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237626A-2F08-4E3D-84EF-9AAC69207C1E}">
      <dsp:nvSpPr>
        <dsp:cNvPr id="0" name=""/>
        <dsp:cNvSpPr/>
      </dsp:nvSpPr>
      <dsp:spPr>
        <a:xfrm>
          <a:off x="4128792" y="1033123"/>
          <a:ext cx="321886" cy="111729"/>
        </a:xfrm>
        <a:custGeom>
          <a:avLst/>
          <a:gdLst/>
          <a:ahLst/>
          <a:cxnLst/>
          <a:rect l="0" t="0" r="0" b="0"/>
          <a:pathLst>
            <a:path>
              <a:moveTo>
                <a:pt x="321886" y="0"/>
              </a:moveTo>
              <a:lnTo>
                <a:pt x="321886" y="55864"/>
              </a:lnTo>
              <a:lnTo>
                <a:pt x="0" y="55864"/>
              </a:lnTo>
              <a:lnTo>
                <a:pt x="0"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21B6576-D430-4185-82F5-FF0E38A70652}">
      <dsp:nvSpPr>
        <dsp:cNvPr id="0" name=""/>
        <dsp:cNvSpPr/>
      </dsp:nvSpPr>
      <dsp:spPr>
        <a:xfrm>
          <a:off x="3806906" y="655372"/>
          <a:ext cx="643772" cy="111729"/>
        </a:xfrm>
        <a:custGeom>
          <a:avLst/>
          <a:gdLst/>
          <a:ahLst/>
          <a:cxnLst/>
          <a:rect l="0" t="0" r="0" b="0"/>
          <a:pathLst>
            <a:path>
              <a:moveTo>
                <a:pt x="0" y="0"/>
              </a:moveTo>
              <a:lnTo>
                <a:pt x="0" y="55864"/>
              </a:lnTo>
              <a:lnTo>
                <a:pt x="643772" y="55864"/>
              </a:lnTo>
              <a:lnTo>
                <a:pt x="643772" y="1117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D871BE7-A6DE-4CB7-956C-D79807ACC335}">
      <dsp:nvSpPr>
        <dsp:cNvPr id="0" name=""/>
        <dsp:cNvSpPr/>
      </dsp:nvSpPr>
      <dsp:spPr>
        <a:xfrm>
          <a:off x="3163134" y="1033123"/>
          <a:ext cx="321886" cy="111729"/>
        </a:xfrm>
        <a:custGeom>
          <a:avLst/>
          <a:gdLst/>
          <a:ahLst/>
          <a:cxnLst/>
          <a:rect l="0" t="0" r="0" b="0"/>
          <a:pathLst>
            <a:path>
              <a:moveTo>
                <a:pt x="0" y="0"/>
              </a:moveTo>
              <a:lnTo>
                <a:pt x="0" y="55864"/>
              </a:lnTo>
              <a:lnTo>
                <a:pt x="321886" y="55864"/>
              </a:lnTo>
              <a:lnTo>
                <a:pt x="321886"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A0796BC-913B-42CC-8861-E6967733E051}">
      <dsp:nvSpPr>
        <dsp:cNvPr id="0" name=""/>
        <dsp:cNvSpPr/>
      </dsp:nvSpPr>
      <dsp:spPr>
        <a:xfrm>
          <a:off x="2841248" y="1033123"/>
          <a:ext cx="321886" cy="111729"/>
        </a:xfrm>
        <a:custGeom>
          <a:avLst/>
          <a:gdLst/>
          <a:ahLst/>
          <a:cxnLst/>
          <a:rect l="0" t="0" r="0" b="0"/>
          <a:pathLst>
            <a:path>
              <a:moveTo>
                <a:pt x="321886" y="0"/>
              </a:moveTo>
              <a:lnTo>
                <a:pt x="321886" y="55864"/>
              </a:lnTo>
              <a:lnTo>
                <a:pt x="0" y="55864"/>
              </a:lnTo>
              <a:lnTo>
                <a:pt x="0"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7E3CF4E-EF2F-421A-87E1-FF816582306F}">
      <dsp:nvSpPr>
        <dsp:cNvPr id="0" name=""/>
        <dsp:cNvSpPr/>
      </dsp:nvSpPr>
      <dsp:spPr>
        <a:xfrm>
          <a:off x="3163134" y="655372"/>
          <a:ext cx="643772" cy="111729"/>
        </a:xfrm>
        <a:custGeom>
          <a:avLst/>
          <a:gdLst/>
          <a:ahLst/>
          <a:cxnLst/>
          <a:rect l="0" t="0" r="0" b="0"/>
          <a:pathLst>
            <a:path>
              <a:moveTo>
                <a:pt x="643772" y="0"/>
              </a:moveTo>
              <a:lnTo>
                <a:pt x="643772" y="55864"/>
              </a:lnTo>
              <a:lnTo>
                <a:pt x="0" y="55864"/>
              </a:lnTo>
              <a:lnTo>
                <a:pt x="0" y="1117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EF51951-4FDF-4BE0-9696-96A083B4ED8E}">
      <dsp:nvSpPr>
        <dsp:cNvPr id="0" name=""/>
        <dsp:cNvSpPr/>
      </dsp:nvSpPr>
      <dsp:spPr>
        <a:xfrm>
          <a:off x="1875590" y="1033123"/>
          <a:ext cx="321886" cy="111729"/>
        </a:xfrm>
        <a:custGeom>
          <a:avLst/>
          <a:gdLst/>
          <a:ahLst/>
          <a:cxnLst/>
          <a:rect l="0" t="0" r="0" b="0"/>
          <a:pathLst>
            <a:path>
              <a:moveTo>
                <a:pt x="0" y="0"/>
              </a:moveTo>
              <a:lnTo>
                <a:pt x="0" y="55864"/>
              </a:lnTo>
              <a:lnTo>
                <a:pt x="321886" y="55864"/>
              </a:lnTo>
              <a:lnTo>
                <a:pt x="321886"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4A60D3E-A482-4CAB-9009-3D0C55BFC5D4}">
      <dsp:nvSpPr>
        <dsp:cNvPr id="0" name=""/>
        <dsp:cNvSpPr/>
      </dsp:nvSpPr>
      <dsp:spPr>
        <a:xfrm>
          <a:off x="1553704" y="1033123"/>
          <a:ext cx="321886" cy="111729"/>
        </a:xfrm>
        <a:custGeom>
          <a:avLst/>
          <a:gdLst/>
          <a:ahLst/>
          <a:cxnLst/>
          <a:rect l="0" t="0" r="0" b="0"/>
          <a:pathLst>
            <a:path>
              <a:moveTo>
                <a:pt x="321886" y="0"/>
              </a:moveTo>
              <a:lnTo>
                <a:pt x="321886" y="55864"/>
              </a:lnTo>
              <a:lnTo>
                <a:pt x="0" y="55864"/>
              </a:lnTo>
              <a:lnTo>
                <a:pt x="0"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ADA3E0C-712B-48C7-B846-257E85DAAD9C}">
      <dsp:nvSpPr>
        <dsp:cNvPr id="0" name=""/>
        <dsp:cNvSpPr/>
      </dsp:nvSpPr>
      <dsp:spPr>
        <a:xfrm>
          <a:off x="1231818" y="655372"/>
          <a:ext cx="643772" cy="111729"/>
        </a:xfrm>
        <a:custGeom>
          <a:avLst/>
          <a:gdLst/>
          <a:ahLst/>
          <a:cxnLst/>
          <a:rect l="0" t="0" r="0" b="0"/>
          <a:pathLst>
            <a:path>
              <a:moveTo>
                <a:pt x="0" y="0"/>
              </a:moveTo>
              <a:lnTo>
                <a:pt x="0" y="55864"/>
              </a:lnTo>
              <a:lnTo>
                <a:pt x="643772" y="55864"/>
              </a:lnTo>
              <a:lnTo>
                <a:pt x="643772" y="1117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30CACB-6702-431F-B71B-1FBC9A1EA0EC}">
      <dsp:nvSpPr>
        <dsp:cNvPr id="0" name=""/>
        <dsp:cNvSpPr/>
      </dsp:nvSpPr>
      <dsp:spPr>
        <a:xfrm>
          <a:off x="588046" y="1033123"/>
          <a:ext cx="321886" cy="111729"/>
        </a:xfrm>
        <a:custGeom>
          <a:avLst/>
          <a:gdLst/>
          <a:ahLst/>
          <a:cxnLst/>
          <a:rect l="0" t="0" r="0" b="0"/>
          <a:pathLst>
            <a:path>
              <a:moveTo>
                <a:pt x="0" y="0"/>
              </a:moveTo>
              <a:lnTo>
                <a:pt x="0" y="55864"/>
              </a:lnTo>
              <a:lnTo>
                <a:pt x="321886" y="55864"/>
              </a:lnTo>
              <a:lnTo>
                <a:pt x="321886"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F3DC74-6206-4974-AC76-3FE9B3CB1D41}">
      <dsp:nvSpPr>
        <dsp:cNvPr id="0" name=""/>
        <dsp:cNvSpPr/>
      </dsp:nvSpPr>
      <dsp:spPr>
        <a:xfrm>
          <a:off x="266159" y="1033123"/>
          <a:ext cx="321886" cy="111729"/>
        </a:xfrm>
        <a:custGeom>
          <a:avLst/>
          <a:gdLst/>
          <a:ahLst/>
          <a:cxnLst/>
          <a:rect l="0" t="0" r="0" b="0"/>
          <a:pathLst>
            <a:path>
              <a:moveTo>
                <a:pt x="321886" y="0"/>
              </a:moveTo>
              <a:lnTo>
                <a:pt x="321886" y="55864"/>
              </a:lnTo>
              <a:lnTo>
                <a:pt x="0" y="55864"/>
              </a:lnTo>
              <a:lnTo>
                <a:pt x="0" y="11172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3B050E1-A521-486E-9DB4-FBB36AD04546}">
      <dsp:nvSpPr>
        <dsp:cNvPr id="0" name=""/>
        <dsp:cNvSpPr/>
      </dsp:nvSpPr>
      <dsp:spPr>
        <a:xfrm>
          <a:off x="588046" y="655372"/>
          <a:ext cx="643772" cy="111729"/>
        </a:xfrm>
        <a:custGeom>
          <a:avLst/>
          <a:gdLst/>
          <a:ahLst/>
          <a:cxnLst/>
          <a:rect l="0" t="0" r="0" b="0"/>
          <a:pathLst>
            <a:path>
              <a:moveTo>
                <a:pt x="643772" y="0"/>
              </a:moveTo>
              <a:lnTo>
                <a:pt x="643772" y="55864"/>
              </a:lnTo>
              <a:lnTo>
                <a:pt x="0" y="55864"/>
              </a:lnTo>
              <a:lnTo>
                <a:pt x="0" y="11172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DF62FE-A5BB-4E0F-AF58-FF20AAB6032B}">
      <dsp:nvSpPr>
        <dsp:cNvPr id="0" name=""/>
        <dsp:cNvSpPr/>
      </dsp:nvSpPr>
      <dsp:spPr>
        <a:xfrm>
          <a:off x="1098807" y="38935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E35683-5530-42CE-9E23-C7D0134CF0F7}">
      <dsp:nvSpPr>
        <dsp:cNvPr id="0" name=""/>
        <dsp:cNvSpPr/>
      </dsp:nvSpPr>
      <dsp:spPr>
        <a:xfrm>
          <a:off x="1098807" y="38935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31CE422-CD9E-46D7-A399-2FB57180B3A0}">
      <dsp:nvSpPr>
        <dsp:cNvPr id="0" name=""/>
        <dsp:cNvSpPr/>
      </dsp:nvSpPr>
      <dsp:spPr>
        <a:xfrm>
          <a:off x="965796" y="437234"/>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y</a:t>
          </a:r>
          <a:endParaRPr lang="id-ID" sz="1100" kern="1200"/>
        </a:p>
      </dsp:txBody>
      <dsp:txXfrm>
        <a:off x="965796" y="437234"/>
        <a:ext cx="532043" cy="170253"/>
      </dsp:txXfrm>
    </dsp:sp>
    <dsp:sp modelId="{5E5B7D1D-81AA-480A-8596-76D31BD49515}">
      <dsp:nvSpPr>
        <dsp:cNvPr id="0" name=""/>
        <dsp:cNvSpPr/>
      </dsp:nvSpPr>
      <dsp:spPr>
        <a:xfrm>
          <a:off x="455035" y="76710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3DE1E31-A6E2-4D40-A106-7F5F899B8706}">
      <dsp:nvSpPr>
        <dsp:cNvPr id="0" name=""/>
        <dsp:cNvSpPr/>
      </dsp:nvSpPr>
      <dsp:spPr>
        <a:xfrm>
          <a:off x="455035" y="76710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6460F0A-56B4-43F1-A1BA-F56EF8C93FEF}">
      <dsp:nvSpPr>
        <dsp:cNvPr id="0" name=""/>
        <dsp:cNvSpPr/>
      </dsp:nvSpPr>
      <dsp:spPr>
        <a:xfrm>
          <a:off x="322024" y="814985"/>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x</a:t>
          </a:r>
          <a:endParaRPr lang="id-ID" sz="1100" kern="1200"/>
        </a:p>
      </dsp:txBody>
      <dsp:txXfrm>
        <a:off x="322024" y="814985"/>
        <a:ext cx="532043" cy="170253"/>
      </dsp:txXfrm>
    </dsp:sp>
    <dsp:sp modelId="{94574A74-FEB0-4247-BC2A-CB365E997A59}">
      <dsp:nvSpPr>
        <dsp:cNvPr id="0" name=""/>
        <dsp:cNvSpPr/>
      </dsp:nvSpPr>
      <dsp:spPr>
        <a:xfrm>
          <a:off x="133149"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49601FA-6307-4747-A788-C5A71CB59995}">
      <dsp:nvSpPr>
        <dsp:cNvPr id="0" name=""/>
        <dsp:cNvSpPr/>
      </dsp:nvSpPr>
      <dsp:spPr>
        <a:xfrm>
          <a:off x="133149"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5567C18-EB16-4530-B70E-5C3D74BD837B}">
      <dsp:nvSpPr>
        <dsp:cNvPr id="0" name=""/>
        <dsp:cNvSpPr/>
      </dsp:nvSpPr>
      <dsp:spPr>
        <a:xfrm>
          <a:off x="138"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a</a:t>
          </a:r>
          <a:endParaRPr lang="id-ID" sz="1100" kern="1200">
            <a:solidFill>
              <a:schemeClr val="accent1"/>
            </a:solidFill>
          </a:endParaRPr>
        </a:p>
      </dsp:txBody>
      <dsp:txXfrm>
        <a:off x="138" y="1192736"/>
        <a:ext cx="532043" cy="170253"/>
      </dsp:txXfrm>
    </dsp:sp>
    <dsp:sp modelId="{7B8DAD4A-008A-4EE3-8E01-8D116964ED91}">
      <dsp:nvSpPr>
        <dsp:cNvPr id="0" name=""/>
        <dsp:cNvSpPr/>
      </dsp:nvSpPr>
      <dsp:spPr>
        <a:xfrm>
          <a:off x="776921"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1FD802D-F4FD-4449-AA8A-2D626430620F}">
      <dsp:nvSpPr>
        <dsp:cNvPr id="0" name=""/>
        <dsp:cNvSpPr/>
      </dsp:nvSpPr>
      <dsp:spPr>
        <a:xfrm>
          <a:off x="776921"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D83B60E-255D-4456-B56B-34ADB58AC463}">
      <dsp:nvSpPr>
        <dsp:cNvPr id="0" name=""/>
        <dsp:cNvSpPr/>
      </dsp:nvSpPr>
      <dsp:spPr>
        <a:xfrm>
          <a:off x="643910"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c</a:t>
          </a:r>
          <a:endParaRPr lang="id-ID" sz="1100" kern="1200">
            <a:solidFill>
              <a:schemeClr val="accent1"/>
            </a:solidFill>
          </a:endParaRPr>
        </a:p>
      </dsp:txBody>
      <dsp:txXfrm>
        <a:off x="643910" y="1192736"/>
        <a:ext cx="532043" cy="170253"/>
      </dsp:txXfrm>
    </dsp:sp>
    <dsp:sp modelId="{C3E5D837-AED5-421F-A427-FA7A4F7DC584}">
      <dsp:nvSpPr>
        <dsp:cNvPr id="0" name=""/>
        <dsp:cNvSpPr/>
      </dsp:nvSpPr>
      <dsp:spPr>
        <a:xfrm>
          <a:off x="1742579" y="76710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C0C4610-4DED-4D25-A69A-1B0B6640A709}">
      <dsp:nvSpPr>
        <dsp:cNvPr id="0" name=""/>
        <dsp:cNvSpPr/>
      </dsp:nvSpPr>
      <dsp:spPr>
        <a:xfrm>
          <a:off x="1742579" y="76710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C62DC00-C6D2-4333-9906-33A032E657C7}">
      <dsp:nvSpPr>
        <dsp:cNvPr id="0" name=""/>
        <dsp:cNvSpPr/>
      </dsp:nvSpPr>
      <dsp:spPr>
        <a:xfrm>
          <a:off x="1609568" y="814985"/>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Z</a:t>
          </a:r>
          <a:endParaRPr lang="id-ID" sz="1100" kern="1200"/>
        </a:p>
      </dsp:txBody>
      <dsp:txXfrm>
        <a:off x="1609568" y="814985"/>
        <a:ext cx="532043" cy="170253"/>
      </dsp:txXfrm>
    </dsp:sp>
    <dsp:sp modelId="{25DD6A87-A0B7-4045-B911-5D2911253E6F}">
      <dsp:nvSpPr>
        <dsp:cNvPr id="0" name=""/>
        <dsp:cNvSpPr/>
      </dsp:nvSpPr>
      <dsp:spPr>
        <a:xfrm>
          <a:off x="1420693"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50C29CD-9C5E-47DC-96D5-E06592660046}">
      <dsp:nvSpPr>
        <dsp:cNvPr id="0" name=""/>
        <dsp:cNvSpPr/>
      </dsp:nvSpPr>
      <dsp:spPr>
        <a:xfrm>
          <a:off x="1420693"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28084DB-4241-4F18-9886-50AF07A92F4C}">
      <dsp:nvSpPr>
        <dsp:cNvPr id="0" name=""/>
        <dsp:cNvSpPr/>
      </dsp:nvSpPr>
      <dsp:spPr>
        <a:xfrm>
          <a:off x="1287682"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d</a:t>
          </a:r>
          <a:endParaRPr lang="id-ID" sz="1100" kern="1200">
            <a:solidFill>
              <a:schemeClr val="accent1"/>
            </a:solidFill>
          </a:endParaRPr>
        </a:p>
      </dsp:txBody>
      <dsp:txXfrm>
        <a:off x="1287682" y="1192736"/>
        <a:ext cx="532043" cy="170253"/>
      </dsp:txXfrm>
    </dsp:sp>
    <dsp:sp modelId="{E946C0CC-0C0D-49AF-9CAC-F2DF0A9EDC9E}">
      <dsp:nvSpPr>
        <dsp:cNvPr id="0" name=""/>
        <dsp:cNvSpPr/>
      </dsp:nvSpPr>
      <dsp:spPr>
        <a:xfrm>
          <a:off x="2064465"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B87907B-2AF2-4FF5-9F0C-C08C5FFDC278}">
      <dsp:nvSpPr>
        <dsp:cNvPr id="0" name=""/>
        <dsp:cNvSpPr/>
      </dsp:nvSpPr>
      <dsp:spPr>
        <a:xfrm>
          <a:off x="2064465"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A1EAA4B-6063-4A4B-9735-545F74992337}">
      <dsp:nvSpPr>
        <dsp:cNvPr id="0" name=""/>
        <dsp:cNvSpPr/>
      </dsp:nvSpPr>
      <dsp:spPr>
        <a:xfrm>
          <a:off x="1931454"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rgbClr val="FF0000"/>
              </a:solidFill>
            </a:rPr>
            <a:t>b</a:t>
          </a:r>
          <a:endParaRPr lang="id-ID" sz="1100" kern="1200">
            <a:solidFill>
              <a:srgbClr val="FF0000"/>
            </a:solidFill>
          </a:endParaRPr>
        </a:p>
      </dsp:txBody>
      <dsp:txXfrm>
        <a:off x="1931454" y="1192736"/>
        <a:ext cx="532043" cy="170253"/>
      </dsp:txXfrm>
    </dsp:sp>
    <dsp:sp modelId="{BB92FDB0-0225-42B6-BE8D-F8C101DA622A}">
      <dsp:nvSpPr>
        <dsp:cNvPr id="0" name=""/>
        <dsp:cNvSpPr/>
      </dsp:nvSpPr>
      <dsp:spPr>
        <a:xfrm>
          <a:off x="3673896" y="38935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F4D1DAE-02C6-4A24-9061-282571CDC2AA}">
      <dsp:nvSpPr>
        <dsp:cNvPr id="0" name=""/>
        <dsp:cNvSpPr/>
      </dsp:nvSpPr>
      <dsp:spPr>
        <a:xfrm>
          <a:off x="3673896" y="38935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AF9B49-21F5-4671-8D71-66AC665BC8E1}">
      <dsp:nvSpPr>
        <dsp:cNvPr id="0" name=""/>
        <dsp:cNvSpPr/>
      </dsp:nvSpPr>
      <dsp:spPr>
        <a:xfrm>
          <a:off x="3540885" y="437234"/>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y</a:t>
          </a:r>
          <a:endParaRPr lang="id-ID" sz="1100" kern="1200">
            <a:solidFill>
              <a:schemeClr val="accent1"/>
            </a:solidFill>
          </a:endParaRPr>
        </a:p>
      </dsp:txBody>
      <dsp:txXfrm>
        <a:off x="3540885" y="437234"/>
        <a:ext cx="532043" cy="170253"/>
      </dsp:txXfrm>
    </dsp:sp>
    <dsp:sp modelId="{10FA3B33-1513-40B1-8249-BD216ED7AEE6}">
      <dsp:nvSpPr>
        <dsp:cNvPr id="0" name=""/>
        <dsp:cNvSpPr/>
      </dsp:nvSpPr>
      <dsp:spPr>
        <a:xfrm>
          <a:off x="3030123" y="76710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B623C42-3930-4621-9796-B91A429E23DF}">
      <dsp:nvSpPr>
        <dsp:cNvPr id="0" name=""/>
        <dsp:cNvSpPr/>
      </dsp:nvSpPr>
      <dsp:spPr>
        <a:xfrm>
          <a:off x="3030123" y="76710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D3979AE-6200-47DC-B69C-A1621ED56325}">
      <dsp:nvSpPr>
        <dsp:cNvPr id="0" name=""/>
        <dsp:cNvSpPr/>
      </dsp:nvSpPr>
      <dsp:spPr>
        <a:xfrm>
          <a:off x="2897113" y="814985"/>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X</a:t>
          </a:r>
          <a:endParaRPr lang="id-ID" sz="1100" kern="1200"/>
        </a:p>
      </dsp:txBody>
      <dsp:txXfrm>
        <a:off x="2897113" y="814985"/>
        <a:ext cx="532043" cy="170253"/>
      </dsp:txXfrm>
    </dsp:sp>
    <dsp:sp modelId="{B4C7FB89-81C4-4B18-9526-BA5461DA0E07}">
      <dsp:nvSpPr>
        <dsp:cNvPr id="0" name=""/>
        <dsp:cNvSpPr/>
      </dsp:nvSpPr>
      <dsp:spPr>
        <a:xfrm>
          <a:off x="2708237"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A3122F-0203-4621-8A7A-0DCD26B5EB8F}">
      <dsp:nvSpPr>
        <dsp:cNvPr id="0" name=""/>
        <dsp:cNvSpPr/>
      </dsp:nvSpPr>
      <dsp:spPr>
        <a:xfrm>
          <a:off x="2708237"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F701FF7-196A-47EB-866B-529439FB8F04}">
      <dsp:nvSpPr>
        <dsp:cNvPr id="0" name=""/>
        <dsp:cNvSpPr/>
      </dsp:nvSpPr>
      <dsp:spPr>
        <a:xfrm>
          <a:off x="2575227"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rgbClr val="FF0000"/>
              </a:solidFill>
            </a:rPr>
            <a:t>b</a:t>
          </a:r>
          <a:endParaRPr lang="id-ID" sz="1100" kern="1200">
            <a:solidFill>
              <a:srgbClr val="FF0000"/>
            </a:solidFill>
          </a:endParaRPr>
        </a:p>
      </dsp:txBody>
      <dsp:txXfrm>
        <a:off x="2575227" y="1192736"/>
        <a:ext cx="532043" cy="170253"/>
      </dsp:txXfrm>
    </dsp:sp>
    <dsp:sp modelId="{F31ED6BA-D7F4-414D-8A9E-11C2539BD713}">
      <dsp:nvSpPr>
        <dsp:cNvPr id="0" name=""/>
        <dsp:cNvSpPr/>
      </dsp:nvSpPr>
      <dsp:spPr>
        <a:xfrm>
          <a:off x="3352009"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AEDA642-FEDF-459B-B2AE-D3DB89D1ACA9}">
      <dsp:nvSpPr>
        <dsp:cNvPr id="0" name=""/>
        <dsp:cNvSpPr/>
      </dsp:nvSpPr>
      <dsp:spPr>
        <a:xfrm>
          <a:off x="3352009"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BD1885C-D001-4F0A-BB5C-D038A711A6CB}">
      <dsp:nvSpPr>
        <dsp:cNvPr id="0" name=""/>
        <dsp:cNvSpPr/>
      </dsp:nvSpPr>
      <dsp:spPr>
        <a:xfrm>
          <a:off x="3218999"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c</a:t>
          </a:r>
          <a:endParaRPr lang="id-ID" sz="1100" kern="1200">
            <a:solidFill>
              <a:schemeClr val="accent1"/>
            </a:solidFill>
          </a:endParaRPr>
        </a:p>
      </dsp:txBody>
      <dsp:txXfrm>
        <a:off x="3218999" y="1192736"/>
        <a:ext cx="532043" cy="170253"/>
      </dsp:txXfrm>
    </dsp:sp>
    <dsp:sp modelId="{991456A5-08E5-4464-81F5-E6DC80ED5F82}">
      <dsp:nvSpPr>
        <dsp:cNvPr id="0" name=""/>
        <dsp:cNvSpPr/>
      </dsp:nvSpPr>
      <dsp:spPr>
        <a:xfrm>
          <a:off x="4317668" y="767101"/>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5B707DA-183D-4661-A43A-9CB5A8C111D9}">
      <dsp:nvSpPr>
        <dsp:cNvPr id="0" name=""/>
        <dsp:cNvSpPr/>
      </dsp:nvSpPr>
      <dsp:spPr>
        <a:xfrm>
          <a:off x="4317668" y="767101"/>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D3C0963-0BEC-4F14-B57F-A763D1CCE200}">
      <dsp:nvSpPr>
        <dsp:cNvPr id="0" name=""/>
        <dsp:cNvSpPr/>
      </dsp:nvSpPr>
      <dsp:spPr>
        <a:xfrm>
          <a:off x="4184657" y="814985"/>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z</a:t>
          </a:r>
          <a:endParaRPr lang="id-ID" sz="1100" kern="1200"/>
        </a:p>
      </dsp:txBody>
      <dsp:txXfrm>
        <a:off x="4184657" y="814985"/>
        <a:ext cx="532043" cy="170253"/>
      </dsp:txXfrm>
    </dsp:sp>
    <dsp:sp modelId="{3E88DD87-3396-4ADC-9C1A-983A01146236}">
      <dsp:nvSpPr>
        <dsp:cNvPr id="0" name=""/>
        <dsp:cNvSpPr/>
      </dsp:nvSpPr>
      <dsp:spPr>
        <a:xfrm>
          <a:off x="3995782"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7079961-5DA5-4CC9-A069-BAE45B76C86A}">
      <dsp:nvSpPr>
        <dsp:cNvPr id="0" name=""/>
        <dsp:cNvSpPr/>
      </dsp:nvSpPr>
      <dsp:spPr>
        <a:xfrm>
          <a:off x="3995782"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5662E1-A08A-4775-8B8F-AE9447E11D6D}">
      <dsp:nvSpPr>
        <dsp:cNvPr id="0" name=""/>
        <dsp:cNvSpPr/>
      </dsp:nvSpPr>
      <dsp:spPr>
        <a:xfrm>
          <a:off x="3862771"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d</a:t>
          </a:r>
          <a:endParaRPr lang="id-ID" sz="1100" kern="1200">
            <a:solidFill>
              <a:schemeClr val="accent1"/>
            </a:solidFill>
          </a:endParaRPr>
        </a:p>
      </dsp:txBody>
      <dsp:txXfrm>
        <a:off x="3862771" y="1192736"/>
        <a:ext cx="532043" cy="170253"/>
      </dsp:txXfrm>
    </dsp:sp>
    <dsp:sp modelId="{D73848FD-A43B-42CF-AFD7-0F3778934BD1}">
      <dsp:nvSpPr>
        <dsp:cNvPr id="0" name=""/>
        <dsp:cNvSpPr/>
      </dsp:nvSpPr>
      <dsp:spPr>
        <a:xfrm>
          <a:off x="4639554" y="1144852"/>
          <a:ext cx="266021" cy="26602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C9AD52-327C-4A0F-A302-43804B48FBC6}">
      <dsp:nvSpPr>
        <dsp:cNvPr id="0" name=""/>
        <dsp:cNvSpPr/>
      </dsp:nvSpPr>
      <dsp:spPr>
        <a:xfrm>
          <a:off x="4639554" y="1144852"/>
          <a:ext cx="266021" cy="26602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A8B3812-7085-4254-829C-03843ECBA4D0}">
      <dsp:nvSpPr>
        <dsp:cNvPr id="0" name=""/>
        <dsp:cNvSpPr/>
      </dsp:nvSpPr>
      <dsp:spPr>
        <a:xfrm>
          <a:off x="4506543" y="1192736"/>
          <a:ext cx="532043" cy="17025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a</a:t>
          </a:r>
          <a:endParaRPr lang="id-ID" sz="1100" kern="1200">
            <a:solidFill>
              <a:schemeClr val="accent1"/>
            </a:solidFill>
          </a:endParaRPr>
        </a:p>
      </dsp:txBody>
      <dsp:txXfrm>
        <a:off x="4506543" y="1192736"/>
        <a:ext cx="532043" cy="170253"/>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FE32E5F-BCD7-4BDF-AFE9-036E9433CF45}">
      <dsp:nvSpPr>
        <dsp:cNvPr id="0" name=""/>
        <dsp:cNvSpPr/>
      </dsp:nvSpPr>
      <dsp:spPr>
        <a:xfrm>
          <a:off x="4059950" y="1985141"/>
          <a:ext cx="390451" cy="254642"/>
        </a:xfrm>
        <a:custGeom>
          <a:avLst/>
          <a:gdLst/>
          <a:ahLst/>
          <a:cxnLst/>
          <a:rect l="0" t="0" r="0" b="0"/>
          <a:pathLst>
            <a:path>
              <a:moveTo>
                <a:pt x="0" y="0"/>
              </a:moveTo>
              <a:lnTo>
                <a:pt x="0" y="254642"/>
              </a:lnTo>
              <a:lnTo>
                <a:pt x="390451" y="2546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7F7ED8-7F32-44D8-8CFC-6CE632804E3E}">
      <dsp:nvSpPr>
        <dsp:cNvPr id="0" name=""/>
        <dsp:cNvSpPr/>
      </dsp:nvSpPr>
      <dsp:spPr>
        <a:xfrm>
          <a:off x="3546420" y="1382487"/>
          <a:ext cx="513529" cy="178249"/>
        </a:xfrm>
        <a:custGeom>
          <a:avLst/>
          <a:gdLst/>
          <a:ahLst/>
          <a:cxnLst/>
          <a:rect l="0" t="0" r="0" b="0"/>
          <a:pathLst>
            <a:path>
              <a:moveTo>
                <a:pt x="0" y="0"/>
              </a:moveTo>
              <a:lnTo>
                <a:pt x="0" y="89124"/>
              </a:lnTo>
              <a:lnTo>
                <a:pt x="513529" y="89124"/>
              </a:lnTo>
              <a:lnTo>
                <a:pt x="513529"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A2231D-FCB1-48B1-AF8F-FDD3E974635C}">
      <dsp:nvSpPr>
        <dsp:cNvPr id="0" name=""/>
        <dsp:cNvSpPr/>
      </dsp:nvSpPr>
      <dsp:spPr>
        <a:xfrm>
          <a:off x="2642439" y="1985141"/>
          <a:ext cx="390451" cy="254642"/>
        </a:xfrm>
        <a:custGeom>
          <a:avLst/>
          <a:gdLst/>
          <a:ahLst/>
          <a:cxnLst/>
          <a:rect l="0" t="0" r="0" b="0"/>
          <a:pathLst>
            <a:path>
              <a:moveTo>
                <a:pt x="390451" y="0"/>
              </a:moveTo>
              <a:lnTo>
                <a:pt x="390451" y="254642"/>
              </a:lnTo>
              <a:lnTo>
                <a:pt x="0" y="25464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19ED35-0D6E-4792-A4A0-6ED4D0A774B6}">
      <dsp:nvSpPr>
        <dsp:cNvPr id="0" name=""/>
        <dsp:cNvSpPr/>
      </dsp:nvSpPr>
      <dsp:spPr>
        <a:xfrm>
          <a:off x="3032891" y="1382487"/>
          <a:ext cx="513529" cy="178249"/>
        </a:xfrm>
        <a:custGeom>
          <a:avLst/>
          <a:gdLst/>
          <a:ahLst/>
          <a:cxnLst/>
          <a:rect l="0" t="0" r="0" b="0"/>
          <a:pathLst>
            <a:path>
              <a:moveTo>
                <a:pt x="513529" y="0"/>
              </a:moveTo>
              <a:lnTo>
                <a:pt x="513529" y="89124"/>
              </a:lnTo>
              <a:lnTo>
                <a:pt x="0" y="89124"/>
              </a:lnTo>
              <a:lnTo>
                <a:pt x="0"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9BD24E-4429-42F8-842B-367EC224EE2B}">
      <dsp:nvSpPr>
        <dsp:cNvPr id="0" name=""/>
        <dsp:cNvSpPr/>
      </dsp:nvSpPr>
      <dsp:spPr>
        <a:xfrm>
          <a:off x="2500264" y="779833"/>
          <a:ext cx="1046156" cy="178249"/>
        </a:xfrm>
        <a:custGeom>
          <a:avLst/>
          <a:gdLst/>
          <a:ahLst/>
          <a:cxnLst/>
          <a:rect l="0" t="0" r="0" b="0"/>
          <a:pathLst>
            <a:path>
              <a:moveTo>
                <a:pt x="0" y="0"/>
              </a:moveTo>
              <a:lnTo>
                <a:pt x="0" y="89124"/>
              </a:lnTo>
              <a:lnTo>
                <a:pt x="1046156" y="89124"/>
              </a:lnTo>
              <a:lnTo>
                <a:pt x="1046156" y="17824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1F2472F-E3B2-4136-B754-55524C9BCDE3}">
      <dsp:nvSpPr>
        <dsp:cNvPr id="0" name=""/>
        <dsp:cNvSpPr/>
      </dsp:nvSpPr>
      <dsp:spPr>
        <a:xfrm>
          <a:off x="1454107" y="1382487"/>
          <a:ext cx="513529" cy="178249"/>
        </a:xfrm>
        <a:custGeom>
          <a:avLst/>
          <a:gdLst/>
          <a:ahLst/>
          <a:cxnLst/>
          <a:rect l="0" t="0" r="0" b="0"/>
          <a:pathLst>
            <a:path>
              <a:moveTo>
                <a:pt x="0" y="0"/>
              </a:moveTo>
              <a:lnTo>
                <a:pt x="0" y="89124"/>
              </a:lnTo>
              <a:lnTo>
                <a:pt x="513529" y="89124"/>
              </a:lnTo>
              <a:lnTo>
                <a:pt x="513529"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49DA385-A8D8-4317-AC18-C27E98410AF7}">
      <dsp:nvSpPr>
        <dsp:cNvPr id="0" name=""/>
        <dsp:cNvSpPr/>
      </dsp:nvSpPr>
      <dsp:spPr>
        <a:xfrm>
          <a:off x="940578" y="1985141"/>
          <a:ext cx="513529" cy="178249"/>
        </a:xfrm>
        <a:custGeom>
          <a:avLst/>
          <a:gdLst/>
          <a:ahLst/>
          <a:cxnLst/>
          <a:rect l="0" t="0" r="0" b="0"/>
          <a:pathLst>
            <a:path>
              <a:moveTo>
                <a:pt x="0" y="0"/>
              </a:moveTo>
              <a:lnTo>
                <a:pt x="0" y="89124"/>
              </a:lnTo>
              <a:lnTo>
                <a:pt x="513529" y="89124"/>
              </a:lnTo>
              <a:lnTo>
                <a:pt x="513529"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243AED-A8CD-4F42-80EC-C709A56AF079}">
      <dsp:nvSpPr>
        <dsp:cNvPr id="0" name=""/>
        <dsp:cNvSpPr/>
      </dsp:nvSpPr>
      <dsp:spPr>
        <a:xfrm>
          <a:off x="427049" y="1985141"/>
          <a:ext cx="513529" cy="178249"/>
        </a:xfrm>
        <a:custGeom>
          <a:avLst/>
          <a:gdLst/>
          <a:ahLst/>
          <a:cxnLst/>
          <a:rect l="0" t="0" r="0" b="0"/>
          <a:pathLst>
            <a:path>
              <a:moveTo>
                <a:pt x="513529" y="0"/>
              </a:moveTo>
              <a:lnTo>
                <a:pt x="513529" y="89124"/>
              </a:lnTo>
              <a:lnTo>
                <a:pt x="0" y="89124"/>
              </a:lnTo>
              <a:lnTo>
                <a:pt x="0"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B92CB4-66C3-463A-B0FB-8AB0E9F85F5F}">
      <dsp:nvSpPr>
        <dsp:cNvPr id="0" name=""/>
        <dsp:cNvSpPr/>
      </dsp:nvSpPr>
      <dsp:spPr>
        <a:xfrm>
          <a:off x="940578" y="1382487"/>
          <a:ext cx="513529" cy="178249"/>
        </a:xfrm>
        <a:custGeom>
          <a:avLst/>
          <a:gdLst/>
          <a:ahLst/>
          <a:cxnLst/>
          <a:rect l="0" t="0" r="0" b="0"/>
          <a:pathLst>
            <a:path>
              <a:moveTo>
                <a:pt x="513529" y="0"/>
              </a:moveTo>
              <a:lnTo>
                <a:pt x="513529" y="89124"/>
              </a:lnTo>
              <a:lnTo>
                <a:pt x="0" y="89124"/>
              </a:lnTo>
              <a:lnTo>
                <a:pt x="0" y="17824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769064E-99F3-4E15-A2A2-71E47DB92CEC}">
      <dsp:nvSpPr>
        <dsp:cNvPr id="0" name=""/>
        <dsp:cNvSpPr/>
      </dsp:nvSpPr>
      <dsp:spPr>
        <a:xfrm>
          <a:off x="1454107" y="779833"/>
          <a:ext cx="1046156" cy="178249"/>
        </a:xfrm>
        <a:custGeom>
          <a:avLst/>
          <a:gdLst/>
          <a:ahLst/>
          <a:cxnLst/>
          <a:rect l="0" t="0" r="0" b="0"/>
          <a:pathLst>
            <a:path>
              <a:moveTo>
                <a:pt x="1046156" y="0"/>
              </a:moveTo>
              <a:lnTo>
                <a:pt x="1046156" y="89124"/>
              </a:lnTo>
              <a:lnTo>
                <a:pt x="0" y="89124"/>
              </a:lnTo>
              <a:lnTo>
                <a:pt x="0" y="17824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95F033-F00F-44B0-8C38-61A0B10910CD}">
      <dsp:nvSpPr>
        <dsp:cNvPr id="0" name=""/>
        <dsp:cNvSpPr/>
      </dsp:nvSpPr>
      <dsp:spPr>
        <a:xfrm>
          <a:off x="2288062" y="355429"/>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050F7A3-ADCF-469A-8B69-7E89EE6391ED}">
      <dsp:nvSpPr>
        <dsp:cNvPr id="0" name=""/>
        <dsp:cNvSpPr/>
      </dsp:nvSpPr>
      <dsp:spPr>
        <a:xfrm>
          <a:off x="2288062" y="355429"/>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F0E0436-FABA-4EC2-8D80-55E751A1A63F}">
      <dsp:nvSpPr>
        <dsp:cNvPr id="0" name=""/>
        <dsp:cNvSpPr/>
      </dsp:nvSpPr>
      <dsp:spPr>
        <a:xfrm>
          <a:off x="2075859" y="431821"/>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6</a:t>
          </a:r>
          <a:endParaRPr lang="id-ID" sz="1700" kern="1200"/>
        </a:p>
      </dsp:txBody>
      <dsp:txXfrm>
        <a:off x="2075859" y="431821"/>
        <a:ext cx="848808" cy="271618"/>
      </dsp:txXfrm>
    </dsp:sp>
    <dsp:sp modelId="{AD955508-07BE-407C-86F0-F63D307EDEA3}">
      <dsp:nvSpPr>
        <dsp:cNvPr id="0" name=""/>
        <dsp:cNvSpPr/>
      </dsp:nvSpPr>
      <dsp:spPr>
        <a:xfrm>
          <a:off x="1241905" y="958083"/>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41092A-A4ED-497B-A0A9-6FBCD787EDB6}">
      <dsp:nvSpPr>
        <dsp:cNvPr id="0" name=""/>
        <dsp:cNvSpPr/>
      </dsp:nvSpPr>
      <dsp:spPr>
        <a:xfrm>
          <a:off x="1241905" y="958083"/>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45A8C77-D9E4-46EB-A198-747A9DBD4BB1}">
      <dsp:nvSpPr>
        <dsp:cNvPr id="0" name=""/>
        <dsp:cNvSpPr/>
      </dsp:nvSpPr>
      <dsp:spPr>
        <a:xfrm>
          <a:off x="1029703" y="1034476"/>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4</a:t>
          </a:r>
          <a:endParaRPr lang="id-ID" sz="1700" kern="1200">
            <a:solidFill>
              <a:srgbClr val="FF0000"/>
            </a:solidFill>
          </a:endParaRPr>
        </a:p>
      </dsp:txBody>
      <dsp:txXfrm>
        <a:off x="1029703" y="1034476"/>
        <a:ext cx="848808" cy="271618"/>
      </dsp:txXfrm>
    </dsp:sp>
    <dsp:sp modelId="{525C9673-72F3-430A-8647-4D7B345A3709}">
      <dsp:nvSpPr>
        <dsp:cNvPr id="0" name=""/>
        <dsp:cNvSpPr/>
      </dsp:nvSpPr>
      <dsp:spPr>
        <a:xfrm>
          <a:off x="728376" y="1560737"/>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D7233E8-6A47-4A01-8F57-1D46EF4863EC}">
      <dsp:nvSpPr>
        <dsp:cNvPr id="0" name=""/>
        <dsp:cNvSpPr/>
      </dsp:nvSpPr>
      <dsp:spPr>
        <a:xfrm>
          <a:off x="728376" y="1560737"/>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5C65CC9-459B-414C-A7EA-3369B4BE6193}">
      <dsp:nvSpPr>
        <dsp:cNvPr id="0" name=""/>
        <dsp:cNvSpPr/>
      </dsp:nvSpPr>
      <dsp:spPr>
        <a:xfrm>
          <a:off x="516174" y="1637130"/>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2</a:t>
          </a:r>
          <a:endParaRPr lang="id-ID" sz="1700" kern="1200"/>
        </a:p>
      </dsp:txBody>
      <dsp:txXfrm>
        <a:off x="516174" y="1637130"/>
        <a:ext cx="848808" cy="271618"/>
      </dsp:txXfrm>
    </dsp:sp>
    <dsp:sp modelId="{411BFD18-4427-4CAC-B67E-D64F8A6033D4}">
      <dsp:nvSpPr>
        <dsp:cNvPr id="0" name=""/>
        <dsp:cNvSpPr/>
      </dsp:nvSpPr>
      <dsp:spPr>
        <a:xfrm>
          <a:off x="214847" y="2163391"/>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7EEC830-13ED-490A-B322-6032CB67EC8E}">
      <dsp:nvSpPr>
        <dsp:cNvPr id="0" name=""/>
        <dsp:cNvSpPr/>
      </dsp:nvSpPr>
      <dsp:spPr>
        <a:xfrm>
          <a:off x="214847" y="2163391"/>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2880B4-67FE-427D-AA45-F44683EA1525}">
      <dsp:nvSpPr>
        <dsp:cNvPr id="0" name=""/>
        <dsp:cNvSpPr/>
      </dsp:nvSpPr>
      <dsp:spPr>
        <a:xfrm>
          <a:off x="2644" y="2239784"/>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1</a:t>
          </a:r>
          <a:endParaRPr lang="id-ID" sz="1700" kern="1200">
            <a:solidFill>
              <a:srgbClr val="FF0000"/>
            </a:solidFill>
          </a:endParaRPr>
        </a:p>
      </dsp:txBody>
      <dsp:txXfrm>
        <a:off x="2644" y="2239784"/>
        <a:ext cx="848808" cy="271618"/>
      </dsp:txXfrm>
    </dsp:sp>
    <dsp:sp modelId="{3910EA9C-93A8-4E74-BAB9-3112D6FDE098}">
      <dsp:nvSpPr>
        <dsp:cNvPr id="0" name=""/>
        <dsp:cNvSpPr/>
      </dsp:nvSpPr>
      <dsp:spPr>
        <a:xfrm>
          <a:off x="1241905" y="2163391"/>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19EA52C-922C-4432-ADB6-2564CCC67788}">
      <dsp:nvSpPr>
        <dsp:cNvPr id="0" name=""/>
        <dsp:cNvSpPr/>
      </dsp:nvSpPr>
      <dsp:spPr>
        <a:xfrm>
          <a:off x="1241905" y="2163391"/>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E8355D5-901E-42AC-A3E9-65576E47EF2F}">
      <dsp:nvSpPr>
        <dsp:cNvPr id="0" name=""/>
        <dsp:cNvSpPr/>
      </dsp:nvSpPr>
      <dsp:spPr>
        <a:xfrm>
          <a:off x="1029703" y="2239784"/>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3</a:t>
          </a:r>
          <a:endParaRPr lang="id-ID" sz="1700" kern="1200">
            <a:solidFill>
              <a:srgbClr val="FF0000"/>
            </a:solidFill>
          </a:endParaRPr>
        </a:p>
      </dsp:txBody>
      <dsp:txXfrm>
        <a:off x="1029703" y="2239784"/>
        <a:ext cx="848808" cy="271618"/>
      </dsp:txXfrm>
    </dsp:sp>
    <dsp:sp modelId="{D1FCDD9B-9B1B-4744-BA9A-B7A458B17CBF}">
      <dsp:nvSpPr>
        <dsp:cNvPr id="0" name=""/>
        <dsp:cNvSpPr/>
      </dsp:nvSpPr>
      <dsp:spPr>
        <a:xfrm>
          <a:off x="1755434" y="1560737"/>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22DD436-AF7D-4788-98B4-00E5C6A36F04}">
      <dsp:nvSpPr>
        <dsp:cNvPr id="0" name=""/>
        <dsp:cNvSpPr/>
      </dsp:nvSpPr>
      <dsp:spPr>
        <a:xfrm>
          <a:off x="1755434" y="1560737"/>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7B0E43-63F9-4582-99BC-41B14C8FC204}">
      <dsp:nvSpPr>
        <dsp:cNvPr id="0" name=""/>
        <dsp:cNvSpPr/>
      </dsp:nvSpPr>
      <dsp:spPr>
        <a:xfrm>
          <a:off x="1543232" y="1637130"/>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5</a:t>
          </a:r>
          <a:endParaRPr lang="id-ID" sz="1700" kern="1200"/>
        </a:p>
      </dsp:txBody>
      <dsp:txXfrm>
        <a:off x="1543232" y="1637130"/>
        <a:ext cx="848808" cy="271618"/>
      </dsp:txXfrm>
    </dsp:sp>
    <dsp:sp modelId="{6D4574CE-148E-4163-A317-32AB774FCF2D}">
      <dsp:nvSpPr>
        <dsp:cNvPr id="0" name=""/>
        <dsp:cNvSpPr/>
      </dsp:nvSpPr>
      <dsp:spPr>
        <a:xfrm>
          <a:off x="3334218" y="958083"/>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F580FD8-7874-46A6-BE50-84EB31011CD3}">
      <dsp:nvSpPr>
        <dsp:cNvPr id="0" name=""/>
        <dsp:cNvSpPr/>
      </dsp:nvSpPr>
      <dsp:spPr>
        <a:xfrm>
          <a:off x="3334218" y="958083"/>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9E37F97-03B3-43B3-93B5-BE8F2B104B56}">
      <dsp:nvSpPr>
        <dsp:cNvPr id="0" name=""/>
        <dsp:cNvSpPr/>
      </dsp:nvSpPr>
      <dsp:spPr>
        <a:xfrm>
          <a:off x="3122016" y="1034476"/>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9</a:t>
          </a:r>
          <a:endParaRPr lang="id-ID" sz="1700" kern="1200">
            <a:solidFill>
              <a:srgbClr val="FF0000"/>
            </a:solidFill>
          </a:endParaRPr>
        </a:p>
      </dsp:txBody>
      <dsp:txXfrm>
        <a:off x="3122016" y="1034476"/>
        <a:ext cx="848808" cy="271618"/>
      </dsp:txXfrm>
    </dsp:sp>
    <dsp:sp modelId="{D6183FCC-AD47-4CB2-B6FB-6A1B386F45C3}">
      <dsp:nvSpPr>
        <dsp:cNvPr id="0" name=""/>
        <dsp:cNvSpPr/>
      </dsp:nvSpPr>
      <dsp:spPr>
        <a:xfrm>
          <a:off x="2820689" y="1560737"/>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38FEDA3-2890-4A12-84BA-B8CB6F57F216}">
      <dsp:nvSpPr>
        <dsp:cNvPr id="0" name=""/>
        <dsp:cNvSpPr/>
      </dsp:nvSpPr>
      <dsp:spPr>
        <a:xfrm>
          <a:off x="2820689" y="1560737"/>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EABF51D-13BA-44A8-A08A-F75331A70DAF}">
      <dsp:nvSpPr>
        <dsp:cNvPr id="0" name=""/>
        <dsp:cNvSpPr/>
      </dsp:nvSpPr>
      <dsp:spPr>
        <a:xfrm>
          <a:off x="2608487" y="1637130"/>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8</a:t>
          </a:r>
          <a:endParaRPr lang="id-ID" sz="1700" kern="1200"/>
        </a:p>
      </dsp:txBody>
      <dsp:txXfrm>
        <a:off x="2608487" y="1637130"/>
        <a:ext cx="848808" cy="271618"/>
      </dsp:txXfrm>
    </dsp:sp>
    <dsp:sp modelId="{6957B91A-32BE-4642-ACBE-739F74899903}">
      <dsp:nvSpPr>
        <dsp:cNvPr id="0" name=""/>
        <dsp:cNvSpPr/>
      </dsp:nvSpPr>
      <dsp:spPr>
        <a:xfrm>
          <a:off x="2268963" y="2163391"/>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1256CD7-AC75-4B31-BCD0-95755F4AC76B}">
      <dsp:nvSpPr>
        <dsp:cNvPr id="0" name=""/>
        <dsp:cNvSpPr/>
      </dsp:nvSpPr>
      <dsp:spPr>
        <a:xfrm>
          <a:off x="2268963" y="2163391"/>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942EA32-AD59-474B-BA65-F2F725FD526A}">
      <dsp:nvSpPr>
        <dsp:cNvPr id="0" name=""/>
        <dsp:cNvSpPr/>
      </dsp:nvSpPr>
      <dsp:spPr>
        <a:xfrm>
          <a:off x="2056761" y="2239784"/>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7</a:t>
          </a:r>
          <a:endParaRPr lang="id-ID" sz="1700" kern="1200">
            <a:solidFill>
              <a:srgbClr val="FF0000"/>
            </a:solidFill>
          </a:endParaRPr>
        </a:p>
      </dsp:txBody>
      <dsp:txXfrm>
        <a:off x="2056761" y="2239784"/>
        <a:ext cx="848808" cy="271618"/>
      </dsp:txXfrm>
    </dsp:sp>
    <dsp:sp modelId="{7673FBEC-3FCC-44ED-8799-3FE27DDECEFC}">
      <dsp:nvSpPr>
        <dsp:cNvPr id="0" name=""/>
        <dsp:cNvSpPr/>
      </dsp:nvSpPr>
      <dsp:spPr>
        <a:xfrm>
          <a:off x="3847748" y="1560737"/>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B239448-120F-4243-9E30-DDAB7E5744A5}">
      <dsp:nvSpPr>
        <dsp:cNvPr id="0" name=""/>
        <dsp:cNvSpPr/>
      </dsp:nvSpPr>
      <dsp:spPr>
        <a:xfrm>
          <a:off x="3847748" y="1560737"/>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4E80DE-695E-4804-8C0A-84F0E7AE3359}">
      <dsp:nvSpPr>
        <dsp:cNvPr id="0" name=""/>
        <dsp:cNvSpPr/>
      </dsp:nvSpPr>
      <dsp:spPr>
        <a:xfrm>
          <a:off x="3635545" y="1637130"/>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10</a:t>
          </a:r>
          <a:endParaRPr lang="id-ID" sz="1700" kern="1200"/>
        </a:p>
      </dsp:txBody>
      <dsp:txXfrm>
        <a:off x="3635545" y="1637130"/>
        <a:ext cx="848808" cy="271618"/>
      </dsp:txXfrm>
    </dsp:sp>
    <dsp:sp modelId="{CF6261D4-9C7D-4F8D-9D7A-1F71437CA7B2}">
      <dsp:nvSpPr>
        <dsp:cNvPr id="0" name=""/>
        <dsp:cNvSpPr/>
      </dsp:nvSpPr>
      <dsp:spPr>
        <a:xfrm>
          <a:off x="4399473" y="2163391"/>
          <a:ext cx="424404" cy="424404"/>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20CE351-CD1E-499B-9E4C-9808C286474B}">
      <dsp:nvSpPr>
        <dsp:cNvPr id="0" name=""/>
        <dsp:cNvSpPr/>
      </dsp:nvSpPr>
      <dsp:spPr>
        <a:xfrm>
          <a:off x="4399473" y="2163391"/>
          <a:ext cx="424404" cy="424404"/>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605B6EE-C4A7-430A-BA87-9E6C9693B87F}">
      <dsp:nvSpPr>
        <dsp:cNvPr id="0" name=""/>
        <dsp:cNvSpPr/>
      </dsp:nvSpPr>
      <dsp:spPr>
        <a:xfrm>
          <a:off x="4187271" y="2239784"/>
          <a:ext cx="848808" cy="27161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11</a:t>
          </a:r>
          <a:endParaRPr lang="id-ID" sz="1700" kern="1200">
            <a:solidFill>
              <a:srgbClr val="FF0000"/>
            </a:solidFill>
          </a:endParaRPr>
        </a:p>
      </dsp:txBody>
      <dsp:txXfrm>
        <a:off x="4187271" y="2239784"/>
        <a:ext cx="848808" cy="271618"/>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2CE2C1B-B524-447A-955C-55055F6EE3D4}">
      <dsp:nvSpPr>
        <dsp:cNvPr id="0" name=""/>
        <dsp:cNvSpPr/>
      </dsp:nvSpPr>
      <dsp:spPr>
        <a:xfrm>
          <a:off x="4542779" y="1341351"/>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37B451-9EB7-4CC3-A8C7-DB753FF11479}">
      <dsp:nvSpPr>
        <dsp:cNvPr id="0" name=""/>
        <dsp:cNvSpPr/>
      </dsp:nvSpPr>
      <dsp:spPr>
        <a:xfrm>
          <a:off x="4272990" y="1341351"/>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52062E-9487-4339-BBFE-D4154FC1B077}">
      <dsp:nvSpPr>
        <dsp:cNvPr id="0" name=""/>
        <dsp:cNvSpPr/>
      </dsp:nvSpPr>
      <dsp:spPr>
        <a:xfrm>
          <a:off x="4272990" y="1024739"/>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F8595D7-6BE0-4FEB-BE8D-507A505C0F02}">
      <dsp:nvSpPr>
        <dsp:cNvPr id="0" name=""/>
        <dsp:cNvSpPr/>
      </dsp:nvSpPr>
      <dsp:spPr>
        <a:xfrm>
          <a:off x="4003201" y="1024739"/>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4C5C6CF-3411-450B-8A2E-74E4F31658EB}">
      <dsp:nvSpPr>
        <dsp:cNvPr id="0" name=""/>
        <dsp:cNvSpPr/>
      </dsp:nvSpPr>
      <dsp:spPr>
        <a:xfrm>
          <a:off x="4003201" y="708127"/>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64E3CDA-2E7D-4062-9F32-749918E4551D}">
      <dsp:nvSpPr>
        <dsp:cNvPr id="0" name=""/>
        <dsp:cNvSpPr/>
      </dsp:nvSpPr>
      <dsp:spPr>
        <a:xfrm>
          <a:off x="3733412" y="708127"/>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C64712-4075-4371-9C14-A0DD216FA771}">
      <dsp:nvSpPr>
        <dsp:cNvPr id="0" name=""/>
        <dsp:cNvSpPr/>
      </dsp:nvSpPr>
      <dsp:spPr>
        <a:xfrm>
          <a:off x="3193834" y="1024739"/>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3D06486-B152-402F-B07D-589B0A22E48B}">
      <dsp:nvSpPr>
        <dsp:cNvPr id="0" name=""/>
        <dsp:cNvSpPr/>
      </dsp:nvSpPr>
      <dsp:spPr>
        <a:xfrm>
          <a:off x="2924045" y="1341351"/>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93599EF-C185-4703-9D8F-8A10E01AB681}">
      <dsp:nvSpPr>
        <dsp:cNvPr id="0" name=""/>
        <dsp:cNvSpPr/>
      </dsp:nvSpPr>
      <dsp:spPr>
        <a:xfrm>
          <a:off x="2654256" y="1341351"/>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DEFB042-14FB-45BE-BEEE-FCF5E4F01E30}">
      <dsp:nvSpPr>
        <dsp:cNvPr id="0" name=""/>
        <dsp:cNvSpPr/>
      </dsp:nvSpPr>
      <dsp:spPr>
        <a:xfrm>
          <a:off x="2924045" y="1024739"/>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54DD574-E84B-4162-B0B3-AD4BDECB71F3}">
      <dsp:nvSpPr>
        <dsp:cNvPr id="0" name=""/>
        <dsp:cNvSpPr/>
      </dsp:nvSpPr>
      <dsp:spPr>
        <a:xfrm>
          <a:off x="2924045" y="708127"/>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03BB0F2-C3C7-4BBE-A383-C29B9C0AACCF}">
      <dsp:nvSpPr>
        <dsp:cNvPr id="0" name=""/>
        <dsp:cNvSpPr/>
      </dsp:nvSpPr>
      <dsp:spPr>
        <a:xfrm>
          <a:off x="2654256" y="708127"/>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0DB625-8F3D-495D-BC8A-C4118F14C87A}">
      <dsp:nvSpPr>
        <dsp:cNvPr id="0" name=""/>
        <dsp:cNvSpPr/>
      </dsp:nvSpPr>
      <dsp:spPr>
        <a:xfrm>
          <a:off x="1844890" y="708127"/>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C22ED89-26B1-4CCD-AC8C-33A8561BEAEC}">
      <dsp:nvSpPr>
        <dsp:cNvPr id="0" name=""/>
        <dsp:cNvSpPr/>
      </dsp:nvSpPr>
      <dsp:spPr>
        <a:xfrm>
          <a:off x="1844890" y="1341351"/>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17062ED-27E6-497B-96E7-BAF2D1A64C85}">
      <dsp:nvSpPr>
        <dsp:cNvPr id="0" name=""/>
        <dsp:cNvSpPr/>
      </dsp:nvSpPr>
      <dsp:spPr>
        <a:xfrm>
          <a:off x="1575101" y="1341351"/>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C5579B-3D53-4FDB-A296-52110EA07DEF}">
      <dsp:nvSpPr>
        <dsp:cNvPr id="0" name=""/>
        <dsp:cNvSpPr/>
      </dsp:nvSpPr>
      <dsp:spPr>
        <a:xfrm>
          <a:off x="1575101" y="1024739"/>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A067A2-8164-4C3A-9E24-5594FF695D9E}">
      <dsp:nvSpPr>
        <dsp:cNvPr id="0" name=""/>
        <dsp:cNvSpPr/>
      </dsp:nvSpPr>
      <dsp:spPr>
        <a:xfrm>
          <a:off x="1305312" y="1024739"/>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BFC0861-5DFF-49D4-9EA6-C743105F5DB5}">
      <dsp:nvSpPr>
        <dsp:cNvPr id="0" name=""/>
        <dsp:cNvSpPr/>
      </dsp:nvSpPr>
      <dsp:spPr>
        <a:xfrm>
          <a:off x="1575101" y="708127"/>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4D738B7-6732-47C3-A59E-0DA07E0617D3}">
      <dsp:nvSpPr>
        <dsp:cNvPr id="0" name=""/>
        <dsp:cNvSpPr/>
      </dsp:nvSpPr>
      <dsp:spPr>
        <a:xfrm>
          <a:off x="765734" y="708127"/>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4922777-1EC6-49FD-8F63-9367734209A9}">
      <dsp:nvSpPr>
        <dsp:cNvPr id="0" name=""/>
        <dsp:cNvSpPr/>
      </dsp:nvSpPr>
      <dsp:spPr>
        <a:xfrm>
          <a:off x="765734" y="1341351"/>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8545B8E-5D65-4023-ADBC-9B476B243C6F}">
      <dsp:nvSpPr>
        <dsp:cNvPr id="0" name=""/>
        <dsp:cNvSpPr/>
      </dsp:nvSpPr>
      <dsp:spPr>
        <a:xfrm>
          <a:off x="495945" y="1341351"/>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644623-BF4E-425B-B571-57345F1E7757}">
      <dsp:nvSpPr>
        <dsp:cNvPr id="0" name=""/>
        <dsp:cNvSpPr/>
      </dsp:nvSpPr>
      <dsp:spPr>
        <a:xfrm>
          <a:off x="495945" y="1024739"/>
          <a:ext cx="269788" cy="93645"/>
        </a:xfrm>
        <a:custGeom>
          <a:avLst/>
          <a:gdLst/>
          <a:ahLst/>
          <a:cxnLst/>
          <a:rect l="0" t="0" r="0" b="0"/>
          <a:pathLst>
            <a:path>
              <a:moveTo>
                <a:pt x="0" y="0"/>
              </a:moveTo>
              <a:lnTo>
                <a:pt x="0" y="46822"/>
              </a:lnTo>
              <a:lnTo>
                <a:pt x="269788" y="46822"/>
              </a:lnTo>
              <a:lnTo>
                <a:pt x="269788"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29417CE-CE10-46CF-8413-8FD4670F673C}">
      <dsp:nvSpPr>
        <dsp:cNvPr id="0" name=""/>
        <dsp:cNvSpPr/>
      </dsp:nvSpPr>
      <dsp:spPr>
        <a:xfrm>
          <a:off x="226156" y="1024739"/>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A4CC29-0655-4117-971A-DA990DC3B401}">
      <dsp:nvSpPr>
        <dsp:cNvPr id="0" name=""/>
        <dsp:cNvSpPr/>
      </dsp:nvSpPr>
      <dsp:spPr>
        <a:xfrm>
          <a:off x="495945" y="708127"/>
          <a:ext cx="269788" cy="93645"/>
        </a:xfrm>
        <a:custGeom>
          <a:avLst/>
          <a:gdLst/>
          <a:ahLst/>
          <a:cxnLst/>
          <a:rect l="0" t="0" r="0" b="0"/>
          <a:pathLst>
            <a:path>
              <a:moveTo>
                <a:pt x="269788" y="0"/>
              </a:moveTo>
              <a:lnTo>
                <a:pt x="269788" y="46822"/>
              </a:lnTo>
              <a:lnTo>
                <a:pt x="0" y="46822"/>
              </a:lnTo>
              <a:lnTo>
                <a:pt x="0" y="93645"/>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8D93C04-8DF0-4A94-8C6D-0225E3EB0C2A}">
      <dsp:nvSpPr>
        <dsp:cNvPr id="0" name=""/>
        <dsp:cNvSpPr/>
      </dsp:nvSpPr>
      <dsp:spPr>
        <a:xfrm>
          <a:off x="654251" y="485161"/>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2724259F-175A-4CC9-8AAC-FACAC72E88E2}">
      <dsp:nvSpPr>
        <dsp:cNvPr id="0" name=""/>
        <dsp:cNvSpPr/>
      </dsp:nvSpPr>
      <dsp:spPr>
        <a:xfrm>
          <a:off x="654251" y="485161"/>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3F584000-FAB4-4A21-89F4-9570D60C82CA}">
      <dsp:nvSpPr>
        <dsp:cNvPr id="0" name=""/>
        <dsp:cNvSpPr/>
      </dsp:nvSpPr>
      <dsp:spPr>
        <a:xfrm>
          <a:off x="542768" y="525295"/>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Z</a:t>
          </a:r>
          <a:endParaRPr lang="id-ID" sz="900" kern="1200"/>
        </a:p>
      </dsp:txBody>
      <dsp:txXfrm>
        <a:off x="542768" y="525295"/>
        <a:ext cx="445932" cy="142698"/>
      </dsp:txXfrm>
    </dsp:sp>
    <dsp:sp modelId="{AC0BB93D-499E-4CB6-A9F8-F25F5ACE4F1B}">
      <dsp:nvSpPr>
        <dsp:cNvPr id="0" name=""/>
        <dsp:cNvSpPr/>
      </dsp:nvSpPr>
      <dsp:spPr>
        <a:xfrm>
          <a:off x="384462" y="801773"/>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CC9A7E6A-170A-41D4-92C6-F241EA7721EA}">
      <dsp:nvSpPr>
        <dsp:cNvPr id="0" name=""/>
        <dsp:cNvSpPr/>
      </dsp:nvSpPr>
      <dsp:spPr>
        <a:xfrm>
          <a:off x="384462" y="801773"/>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9304A749-90FE-4D6D-A449-712C4400D7B0}">
      <dsp:nvSpPr>
        <dsp:cNvPr id="0" name=""/>
        <dsp:cNvSpPr/>
      </dsp:nvSpPr>
      <dsp:spPr>
        <a:xfrm>
          <a:off x="272979" y="841907"/>
          <a:ext cx="445932" cy="142698"/>
        </a:xfrm>
        <a:prstGeom prst="rect">
          <a:avLst/>
        </a:prstGeom>
        <a:noFill/>
        <a:ln w="25400" cap="flat" cmpd="sng" algn="ctr">
          <a:noFill/>
          <a:prstDash val="solid"/>
        </a:ln>
        <a:effectLst/>
        <a:sp3d/>
      </dsp:spPr>
      <dsp:style>
        <a:lnRef idx="2">
          <a:schemeClr val="accent1"/>
        </a:lnRef>
        <a:fillRef idx="1">
          <a:schemeClr val="lt1"/>
        </a:fillRef>
        <a:effectRef idx="0">
          <a:schemeClr val="accent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X</a:t>
          </a:r>
          <a:endParaRPr lang="id-ID" sz="900" kern="1200">
            <a:solidFill>
              <a:srgbClr val="FF0000"/>
            </a:solidFill>
          </a:endParaRPr>
        </a:p>
      </dsp:txBody>
      <dsp:txXfrm>
        <a:off x="272979" y="841907"/>
        <a:ext cx="445932" cy="142698"/>
      </dsp:txXfrm>
    </dsp:sp>
    <dsp:sp modelId="{8D8DC468-0ECA-40BE-A81B-B1D71768424B}">
      <dsp:nvSpPr>
        <dsp:cNvPr id="0" name=""/>
        <dsp:cNvSpPr/>
      </dsp:nvSpPr>
      <dsp:spPr>
        <a:xfrm>
          <a:off x="114673" y="1118385"/>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68B55D7-A299-4E43-AC6A-CB6D001AFB30}">
      <dsp:nvSpPr>
        <dsp:cNvPr id="0" name=""/>
        <dsp:cNvSpPr/>
      </dsp:nvSpPr>
      <dsp:spPr>
        <a:xfrm>
          <a:off x="114673" y="1118385"/>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ADA5D0-3267-44A3-BA76-EFFB7D27D049}">
      <dsp:nvSpPr>
        <dsp:cNvPr id="0" name=""/>
        <dsp:cNvSpPr/>
      </dsp:nvSpPr>
      <dsp:spPr>
        <a:xfrm>
          <a:off x="3190"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3190" y="1158519"/>
        <a:ext cx="445932" cy="142698"/>
      </dsp:txXfrm>
    </dsp:sp>
    <dsp:sp modelId="{1E0516BB-7435-451F-98DA-F7328568C28C}">
      <dsp:nvSpPr>
        <dsp:cNvPr id="0" name=""/>
        <dsp:cNvSpPr/>
      </dsp:nvSpPr>
      <dsp:spPr>
        <a:xfrm>
          <a:off x="654251" y="1118385"/>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5722925-1ACA-47AC-A484-4F97114C4DD0}">
      <dsp:nvSpPr>
        <dsp:cNvPr id="0" name=""/>
        <dsp:cNvSpPr/>
      </dsp:nvSpPr>
      <dsp:spPr>
        <a:xfrm>
          <a:off x="654251" y="1118385"/>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44BE940B-DB9E-4F29-A3D3-D675E7A0A089}">
      <dsp:nvSpPr>
        <dsp:cNvPr id="0" name=""/>
        <dsp:cNvSpPr/>
      </dsp:nvSpPr>
      <dsp:spPr>
        <a:xfrm>
          <a:off x="542768"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542768" y="1158519"/>
        <a:ext cx="445932" cy="142698"/>
      </dsp:txXfrm>
    </dsp:sp>
    <dsp:sp modelId="{5EBBFC84-CBDD-41A6-AED6-3D13572C9A39}">
      <dsp:nvSpPr>
        <dsp:cNvPr id="0" name=""/>
        <dsp:cNvSpPr/>
      </dsp:nvSpPr>
      <dsp:spPr>
        <a:xfrm>
          <a:off x="384462"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15C638-238F-4037-8B2B-0C4FEE04B618}">
      <dsp:nvSpPr>
        <dsp:cNvPr id="0" name=""/>
        <dsp:cNvSpPr/>
      </dsp:nvSpPr>
      <dsp:spPr>
        <a:xfrm>
          <a:off x="384462"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D1FEC92-F41E-4378-9AE0-51D8CF3E7CF4}">
      <dsp:nvSpPr>
        <dsp:cNvPr id="0" name=""/>
        <dsp:cNvSpPr/>
      </dsp:nvSpPr>
      <dsp:spPr>
        <a:xfrm>
          <a:off x="272979"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272979" y="1475131"/>
        <a:ext cx="445932" cy="142698"/>
      </dsp:txXfrm>
    </dsp:sp>
    <dsp:sp modelId="{361BBCB9-7092-42A9-9D93-3762F5567AF2}">
      <dsp:nvSpPr>
        <dsp:cNvPr id="0" name=""/>
        <dsp:cNvSpPr/>
      </dsp:nvSpPr>
      <dsp:spPr>
        <a:xfrm>
          <a:off x="924040"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1F4E61-74E8-46DF-8383-CBDEC23920EB}">
      <dsp:nvSpPr>
        <dsp:cNvPr id="0" name=""/>
        <dsp:cNvSpPr/>
      </dsp:nvSpPr>
      <dsp:spPr>
        <a:xfrm>
          <a:off x="924040"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1301C1-E181-4A53-B08A-D6B435CB280B}">
      <dsp:nvSpPr>
        <dsp:cNvPr id="0" name=""/>
        <dsp:cNvSpPr/>
      </dsp:nvSpPr>
      <dsp:spPr>
        <a:xfrm>
          <a:off x="812557"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812557" y="1475131"/>
        <a:ext cx="445932" cy="142698"/>
      </dsp:txXfrm>
    </dsp:sp>
    <dsp:sp modelId="{162CBBC7-679F-46F4-BD50-EBC835480F56}">
      <dsp:nvSpPr>
        <dsp:cNvPr id="0" name=""/>
        <dsp:cNvSpPr/>
      </dsp:nvSpPr>
      <dsp:spPr>
        <a:xfrm>
          <a:off x="924040" y="801773"/>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E44AE3-308B-4956-A570-7CE8F6DA9772}">
      <dsp:nvSpPr>
        <dsp:cNvPr id="0" name=""/>
        <dsp:cNvSpPr/>
      </dsp:nvSpPr>
      <dsp:spPr>
        <a:xfrm>
          <a:off x="924040" y="801773"/>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89EA799-2B0E-4767-B11C-D09DEC07F2FD}">
      <dsp:nvSpPr>
        <dsp:cNvPr id="0" name=""/>
        <dsp:cNvSpPr/>
      </dsp:nvSpPr>
      <dsp:spPr>
        <a:xfrm>
          <a:off x="812557"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812557" y="841907"/>
        <a:ext cx="445932" cy="142698"/>
      </dsp:txXfrm>
    </dsp:sp>
    <dsp:sp modelId="{34296889-A177-4EF0-A265-913F651925F6}">
      <dsp:nvSpPr>
        <dsp:cNvPr id="0" name=""/>
        <dsp:cNvSpPr/>
      </dsp:nvSpPr>
      <dsp:spPr>
        <a:xfrm>
          <a:off x="1733407" y="485161"/>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55846C47-4DA3-40DE-BE93-135EDE6B1E05}">
      <dsp:nvSpPr>
        <dsp:cNvPr id="0" name=""/>
        <dsp:cNvSpPr/>
      </dsp:nvSpPr>
      <dsp:spPr>
        <a:xfrm>
          <a:off x="1733407" y="485161"/>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28099A2D-7D67-414E-B82D-6148DE2981F5}">
      <dsp:nvSpPr>
        <dsp:cNvPr id="0" name=""/>
        <dsp:cNvSpPr/>
      </dsp:nvSpPr>
      <dsp:spPr>
        <a:xfrm>
          <a:off x="1621924" y="525295"/>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Z</a:t>
          </a:r>
          <a:endParaRPr lang="id-ID" sz="900" kern="1200"/>
        </a:p>
      </dsp:txBody>
      <dsp:txXfrm>
        <a:off x="1621924" y="525295"/>
        <a:ext cx="445932" cy="142698"/>
      </dsp:txXfrm>
    </dsp:sp>
    <dsp:sp modelId="{4AA37ECA-D1A6-45A0-8C12-7E812503A643}">
      <dsp:nvSpPr>
        <dsp:cNvPr id="0" name=""/>
        <dsp:cNvSpPr/>
      </dsp:nvSpPr>
      <dsp:spPr>
        <a:xfrm>
          <a:off x="1463618" y="801773"/>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5C84F2B-F5E8-44DF-A9C1-06D028C1DA38}">
      <dsp:nvSpPr>
        <dsp:cNvPr id="0" name=""/>
        <dsp:cNvSpPr/>
      </dsp:nvSpPr>
      <dsp:spPr>
        <a:xfrm>
          <a:off x="1463618" y="801773"/>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A88AA5A8-1C21-4166-8B25-1E7E47889A7C}">
      <dsp:nvSpPr>
        <dsp:cNvPr id="0" name=""/>
        <dsp:cNvSpPr/>
      </dsp:nvSpPr>
      <dsp:spPr>
        <a:xfrm>
          <a:off x="1352135" y="841907"/>
          <a:ext cx="445932" cy="142698"/>
        </a:xfrm>
        <a:prstGeom prst="rect">
          <a:avLst/>
        </a:prstGeom>
        <a:noFill/>
        <a:ln w="25400" cap="flat" cmpd="sng" algn="ctr">
          <a:noFill/>
          <a:prstDash val="solid"/>
        </a:ln>
        <a:effectLst/>
        <a:sp3d/>
      </dsp:spPr>
      <dsp:style>
        <a:lnRef idx="2">
          <a:schemeClr val="accent1"/>
        </a:lnRef>
        <a:fillRef idx="1">
          <a:schemeClr val="lt1"/>
        </a:fillRef>
        <a:effectRef idx="0">
          <a:schemeClr val="accent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X</a:t>
          </a:r>
          <a:endParaRPr lang="id-ID" sz="900" kern="1200">
            <a:solidFill>
              <a:srgbClr val="FF0000"/>
            </a:solidFill>
          </a:endParaRPr>
        </a:p>
      </dsp:txBody>
      <dsp:txXfrm>
        <a:off x="1352135" y="841907"/>
        <a:ext cx="445932" cy="142698"/>
      </dsp:txXfrm>
    </dsp:sp>
    <dsp:sp modelId="{5AB1B4DE-2DF9-4DA3-9F71-78EDE1FC33DE}">
      <dsp:nvSpPr>
        <dsp:cNvPr id="0" name=""/>
        <dsp:cNvSpPr/>
      </dsp:nvSpPr>
      <dsp:spPr>
        <a:xfrm>
          <a:off x="1193829" y="1118385"/>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E658F74-EBEA-4334-A046-47093B6E08F7}">
      <dsp:nvSpPr>
        <dsp:cNvPr id="0" name=""/>
        <dsp:cNvSpPr/>
      </dsp:nvSpPr>
      <dsp:spPr>
        <a:xfrm>
          <a:off x="1193829" y="1118385"/>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DA2B37C-75EB-4D15-9C08-19C1EF3C5BD9}">
      <dsp:nvSpPr>
        <dsp:cNvPr id="0" name=""/>
        <dsp:cNvSpPr/>
      </dsp:nvSpPr>
      <dsp:spPr>
        <a:xfrm>
          <a:off x="1082346"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1082346" y="1158519"/>
        <a:ext cx="445932" cy="142698"/>
      </dsp:txXfrm>
    </dsp:sp>
    <dsp:sp modelId="{24279163-4808-44F3-A375-7C919623B8EF}">
      <dsp:nvSpPr>
        <dsp:cNvPr id="0" name=""/>
        <dsp:cNvSpPr/>
      </dsp:nvSpPr>
      <dsp:spPr>
        <a:xfrm>
          <a:off x="1733407" y="1118385"/>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1C6BF38B-42D3-47CB-BE18-80169B4ADF60}">
      <dsp:nvSpPr>
        <dsp:cNvPr id="0" name=""/>
        <dsp:cNvSpPr/>
      </dsp:nvSpPr>
      <dsp:spPr>
        <a:xfrm>
          <a:off x="1733407" y="1118385"/>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16009EFD-0DD8-48A6-B1ED-549A14BDD4E5}">
      <dsp:nvSpPr>
        <dsp:cNvPr id="0" name=""/>
        <dsp:cNvSpPr/>
      </dsp:nvSpPr>
      <dsp:spPr>
        <a:xfrm>
          <a:off x="1621924"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1621924" y="1158519"/>
        <a:ext cx="445932" cy="142698"/>
      </dsp:txXfrm>
    </dsp:sp>
    <dsp:sp modelId="{1A5AE368-FDD3-4F84-A643-0430573E8DA9}">
      <dsp:nvSpPr>
        <dsp:cNvPr id="0" name=""/>
        <dsp:cNvSpPr/>
      </dsp:nvSpPr>
      <dsp:spPr>
        <a:xfrm>
          <a:off x="1463618"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D48F50C-4D79-4919-8BA0-638867CB8DA8}">
      <dsp:nvSpPr>
        <dsp:cNvPr id="0" name=""/>
        <dsp:cNvSpPr/>
      </dsp:nvSpPr>
      <dsp:spPr>
        <a:xfrm>
          <a:off x="1463618"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E44111A-C39B-4344-B581-B3CEFD5D4182}">
      <dsp:nvSpPr>
        <dsp:cNvPr id="0" name=""/>
        <dsp:cNvSpPr/>
      </dsp:nvSpPr>
      <dsp:spPr>
        <a:xfrm>
          <a:off x="1352135"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1352135" y="1475131"/>
        <a:ext cx="445932" cy="142698"/>
      </dsp:txXfrm>
    </dsp:sp>
    <dsp:sp modelId="{218CDFC9-F15D-411D-B5DA-04D1ACEA5354}">
      <dsp:nvSpPr>
        <dsp:cNvPr id="0" name=""/>
        <dsp:cNvSpPr/>
      </dsp:nvSpPr>
      <dsp:spPr>
        <a:xfrm>
          <a:off x="2003196"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4F42065-B235-4D1A-AC06-4CA334D56432}">
      <dsp:nvSpPr>
        <dsp:cNvPr id="0" name=""/>
        <dsp:cNvSpPr/>
      </dsp:nvSpPr>
      <dsp:spPr>
        <a:xfrm>
          <a:off x="2003196"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C5D9CCC-33DA-4B2B-9249-FA830E8ED513}">
      <dsp:nvSpPr>
        <dsp:cNvPr id="0" name=""/>
        <dsp:cNvSpPr/>
      </dsp:nvSpPr>
      <dsp:spPr>
        <a:xfrm>
          <a:off x="1891713"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1891713" y="1475131"/>
        <a:ext cx="445932" cy="142698"/>
      </dsp:txXfrm>
    </dsp:sp>
    <dsp:sp modelId="{E07F02EB-97A0-4F83-BB9D-AC54EC5A6AC1}">
      <dsp:nvSpPr>
        <dsp:cNvPr id="0" name=""/>
        <dsp:cNvSpPr/>
      </dsp:nvSpPr>
      <dsp:spPr>
        <a:xfrm>
          <a:off x="2003196" y="801773"/>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2373E15-5775-46C0-952C-14990526800D}">
      <dsp:nvSpPr>
        <dsp:cNvPr id="0" name=""/>
        <dsp:cNvSpPr/>
      </dsp:nvSpPr>
      <dsp:spPr>
        <a:xfrm>
          <a:off x="2003196" y="801773"/>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934C6D8-1F04-4A4D-9283-80D5D2BAE9FF}">
      <dsp:nvSpPr>
        <dsp:cNvPr id="0" name=""/>
        <dsp:cNvSpPr/>
      </dsp:nvSpPr>
      <dsp:spPr>
        <a:xfrm>
          <a:off x="1891713"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1891713" y="841907"/>
        <a:ext cx="445932" cy="142698"/>
      </dsp:txXfrm>
    </dsp:sp>
    <dsp:sp modelId="{1B1C9824-A656-46D8-8981-88773050FD78}">
      <dsp:nvSpPr>
        <dsp:cNvPr id="0" name=""/>
        <dsp:cNvSpPr/>
      </dsp:nvSpPr>
      <dsp:spPr>
        <a:xfrm>
          <a:off x="2812562" y="485161"/>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8E832C16-956F-4DB2-82EF-BD7C101B97EC}">
      <dsp:nvSpPr>
        <dsp:cNvPr id="0" name=""/>
        <dsp:cNvSpPr/>
      </dsp:nvSpPr>
      <dsp:spPr>
        <a:xfrm>
          <a:off x="2812562" y="485161"/>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B27A588-171A-45EF-B19C-F03DD1B73EF2}">
      <dsp:nvSpPr>
        <dsp:cNvPr id="0" name=""/>
        <dsp:cNvSpPr/>
      </dsp:nvSpPr>
      <dsp:spPr>
        <a:xfrm>
          <a:off x="2701079" y="525295"/>
          <a:ext cx="445932" cy="142698"/>
        </a:xfrm>
        <a:prstGeom prst="rect">
          <a:avLst/>
        </a:prstGeom>
        <a:noFill/>
        <a:ln w="25400" cap="flat" cmpd="sng" algn="ctr">
          <a:noFill/>
          <a:prstDash val="solid"/>
        </a:ln>
        <a:effectLst/>
        <a:sp3d/>
      </dsp:spPr>
      <dsp:style>
        <a:lnRef idx="2">
          <a:schemeClr val="dk1"/>
        </a:lnRef>
        <a:fillRef idx="1">
          <a:schemeClr val="lt1"/>
        </a:fillRef>
        <a:effectRef idx="0">
          <a:schemeClr val="dk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X</a:t>
          </a:r>
          <a:endParaRPr lang="id-ID" sz="900" kern="1200"/>
        </a:p>
      </dsp:txBody>
      <dsp:txXfrm>
        <a:off x="2701079" y="525295"/>
        <a:ext cx="445932" cy="142698"/>
      </dsp:txXfrm>
    </dsp:sp>
    <dsp:sp modelId="{FF1EDFFA-BE5D-46AB-A598-47BB00A36B17}">
      <dsp:nvSpPr>
        <dsp:cNvPr id="0" name=""/>
        <dsp:cNvSpPr/>
      </dsp:nvSpPr>
      <dsp:spPr>
        <a:xfrm>
          <a:off x="2542773" y="801773"/>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AF82232-81BE-4C68-9ED2-D8ACB30D7262}">
      <dsp:nvSpPr>
        <dsp:cNvPr id="0" name=""/>
        <dsp:cNvSpPr/>
      </dsp:nvSpPr>
      <dsp:spPr>
        <a:xfrm>
          <a:off x="2542773" y="801773"/>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155DA4C-96AC-4F4E-8E7F-A816D6BEB250}">
      <dsp:nvSpPr>
        <dsp:cNvPr id="0" name=""/>
        <dsp:cNvSpPr/>
      </dsp:nvSpPr>
      <dsp:spPr>
        <a:xfrm>
          <a:off x="2431290"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2431290" y="841907"/>
        <a:ext cx="445932" cy="142698"/>
      </dsp:txXfrm>
    </dsp:sp>
    <dsp:sp modelId="{56BC62D5-9C35-4109-8A32-5550EF00B71C}">
      <dsp:nvSpPr>
        <dsp:cNvPr id="0" name=""/>
        <dsp:cNvSpPr/>
      </dsp:nvSpPr>
      <dsp:spPr>
        <a:xfrm>
          <a:off x="3082351" y="801773"/>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3482A7C4-A1E5-4B85-A631-A4C52C9D20FD}">
      <dsp:nvSpPr>
        <dsp:cNvPr id="0" name=""/>
        <dsp:cNvSpPr/>
      </dsp:nvSpPr>
      <dsp:spPr>
        <a:xfrm>
          <a:off x="3082351" y="801773"/>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4A974F50-072E-4056-A41C-8F9C230512FB}">
      <dsp:nvSpPr>
        <dsp:cNvPr id="0" name=""/>
        <dsp:cNvSpPr/>
      </dsp:nvSpPr>
      <dsp:spPr>
        <a:xfrm>
          <a:off x="2970868"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Z</a:t>
          </a:r>
          <a:endParaRPr lang="id-ID" sz="900" kern="1200">
            <a:solidFill>
              <a:srgbClr val="FF0000"/>
            </a:solidFill>
          </a:endParaRPr>
        </a:p>
      </dsp:txBody>
      <dsp:txXfrm>
        <a:off x="2970868" y="841907"/>
        <a:ext cx="445932" cy="142698"/>
      </dsp:txXfrm>
    </dsp:sp>
    <dsp:sp modelId="{953BE4EA-759F-49AE-AF35-AB1671836E89}">
      <dsp:nvSpPr>
        <dsp:cNvPr id="0" name=""/>
        <dsp:cNvSpPr/>
      </dsp:nvSpPr>
      <dsp:spPr>
        <a:xfrm>
          <a:off x="2812562" y="1118385"/>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68BCA615-C5F6-480D-B2BD-8DF913D232DC}">
      <dsp:nvSpPr>
        <dsp:cNvPr id="0" name=""/>
        <dsp:cNvSpPr/>
      </dsp:nvSpPr>
      <dsp:spPr>
        <a:xfrm>
          <a:off x="2812562" y="1118385"/>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FC2B7B7-1538-475A-BF0F-6C62E5066AA1}">
      <dsp:nvSpPr>
        <dsp:cNvPr id="0" name=""/>
        <dsp:cNvSpPr/>
      </dsp:nvSpPr>
      <dsp:spPr>
        <a:xfrm>
          <a:off x="2701079"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2701079" y="1158519"/>
        <a:ext cx="445932" cy="142698"/>
      </dsp:txXfrm>
    </dsp:sp>
    <dsp:sp modelId="{23787D5D-AB15-46AA-8980-B75213DF7E8B}">
      <dsp:nvSpPr>
        <dsp:cNvPr id="0" name=""/>
        <dsp:cNvSpPr/>
      </dsp:nvSpPr>
      <dsp:spPr>
        <a:xfrm>
          <a:off x="2542773"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C46980-1545-44EF-A9D9-64AEFAC3DC4C}">
      <dsp:nvSpPr>
        <dsp:cNvPr id="0" name=""/>
        <dsp:cNvSpPr/>
      </dsp:nvSpPr>
      <dsp:spPr>
        <a:xfrm>
          <a:off x="2542773"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C4ECAD-DD8C-4960-A21D-59995A38C33C}">
      <dsp:nvSpPr>
        <dsp:cNvPr id="0" name=""/>
        <dsp:cNvSpPr/>
      </dsp:nvSpPr>
      <dsp:spPr>
        <a:xfrm>
          <a:off x="2431290"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2431290" y="1475131"/>
        <a:ext cx="445932" cy="142698"/>
      </dsp:txXfrm>
    </dsp:sp>
    <dsp:sp modelId="{D585DC0D-FF86-4F37-9B8E-ABEAB3D4217A}">
      <dsp:nvSpPr>
        <dsp:cNvPr id="0" name=""/>
        <dsp:cNvSpPr/>
      </dsp:nvSpPr>
      <dsp:spPr>
        <a:xfrm>
          <a:off x="3082351"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978665-92EC-4DAF-A21D-02B23CA511D0}">
      <dsp:nvSpPr>
        <dsp:cNvPr id="0" name=""/>
        <dsp:cNvSpPr/>
      </dsp:nvSpPr>
      <dsp:spPr>
        <a:xfrm>
          <a:off x="3082351"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F2498F3-352D-4057-88D7-9179445BB140}">
      <dsp:nvSpPr>
        <dsp:cNvPr id="0" name=""/>
        <dsp:cNvSpPr/>
      </dsp:nvSpPr>
      <dsp:spPr>
        <a:xfrm>
          <a:off x="2970868"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2970868" y="1475131"/>
        <a:ext cx="445932" cy="142698"/>
      </dsp:txXfrm>
    </dsp:sp>
    <dsp:sp modelId="{FA1F7120-463C-4D40-9EFC-F8BCC9A82FDB}">
      <dsp:nvSpPr>
        <dsp:cNvPr id="0" name=""/>
        <dsp:cNvSpPr/>
      </dsp:nvSpPr>
      <dsp:spPr>
        <a:xfrm>
          <a:off x="3352140" y="1118385"/>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8C978C7-AC5A-4FAA-AA8C-A88AD2892D47}">
      <dsp:nvSpPr>
        <dsp:cNvPr id="0" name=""/>
        <dsp:cNvSpPr/>
      </dsp:nvSpPr>
      <dsp:spPr>
        <a:xfrm>
          <a:off x="3352140" y="1118385"/>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D6F43B6-E4F8-4F1A-8C6E-3B87478EB6D0}">
      <dsp:nvSpPr>
        <dsp:cNvPr id="0" name=""/>
        <dsp:cNvSpPr/>
      </dsp:nvSpPr>
      <dsp:spPr>
        <a:xfrm>
          <a:off x="3240657"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3240657" y="1158519"/>
        <a:ext cx="445932" cy="142698"/>
      </dsp:txXfrm>
    </dsp:sp>
    <dsp:sp modelId="{405FB2FF-6B62-4F72-8591-DC5397EF8BCB}">
      <dsp:nvSpPr>
        <dsp:cNvPr id="0" name=""/>
        <dsp:cNvSpPr/>
      </dsp:nvSpPr>
      <dsp:spPr>
        <a:xfrm>
          <a:off x="3891718" y="485161"/>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28DB5F5B-9B1F-4AD5-BA9E-0D653DB3F152}">
      <dsp:nvSpPr>
        <dsp:cNvPr id="0" name=""/>
        <dsp:cNvSpPr/>
      </dsp:nvSpPr>
      <dsp:spPr>
        <a:xfrm>
          <a:off x="3891718" y="485161"/>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FF528D4-FBFF-4A81-8330-299DBABFCE01}">
      <dsp:nvSpPr>
        <dsp:cNvPr id="0" name=""/>
        <dsp:cNvSpPr/>
      </dsp:nvSpPr>
      <dsp:spPr>
        <a:xfrm>
          <a:off x="3780235" y="525295"/>
          <a:ext cx="445932" cy="142698"/>
        </a:xfrm>
        <a:prstGeom prst="rect">
          <a:avLst/>
        </a:prstGeom>
        <a:noFill/>
        <a:ln w="25400" cap="flat" cmpd="sng" algn="ctr">
          <a:noFill/>
          <a:prstDash val="solid"/>
        </a:ln>
        <a:effectLst/>
        <a:sp3d/>
      </dsp:spPr>
      <dsp:style>
        <a:lnRef idx="2">
          <a:schemeClr val="dk1"/>
        </a:lnRef>
        <a:fillRef idx="1">
          <a:schemeClr val="lt1"/>
        </a:fillRef>
        <a:effectRef idx="0">
          <a:schemeClr val="dk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X</a:t>
          </a:r>
          <a:endParaRPr lang="id-ID" sz="900" kern="1200"/>
        </a:p>
      </dsp:txBody>
      <dsp:txXfrm>
        <a:off x="3780235" y="525295"/>
        <a:ext cx="445932" cy="142698"/>
      </dsp:txXfrm>
    </dsp:sp>
    <dsp:sp modelId="{63092709-21BB-47FE-B5E0-5B4442FCF847}">
      <dsp:nvSpPr>
        <dsp:cNvPr id="0" name=""/>
        <dsp:cNvSpPr/>
      </dsp:nvSpPr>
      <dsp:spPr>
        <a:xfrm>
          <a:off x="3621929" y="801773"/>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34C4D36-FA4C-455D-95C0-4DF6D2D9E2A6}">
      <dsp:nvSpPr>
        <dsp:cNvPr id="0" name=""/>
        <dsp:cNvSpPr/>
      </dsp:nvSpPr>
      <dsp:spPr>
        <a:xfrm>
          <a:off x="3621929" y="801773"/>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FBC601-67E2-4E09-87DB-1C11F9111B51}">
      <dsp:nvSpPr>
        <dsp:cNvPr id="0" name=""/>
        <dsp:cNvSpPr/>
      </dsp:nvSpPr>
      <dsp:spPr>
        <a:xfrm>
          <a:off x="3510446"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3510446" y="841907"/>
        <a:ext cx="445932" cy="142698"/>
      </dsp:txXfrm>
    </dsp:sp>
    <dsp:sp modelId="{252299B1-8C63-489B-AC2E-C91B857250FA}">
      <dsp:nvSpPr>
        <dsp:cNvPr id="0" name=""/>
        <dsp:cNvSpPr/>
      </dsp:nvSpPr>
      <dsp:spPr>
        <a:xfrm>
          <a:off x="4161507" y="801773"/>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4FA75143-A55B-4E04-B54D-2CA33819F7A0}">
      <dsp:nvSpPr>
        <dsp:cNvPr id="0" name=""/>
        <dsp:cNvSpPr/>
      </dsp:nvSpPr>
      <dsp:spPr>
        <a:xfrm>
          <a:off x="4161507" y="801773"/>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79C88663-0FBC-4984-A3F8-35F70373E976}">
      <dsp:nvSpPr>
        <dsp:cNvPr id="0" name=""/>
        <dsp:cNvSpPr/>
      </dsp:nvSpPr>
      <dsp:spPr>
        <a:xfrm>
          <a:off x="4050024" y="841907"/>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4050024" y="841907"/>
        <a:ext cx="445932" cy="142698"/>
      </dsp:txXfrm>
    </dsp:sp>
    <dsp:sp modelId="{F83D8E64-E569-41FB-B644-AD3F69CA0888}">
      <dsp:nvSpPr>
        <dsp:cNvPr id="0" name=""/>
        <dsp:cNvSpPr/>
      </dsp:nvSpPr>
      <dsp:spPr>
        <a:xfrm>
          <a:off x="3891718" y="1118385"/>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2E0E320-16E1-415E-A42F-3AAE6098F0F2}">
      <dsp:nvSpPr>
        <dsp:cNvPr id="0" name=""/>
        <dsp:cNvSpPr/>
      </dsp:nvSpPr>
      <dsp:spPr>
        <a:xfrm>
          <a:off x="3891718" y="1118385"/>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AF2ADDD-5034-44B6-9F98-A04C45A2DDBF}">
      <dsp:nvSpPr>
        <dsp:cNvPr id="0" name=""/>
        <dsp:cNvSpPr/>
      </dsp:nvSpPr>
      <dsp:spPr>
        <a:xfrm>
          <a:off x="3780235"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3780235" y="1158519"/>
        <a:ext cx="445932" cy="142698"/>
      </dsp:txXfrm>
    </dsp:sp>
    <dsp:sp modelId="{80BE22F1-879E-44BB-8A58-2BC2C62B52F3}">
      <dsp:nvSpPr>
        <dsp:cNvPr id="0" name=""/>
        <dsp:cNvSpPr/>
      </dsp:nvSpPr>
      <dsp:spPr>
        <a:xfrm>
          <a:off x="4431296" y="1118385"/>
          <a:ext cx="222966" cy="222966"/>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D9C096A5-4F42-46C8-8104-3ACE4D80AF79}">
      <dsp:nvSpPr>
        <dsp:cNvPr id="0" name=""/>
        <dsp:cNvSpPr/>
      </dsp:nvSpPr>
      <dsp:spPr>
        <a:xfrm>
          <a:off x="4431296" y="1118385"/>
          <a:ext cx="222966" cy="222966"/>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7F2BA8EA-C78B-445A-A4F8-1EDCDD937EF2}">
      <dsp:nvSpPr>
        <dsp:cNvPr id="0" name=""/>
        <dsp:cNvSpPr/>
      </dsp:nvSpPr>
      <dsp:spPr>
        <a:xfrm>
          <a:off x="4319813" y="1158519"/>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Z</a:t>
          </a:r>
          <a:endParaRPr lang="id-ID" sz="900" kern="1200">
            <a:solidFill>
              <a:srgbClr val="FF0000"/>
            </a:solidFill>
          </a:endParaRPr>
        </a:p>
      </dsp:txBody>
      <dsp:txXfrm>
        <a:off x="4319813" y="1158519"/>
        <a:ext cx="445932" cy="142698"/>
      </dsp:txXfrm>
    </dsp:sp>
    <dsp:sp modelId="{87B0A700-D5E7-4EEF-9E63-AEB5A6881C74}">
      <dsp:nvSpPr>
        <dsp:cNvPr id="0" name=""/>
        <dsp:cNvSpPr/>
      </dsp:nvSpPr>
      <dsp:spPr>
        <a:xfrm>
          <a:off x="4161507"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BF18FF3-F227-447A-AF9E-85B87C5D18CE}">
      <dsp:nvSpPr>
        <dsp:cNvPr id="0" name=""/>
        <dsp:cNvSpPr/>
      </dsp:nvSpPr>
      <dsp:spPr>
        <a:xfrm>
          <a:off x="4161507"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9361230-7F77-49BA-A01C-6F1E0288F70C}">
      <dsp:nvSpPr>
        <dsp:cNvPr id="0" name=""/>
        <dsp:cNvSpPr/>
      </dsp:nvSpPr>
      <dsp:spPr>
        <a:xfrm>
          <a:off x="4050024"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4050024" y="1475131"/>
        <a:ext cx="445932" cy="142698"/>
      </dsp:txXfrm>
    </dsp:sp>
    <dsp:sp modelId="{3EE10922-D995-49DD-B063-FD11E218BADB}">
      <dsp:nvSpPr>
        <dsp:cNvPr id="0" name=""/>
        <dsp:cNvSpPr/>
      </dsp:nvSpPr>
      <dsp:spPr>
        <a:xfrm>
          <a:off x="4701085" y="1434997"/>
          <a:ext cx="222966" cy="222966"/>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8697C7D-ED35-4908-ADD6-B31DBF0C6464}">
      <dsp:nvSpPr>
        <dsp:cNvPr id="0" name=""/>
        <dsp:cNvSpPr/>
      </dsp:nvSpPr>
      <dsp:spPr>
        <a:xfrm>
          <a:off x="4701085" y="1434997"/>
          <a:ext cx="222966" cy="222966"/>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451D3CF-7206-4AD1-812C-5E8B084224AD}">
      <dsp:nvSpPr>
        <dsp:cNvPr id="0" name=""/>
        <dsp:cNvSpPr/>
      </dsp:nvSpPr>
      <dsp:spPr>
        <a:xfrm>
          <a:off x="4589602" y="1475131"/>
          <a:ext cx="445932" cy="14269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4589602" y="1475131"/>
        <a:ext cx="445932" cy="142698"/>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D2DA8B9-6329-4E63-A5AF-9DA74D22A994}">
      <dsp:nvSpPr>
        <dsp:cNvPr id="0" name=""/>
        <dsp:cNvSpPr/>
      </dsp:nvSpPr>
      <dsp:spPr>
        <a:xfrm>
          <a:off x="3834816" y="1743400"/>
          <a:ext cx="657726" cy="228301"/>
        </a:xfrm>
        <a:custGeom>
          <a:avLst/>
          <a:gdLst/>
          <a:ahLst/>
          <a:cxnLst/>
          <a:rect l="0" t="0" r="0" b="0"/>
          <a:pathLst>
            <a:path>
              <a:moveTo>
                <a:pt x="0" y="0"/>
              </a:moveTo>
              <a:lnTo>
                <a:pt x="0" y="114150"/>
              </a:lnTo>
              <a:lnTo>
                <a:pt x="657726" y="114150"/>
              </a:lnTo>
              <a:lnTo>
                <a:pt x="657726" y="2283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91879EB-893E-4126-9E4D-3063BCAD60D9}">
      <dsp:nvSpPr>
        <dsp:cNvPr id="0" name=""/>
        <dsp:cNvSpPr/>
      </dsp:nvSpPr>
      <dsp:spPr>
        <a:xfrm>
          <a:off x="3177089" y="1743400"/>
          <a:ext cx="657726" cy="228301"/>
        </a:xfrm>
        <a:custGeom>
          <a:avLst/>
          <a:gdLst/>
          <a:ahLst/>
          <a:cxnLst/>
          <a:rect l="0" t="0" r="0" b="0"/>
          <a:pathLst>
            <a:path>
              <a:moveTo>
                <a:pt x="657726" y="0"/>
              </a:moveTo>
              <a:lnTo>
                <a:pt x="657726" y="114150"/>
              </a:lnTo>
              <a:lnTo>
                <a:pt x="0" y="114150"/>
              </a:lnTo>
              <a:lnTo>
                <a:pt x="0" y="2283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87F4E26-ABFB-4899-8C8F-9F8BF49861FE}">
      <dsp:nvSpPr>
        <dsp:cNvPr id="0" name=""/>
        <dsp:cNvSpPr/>
      </dsp:nvSpPr>
      <dsp:spPr>
        <a:xfrm>
          <a:off x="2519362" y="971522"/>
          <a:ext cx="1315453" cy="228301"/>
        </a:xfrm>
        <a:custGeom>
          <a:avLst/>
          <a:gdLst/>
          <a:ahLst/>
          <a:cxnLst/>
          <a:rect l="0" t="0" r="0" b="0"/>
          <a:pathLst>
            <a:path>
              <a:moveTo>
                <a:pt x="0" y="0"/>
              </a:moveTo>
              <a:lnTo>
                <a:pt x="0" y="114150"/>
              </a:lnTo>
              <a:lnTo>
                <a:pt x="1315453" y="114150"/>
              </a:lnTo>
              <a:lnTo>
                <a:pt x="1315453" y="22830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9E066A-02DB-4E15-9C92-43B2114FB5A5}">
      <dsp:nvSpPr>
        <dsp:cNvPr id="0" name=""/>
        <dsp:cNvSpPr/>
      </dsp:nvSpPr>
      <dsp:spPr>
        <a:xfrm>
          <a:off x="1203908" y="1743400"/>
          <a:ext cx="657726" cy="228301"/>
        </a:xfrm>
        <a:custGeom>
          <a:avLst/>
          <a:gdLst/>
          <a:ahLst/>
          <a:cxnLst/>
          <a:rect l="0" t="0" r="0" b="0"/>
          <a:pathLst>
            <a:path>
              <a:moveTo>
                <a:pt x="0" y="0"/>
              </a:moveTo>
              <a:lnTo>
                <a:pt x="0" y="114150"/>
              </a:lnTo>
              <a:lnTo>
                <a:pt x="657726" y="114150"/>
              </a:lnTo>
              <a:lnTo>
                <a:pt x="657726" y="2283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F85C45-9D8D-4350-B2FD-8B204A810283}">
      <dsp:nvSpPr>
        <dsp:cNvPr id="0" name=""/>
        <dsp:cNvSpPr/>
      </dsp:nvSpPr>
      <dsp:spPr>
        <a:xfrm>
          <a:off x="546182" y="1743400"/>
          <a:ext cx="657726" cy="228301"/>
        </a:xfrm>
        <a:custGeom>
          <a:avLst/>
          <a:gdLst/>
          <a:ahLst/>
          <a:cxnLst/>
          <a:rect l="0" t="0" r="0" b="0"/>
          <a:pathLst>
            <a:path>
              <a:moveTo>
                <a:pt x="657726" y="0"/>
              </a:moveTo>
              <a:lnTo>
                <a:pt x="657726" y="114150"/>
              </a:lnTo>
              <a:lnTo>
                <a:pt x="0" y="114150"/>
              </a:lnTo>
              <a:lnTo>
                <a:pt x="0" y="2283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5F36EE-F4AE-49A5-9BA6-B7894CB9BA9D}">
      <dsp:nvSpPr>
        <dsp:cNvPr id="0" name=""/>
        <dsp:cNvSpPr/>
      </dsp:nvSpPr>
      <dsp:spPr>
        <a:xfrm>
          <a:off x="1203908" y="971522"/>
          <a:ext cx="1315453" cy="228301"/>
        </a:xfrm>
        <a:custGeom>
          <a:avLst/>
          <a:gdLst/>
          <a:ahLst/>
          <a:cxnLst/>
          <a:rect l="0" t="0" r="0" b="0"/>
          <a:pathLst>
            <a:path>
              <a:moveTo>
                <a:pt x="1315453" y="0"/>
              </a:moveTo>
              <a:lnTo>
                <a:pt x="1315453" y="114150"/>
              </a:lnTo>
              <a:lnTo>
                <a:pt x="0" y="114150"/>
              </a:lnTo>
              <a:lnTo>
                <a:pt x="0" y="22830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0A54BF-A2DC-4301-A0D2-401C6ECBE7DD}">
      <dsp:nvSpPr>
        <dsp:cNvPr id="0" name=""/>
        <dsp:cNvSpPr/>
      </dsp:nvSpPr>
      <dsp:spPr>
        <a:xfrm>
          <a:off x="2247574" y="427946"/>
          <a:ext cx="543575" cy="543575"/>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94D230CF-A7B4-4D64-9CAF-5236F8C2F67B}">
      <dsp:nvSpPr>
        <dsp:cNvPr id="0" name=""/>
        <dsp:cNvSpPr/>
      </dsp:nvSpPr>
      <dsp:spPr>
        <a:xfrm>
          <a:off x="2247574" y="427946"/>
          <a:ext cx="543575" cy="543575"/>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51CBE3C-E338-46EF-87BD-BEFCE7DB9DB2}">
      <dsp:nvSpPr>
        <dsp:cNvPr id="0" name=""/>
        <dsp:cNvSpPr/>
      </dsp:nvSpPr>
      <dsp:spPr>
        <a:xfrm>
          <a:off x="1975786" y="525790"/>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rgbClr val="FF0000"/>
              </a:solidFill>
            </a:rPr>
            <a:t>Y</a:t>
          </a:r>
          <a:endParaRPr lang="id-ID" sz="2200" kern="1200">
            <a:solidFill>
              <a:srgbClr val="FF0000"/>
            </a:solidFill>
          </a:endParaRPr>
        </a:p>
      </dsp:txBody>
      <dsp:txXfrm>
        <a:off x="1975786" y="525790"/>
        <a:ext cx="1087151" cy="347888"/>
      </dsp:txXfrm>
    </dsp:sp>
    <dsp:sp modelId="{52077181-0F22-486A-B3AE-B8C38E146163}">
      <dsp:nvSpPr>
        <dsp:cNvPr id="0" name=""/>
        <dsp:cNvSpPr/>
      </dsp:nvSpPr>
      <dsp:spPr>
        <a:xfrm>
          <a:off x="932121" y="1199824"/>
          <a:ext cx="543575" cy="543575"/>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A9324285-EA53-4CD6-80CE-579731C8A615}">
      <dsp:nvSpPr>
        <dsp:cNvPr id="0" name=""/>
        <dsp:cNvSpPr/>
      </dsp:nvSpPr>
      <dsp:spPr>
        <a:xfrm>
          <a:off x="932121" y="1199824"/>
          <a:ext cx="543575" cy="543575"/>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8A6289BE-E8A1-42B0-9561-B00B3D0BE654}">
      <dsp:nvSpPr>
        <dsp:cNvPr id="0" name=""/>
        <dsp:cNvSpPr/>
      </dsp:nvSpPr>
      <dsp:spPr>
        <a:xfrm>
          <a:off x="660333" y="1297668"/>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ysClr val="windowText" lastClr="000000"/>
              </a:solidFill>
            </a:rPr>
            <a:t>X</a:t>
          </a:r>
          <a:endParaRPr lang="id-ID" sz="2200" kern="1200">
            <a:solidFill>
              <a:sysClr val="windowText" lastClr="000000"/>
            </a:solidFill>
          </a:endParaRPr>
        </a:p>
      </dsp:txBody>
      <dsp:txXfrm>
        <a:off x="660333" y="1297668"/>
        <a:ext cx="1087151" cy="347888"/>
      </dsp:txXfrm>
    </dsp:sp>
    <dsp:sp modelId="{1EA88560-2C18-4A37-A461-51D52148E87B}">
      <dsp:nvSpPr>
        <dsp:cNvPr id="0" name=""/>
        <dsp:cNvSpPr/>
      </dsp:nvSpPr>
      <dsp:spPr>
        <a:xfrm>
          <a:off x="274394" y="1971702"/>
          <a:ext cx="543575" cy="54357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FA971FC-E17A-4E08-8DBE-5AE8A009EE2F}">
      <dsp:nvSpPr>
        <dsp:cNvPr id="0" name=""/>
        <dsp:cNvSpPr/>
      </dsp:nvSpPr>
      <dsp:spPr>
        <a:xfrm>
          <a:off x="274394" y="1971702"/>
          <a:ext cx="543575" cy="54357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3FC9319-34EC-436F-8BA5-1DDAA87A4604}">
      <dsp:nvSpPr>
        <dsp:cNvPr id="0" name=""/>
        <dsp:cNvSpPr/>
      </dsp:nvSpPr>
      <dsp:spPr>
        <a:xfrm>
          <a:off x="2606" y="2069545"/>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a</a:t>
          </a:r>
          <a:endParaRPr lang="id-ID" sz="2200" kern="1200">
            <a:solidFill>
              <a:schemeClr val="accent1"/>
            </a:solidFill>
          </a:endParaRPr>
        </a:p>
      </dsp:txBody>
      <dsp:txXfrm>
        <a:off x="2606" y="2069545"/>
        <a:ext cx="1087151" cy="347888"/>
      </dsp:txXfrm>
    </dsp:sp>
    <dsp:sp modelId="{3C2BD252-B6C3-4242-A46D-9A320A6F1695}">
      <dsp:nvSpPr>
        <dsp:cNvPr id="0" name=""/>
        <dsp:cNvSpPr/>
      </dsp:nvSpPr>
      <dsp:spPr>
        <a:xfrm>
          <a:off x="1589847" y="1971702"/>
          <a:ext cx="543575" cy="54357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9689D1-DDE4-4DA2-A4E1-3A2DAAAA7D5F}">
      <dsp:nvSpPr>
        <dsp:cNvPr id="0" name=""/>
        <dsp:cNvSpPr/>
      </dsp:nvSpPr>
      <dsp:spPr>
        <a:xfrm>
          <a:off x="1589847" y="1971702"/>
          <a:ext cx="543575" cy="54357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9ACDA52-81EE-480D-A2EF-C3746D3EBAA8}">
      <dsp:nvSpPr>
        <dsp:cNvPr id="0" name=""/>
        <dsp:cNvSpPr/>
      </dsp:nvSpPr>
      <dsp:spPr>
        <a:xfrm>
          <a:off x="1318059" y="2069545"/>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b</a:t>
          </a:r>
          <a:endParaRPr lang="id-ID" sz="2200" kern="1200">
            <a:solidFill>
              <a:schemeClr val="accent1"/>
            </a:solidFill>
          </a:endParaRPr>
        </a:p>
      </dsp:txBody>
      <dsp:txXfrm>
        <a:off x="1318059" y="2069545"/>
        <a:ext cx="1087151" cy="347888"/>
      </dsp:txXfrm>
    </dsp:sp>
    <dsp:sp modelId="{DDB05395-0558-49FF-BC53-D4B58132D090}">
      <dsp:nvSpPr>
        <dsp:cNvPr id="0" name=""/>
        <dsp:cNvSpPr/>
      </dsp:nvSpPr>
      <dsp:spPr>
        <a:xfrm>
          <a:off x="3563028" y="1199824"/>
          <a:ext cx="543575" cy="543575"/>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1D3C3926-B2FA-4695-A63B-C119D1AAA16D}">
      <dsp:nvSpPr>
        <dsp:cNvPr id="0" name=""/>
        <dsp:cNvSpPr/>
      </dsp:nvSpPr>
      <dsp:spPr>
        <a:xfrm>
          <a:off x="3563028" y="1199824"/>
          <a:ext cx="543575" cy="543575"/>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01BB8423-47BD-4203-920B-4C92AC58B91C}">
      <dsp:nvSpPr>
        <dsp:cNvPr id="0" name=""/>
        <dsp:cNvSpPr/>
      </dsp:nvSpPr>
      <dsp:spPr>
        <a:xfrm>
          <a:off x="3291240" y="1297668"/>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ysClr val="windowText" lastClr="000000"/>
              </a:solidFill>
            </a:rPr>
            <a:t>Z</a:t>
          </a:r>
          <a:endParaRPr lang="id-ID" sz="2200" kern="1200">
            <a:solidFill>
              <a:sysClr val="windowText" lastClr="000000"/>
            </a:solidFill>
          </a:endParaRPr>
        </a:p>
      </dsp:txBody>
      <dsp:txXfrm>
        <a:off x="3291240" y="1297668"/>
        <a:ext cx="1087151" cy="347888"/>
      </dsp:txXfrm>
    </dsp:sp>
    <dsp:sp modelId="{BC84B691-C142-47CB-9C37-B9B498E57806}">
      <dsp:nvSpPr>
        <dsp:cNvPr id="0" name=""/>
        <dsp:cNvSpPr/>
      </dsp:nvSpPr>
      <dsp:spPr>
        <a:xfrm>
          <a:off x="2905301" y="1971702"/>
          <a:ext cx="543575" cy="54357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73A47E9-1D06-4F83-99C3-67B9EAD0E180}">
      <dsp:nvSpPr>
        <dsp:cNvPr id="0" name=""/>
        <dsp:cNvSpPr/>
      </dsp:nvSpPr>
      <dsp:spPr>
        <a:xfrm>
          <a:off x="2905301" y="1971702"/>
          <a:ext cx="543575" cy="54357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F9B38D-9497-4221-B302-9A298899638A}">
      <dsp:nvSpPr>
        <dsp:cNvPr id="0" name=""/>
        <dsp:cNvSpPr/>
      </dsp:nvSpPr>
      <dsp:spPr>
        <a:xfrm>
          <a:off x="2633513" y="2069545"/>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c</a:t>
          </a:r>
          <a:endParaRPr lang="id-ID" sz="2200" kern="1200">
            <a:solidFill>
              <a:schemeClr val="accent1"/>
            </a:solidFill>
          </a:endParaRPr>
        </a:p>
      </dsp:txBody>
      <dsp:txXfrm>
        <a:off x="2633513" y="2069545"/>
        <a:ext cx="1087151" cy="347888"/>
      </dsp:txXfrm>
    </dsp:sp>
    <dsp:sp modelId="{252EF0FC-83F6-4259-895B-75B9BC09299E}">
      <dsp:nvSpPr>
        <dsp:cNvPr id="0" name=""/>
        <dsp:cNvSpPr/>
      </dsp:nvSpPr>
      <dsp:spPr>
        <a:xfrm>
          <a:off x="4220754" y="1971702"/>
          <a:ext cx="543575" cy="543575"/>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2BE498A-EEC6-42ED-859F-4B10C4E0A8F8}">
      <dsp:nvSpPr>
        <dsp:cNvPr id="0" name=""/>
        <dsp:cNvSpPr/>
      </dsp:nvSpPr>
      <dsp:spPr>
        <a:xfrm>
          <a:off x="4220754" y="1971702"/>
          <a:ext cx="543575" cy="543575"/>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71A54F7-1A1B-4D66-81DD-65E316F7645B}">
      <dsp:nvSpPr>
        <dsp:cNvPr id="0" name=""/>
        <dsp:cNvSpPr/>
      </dsp:nvSpPr>
      <dsp:spPr>
        <a:xfrm>
          <a:off x="3948966" y="2069545"/>
          <a:ext cx="1087151" cy="347888"/>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d</a:t>
          </a:r>
          <a:endParaRPr lang="id-ID" sz="2200" kern="1200">
            <a:solidFill>
              <a:schemeClr val="accent1"/>
            </a:solidFill>
          </a:endParaRPr>
        </a:p>
      </dsp:txBody>
      <dsp:txXfrm>
        <a:off x="3948966" y="2069545"/>
        <a:ext cx="1087151" cy="347888"/>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787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5744"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36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23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085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72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28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BBECE2-5F5B-4483-BB2A-3C3A243BB078}">
      <dsp:nvSpPr>
        <dsp:cNvPr id="0" name=""/>
        <dsp:cNvSpPr/>
      </dsp:nvSpPr>
      <dsp:spPr>
        <a:xfrm>
          <a:off x="61228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17DD1D8-B6F1-4DA2-8B16-5E199C774D96}">
      <dsp:nvSpPr>
        <dsp:cNvPr id="0" name=""/>
        <dsp:cNvSpPr/>
      </dsp:nvSpPr>
      <dsp:spPr>
        <a:xfrm>
          <a:off x="43372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722" y="294143"/>
        <a:ext cx="714260" cy="228563"/>
      </dsp:txXfrm>
    </dsp:sp>
    <dsp:sp modelId="{CE4FBAA0-10A7-4BC7-99A7-A71A1C0C401E}">
      <dsp:nvSpPr>
        <dsp:cNvPr id="0" name=""/>
        <dsp:cNvSpPr/>
      </dsp:nvSpPr>
      <dsp:spPr>
        <a:xfrm>
          <a:off x="18016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D3EE33-6925-4529-A3B6-367B5695372C}">
      <dsp:nvSpPr>
        <dsp:cNvPr id="0" name=""/>
        <dsp:cNvSpPr/>
      </dsp:nvSpPr>
      <dsp:spPr>
        <a:xfrm>
          <a:off x="18016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D15104-7511-4516-A9CB-5D6D11C0A742}">
      <dsp:nvSpPr>
        <dsp:cNvPr id="0" name=""/>
        <dsp:cNvSpPr/>
      </dsp:nvSpPr>
      <dsp:spPr>
        <a:xfrm>
          <a:off x="1595"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595" y="801268"/>
        <a:ext cx="714260" cy="228563"/>
      </dsp:txXfrm>
    </dsp:sp>
    <dsp:sp modelId="{9C1ACE4A-5C42-4A8F-8392-B0713C8D8257}">
      <dsp:nvSpPr>
        <dsp:cNvPr id="0" name=""/>
        <dsp:cNvSpPr/>
      </dsp:nvSpPr>
      <dsp:spPr>
        <a:xfrm>
          <a:off x="1044415"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4C51CFD5-5047-4780-B588-91F239A1E62C}">
      <dsp:nvSpPr>
        <dsp:cNvPr id="0" name=""/>
        <dsp:cNvSpPr/>
      </dsp:nvSpPr>
      <dsp:spPr>
        <a:xfrm>
          <a:off x="1044415"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6CEF505B-5AB3-4E7A-A9E1-9A05885239FD}">
      <dsp:nvSpPr>
        <dsp:cNvPr id="0" name=""/>
        <dsp:cNvSpPr/>
      </dsp:nvSpPr>
      <dsp:spPr>
        <a:xfrm>
          <a:off x="865850"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865850" y="801268"/>
        <a:ext cx="714260" cy="228563"/>
      </dsp:txXfrm>
    </dsp:sp>
    <dsp:sp modelId="{A968BF58-DE20-4BAB-8ACE-DAF3BF4B3729}">
      <dsp:nvSpPr>
        <dsp:cNvPr id="0" name=""/>
        <dsp:cNvSpPr/>
      </dsp:nvSpPr>
      <dsp:spPr>
        <a:xfrm>
          <a:off x="234079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079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23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y</a:t>
          </a:r>
          <a:endParaRPr lang="id-ID" sz="1500" kern="1200">
            <a:solidFill>
              <a:srgbClr val="FF0000"/>
            </a:solidFill>
          </a:endParaRPr>
        </a:p>
      </dsp:txBody>
      <dsp:txXfrm>
        <a:off x="2162232" y="294143"/>
        <a:ext cx="714260" cy="228563"/>
      </dsp:txXfrm>
    </dsp:sp>
    <dsp:sp modelId="{F4C6B7E2-8E0E-491A-9B9C-87DFC93C4B42}">
      <dsp:nvSpPr>
        <dsp:cNvPr id="0" name=""/>
        <dsp:cNvSpPr/>
      </dsp:nvSpPr>
      <dsp:spPr>
        <a:xfrm>
          <a:off x="190867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13B1A3-3885-4BBD-A5C0-2CEC1EC92536}">
      <dsp:nvSpPr>
        <dsp:cNvPr id="0" name=""/>
        <dsp:cNvSpPr/>
      </dsp:nvSpPr>
      <dsp:spPr>
        <a:xfrm>
          <a:off x="190867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61052F-6B33-401D-8B0A-E263542409A6}">
      <dsp:nvSpPr>
        <dsp:cNvPr id="0" name=""/>
        <dsp:cNvSpPr/>
      </dsp:nvSpPr>
      <dsp:spPr>
        <a:xfrm>
          <a:off x="173010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730104" y="801268"/>
        <a:ext cx="714260" cy="228563"/>
      </dsp:txXfrm>
    </dsp:sp>
    <dsp:sp modelId="{802002B6-BA8B-4C7B-9F6A-94B0D61C357E}">
      <dsp:nvSpPr>
        <dsp:cNvPr id="0" name=""/>
        <dsp:cNvSpPr/>
      </dsp:nvSpPr>
      <dsp:spPr>
        <a:xfrm>
          <a:off x="2772924"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ADAC9DC-F52F-4B83-AECC-4D44B23A1FEF}">
      <dsp:nvSpPr>
        <dsp:cNvPr id="0" name=""/>
        <dsp:cNvSpPr/>
      </dsp:nvSpPr>
      <dsp:spPr>
        <a:xfrm>
          <a:off x="2772924"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C8746F8A-42A7-409D-BB68-EDB0558BC334}">
      <dsp:nvSpPr>
        <dsp:cNvPr id="0" name=""/>
        <dsp:cNvSpPr/>
      </dsp:nvSpPr>
      <dsp:spPr>
        <a:xfrm>
          <a:off x="259435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2594359" y="801268"/>
        <a:ext cx="714260" cy="228563"/>
      </dsp:txXfrm>
    </dsp:sp>
    <dsp:sp modelId="{C8BC1553-704F-42BF-9EB7-6C483D317C52}">
      <dsp:nvSpPr>
        <dsp:cNvPr id="0" name=""/>
        <dsp:cNvSpPr/>
      </dsp:nvSpPr>
      <dsp:spPr>
        <a:xfrm>
          <a:off x="406930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4E9F63F-88EC-4E95-800C-8455BE4FA7A6}">
      <dsp:nvSpPr>
        <dsp:cNvPr id="0" name=""/>
        <dsp:cNvSpPr/>
      </dsp:nvSpPr>
      <dsp:spPr>
        <a:xfrm>
          <a:off x="406930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C4DEBF5-4527-4B94-BCC9-7360ADC82A2C}">
      <dsp:nvSpPr>
        <dsp:cNvPr id="0" name=""/>
        <dsp:cNvSpPr/>
      </dsp:nvSpPr>
      <dsp:spPr>
        <a:xfrm>
          <a:off x="389074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0742" y="294143"/>
        <a:ext cx="714260" cy="228563"/>
      </dsp:txXfrm>
    </dsp:sp>
    <dsp:sp modelId="{CD308032-6FD1-4E31-B4F4-AD7D7EBE32DB}">
      <dsp:nvSpPr>
        <dsp:cNvPr id="0" name=""/>
        <dsp:cNvSpPr/>
      </dsp:nvSpPr>
      <dsp:spPr>
        <a:xfrm>
          <a:off x="3637179"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979C10B-E83F-4349-8D8D-6D3DABD5BB79}">
      <dsp:nvSpPr>
        <dsp:cNvPr id="0" name=""/>
        <dsp:cNvSpPr/>
      </dsp:nvSpPr>
      <dsp:spPr>
        <a:xfrm>
          <a:off x="3637179"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CB842A5-0D0A-4921-AA31-54CF2BD87BDB}">
      <dsp:nvSpPr>
        <dsp:cNvPr id="0" name=""/>
        <dsp:cNvSpPr/>
      </dsp:nvSpPr>
      <dsp:spPr>
        <a:xfrm>
          <a:off x="345861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3458614" y="801268"/>
        <a:ext cx="714260" cy="228563"/>
      </dsp:txXfrm>
    </dsp:sp>
    <dsp:sp modelId="{2A9B84C4-FB26-47E9-93E9-02EBF8D1CF88}">
      <dsp:nvSpPr>
        <dsp:cNvPr id="0" name=""/>
        <dsp:cNvSpPr/>
      </dsp:nvSpPr>
      <dsp:spPr>
        <a:xfrm>
          <a:off x="4501434"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0710AA7D-925E-4603-88B9-4D86FBD499B0}">
      <dsp:nvSpPr>
        <dsp:cNvPr id="0" name=""/>
        <dsp:cNvSpPr/>
      </dsp:nvSpPr>
      <dsp:spPr>
        <a:xfrm>
          <a:off x="4501434"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BA3D12C-78C5-4963-8A83-93DF804B6994}">
      <dsp:nvSpPr>
        <dsp:cNvPr id="0" name=""/>
        <dsp:cNvSpPr/>
      </dsp:nvSpPr>
      <dsp:spPr>
        <a:xfrm>
          <a:off x="432286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4322869" y="801268"/>
        <a:ext cx="714260" cy="228563"/>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787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5744"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36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23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085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72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28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BBECE2-5F5B-4483-BB2A-3C3A243BB078}">
      <dsp:nvSpPr>
        <dsp:cNvPr id="0" name=""/>
        <dsp:cNvSpPr/>
      </dsp:nvSpPr>
      <dsp:spPr>
        <a:xfrm>
          <a:off x="61228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17DD1D8-B6F1-4DA2-8B16-5E199C774D96}">
      <dsp:nvSpPr>
        <dsp:cNvPr id="0" name=""/>
        <dsp:cNvSpPr/>
      </dsp:nvSpPr>
      <dsp:spPr>
        <a:xfrm>
          <a:off x="43372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722" y="294143"/>
        <a:ext cx="714260" cy="228563"/>
      </dsp:txXfrm>
    </dsp:sp>
    <dsp:sp modelId="{CE4FBAA0-10A7-4BC7-99A7-A71A1C0C401E}">
      <dsp:nvSpPr>
        <dsp:cNvPr id="0" name=""/>
        <dsp:cNvSpPr/>
      </dsp:nvSpPr>
      <dsp:spPr>
        <a:xfrm>
          <a:off x="180160"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98D3EE33-6925-4529-A3B6-367B5695372C}">
      <dsp:nvSpPr>
        <dsp:cNvPr id="0" name=""/>
        <dsp:cNvSpPr/>
      </dsp:nvSpPr>
      <dsp:spPr>
        <a:xfrm>
          <a:off x="180160"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BED15104-7511-4516-A9CB-5D6D11C0A742}">
      <dsp:nvSpPr>
        <dsp:cNvPr id="0" name=""/>
        <dsp:cNvSpPr/>
      </dsp:nvSpPr>
      <dsp:spPr>
        <a:xfrm>
          <a:off x="1595"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595" y="801268"/>
        <a:ext cx="714260" cy="228563"/>
      </dsp:txXfrm>
    </dsp:sp>
    <dsp:sp modelId="{9C1ACE4A-5C42-4A8F-8392-B0713C8D8257}">
      <dsp:nvSpPr>
        <dsp:cNvPr id="0" name=""/>
        <dsp:cNvSpPr/>
      </dsp:nvSpPr>
      <dsp:spPr>
        <a:xfrm>
          <a:off x="1044415"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51CFD5-5047-4780-B588-91F239A1E62C}">
      <dsp:nvSpPr>
        <dsp:cNvPr id="0" name=""/>
        <dsp:cNvSpPr/>
      </dsp:nvSpPr>
      <dsp:spPr>
        <a:xfrm>
          <a:off x="1044415"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EF505B-5AB3-4E7A-A9E1-9A05885239FD}">
      <dsp:nvSpPr>
        <dsp:cNvPr id="0" name=""/>
        <dsp:cNvSpPr/>
      </dsp:nvSpPr>
      <dsp:spPr>
        <a:xfrm>
          <a:off x="865850"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865850" y="801268"/>
        <a:ext cx="714260" cy="228563"/>
      </dsp:txXfrm>
    </dsp:sp>
    <dsp:sp modelId="{A968BF58-DE20-4BAB-8ACE-DAF3BF4B3729}">
      <dsp:nvSpPr>
        <dsp:cNvPr id="0" name=""/>
        <dsp:cNvSpPr/>
      </dsp:nvSpPr>
      <dsp:spPr>
        <a:xfrm>
          <a:off x="234079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079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23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y</a:t>
          </a:r>
          <a:endParaRPr lang="id-ID" sz="1500" kern="1200">
            <a:solidFill>
              <a:srgbClr val="FF0000"/>
            </a:solidFill>
          </a:endParaRPr>
        </a:p>
      </dsp:txBody>
      <dsp:txXfrm>
        <a:off x="2162232" y="294143"/>
        <a:ext cx="714260" cy="228563"/>
      </dsp:txXfrm>
    </dsp:sp>
    <dsp:sp modelId="{F4C6B7E2-8E0E-491A-9B9C-87DFC93C4B42}">
      <dsp:nvSpPr>
        <dsp:cNvPr id="0" name=""/>
        <dsp:cNvSpPr/>
      </dsp:nvSpPr>
      <dsp:spPr>
        <a:xfrm>
          <a:off x="1908670"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5513B1A3-3885-4BBD-A5C0-2CEC1EC92536}">
      <dsp:nvSpPr>
        <dsp:cNvPr id="0" name=""/>
        <dsp:cNvSpPr/>
      </dsp:nvSpPr>
      <dsp:spPr>
        <a:xfrm>
          <a:off x="1908670"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D661052F-6B33-401D-8B0A-E263542409A6}">
      <dsp:nvSpPr>
        <dsp:cNvPr id="0" name=""/>
        <dsp:cNvSpPr/>
      </dsp:nvSpPr>
      <dsp:spPr>
        <a:xfrm>
          <a:off x="173010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730104" y="801268"/>
        <a:ext cx="714260" cy="228563"/>
      </dsp:txXfrm>
    </dsp:sp>
    <dsp:sp modelId="{802002B6-BA8B-4C7B-9F6A-94B0D61C357E}">
      <dsp:nvSpPr>
        <dsp:cNvPr id="0" name=""/>
        <dsp:cNvSpPr/>
      </dsp:nvSpPr>
      <dsp:spPr>
        <a:xfrm>
          <a:off x="277292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DAC9DC-F52F-4B83-AECC-4D44B23A1FEF}">
      <dsp:nvSpPr>
        <dsp:cNvPr id="0" name=""/>
        <dsp:cNvSpPr/>
      </dsp:nvSpPr>
      <dsp:spPr>
        <a:xfrm>
          <a:off x="277292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746F8A-42A7-409D-BB68-EDB0558BC334}">
      <dsp:nvSpPr>
        <dsp:cNvPr id="0" name=""/>
        <dsp:cNvSpPr/>
      </dsp:nvSpPr>
      <dsp:spPr>
        <a:xfrm>
          <a:off x="259435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2594359" y="801268"/>
        <a:ext cx="714260" cy="228563"/>
      </dsp:txXfrm>
    </dsp:sp>
    <dsp:sp modelId="{C8BC1553-704F-42BF-9EB7-6C483D317C52}">
      <dsp:nvSpPr>
        <dsp:cNvPr id="0" name=""/>
        <dsp:cNvSpPr/>
      </dsp:nvSpPr>
      <dsp:spPr>
        <a:xfrm>
          <a:off x="406930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4E9F63F-88EC-4E95-800C-8455BE4FA7A6}">
      <dsp:nvSpPr>
        <dsp:cNvPr id="0" name=""/>
        <dsp:cNvSpPr/>
      </dsp:nvSpPr>
      <dsp:spPr>
        <a:xfrm>
          <a:off x="406930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C4DEBF5-4527-4B94-BCC9-7360ADC82A2C}">
      <dsp:nvSpPr>
        <dsp:cNvPr id="0" name=""/>
        <dsp:cNvSpPr/>
      </dsp:nvSpPr>
      <dsp:spPr>
        <a:xfrm>
          <a:off x="389074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0742" y="294143"/>
        <a:ext cx="714260" cy="228563"/>
      </dsp:txXfrm>
    </dsp:sp>
    <dsp:sp modelId="{CD308032-6FD1-4E31-B4F4-AD7D7EBE32DB}">
      <dsp:nvSpPr>
        <dsp:cNvPr id="0" name=""/>
        <dsp:cNvSpPr/>
      </dsp:nvSpPr>
      <dsp:spPr>
        <a:xfrm>
          <a:off x="3637179" y="736984"/>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E979C10B-E83F-4349-8D8D-6D3DABD5BB79}">
      <dsp:nvSpPr>
        <dsp:cNvPr id="0" name=""/>
        <dsp:cNvSpPr/>
      </dsp:nvSpPr>
      <dsp:spPr>
        <a:xfrm>
          <a:off x="3637179" y="736984"/>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7CB842A5-0D0A-4921-AA31-54CF2BD87BDB}">
      <dsp:nvSpPr>
        <dsp:cNvPr id="0" name=""/>
        <dsp:cNvSpPr/>
      </dsp:nvSpPr>
      <dsp:spPr>
        <a:xfrm>
          <a:off x="345861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3458614" y="801268"/>
        <a:ext cx="714260" cy="228563"/>
      </dsp:txXfrm>
    </dsp:sp>
    <dsp:sp modelId="{2A9B84C4-FB26-47E9-93E9-02EBF8D1CF88}">
      <dsp:nvSpPr>
        <dsp:cNvPr id="0" name=""/>
        <dsp:cNvSpPr/>
      </dsp:nvSpPr>
      <dsp:spPr>
        <a:xfrm>
          <a:off x="450143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10AA7D-925E-4603-88B9-4D86FBD499B0}">
      <dsp:nvSpPr>
        <dsp:cNvPr id="0" name=""/>
        <dsp:cNvSpPr/>
      </dsp:nvSpPr>
      <dsp:spPr>
        <a:xfrm>
          <a:off x="450143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A3D12C-78C5-4963-8A83-93DF804B6994}">
      <dsp:nvSpPr>
        <dsp:cNvPr id="0" name=""/>
        <dsp:cNvSpPr/>
      </dsp:nvSpPr>
      <dsp:spPr>
        <a:xfrm>
          <a:off x="432286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4322869" y="801268"/>
        <a:ext cx="714260" cy="228563"/>
      </dsp:txXfrm>
    </dsp:sp>
  </dsp:spTree>
</dsp:drawing>
</file>

<file path=word/diagrams/drawing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787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5744"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36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23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085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72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287" y="229860"/>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6BBECE2-5F5B-4483-BB2A-3C3A243BB078}">
      <dsp:nvSpPr>
        <dsp:cNvPr id="0" name=""/>
        <dsp:cNvSpPr/>
      </dsp:nvSpPr>
      <dsp:spPr>
        <a:xfrm>
          <a:off x="612287" y="229860"/>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117DD1D8-B6F1-4DA2-8B16-5E199C774D96}">
      <dsp:nvSpPr>
        <dsp:cNvPr id="0" name=""/>
        <dsp:cNvSpPr/>
      </dsp:nvSpPr>
      <dsp:spPr>
        <a:xfrm>
          <a:off x="43372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722" y="294143"/>
        <a:ext cx="714260" cy="228563"/>
      </dsp:txXfrm>
    </dsp:sp>
    <dsp:sp modelId="{CE4FBAA0-10A7-4BC7-99A7-A71A1C0C401E}">
      <dsp:nvSpPr>
        <dsp:cNvPr id="0" name=""/>
        <dsp:cNvSpPr/>
      </dsp:nvSpPr>
      <dsp:spPr>
        <a:xfrm>
          <a:off x="18016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D3EE33-6925-4529-A3B6-367B5695372C}">
      <dsp:nvSpPr>
        <dsp:cNvPr id="0" name=""/>
        <dsp:cNvSpPr/>
      </dsp:nvSpPr>
      <dsp:spPr>
        <a:xfrm>
          <a:off x="18016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D15104-7511-4516-A9CB-5D6D11C0A742}">
      <dsp:nvSpPr>
        <dsp:cNvPr id="0" name=""/>
        <dsp:cNvSpPr/>
      </dsp:nvSpPr>
      <dsp:spPr>
        <a:xfrm>
          <a:off x="1595"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1595" y="801268"/>
        <a:ext cx="714260" cy="228563"/>
      </dsp:txXfrm>
    </dsp:sp>
    <dsp:sp modelId="{9C1ACE4A-5C42-4A8F-8392-B0713C8D8257}">
      <dsp:nvSpPr>
        <dsp:cNvPr id="0" name=""/>
        <dsp:cNvSpPr/>
      </dsp:nvSpPr>
      <dsp:spPr>
        <a:xfrm>
          <a:off x="1044415"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51CFD5-5047-4780-B588-91F239A1E62C}">
      <dsp:nvSpPr>
        <dsp:cNvPr id="0" name=""/>
        <dsp:cNvSpPr/>
      </dsp:nvSpPr>
      <dsp:spPr>
        <a:xfrm>
          <a:off x="1044415"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EF505B-5AB3-4E7A-A9E1-9A05885239FD}">
      <dsp:nvSpPr>
        <dsp:cNvPr id="0" name=""/>
        <dsp:cNvSpPr/>
      </dsp:nvSpPr>
      <dsp:spPr>
        <a:xfrm>
          <a:off x="865850"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865850" y="801268"/>
        <a:ext cx="714260" cy="228563"/>
      </dsp:txXfrm>
    </dsp:sp>
    <dsp:sp modelId="{A968BF58-DE20-4BAB-8ACE-DAF3BF4B3729}">
      <dsp:nvSpPr>
        <dsp:cNvPr id="0" name=""/>
        <dsp:cNvSpPr/>
      </dsp:nvSpPr>
      <dsp:spPr>
        <a:xfrm>
          <a:off x="234079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079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23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2162232" y="294143"/>
        <a:ext cx="714260" cy="228563"/>
      </dsp:txXfrm>
    </dsp:sp>
    <dsp:sp modelId="{F4C6B7E2-8E0E-491A-9B9C-87DFC93C4B42}">
      <dsp:nvSpPr>
        <dsp:cNvPr id="0" name=""/>
        <dsp:cNvSpPr/>
      </dsp:nvSpPr>
      <dsp:spPr>
        <a:xfrm>
          <a:off x="190867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13B1A3-3885-4BBD-A5C0-2CEC1EC92536}">
      <dsp:nvSpPr>
        <dsp:cNvPr id="0" name=""/>
        <dsp:cNvSpPr/>
      </dsp:nvSpPr>
      <dsp:spPr>
        <a:xfrm>
          <a:off x="190867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61052F-6B33-401D-8B0A-E263542409A6}">
      <dsp:nvSpPr>
        <dsp:cNvPr id="0" name=""/>
        <dsp:cNvSpPr/>
      </dsp:nvSpPr>
      <dsp:spPr>
        <a:xfrm>
          <a:off x="173010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1730104" y="801268"/>
        <a:ext cx="714260" cy="228563"/>
      </dsp:txXfrm>
    </dsp:sp>
    <dsp:sp modelId="{802002B6-BA8B-4C7B-9F6A-94B0D61C357E}">
      <dsp:nvSpPr>
        <dsp:cNvPr id="0" name=""/>
        <dsp:cNvSpPr/>
      </dsp:nvSpPr>
      <dsp:spPr>
        <a:xfrm>
          <a:off x="277292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DAC9DC-F52F-4B83-AECC-4D44B23A1FEF}">
      <dsp:nvSpPr>
        <dsp:cNvPr id="0" name=""/>
        <dsp:cNvSpPr/>
      </dsp:nvSpPr>
      <dsp:spPr>
        <a:xfrm>
          <a:off x="277292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746F8A-42A7-409D-BB68-EDB0558BC334}">
      <dsp:nvSpPr>
        <dsp:cNvPr id="0" name=""/>
        <dsp:cNvSpPr/>
      </dsp:nvSpPr>
      <dsp:spPr>
        <a:xfrm>
          <a:off x="259435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2594359" y="801268"/>
        <a:ext cx="714260" cy="228563"/>
      </dsp:txXfrm>
    </dsp:sp>
    <dsp:sp modelId="{C8BC1553-704F-42BF-9EB7-6C483D317C52}">
      <dsp:nvSpPr>
        <dsp:cNvPr id="0" name=""/>
        <dsp:cNvSpPr/>
      </dsp:nvSpPr>
      <dsp:spPr>
        <a:xfrm>
          <a:off x="4069307" y="229860"/>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84E9F63F-88EC-4E95-800C-8455BE4FA7A6}">
      <dsp:nvSpPr>
        <dsp:cNvPr id="0" name=""/>
        <dsp:cNvSpPr/>
      </dsp:nvSpPr>
      <dsp:spPr>
        <a:xfrm>
          <a:off x="4069307" y="229860"/>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DC4DEBF5-4527-4B94-BCC9-7360ADC82A2C}">
      <dsp:nvSpPr>
        <dsp:cNvPr id="0" name=""/>
        <dsp:cNvSpPr/>
      </dsp:nvSpPr>
      <dsp:spPr>
        <a:xfrm>
          <a:off x="389074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0742" y="294143"/>
        <a:ext cx="714260" cy="228563"/>
      </dsp:txXfrm>
    </dsp:sp>
    <dsp:sp modelId="{CD308032-6FD1-4E31-B4F4-AD7D7EBE32DB}">
      <dsp:nvSpPr>
        <dsp:cNvPr id="0" name=""/>
        <dsp:cNvSpPr/>
      </dsp:nvSpPr>
      <dsp:spPr>
        <a:xfrm>
          <a:off x="3637179" y="736984"/>
          <a:ext cx="357130" cy="357130"/>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E979C10B-E83F-4349-8D8D-6D3DABD5BB79}">
      <dsp:nvSpPr>
        <dsp:cNvPr id="0" name=""/>
        <dsp:cNvSpPr/>
      </dsp:nvSpPr>
      <dsp:spPr>
        <a:xfrm>
          <a:off x="3637179" y="736984"/>
          <a:ext cx="357130" cy="357130"/>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7CB842A5-0D0A-4921-AA31-54CF2BD87BDB}">
      <dsp:nvSpPr>
        <dsp:cNvPr id="0" name=""/>
        <dsp:cNvSpPr/>
      </dsp:nvSpPr>
      <dsp:spPr>
        <a:xfrm>
          <a:off x="345861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3458614" y="801268"/>
        <a:ext cx="714260" cy="228563"/>
      </dsp:txXfrm>
    </dsp:sp>
    <dsp:sp modelId="{2A9B84C4-FB26-47E9-93E9-02EBF8D1CF88}">
      <dsp:nvSpPr>
        <dsp:cNvPr id="0" name=""/>
        <dsp:cNvSpPr/>
      </dsp:nvSpPr>
      <dsp:spPr>
        <a:xfrm>
          <a:off x="450143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10AA7D-925E-4603-88B9-4D86FBD499B0}">
      <dsp:nvSpPr>
        <dsp:cNvPr id="0" name=""/>
        <dsp:cNvSpPr/>
      </dsp:nvSpPr>
      <dsp:spPr>
        <a:xfrm>
          <a:off x="450143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A3D12C-78C5-4963-8A83-93DF804B6994}">
      <dsp:nvSpPr>
        <dsp:cNvPr id="0" name=""/>
        <dsp:cNvSpPr/>
      </dsp:nvSpPr>
      <dsp:spPr>
        <a:xfrm>
          <a:off x="432286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4322869" y="801268"/>
        <a:ext cx="714260" cy="228563"/>
      </dsp:txXfrm>
    </dsp:sp>
  </dsp:spTree>
</dsp:drawing>
</file>

<file path=word/diagrams/drawing8.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787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5744"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36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23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0852" y="586990"/>
          <a:ext cx="432127" cy="149994"/>
        </a:xfrm>
        <a:custGeom>
          <a:avLst/>
          <a:gdLst/>
          <a:ahLst/>
          <a:cxnLst/>
          <a:rect l="0" t="0" r="0" b="0"/>
          <a:pathLst>
            <a:path>
              <a:moveTo>
                <a:pt x="0" y="0"/>
              </a:moveTo>
              <a:lnTo>
                <a:pt x="0" y="74997"/>
              </a:lnTo>
              <a:lnTo>
                <a:pt x="432127" y="74997"/>
              </a:lnTo>
              <a:lnTo>
                <a:pt x="432127"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725" y="586990"/>
          <a:ext cx="432127" cy="149994"/>
        </a:xfrm>
        <a:custGeom>
          <a:avLst/>
          <a:gdLst/>
          <a:ahLst/>
          <a:cxnLst/>
          <a:rect l="0" t="0" r="0" b="0"/>
          <a:pathLst>
            <a:path>
              <a:moveTo>
                <a:pt x="432127" y="0"/>
              </a:moveTo>
              <a:lnTo>
                <a:pt x="432127" y="74997"/>
              </a:lnTo>
              <a:lnTo>
                <a:pt x="0" y="74997"/>
              </a:lnTo>
              <a:lnTo>
                <a:pt x="0" y="1499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287" y="229860"/>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6BBECE2-5F5B-4483-BB2A-3C3A243BB078}">
      <dsp:nvSpPr>
        <dsp:cNvPr id="0" name=""/>
        <dsp:cNvSpPr/>
      </dsp:nvSpPr>
      <dsp:spPr>
        <a:xfrm>
          <a:off x="612287" y="229860"/>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117DD1D8-B6F1-4DA2-8B16-5E199C774D96}">
      <dsp:nvSpPr>
        <dsp:cNvPr id="0" name=""/>
        <dsp:cNvSpPr/>
      </dsp:nvSpPr>
      <dsp:spPr>
        <a:xfrm>
          <a:off x="43372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722" y="294143"/>
        <a:ext cx="714260" cy="228563"/>
      </dsp:txXfrm>
    </dsp:sp>
    <dsp:sp modelId="{CE4FBAA0-10A7-4BC7-99A7-A71A1C0C401E}">
      <dsp:nvSpPr>
        <dsp:cNvPr id="0" name=""/>
        <dsp:cNvSpPr/>
      </dsp:nvSpPr>
      <dsp:spPr>
        <a:xfrm>
          <a:off x="18016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D3EE33-6925-4529-A3B6-367B5695372C}">
      <dsp:nvSpPr>
        <dsp:cNvPr id="0" name=""/>
        <dsp:cNvSpPr/>
      </dsp:nvSpPr>
      <dsp:spPr>
        <a:xfrm>
          <a:off x="18016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D15104-7511-4516-A9CB-5D6D11C0A742}">
      <dsp:nvSpPr>
        <dsp:cNvPr id="0" name=""/>
        <dsp:cNvSpPr/>
      </dsp:nvSpPr>
      <dsp:spPr>
        <a:xfrm>
          <a:off x="1595"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595" y="801268"/>
        <a:ext cx="714260" cy="228563"/>
      </dsp:txXfrm>
    </dsp:sp>
    <dsp:sp modelId="{9C1ACE4A-5C42-4A8F-8392-B0713C8D8257}">
      <dsp:nvSpPr>
        <dsp:cNvPr id="0" name=""/>
        <dsp:cNvSpPr/>
      </dsp:nvSpPr>
      <dsp:spPr>
        <a:xfrm>
          <a:off x="1044415"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51CFD5-5047-4780-B588-91F239A1E62C}">
      <dsp:nvSpPr>
        <dsp:cNvPr id="0" name=""/>
        <dsp:cNvSpPr/>
      </dsp:nvSpPr>
      <dsp:spPr>
        <a:xfrm>
          <a:off x="1044415"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EF505B-5AB3-4E7A-A9E1-9A05885239FD}">
      <dsp:nvSpPr>
        <dsp:cNvPr id="0" name=""/>
        <dsp:cNvSpPr/>
      </dsp:nvSpPr>
      <dsp:spPr>
        <a:xfrm>
          <a:off x="865850"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865850" y="801268"/>
        <a:ext cx="714260" cy="228563"/>
      </dsp:txXfrm>
    </dsp:sp>
    <dsp:sp modelId="{A968BF58-DE20-4BAB-8ACE-DAF3BF4B3729}">
      <dsp:nvSpPr>
        <dsp:cNvPr id="0" name=""/>
        <dsp:cNvSpPr/>
      </dsp:nvSpPr>
      <dsp:spPr>
        <a:xfrm>
          <a:off x="2340797" y="229860"/>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0797" y="229860"/>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23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2162232" y="294143"/>
        <a:ext cx="714260" cy="228563"/>
      </dsp:txXfrm>
    </dsp:sp>
    <dsp:sp modelId="{F4C6B7E2-8E0E-491A-9B9C-87DFC93C4B42}">
      <dsp:nvSpPr>
        <dsp:cNvPr id="0" name=""/>
        <dsp:cNvSpPr/>
      </dsp:nvSpPr>
      <dsp:spPr>
        <a:xfrm>
          <a:off x="1908670"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13B1A3-3885-4BBD-A5C0-2CEC1EC92536}">
      <dsp:nvSpPr>
        <dsp:cNvPr id="0" name=""/>
        <dsp:cNvSpPr/>
      </dsp:nvSpPr>
      <dsp:spPr>
        <a:xfrm>
          <a:off x="1908670"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61052F-6B33-401D-8B0A-E263542409A6}">
      <dsp:nvSpPr>
        <dsp:cNvPr id="0" name=""/>
        <dsp:cNvSpPr/>
      </dsp:nvSpPr>
      <dsp:spPr>
        <a:xfrm>
          <a:off x="173010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730104" y="801268"/>
        <a:ext cx="714260" cy="228563"/>
      </dsp:txXfrm>
    </dsp:sp>
    <dsp:sp modelId="{802002B6-BA8B-4C7B-9F6A-94B0D61C357E}">
      <dsp:nvSpPr>
        <dsp:cNvPr id="0" name=""/>
        <dsp:cNvSpPr/>
      </dsp:nvSpPr>
      <dsp:spPr>
        <a:xfrm>
          <a:off x="2772924"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DAC9DC-F52F-4B83-AECC-4D44B23A1FEF}">
      <dsp:nvSpPr>
        <dsp:cNvPr id="0" name=""/>
        <dsp:cNvSpPr/>
      </dsp:nvSpPr>
      <dsp:spPr>
        <a:xfrm>
          <a:off x="2772924"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746F8A-42A7-409D-BB68-EDB0558BC334}">
      <dsp:nvSpPr>
        <dsp:cNvPr id="0" name=""/>
        <dsp:cNvSpPr/>
      </dsp:nvSpPr>
      <dsp:spPr>
        <a:xfrm>
          <a:off x="259435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2594359" y="801268"/>
        <a:ext cx="714260" cy="228563"/>
      </dsp:txXfrm>
    </dsp:sp>
    <dsp:sp modelId="{C8BC1553-704F-42BF-9EB7-6C483D317C52}">
      <dsp:nvSpPr>
        <dsp:cNvPr id="0" name=""/>
        <dsp:cNvSpPr/>
      </dsp:nvSpPr>
      <dsp:spPr>
        <a:xfrm>
          <a:off x="4069307" y="229860"/>
          <a:ext cx="357130" cy="35713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84E9F63F-88EC-4E95-800C-8455BE4FA7A6}">
      <dsp:nvSpPr>
        <dsp:cNvPr id="0" name=""/>
        <dsp:cNvSpPr/>
      </dsp:nvSpPr>
      <dsp:spPr>
        <a:xfrm>
          <a:off x="4069307" y="229860"/>
          <a:ext cx="357130" cy="35713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DC4DEBF5-4527-4B94-BCC9-7360ADC82A2C}">
      <dsp:nvSpPr>
        <dsp:cNvPr id="0" name=""/>
        <dsp:cNvSpPr/>
      </dsp:nvSpPr>
      <dsp:spPr>
        <a:xfrm>
          <a:off x="3890742" y="294143"/>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0742" y="294143"/>
        <a:ext cx="714260" cy="228563"/>
      </dsp:txXfrm>
    </dsp:sp>
    <dsp:sp modelId="{CD308032-6FD1-4E31-B4F4-AD7D7EBE32DB}">
      <dsp:nvSpPr>
        <dsp:cNvPr id="0" name=""/>
        <dsp:cNvSpPr/>
      </dsp:nvSpPr>
      <dsp:spPr>
        <a:xfrm>
          <a:off x="3637179" y="736984"/>
          <a:ext cx="357130" cy="35713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979C10B-E83F-4349-8D8D-6D3DABD5BB79}">
      <dsp:nvSpPr>
        <dsp:cNvPr id="0" name=""/>
        <dsp:cNvSpPr/>
      </dsp:nvSpPr>
      <dsp:spPr>
        <a:xfrm>
          <a:off x="3637179" y="736984"/>
          <a:ext cx="357130" cy="35713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CB842A5-0D0A-4921-AA31-54CF2BD87BDB}">
      <dsp:nvSpPr>
        <dsp:cNvPr id="0" name=""/>
        <dsp:cNvSpPr/>
      </dsp:nvSpPr>
      <dsp:spPr>
        <a:xfrm>
          <a:off x="3458614"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3458614" y="801268"/>
        <a:ext cx="714260" cy="228563"/>
      </dsp:txXfrm>
    </dsp:sp>
    <dsp:sp modelId="{2A9B84C4-FB26-47E9-93E9-02EBF8D1CF88}">
      <dsp:nvSpPr>
        <dsp:cNvPr id="0" name=""/>
        <dsp:cNvSpPr/>
      </dsp:nvSpPr>
      <dsp:spPr>
        <a:xfrm>
          <a:off x="4501434" y="736984"/>
          <a:ext cx="357130" cy="357130"/>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0710AA7D-925E-4603-88B9-4D86FBD499B0}">
      <dsp:nvSpPr>
        <dsp:cNvPr id="0" name=""/>
        <dsp:cNvSpPr/>
      </dsp:nvSpPr>
      <dsp:spPr>
        <a:xfrm>
          <a:off x="4501434" y="736984"/>
          <a:ext cx="357130" cy="357130"/>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FBA3D12C-78C5-4963-8A83-93DF804B6994}">
      <dsp:nvSpPr>
        <dsp:cNvPr id="0" name=""/>
        <dsp:cNvSpPr/>
      </dsp:nvSpPr>
      <dsp:spPr>
        <a:xfrm>
          <a:off x="4322869" y="801268"/>
          <a:ext cx="714260" cy="228563"/>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4322869" y="801268"/>
        <a:ext cx="714260" cy="228563"/>
      </dsp:txXfrm>
    </dsp:sp>
  </dsp:spTree>
</dsp:drawing>
</file>

<file path=word/diagrams/drawing9.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87F4E26-ABFB-4899-8C8F-9F8BF49861FE}">
      <dsp:nvSpPr>
        <dsp:cNvPr id="0" name=""/>
        <dsp:cNvSpPr/>
      </dsp:nvSpPr>
      <dsp:spPr>
        <a:xfrm>
          <a:off x="4085068" y="76855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5D469C-0B2D-4374-AB24-B200013F490A}">
      <dsp:nvSpPr>
        <dsp:cNvPr id="0" name=""/>
        <dsp:cNvSpPr/>
      </dsp:nvSpPr>
      <dsp:spPr>
        <a:xfrm>
          <a:off x="4085068" y="199351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CC04A8-9CFD-4B7E-9B44-F7E3141C4ABA}">
      <dsp:nvSpPr>
        <dsp:cNvPr id="0" name=""/>
        <dsp:cNvSpPr/>
      </dsp:nvSpPr>
      <dsp:spPr>
        <a:xfrm>
          <a:off x="3563166" y="199351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9E066A-02DB-4E15-9C92-43B2114FB5A5}">
      <dsp:nvSpPr>
        <dsp:cNvPr id="0" name=""/>
        <dsp:cNvSpPr/>
      </dsp:nvSpPr>
      <dsp:spPr>
        <a:xfrm>
          <a:off x="3563166" y="138103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F85C45-9D8D-4350-B2FD-8B204A810283}">
      <dsp:nvSpPr>
        <dsp:cNvPr id="0" name=""/>
        <dsp:cNvSpPr/>
      </dsp:nvSpPr>
      <dsp:spPr>
        <a:xfrm>
          <a:off x="3041264" y="138103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5F36EE-F4AE-49A5-9BA6-B7894CB9BA9D}">
      <dsp:nvSpPr>
        <dsp:cNvPr id="0" name=""/>
        <dsp:cNvSpPr/>
      </dsp:nvSpPr>
      <dsp:spPr>
        <a:xfrm>
          <a:off x="3563166" y="76855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18A7EB-AA95-42A3-B389-C5022C9562E2}">
      <dsp:nvSpPr>
        <dsp:cNvPr id="0" name=""/>
        <dsp:cNvSpPr/>
      </dsp:nvSpPr>
      <dsp:spPr>
        <a:xfrm>
          <a:off x="1475558" y="138103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CD4616E-D720-412E-A3CA-214411119C74}">
      <dsp:nvSpPr>
        <dsp:cNvPr id="0" name=""/>
        <dsp:cNvSpPr/>
      </dsp:nvSpPr>
      <dsp:spPr>
        <a:xfrm>
          <a:off x="953656" y="199351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9F71667-507B-4C27-859F-37CF56091988}">
      <dsp:nvSpPr>
        <dsp:cNvPr id="0" name=""/>
        <dsp:cNvSpPr/>
      </dsp:nvSpPr>
      <dsp:spPr>
        <a:xfrm>
          <a:off x="431754" y="199351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A321A23-4A8B-432D-9677-85034B16F895}">
      <dsp:nvSpPr>
        <dsp:cNvPr id="0" name=""/>
        <dsp:cNvSpPr/>
      </dsp:nvSpPr>
      <dsp:spPr>
        <a:xfrm>
          <a:off x="953656" y="138103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C44F7F-1089-4FA7-960B-3CDA7DB6EA3A}">
      <dsp:nvSpPr>
        <dsp:cNvPr id="0" name=""/>
        <dsp:cNvSpPr/>
      </dsp:nvSpPr>
      <dsp:spPr>
        <a:xfrm>
          <a:off x="953656" y="768554"/>
          <a:ext cx="521901" cy="181156"/>
        </a:xfrm>
        <a:custGeom>
          <a:avLst/>
          <a:gdLst/>
          <a:ahLst/>
          <a:cxnLst/>
          <a:rect l="0" t="0" r="0" b="0"/>
          <a:pathLst>
            <a:path>
              <a:moveTo>
                <a:pt x="0" y="0"/>
              </a:moveTo>
              <a:lnTo>
                <a:pt x="0" y="90578"/>
              </a:lnTo>
              <a:lnTo>
                <a:pt x="521901" y="90578"/>
              </a:lnTo>
              <a:lnTo>
                <a:pt x="521901" y="1811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F6A1C7-7999-4911-836E-61DE342A1ADE}">
      <dsp:nvSpPr>
        <dsp:cNvPr id="0" name=""/>
        <dsp:cNvSpPr/>
      </dsp:nvSpPr>
      <dsp:spPr>
        <a:xfrm>
          <a:off x="431754" y="768554"/>
          <a:ext cx="521901" cy="181156"/>
        </a:xfrm>
        <a:custGeom>
          <a:avLst/>
          <a:gdLst/>
          <a:ahLst/>
          <a:cxnLst/>
          <a:rect l="0" t="0" r="0" b="0"/>
          <a:pathLst>
            <a:path>
              <a:moveTo>
                <a:pt x="521901" y="0"/>
              </a:moveTo>
              <a:lnTo>
                <a:pt x="521901" y="90578"/>
              </a:lnTo>
              <a:lnTo>
                <a:pt x="0" y="90578"/>
              </a:lnTo>
              <a:lnTo>
                <a:pt x="0" y="181156"/>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C7693C3-8247-4D7F-8158-E1FA866D9B33}">
      <dsp:nvSpPr>
        <dsp:cNvPr id="0" name=""/>
        <dsp:cNvSpPr/>
      </dsp:nvSpPr>
      <dsp:spPr>
        <a:xfrm>
          <a:off x="737994" y="337230"/>
          <a:ext cx="431323" cy="431323"/>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3563A87A-E9EB-46F1-9F0E-0B39225BC9B4}">
      <dsp:nvSpPr>
        <dsp:cNvPr id="0" name=""/>
        <dsp:cNvSpPr/>
      </dsp:nvSpPr>
      <dsp:spPr>
        <a:xfrm>
          <a:off x="737994" y="337230"/>
          <a:ext cx="431323" cy="431323"/>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BC2FDA39-795A-4B61-B5FB-A5F32C76AF01}">
      <dsp:nvSpPr>
        <dsp:cNvPr id="0" name=""/>
        <dsp:cNvSpPr/>
      </dsp:nvSpPr>
      <dsp:spPr>
        <a:xfrm>
          <a:off x="522332" y="41486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x</a:t>
          </a:r>
          <a:endParaRPr lang="id-ID" sz="1800" kern="1200"/>
        </a:p>
      </dsp:txBody>
      <dsp:txXfrm>
        <a:off x="522332" y="414868"/>
        <a:ext cx="862647" cy="276047"/>
      </dsp:txXfrm>
    </dsp:sp>
    <dsp:sp modelId="{601E86F4-1125-40CF-818B-7082752D64BF}">
      <dsp:nvSpPr>
        <dsp:cNvPr id="0" name=""/>
        <dsp:cNvSpPr/>
      </dsp:nvSpPr>
      <dsp:spPr>
        <a:xfrm>
          <a:off x="216092" y="94971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3E250B-FBF7-470D-A12A-D06AA32EE43F}">
      <dsp:nvSpPr>
        <dsp:cNvPr id="0" name=""/>
        <dsp:cNvSpPr/>
      </dsp:nvSpPr>
      <dsp:spPr>
        <a:xfrm>
          <a:off x="216092" y="94971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3F86D44-A80E-4F9F-92A3-665C353F3F17}">
      <dsp:nvSpPr>
        <dsp:cNvPr id="0" name=""/>
        <dsp:cNvSpPr/>
      </dsp:nvSpPr>
      <dsp:spPr>
        <a:xfrm>
          <a:off x="430" y="102734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a</a:t>
          </a:r>
          <a:endParaRPr lang="id-ID" sz="1800" kern="1200">
            <a:solidFill>
              <a:schemeClr val="accent1"/>
            </a:solidFill>
          </a:endParaRPr>
        </a:p>
      </dsp:txBody>
      <dsp:txXfrm>
        <a:off x="430" y="1027348"/>
        <a:ext cx="862647" cy="276047"/>
      </dsp:txXfrm>
    </dsp:sp>
    <dsp:sp modelId="{854EB437-C01C-4637-937E-E78DAD6380FC}">
      <dsp:nvSpPr>
        <dsp:cNvPr id="0" name=""/>
        <dsp:cNvSpPr/>
      </dsp:nvSpPr>
      <dsp:spPr>
        <a:xfrm>
          <a:off x="1259896" y="949710"/>
          <a:ext cx="431323" cy="431323"/>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D5367E10-1981-46A4-8D7D-BD81844A2501}">
      <dsp:nvSpPr>
        <dsp:cNvPr id="0" name=""/>
        <dsp:cNvSpPr/>
      </dsp:nvSpPr>
      <dsp:spPr>
        <a:xfrm>
          <a:off x="1259896" y="949710"/>
          <a:ext cx="431323" cy="431323"/>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E0A5E994-EAF6-49BD-8565-351C11A4DC30}">
      <dsp:nvSpPr>
        <dsp:cNvPr id="0" name=""/>
        <dsp:cNvSpPr/>
      </dsp:nvSpPr>
      <dsp:spPr>
        <a:xfrm>
          <a:off x="1044234" y="102734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rgbClr val="FF0000"/>
              </a:solidFill>
            </a:rPr>
            <a:t>z</a:t>
          </a:r>
          <a:endParaRPr lang="id-ID" sz="1800" kern="1200">
            <a:solidFill>
              <a:srgbClr val="FF0000"/>
            </a:solidFill>
          </a:endParaRPr>
        </a:p>
      </dsp:txBody>
      <dsp:txXfrm>
        <a:off x="1044234" y="1027348"/>
        <a:ext cx="862647" cy="276047"/>
      </dsp:txXfrm>
    </dsp:sp>
    <dsp:sp modelId="{39C3E7A3-1D23-42B3-A753-5449C9FE2047}">
      <dsp:nvSpPr>
        <dsp:cNvPr id="0" name=""/>
        <dsp:cNvSpPr/>
      </dsp:nvSpPr>
      <dsp:spPr>
        <a:xfrm>
          <a:off x="737994" y="156219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47D8351-C4EC-43BF-ADB5-F694D2A01C42}">
      <dsp:nvSpPr>
        <dsp:cNvPr id="0" name=""/>
        <dsp:cNvSpPr/>
      </dsp:nvSpPr>
      <dsp:spPr>
        <a:xfrm>
          <a:off x="737994" y="156219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FF190AF-7BEA-4EE0-BFEF-84443A337130}">
      <dsp:nvSpPr>
        <dsp:cNvPr id="0" name=""/>
        <dsp:cNvSpPr/>
      </dsp:nvSpPr>
      <dsp:spPr>
        <a:xfrm>
          <a:off x="522332" y="163982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y</a:t>
          </a:r>
          <a:endParaRPr lang="id-ID" sz="1800" kern="1200">
            <a:solidFill>
              <a:sysClr val="windowText" lastClr="000000"/>
            </a:solidFill>
          </a:endParaRPr>
        </a:p>
      </dsp:txBody>
      <dsp:txXfrm>
        <a:off x="522332" y="1639828"/>
        <a:ext cx="862647" cy="276047"/>
      </dsp:txXfrm>
    </dsp:sp>
    <dsp:sp modelId="{0B328EB1-A42E-4F2B-A765-56026E0DDB67}">
      <dsp:nvSpPr>
        <dsp:cNvPr id="0" name=""/>
        <dsp:cNvSpPr/>
      </dsp:nvSpPr>
      <dsp:spPr>
        <a:xfrm>
          <a:off x="216092" y="217467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DE8625-2DDE-453B-A8BB-597CB710795B}">
      <dsp:nvSpPr>
        <dsp:cNvPr id="0" name=""/>
        <dsp:cNvSpPr/>
      </dsp:nvSpPr>
      <dsp:spPr>
        <a:xfrm>
          <a:off x="216092" y="217467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353B67-220F-4D14-BE94-373857317AFA}">
      <dsp:nvSpPr>
        <dsp:cNvPr id="0" name=""/>
        <dsp:cNvSpPr/>
      </dsp:nvSpPr>
      <dsp:spPr>
        <a:xfrm>
          <a:off x="430" y="225230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c</a:t>
          </a:r>
          <a:endParaRPr lang="id-ID" sz="1800" kern="1200">
            <a:solidFill>
              <a:schemeClr val="accent1"/>
            </a:solidFill>
          </a:endParaRPr>
        </a:p>
      </dsp:txBody>
      <dsp:txXfrm>
        <a:off x="430" y="2252308"/>
        <a:ext cx="862647" cy="276047"/>
      </dsp:txXfrm>
    </dsp:sp>
    <dsp:sp modelId="{81C8C326-9938-4F7D-9F4E-C135E667AB51}">
      <dsp:nvSpPr>
        <dsp:cNvPr id="0" name=""/>
        <dsp:cNvSpPr/>
      </dsp:nvSpPr>
      <dsp:spPr>
        <a:xfrm>
          <a:off x="1259896" y="217467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E44288-20B8-4D28-BE96-2395272B815E}">
      <dsp:nvSpPr>
        <dsp:cNvPr id="0" name=""/>
        <dsp:cNvSpPr/>
      </dsp:nvSpPr>
      <dsp:spPr>
        <a:xfrm>
          <a:off x="1259896" y="217467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8F455B-A515-4AE6-80C1-517A963DF428}">
      <dsp:nvSpPr>
        <dsp:cNvPr id="0" name=""/>
        <dsp:cNvSpPr/>
      </dsp:nvSpPr>
      <dsp:spPr>
        <a:xfrm>
          <a:off x="1044234" y="225230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d</a:t>
          </a:r>
          <a:endParaRPr lang="id-ID" sz="1800" kern="1200">
            <a:solidFill>
              <a:schemeClr val="accent1"/>
            </a:solidFill>
          </a:endParaRPr>
        </a:p>
      </dsp:txBody>
      <dsp:txXfrm>
        <a:off x="1044234" y="2252308"/>
        <a:ext cx="862647" cy="276047"/>
      </dsp:txXfrm>
    </dsp:sp>
    <dsp:sp modelId="{88D1BA51-922C-4918-B983-03B88730BC49}">
      <dsp:nvSpPr>
        <dsp:cNvPr id="0" name=""/>
        <dsp:cNvSpPr/>
      </dsp:nvSpPr>
      <dsp:spPr>
        <a:xfrm>
          <a:off x="1781798" y="156219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EA10627-F83E-409F-88C9-B2D9F23345C2}">
      <dsp:nvSpPr>
        <dsp:cNvPr id="0" name=""/>
        <dsp:cNvSpPr/>
      </dsp:nvSpPr>
      <dsp:spPr>
        <a:xfrm>
          <a:off x="1781798" y="156219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053863A-6620-4447-92E6-F3930D730003}">
      <dsp:nvSpPr>
        <dsp:cNvPr id="0" name=""/>
        <dsp:cNvSpPr/>
      </dsp:nvSpPr>
      <dsp:spPr>
        <a:xfrm>
          <a:off x="1566136" y="163982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b</a:t>
          </a:r>
          <a:endParaRPr lang="id-ID" sz="1800" kern="1200">
            <a:solidFill>
              <a:sysClr val="windowText" lastClr="000000"/>
            </a:solidFill>
          </a:endParaRPr>
        </a:p>
      </dsp:txBody>
      <dsp:txXfrm>
        <a:off x="1566136" y="1639828"/>
        <a:ext cx="862647" cy="276047"/>
      </dsp:txXfrm>
    </dsp:sp>
    <dsp:sp modelId="{CB0A54BF-A2DC-4301-A0D2-401C6ECBE7DD}">
      <dsp:nvSpPr>
        <dsp:cNvPr id="0" name=""/>
        <dsp:cNvSpPr/>
      </dsp:nvSpPr>
      <dsp:spPr>
        <a:xfrm>
          <a:off x="3869406" y="337230"/>
          <a:ext cx="431323" cy="431323"/>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94D230CF-A7B4-4D64-9CAF-5236F8C2F67B}">
      <dsp:nvSpPr>
        <dsp:cNvPr id="0" name=""/>
        <dsp:cNvSpPr/>
      </dsp:nvSpPr>
      <dsp:spPr>
        <a:xfrm>
          <a:off x="3869406" y="337230"/>
          <a:ext cx="431323" cy="431323"/>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E51CBE3C-E338-46EF-87BD-BEFCE7DB9DB2}">
      <dsp:nvSpPr>
        <dsp:cNvPr id="0" name=""/>
        <dsp:cNvSpPr/>
      </dsp:nvSpPr>
      <dsp:spPr>
        <a:xfrm>
          <a:off x="3653744" y="41486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t>z</a:t>
          </a:r>
          <a:endParaRPr lang="id-ID" sz="1800" kern="1200"/>
        </a:p>
      </dsp:txBody>
      <dsp:txXfrm>
        <a:off x="3653744" y="414868"/>
        <a:ext cx="862647" cy="276047"/>
      </dsp:txXfrm>
    </dsp:sp>
    <dsp:sp modelId="{52077181-0F22-486A-B3AE-B8C38E146163}">
      <dsp:nvSpPr>
        <dsp:cNvPr id="0" name=""/>
        <dsp:cNvSpPr/>
      </dsp:nvSpPr>
      <dsp:spPr>
        <a:xfrm>
          <a:off x="3347504" y="949710"/>
          <a:ext cx="431323" cy="431323"/>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A9324285-EA53-4CD6-80CE-579731C8A615}">
      <dsp:nvSpPr>
        <dsp:cNvPr id="0" name=""/>
        <dsp:cNvSpPr/>
      </dsp:nvSpPr>
      <dsp:spPr>
        <a:xfrm>
          <a:off x="3347504" y="949710"/>
          <a:ext cx="431323" cy="431323"/>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8A6289BE-E8A1-42B0-9561-B00B3D0BE654}">
      <dsp:nvSpPr>
        <dsp:cNvPr id="0" name=""/>
        <dsp:cNvSpPr/>
      </dsp:nvSpPr>
      <dsp:spPr>
        <a:xfrm>
          <a:off x="3131842" y="102734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rgbClr val="FF0000"/>
              </a:solidFill>
            </a:rPr>
            <a:t>x</a:t>
          </a:r>
          <a:endParaRPr lang="id-ID" sz="1800" kern="1200">
            <a:solidFill>
              <a:srgbClr val="FF0000"/>
            </a:solidFill>
          </a:endParaRPr>
        </a:p>
      </dsp:txBody>
      <dsp:txXfrm>
        <a:off x="3131842" y="1027348"/>
        <a:ext cx="862647" cy="276047"/>
      </dsp:txXfrm>
    </dsp:sp>
    <dsp:sp modelId="{1EA88560-2C18-4A37-A461-51D52148E87B}">
      <dsp:nvSpPr>
        <dsp:cNvPr id="0" name=""/>
        <dsp:cNvSpPr/>
      </dsp:nvSpPr>
      <dsp:spPr>
        <a:xfrm>
          <a:off x="2825602" y="156219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FA971FC-E17A-4E08-8DBE-5AE8A009EE2F}">
      <dsp:nvSpPr>
        <dsp:cNvPr id="0" name=""/>
        <dsp:cNvSpPr/>
      </dsp:nvSpPr>
      <dsp:spPr>
        <a:xfrm>
          <a:off x="2825602" y="156219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3FC9319-34EC-436F-8BA5-1DDAA87A4604}">
      <dsp:nvSpPr>
        <dsp:cNvPr id="0" name=""/>
        <dsp:cNvSpPr/>
      </dsp:nvSpPr>
      <dsp:spPr>
        <a:xfrm>
          <a:off x="2609940" y="163982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t>b</a:t>
          </a:r>
          <a:endParaRPr lang="id-ID" sz="1800" kern="1200"/>
        </a:p>
      </dsp:txBody>
      <dsp:txXfrm>
        <a:off x="2609940" y="1639828"/>
        <a:ext cx="862647" cy="276047"/>
      </dsp:txXfrm>
    </dsp:sp>
    <dsp:sp modelId="{3C2BD252-B6C3-4242-A46D-9A320A6F1695}">
      <dsp:nvSpPr>
        <dsp:cNvPr id="0" name=""/>
        <dsp:cNvSpPr/>
      </dsp:nvSpPr>
      <dsp:spPr>
        <a:xfrm>
          <a:off x="3869406" y="156219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9689D1-DDE4-4DA2-A4E1-3A2DAAAA7D5F}">
      <dsp:nvSpPr>
        <dsp:cNvPr id="0" name=""/>
        <dsp:cNvSpPr/>
      </dsp:nvSpPr>
      <dsp:spPr>
        <a:xfrm>
          <a:off x="3869406" y="156219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9ACDA52-81EE-480D-A2EF-C3746D3EBAA8}">
      <dsp:nvSpPr>
        <dsp:cNvPr id="0" name=""/>
        <dsp:cNvSpPr/>
      </dsp:nvSpPr>
      <dsp:spPr>
        <a:xfrm>
          <a:off x="3653744" y="163982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y</a:t>
          </a:r>
          <a:endParaRPr lang="id-ID" sz="1800" kern="1200">
            <a:solidFill>
              <a:sysClr val="windowText" lastClr="000000"/>
            </a:solidFill>
          </a:endParaRPr>
        </a:p>
      </dsp:txBody>
      <dsp:txXfrm>
        <a:off x="3653744" y="1639828"/>
        <a:ext cx="862647" cy="276047"/>
      </dsp:txXfrm>
    </dsp:sp>
    <dsp:sp modelId="{7E9D9A6A-8EF6-4095-AE3C-5F73236AC031}">
      <dsp:nvSpPr>
        <dsp:cNvPr id="0" name=""/>
        <dsp:cNvSpPr/>
      </dsp:nvSpPr>
      <dsp:spPr>
        <a:xfrm>
          <a:off x="3347504" y="217467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32AAAFD-CF6C-409C-BDE7-298F1D29E209}">
      <dsp:nvSpPr>
        <dsp:cNvPr id="0" name=""/>
        <dsp:cNvSpPr/>
      </dsp:nvSpPr>
      <dsp:spPr>
        <a:xfrm>
          <a:off x="3347504" y="217467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690BAB-BC3A-4F9A-B5FE-CE57C83CC027}">
      <dsp:nvSpPr>
        <dsp:cNvPr id="0" name=""/>
        <dsp:cNvSpPr/>
      </dsp:nvSpPr>
      <dsp:spPr>
        <a:xfrm>
          <a:off x="3131842" y="225230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c</a:t>
          </a:r>
          <a:endParaRPr lang="id-ID" sz="1800" kern="1200">
            <a:solidFill>
              <a:schemeClr val="accent1"/>
            </a:solidFill>
          </a:endParaRPr>
        </a:p>
      </dsp:txBody>
      <dsp:txXfrm>
        <a:off x="3131842" y="2252308"/>
        <a:ext cx="862647" cy="276047"/>
      </dsp:txXfrm>
    </dsp:sp>
    <dsp:sp modelId="{C841DA38-6E03-43F5-92D6-CE57E9279C4C}">
      <dsp:nvSpPr>
        <dsp:cNvPr id="0" name=""/>
        <dsp:cNvSpPr/>
      </dsp:nvSpPr>
      <dsp:spPr>
        <a:xfrm>
          <a:off x="4391308" y="217467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409356D-D389-4202-BAA2-CD83AA870B91}">
      <dsp:nvSpPr>
        <dsp:cNvPr id="0" name=""/>
        <dsp:cNvSpPr/>
      </dsp:nvSpPr>
      <dsp:spPr>
        <a:xfrm>
          <a:off x="4391308" y="217467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02B0E8-3463-4041-8029-3883D985E41D}">
      <dsp:nvSpPr>
        <dsp:cNvPr id="0" name=""/>
        <dsp:cNvSpPr/>
      </dsp:nvSpPr>
      <dsp:spPr>
        <a:xfrm>
          <a:off x="4175646" y="225230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d</a:t>
          </a:r>
          <a:endParaRPr lang="id-ID" sz="1800" kern="1200">
            <a:solidFill>
              <a:schemeClr val="accent1"/>
            </a:solidFill>
          </a:endParaRPr>
        </a:p>
      </dsp:txBody>
      <dsp:txXfrm>
        <a:off x="4175646" y="2252308"/>
        <a:ext cx="862647" cy="276047"/>
      </dsp:txXfrm>
    </dsp:sp>
    <dsp:sp modelId="{DDB05395-0558-49FF-BC53-D4B58132D090}">
      <dsp:nvSpPr>
        <dsp:cNvPr id="0" name=""/>
        <dsp:cNvSpPr/>
      </dsp:nvSpPr>
      <dsp:spPr>
        <a:xfrm>
          <a:off x="4391308" y="949710"/>
          <a:ext cx="431323" cy="43132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D3C3926-B2FA-4695-A63B-C119D1AAA16D}">
      <dsp:nvSpPr>
        <dsp:cNvPr id="0" name=""/>
        <dsp:cNvSpPr/>
      </dsp:nvSpPr>
      <dsp:spPr>
        <a:xfrm>
          <a:off x="4391308" y="949710"/>
          <a:ext cx="431323" cy="43132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1BB8423-47BD-4203-920B-4C92AC58B91C}">
      <dsp:nvSpPr>
        <dsp:cNvPr id="0" name=""/>
        <dsp:cNvSpPr/>
      </dsp:nvSpPr>
      <dsp:spPr>
        <a:xfrm>
          <a:off x="4175646" y="1027348"/>
          <a:ext cx="862647" cy="27604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a</a:t>
          </a:r>
          <a:endParaRPr lang="id-ID" sz="1800" kern="1200">
            <a:solidFill>
              <a:schemeClr val="accent1"/>
            </a:solidFill>
          </a:endParaRPr>
        </a:p>
      </dsp:txBody>
      <dsp:txXfrm>
        <a:off x="4175646" y="1027348"/>
        <a:ext cx="862647" cy="276047"/>
      </dsp:txXfrm>
    </dsp:sp>
  </dsp:spTree>
</dsp:drawing>
</file>

<file path=word/diagrams/layout1.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10.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6.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7.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8.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9.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0.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8.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9.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D7C7CC3-9C41-47B5-8B6E-B75119FA232B}">
  <we:reference id="wa104382008" version="1.1.0.0" store="en-US" storeType="OMEX"/>
  <we:alternateReferences>
    <we:reference id="WA104382008" version="1.1.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7D157C-6FE5-4409-9C3E-E9E4079B92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850</TotalTime>
  <Pages>77</Pages>
  <Words>21061</Words>
  <Characters>120054</Characters>
  <Application>Microsoft Office Word</Application>
  <DocSecurity>0</DocSecurity>
  <Lines>1000</Lines>
  <Paragraphs>281</Paragraphs>
  <ScaleCrop>false</ScaleCrop>
  <HeadingPairs>
    <vt:vector size="2" baseType="variant">
      <vt:variant>
        <vt:lpstr>Title</vt:lpstr>
      </vt:variant>
      <vt:variant>
        <vt:i4>1</vt:i4>
      </vt:variant>
    </vt:vector>
  </HeadingPairs>
  <TitlesOfParts>
    <vt:vector size="1" baseType="lpstr">
      <vt:lpstr>DRAFT BUKU LAPORAN</vt:lpstr>
    </vt:vector>
  </TitlesOfParts>
  <Company>If</Company>
  <LinksUpToDate>false</LinksUpToDate>
  <CharactersWithSpaces>1408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BUKU LAPORAN</dc:title>
  <dc:subject/>
  <dc:creator>Shaggy</dc:creator>
  <cp:keywords/>
  <dc:description/>
  <cp:lastModifiedBy>Hafizh Afkar Makmur</cp:lastModifiedBy>
  <cp:revision>254</cp:revision>
  <cp:lastPrinted>2021-06-30T04:20:00Z</cp:lastPrinted>
  <dcterms:created xsi:type="dcterms:W3CDTF">2011-10-13T05:07:00Z</dcterms:created>
  <dcterms:modified xsi:type="dcterms:W3CDTF">2021-07-09T1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4cdc922-cfdd-32e9-ab13-3050d034381e</vt:lpwstr>
  </property>
  <property fmtid="{D5CDD505-2E9C-101B-9397-08002B2CF9AE}" pid="24" name="Mendeley Citation Style_1">
    <vt:lpwstr>http://www.zotero.org/styles/apa</vt:lpwstr>
  </property>
</Properties>
</file>